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EE8BD" w14:textId="180E06DA" w:rsidR="007D46F5" w:rsidRDefault="69B05528" w:rsidP="0006510C">
      <w:pPr>
        <w:spacing w:line="480" w:lineRule="auto"/>
        <w:jc w:val="center"/>
        <w:rPr>
          <w:color w:val="2F5496" w:themeColor="accent1" w:themeShade="BF"/>
          <w:sz w:val="32"/>
          <w:szCs w:val="32"/>
        </w:rPr>
      </w:pPr>
      <w:r w:rsidRPr="1BCCACC6">
        <w:rPr>
          <w:color w:val="2F5496" w:themeColor="accent1" w:themeShade="BF"/>
          <w:sz w:val="32"/>
          <w:szCs w:val="32"/>
        </w:rPr>
        <w:t xml:space="preserve">Systematic review of the prevalence of </w:t>
      </w:r>
      <w:r w:rsidR="00642BAE" w:rsidRPr="1BCCACC6">
        <w:rPr>
          <w:color w:val="2F5496" w:themeColor="accent1" w:themeShade="BF"/>
          <w:sz w:val="32"/>
          <w:szCs w:val="32"/>
        </w:rPr>
        <w:t>L</w:t>
      </w:r>
      <w:r w:rsidR="3421E7F7" w:rsidRPr="1BCCACC6">
        <w:rPr>
          <w:color w:val="2F5496" w:themeColor="accent1" w:themeShade="BF"/>
          <w:sz w:val="32"/>
          <w:szCs w:val="32"/>
        </w:rPr>
        <w:t xml:space="preserve">ong </w:t>
      </w:r>
      <w:r w:rsidR="42AC0333" w:rsidRPr="1BCCACC6">
        <w:rPr>
          <w:color w:val="2F5496" w:themeColor="accent1" w:themeShade="BF"/>
          <w:sz w:val="32"/>
          <w:szCs w:val="32"/>
        </w:rPr>
        <w:t>C</w:t>
      </w:r>
      <w:r w:rsidR="00642BAE" w:rsidRPr="1BCCACC6">
        <w:rPr>
          <w:color w:val="2F5496" w:themeColor="accent1" w:themeShade="BF"/>
          <w:sz w:val="32"/>
          <w:szCs w:val="32"/>
        </w:rPr>
        <w:t>ovid</w:t>
      </w:r>
    </w:p>
    <w:p w14:paraId="1B1C83DE" w14:textId="4BAB5310" w:rsidR="00EC7DE9" w:rsidRDefault="04D2194B" w:rsidP="00EC7DE9">
      <w:pPr>
        <w:spacing w:line="480" w:lineRule="auto"/>
      </w:pPr>
      <w:r>
        <w:t>Mirembe Woodrow</w:t>
      </w:r>
      <w:r w:rsidR="2898F522">
        <w:t xml:space="preserve">, </w:t>
      </w:r>
      <w:r w:rsidR="0EFC1B41">
        <w:t>Charles Carey</w:t>
      </w:r>
      <w:r w:rsidR="0FD2E69A">
        <w:t xml:space="preserve">, </w:t>
      </w:r>
      <w:r w:rsidR="001A7B2B" w:rsidRPr="001A7B2B">
        <w:t>Nida Ziauddeen</w:t>
      </w:r>
      <w:r w:rsidR="001A7B2B">
        <w:t xml:space="preserve">, </w:t>
      </w:r>
      <w:r w:rsidR="0FD2E69A">
        <w:t>Rebecca Thomas</w:t>
      </w:r>
      <w:r w:rsidR="2898F522">
        <w:t xml:space="preserve">, </w:t>
      </w:r>
      <w:r>
        <w:t>Athena Akrami</w:t>
      </w:r>
      <w:r w:rsidR="2898F522">
        <w:t xml:space="preserve">, </w:t>
      </w:r>
      <w:r>
        <w:t>Vittoria Lutje</w:t>
      </w:r>
      <w:r w:rsidR="2898F522">
        <w:t xml:space="preserve">, </w:t>
      </w:r>
      <w:r>
        <w:t xml:space="preserve">Darren </w:t>
      </w:r>
      <w:r w:rsidR="71C9A4EF">
        <w:t xml:space="preserve">C </w:t>
      </w:r>
      <w:r>
        <w:t>Greenwood</w:t>
      </w:r>
      <w:r w:rsidR="01FC642F">
        <w:t>*</w:t>
      </w:r>
      <w:r w:rsidR="2898F522">
        <w:t xml:space="preserve">, </w:t>
      </w:r>
      <w:r>
        <w:t>Nisreen A Alwan</w:t>
      </w:r>
      <w:r w:rsidR="01FC642F">
        <w:t>*</w:t>
      </w:r>
      <w:r w:rsidR="00211E50">
        <w:br/>
      </w:r>
      <w:r w:rsidR="00EC7DE9">
        <w:t>*Equal contribution as senior authors</w:t>
      </w:r>
    </w:p>
    <w:p w14:paraId="2DD2AF60" w14:textId="58862549" w:rsidR="00C926DA" w:rsidRDefault="00A92C39" w:rsidP="000D20FC">
      <w:pPr>
        <w:pStyle w:val="ListParagraph"/>
        <w:numPr>
          <w:ilvl w:val="0"/>
          <w:numId w:val="3"/>
        </w:numPr>
        <w:spacing w:line="480" w:lineRule="auto"/>
      </w:pPr>
      <w:r>
        <w:t xml:space="preserve">Mirembe Woodrow MSc, </w:t>
      </w:r>
      <w:r w:rsidR="00C926DA">
        <w:t>School of Primary Care, Population Sciences and Medical Education, Faculty of Medicine, University of Southampton, Southampton, UK</w:t>
      </w:r>
    </w:p>
    <w:p w14:paraId="08A20E95" w14:textId="77777777" w:rsidR="00CA55D8" w:rsidRDefault="00CA55D8" w:rsidP="000D20FC">
      <w:pPr>
        <w:pStyle w:val="ListParagraph"/>
        <w:numPr>
          <w:ilvl w:val="0"/>
          <w:numId w:val="3"/>
        </w:numPr>
        <w:spacing w:line="480" w:lineRule="auto"/>
      </w:pPr>
      <w:r w:rsidRPr="5CC0865C">
        <w:t>C</w:t>
      </w:r>
      <w:r>
        <w:t>harles</w:t>
      </w:r>
      <w:r w:rsidRPr="5CC0865C">
        <w:t xml:space="preserve"> Carey MBChB</w:t>
      </w:r>
      <w:r>
        <w:t>,</w:t>
      </w:r>
      <w:r w:rsidRPr="5CC0865C">
        <w:t xml:space="preserve"> Manchester University NHS Foundation Trust and The University of Manchester</w:t>
      </w:r>
      <w:r>
        <w:t>, Manchester, UK</w:t>
      </w:r>
      <w:r w:rsidRPr="5CC0865C">
        <w:t xml:space="preserve"> </w:t>
      </w:r>
    </w:p>
    <w:p w14:paraId="3E3464BF" w14:textId="55A3E62F" w:rsidR="00C926DA" w:rsidRDefault="00A92C39" w:rsidP="000D20FC">
      <w:pPr>
        <w:pStyle w:val="ListParagraph"/>
        <w:numPr>
          <w:ilvl w:val="0"/>
          <w:numId w:val="3"/>
        </w:numPr>
        <w:spacing w:line="480" w:lineRule="auto"/>
      </w:pPr>
      <w:r>
        <w:t xml:space="preserve">Nida Ziauddeen PhD, </w:t>
      </w:r>
      <w:r w:rsidR="00C926DA">
        <w:t xml:space="preserve">School of Primary Care, Population Sciences and Medical Education, Faculty of Medicine, University of Southampton, Southampton, UK and </w:t>
      </w:r>
      <w:r w:rsidR="00C926DA" w:rsidRPr="5CC0865C">
        <w:t>NIHR Applied Research Collaboration Wessex</w:t>
      </w:r>
      <w:r w:rsidR="00C926DA">
        <w:t>, Southampton, UK</w:t>
      </w:r>
    </w:p>
    <w:p w14:paraId="3A5EE660" w14:textId="77777777" w:rsidR="00CA55D8" w:rsidRDefault="00CA55D8" w:rsidP="000D20FC">
      <w:pPr>
        <w:pStyle w:val="ListParagraph"/>
        <w:numPr>
          <w:ilvl w:val="0"/>
          <w:numId w:val="3"/>
        </w:numPr>
        <w:spacing w:line="480" w:lineRule="auto"/>
      </w:pPr>
      <w:r w:rsidRPr="5CC0865C">
        <w:t>R</w:t>
      </w:r>
      <w:r>
        <w:t>ebecca</w:t>
      </w:r>
      <w:r w:rsidRPr="5CC0865C">
        <w:t xml:space="preserve"> Thomas MBChB, MPH</w:t>
      </w:r>
      <w:r>
        <w:t>,</w:t>
      </w:r>
      <w:r w:rsidRPr="5CC0865C">
        <w:t xml:space="preserve"> University of Liverpool</w:t>
      </w:r>
      <w:r>
        <w:t>, Liverpool, UK</w:t>
      </w:r>
      <w:r w:rsidRPr="5CC0865C">
        <w:t xml:space="preserve">  </w:t>
      </w:r>
    </w:p>
    <w:p w14:paraId="3ABAD59A" w14:textId="5B73D882" w:rsidR="00CA55D8" w:rsidRPr="000D20FC" w:rsidRDefault="00CA55D8" w:rsidP="000D20FC">
      <w:pPr>
        <w:pStyle w:val="ListParagraph"/>
        <w:numPr>
          <w:ilvl w:val="0"/>
          <w:numId w:val="3"/>
        </w:numPr>
        <w:spacing w:line="480" w:lineRule="auto"/>
        <w:rPr>
          <w:rFonts w:cs="Arial"/>
          <w:color w:val="000000" w:themeColor="text1"/>
          <w:shd w:val="clear" w:color="auto" w:fill="FFFFFF"/>
        </w:rPr>
      </w:pPr>
      <w:r w:rsidRPr="000D20FC">
        <w:rPr>
          <w:rFonts w:cs="Arial"/>
          <w:color w:val="000000" w:themeColor="text1"/>
          <w:shd w:val="clear" w:color="auto" w:fill="FFFFFF"/>
        </w:rPr>
        <w:t xml:space="preserve">Athena Akrami PhD, Sainsbury Wellcome Centre, University College London, London, UK and Patient-led Research Collaborative, Washington DC, USA </w:t>
      </w:r>
    </w:p>
    <w:p w14:paraId="2CE00A4A" w14:textId="12DC2FE9" w:rsidR="00CA55D8" w:rsidRDefault="00CA55D8" w:rsidP="000D20FC">
      <w:pPr>
        <w:pStyle w:val="ListParagraph"/>
        <w:numPr>
          <w:ilvl w:val="0"/>
          <w:numId w:val="3"/>
        </w:numPr>
        <w:spacing w:line="480" w:lineRule="auto"/>
      </w:pPr>
      <w:r>
        <w:t>Vittoria</w:t>
      </w:r>
      <w:r w:rsidR="007673CF">
        <w:t xml:space="preserve"> Lutje PhD, </w:t>
      </w:r>
      <w:r w:rsidRPr="006D2F0B">
        <w:t xml:space="preserve">Cochrane Infectious Diseases Group, Liverpool, UK </w:t>
      </w:r>
    </w:p>
    <w:p w14:paraId="74575595" w14:textId="6A53436E" w:rsidR="00CA55D8" w:rsidRDefault="00CA55D8" w:rsidP="000D20FC">
      <w:pPr>
        <w:pStyle w:val="ListParagraph"/>
        <w:numPr>
          <w:ilvl w:val="0"/>
          <w:numId w:val="3"/>
        </w:numPr>
        <w:spacing w:line="480" w:lineRule="auto"/>
      </w:pPr>
      <w:r>
        <w:t xml:space="preserve">Darren C Greenwood PhD, School of Medicine, University of Leeds, UK  </w:t>
      </w:r>
    </w:p>
    <w:p w14:paraId="63759547" w14:textId="06DC69E1" w:rsidR="00F801DF" w:rsidRPr="00EC7DE9" w:rsidRDefault="00A92C39" w:rsidP="0006510C">
      <w:pPr>
        <w:pStyle w:val="ListParagraph"/>
        <w:numPr>
          <w:ilvl w:val="0"/>
          <w:numId w:val="3"/>
        </w:numPr>
        <w:spacing w:line="480" w:lineRule="auto"/>
      </w:pPr>
      <w:r>
        <w:t>Nisreen A Alwan PhD</w:t>
      </w:r>
      <w:r w:rsidR="00EC7DE9">
        <w:t>,</w:t>
      </w:r>
      <w:r>
        <w:t xml:space="preserve"> </w:t>
      </w:r>
      <w:r w:rsidR="001029E4">
        <w:t>School of Primary Care, Population Sciences and Medical Education, Faculty of Medicine, University of Southampton, Southampton</w:t>
      </w:r>
      <w:r w:rsidR="00383058">
        <w:t>, UK</w:t>
      </w:r>
      <w:r w:rsidR="007673CF">
        <w:t xml:space="preserve">, </w:t>
      </w:r>
      <w:r w:rsidR="00C926DA" w:rsidRPr="5CC0865C">
        <w:t>NIHR Applied Research Collaboration Wessex</w:t>
      </w:r>
      <w:r w:rsidR="00C926DA">
        <w:t>, Southampton, UK</w:t>
      </w:r>
      <w:r w:rsidR="00383058">
        <w:t xml:space="preserve"> </w:t>
      </w:r>
      <w:r w:rsidR="007673CF">
        <w:t xml:space="preserve">and </w:t>
      </w:r>
      <w:r w:rsidR="007673CF" w:rsidRPr="000D20FC">
        <w:rPr>
          <w:rFonts w:cs="Arial"/>
          <w:color w:val="000000" w:themeColor="text1"/>
          <w:shd w:val="clear" w:color="auto" w:fill="FFFFFF"/>
        </w:rPr>
        <w:t xml:space="preserve">NIHR Southampton Biomedical Research Centre, University of Southampton and University Hospital Southampton NHS Foundation Trust, Southampton, UK </w:t>
      </w:r>
    </w:p>
    <w:p w14:paraId="5CEEE956" w14:textId="245735AD" w:rsidR="5CC0865C" w:rsidRDefault="5CC0865C" w:rsidP="0006510C">
      <w:pPr>
        <w:spacing w:line="480" w:lineRule="auto"/>
      </w:pPr>
    </w:p>
    <w:p w14:paraId="0ED934A4" w14:textId="77777777" w:rsidR="00BF5203" w:rsidRDefault="00822FF0" w:rsidP="0006510C">
      <w:pPr>
        <w:spacing w:line="480" w:lineRule="auto"/>
      </w:pPr>
      <w:r>
        <w:t xml:space="preserve">Correspondence to: </w:t>
      </w:r>
      <w:r w:rsidR="00C13877">
        <w:t>Prof</w:t>
      </w:r>
      <w:r>
        <w:t xml:space="preserve"> </w:t>
      </w:r>
      <w:r w:rsidR="00211E50">
        <w:t>Nisreen A Alwan</w:t>
      </w:r>
      <w:r>
        <w:t xml:space="preserve">, </w:t>
      </w:r>
      <w:r w:rsidR="00211E50" w:rsidRPr="00211E50">
        <w:t>School of Primary Care, Population Sciences and Medical Education, Faculty of Medicine, University of Southampton, Southampton, UK</w:t>
      </w:r>
      <w:r w:rsidR="00211E50">
        <w:t xml:space="preserve"> </w:t>
      </w:r>
    </w:p>
    <w:p w14:paraId="03ED786C" w14:textId="22F07EE9" w:rsidR="00BF5203" w:rsidRDefault="00BF5203" w:rsidP="0006510C">
      <w:pPr>
        <w:spacing w:line="480" w:lineRule="auto"/>
      </w:pPr>
      <w:r>
        <w:lastRenderedPageBreak/>
        <w:t>ORCID iD: 0000-0002-4134-8463</w:t>
      </w:r>
    </w:p>
    <w:p w14:paraId="48B5D3DD" w14:textId="7F7DE50D" w:rsidR="00211E50" w:rsidRDefault="00BF5203" w:rsidP="0006510C">
      <w:pPr>
        <w:spacing w:line="480" w:lineRule="auto"/>
        <w:rPr>
          <w:rStyle w:val="Hyperlink"/>
        </w:rPr>
      </w:pPr>
      <w:r>
        <w:t xml:space="preserve">Email: </w:t>
      </w:r>
      <w:hyperlink r:id="rId11" w:history="1">
        <w:r w:rsidR="0086472A" w:rsidRPr="007D7591">
          <w:rPr>
            <w:rStyle w:val="Hyperlink"/>
          </w:rPr>
          <w:t>n.a.alwan@soton.ac.uk</w:t>
        </w:r>
      </w:hyperlink>
    </w:p>
    <w:p w14:paraId="6B581B9C" w14:textId="0205C068" w:rsidR="00273F2E" w:rsidRPr="00BF5203" w:rsidRDefault="00273F2E" w:rsidP="3163BA00">
      <w:pPr>
        <w:spacing w:line="480" w:lineRule="auto"/>
        <w:rPr>
          <w:rStyle w:val="Hyperlink"/>
        </w:rPr>
      </w:pPr>
      <w:r w:rsidRPr="3163BA00">
        <w:rPr>
          <w:rStyle w:val="Hyperlink"/>
        </w:rPr>
        <w:t xml:space="preserve">Alternate corresponding author: </w:t>
      </w:r>
      <w:r w:rsidR="0E866589" w:rsidRPr="3163BA00">
        <w:rPr>
          <w:rStyle w:val="Hyperlink"/>
        </w:rPr>
        <w:t xml:space="preserve"> Mirembe Woodrow, </w:t>
      </w:r>
      <w:r w:rsidR="0E866589">
        <w:t>School of Primary Care, Population Sciences and Medical Education, Faculty of Medicine, University of Southampton, Southampton, UK</w:t>
      </w:r>
      <w:r w:rsidR="0E866589" w:rsidRPr="3163BA00">
        <w:rPr>
          <w:rStyle w:val="Hyperlink"/>
        </w:rPr>
        <w:t xml:space="preserve">, </w:t>
      </w:r>
      <w:hyperlink r:id="rId12" w:history="1">
        <w:r w:rsidR="0E866589" w:rsidRPr="3163BA00">
          <w:rPr>
            <w:rStyle w:val="Hyperlink"/>
          </w:rPr>
          <w:t>m.woodrow@soton.ac.uk</w:t>
        </w:r>
      </w:hyperlink>
      <w:r w:rsidR="0E866589" w:rsidRPr="3163BA00">
        <w:rPr>
          <w:rStyle w:val="Hyperlink"/>
        </w:rPr>
        <w:t xml:space="preserve"> </w:t>
      </w:r>
    </w:p>
    <w:p w14:paraId="1043BD0B" w14:textId="77777777" w:rsidR="00E14A14" w:rsidRDefault="00E14A14" w:rsidP="0006510C">
      <w:pPr>
        <w:spacing w:line="480" w:lineRule="auto"/>
      </w:pPr>
    </w:p>
    <w:p w14:paraId="19978EDE" w14:textId="2970340F" w:rsidR="004A50D5" w:rsidRDefault="00E14A14" w:rsidP="0006510C">
      <w:pPr>
        <w:spacing w:line="480" w:lineRule="auto"/>
      </w:pPr>
      <w:r w:rsidRPr="00E14A14">
        <w:rPr>
          <w:b/>
          <w:bCs/>
        </w:rPr>
        <w:t>Key points</w:t>
      </w:r>
      <w:r>
        <w:t>:</w:t>
      </w:r>
      <w:r w:rsidR="00F102B9">
        <w:t xml:space="preserve">  In a systematic review of 130 </w:t>
      </w:r>
      <w:r w:rsidR="00E35CFA">
        <w:t xml:space="preserve">publications, </w:t>
      </w:r>
      <w:r w:rsidR="006A5142">
        <w:t xml:space="preserve">prevalence </w:t>
      </w:r>
      <w:r w:rsidR="00397F21">
        <w:t xml:space="preserve">estimates </w:t>
      </w:r>
      <w:r w:rsidR="006A5142">
        <w:t xml:space="preserve">of </w:t>
      </w:r>
      <w:r w:rsidR="00A5133A">
        <w:t xml:space="preserve">Long Covid </w:t>
      </w:r>
      <w:r w:rsidR="4475713A">
        <w:t>(</w:t>
      </w:r>
      <w:r w:rsidR="00E26560">
        <w:t>&gt;</w:t>
      </w:r>
      <w:r w:rsidR="4475713A">
        <w:t xml:space="preserve">12 weeks) </w:t>
      </w:r>
      <w:r w:rsidR="00CD720E">
        <w:t xml:space="preserve">after SARSCoV2 infection </w:t>
      </w:r>
      <w:r w:rsidR="00F35DE5">
        <w:t>differed according to how</w:t>
      </w:r>
      <w:r w:rsidR="00A63ABD">
        <w:t xml:space="preserve"> </w:t>
      </w:r>
      <w:r w:rsidR="000F1891">
        <w:t xml:space="preserve">persistent symptoms/pathology </w:t>
      </w:r>
      <w:r w:rsidR="00A63ABD">
        <w:t>w</w:t>
      </w:r>
      <w:r w:rsidR="000F1891">
        <w:t>ere identified a</w:t>
      </w:r>
      <w:r w:rsidR="00A63ABD">
        <w:t>nd measured</w:t>
      </w:r>
      <w:r w:rsidR="00F82567">
        <w:t>, and range</w:t>
      </w:r>
      <w:r w:rsidR="000B3D63">
        <w:t>d between</w:t>
      </w:r>
      <w:r w:rsidR="00F82567">
        <w:t xml:space="preserve"> </w:t>
      </w:r>
      <w:r w:rsidR="007F2712">
        <w:t xml:space="preserve">0% - 93% (pooled estimate 42.1%, </w:t>
      </w:r>
      <w:r w:rsidR="00211549" w:rsidRPr="00211549">
        <w:t>95% prediction interval: 6.8% to 87.9%</w:t>
      </w:r>
      <w:r w:rsidR="00211549">
        <w:t>)</w:t>
      </w:r>
      <w:r w:rsidR="00A63ABD">
        <w:t>.</w:t>
      </w:r>
    </w:p>
    <w:p w14:paraId="01323F4B" w14:textId="14353462" w:rsidR="00C46BBD" w:rsidRDefault="00C46BBD" w:rsidP="0006510C">
      <w:pPr>
        <w:spacing w:line="480" w:lineRule="auto"/>
      </w:pPr>
      <w:r w:rsidRPr="00E14A14">
        <w:rPr>
          <w:b/>
          <w:bCs/>
        </w:rPr>
        <w:t>Key words</w:t>
      </w:r>
      <w:r>
        <w:t>:</w:t>
      </w:r>
      <w:r w:rsidR="00E14A14">
        <w:t xml:space="preserve"> </w:t>
      </w:r>
      <w:r>
        <w:t>Long Covid, Systematic Review, Prevalence</w:t>
      </w:r>
      <w:r w:rsidR="00DD1E57">
        <w:t>, SARSCoV2</w:t>
      </w:r>
    </w:p>
    <w:p w14:paraId="78AADE40" w14:textId="61087A35" w:rsidR="0014590B" w:rsidRDefault="0014590B" w:rsidP="0006510C">
      <w:pPr>
        <w:spacing w:line="480" w:lineRule="auto"/>
      </w:pPr>
      <w:r>
        <w:br w:type="page"/>
      </w:r>
    </w:p>
    <w:p w14:paraId="40518A28" w14:textId="5089FE09" w:rsidR="0085613C" w:rsidRDefault="007D4479" w:rsidP="0006510C">
      <w:pPr>
        <w:pStyle w:val="Heading1"/>
        <w:spacing w:line="480" w:lineRule="auto"/>
      </w:pPr>
      <w:bookmarkStart w:id="0" w:name="_Toc100737916"/>
      <w:r>
        <w:lastRenderedPageBreak/>
        <w:t>Summary</w:t>
      </w:r>
      <w:bookmarkEnd w:id="0"/>
      <w:r w:rsidR="00F23782">
        <w:t xml:space="preserve"> (</w:t>
      </w:r>
      <w:r w:rsidR="24267325">
        <w:t>250</w:t>
      </w:r>
      <w:r w:rsidR="00F23782">
        <w:t>words)</w:t>
      </w:r>
    </w:p>
    <w:p w14:paraId="50782BF0" w14:textId="00F2B8F6" w:rsidR="007D4479" w:rsidRDefault="007D4479" w:rsidP="0006510C">
      <w:pPr>
        <w:pStyle w:val="Heading2"/>
        <w:spacing w:line="480" w:lineRule="auto"/>
      </w:pPr>
      <w:bookmarkStart w:id="1" w:name="_Toc100737917"/>
      <w:r w:rsidRPr="009F1EE0">
        <w:t>Background</w:t>
      </w:r>
      <w:r>
        <w:t>:</w:t>
      </w:r>
      <w:bookmarkEnd w:id="1"/>
      <w:r w:rsidR="00D95A0E">
        <w:t xml:space="preserve"> </w:t>
      </w:r>
    </w:p>
    <w:p w14:paraId="02079BDD" w14:textId="50A11D73" w:rsidR="5D8D97F5" w:rsidRDefault="38172643" w:rsidP="0006510C">
      <w:pPr>
        <w:spacing w:line="480" w:lineRule="auto"/>
      </w:pPr>
      <w:r w:rsidRPr="136E23E9">
        <w:rPr>
          <w:rFonts w:ascii="Calibri" w:eastAsia="Calibri" w:hAnsi="Calibri" w:cs="Calibri"/>
        </w:rPr>
        <w:t xml:space="preserve">Long Covid occurs in those infected with SARSCoV2 </w:t>
      </w:r>
      <w:r w:rsidR="00E70AE1" w:rsidRPr="00E70AE1">
        <w:rPr>
          <w:rFonts w:ascii="Calibri" w:eastAsia="Calibri" w:hAnsi="Calibri" w:cs="Calibri"/>
        </w:rPr>
        <w:t>whose symptoms persist or develop beyond the acute phase</w:t>
      </w:r>
      <w:r w:rsidRPr="136E23E9">
        <w:rPr>
          <w:rFonts w:ascii="Calibri" w:eastAsia="Calibri" w:hAnsi="Calibri" w:cs="Calibri"/>
        </w:rPr>
        <w:t>.</w:t>
      </w:r>
      <w:r w:rsidR="4E4628CE">
        <w:t xml:space="preserve"> </w:t>
      </w:r>
      <w:r w:rsidR="47C7C361">
        <w:t xml:space="preserve">We </w:t>
      </w:r>
      <w:r w:rsidR="5E1DACA4">
        <w:t xml:space="preserve">conducted a systematic review </w:t>
      </w:r>
      <w:r w:rsidR="47C7C361">
        <w:t>to determine the prevalence of persistent symptoms, functional disability or pathological changes in adults or children at least 12 weeks post-infection</w:t>
      </w:r>
      <w:r w:rsidR="006F4B3D">
        <w:t>.</w:t>
      </w:r>
    </w:p>
    <w:p w14:paraId="4EC8DF40" w14:textId="38B06A2C" w:rsidR="00F46F5C" w:rsidRDefault="60202CB2" w:rsidP="0006510C">
      <w:pPr>
        <w:spacing w:line="480" w:lineRule="auto"/>
        <w:rPr>
          <w:rStyle w:val="Heading1Char"/>
          <w:rFonts w:ascii="Calibri" w:eastAsia="Calibri" w:hAnsi="Calibri" w:cs="Calibri"/>
          <w:sz w:val="22"/>
          <w:szCs w:val="22"/>
        </w:rPr>
      </w:pPr>
      <w:bookmarkStart w:id="2" w:name="_Toc100737918"/>
      <w:r w:rsidRPr="13FEE170">
        <w:rPr>
          <w:rStyle w:val="Heading2Char"/>
        </w:rPr>
        <w:t>Methods</w:t>
      </w:r>
      <w:bookmarkEnd w:id="2"/>
      <w:r w:rsidRPr="13FEE170">
        <w:rPr>
          <w:rFonts w:asciiTheme="majorHAnsi" w:eastAsiaTheme="majorEastAsia" w:hAnsiTheme="majorHAnsi" w:cstheme="majorBidi"/>
          <w:color w:val="2F5496" w:themeColor="accent1" w:themeShade="BF"/>
          <w:sz w:val="26"/>
          <w:szCs w:val="26"/>
        </w:rPr>
        <w:t>:</w:t>
      </w:r>
      <w:r w:rsidR="061AB071">
        <w:t xml:space="preserve"> </w:t>
      </w:r>
      <w:r w:rsidR="69D965A6">
        <w:t xml:space="preserve">We </w:t>
      </w:r>
      <w:r w:rsidR="607FEAAA">
        <w:t xml:space="preserve">searched </w:t>
      </w:r>
      <w:r w:rsidR="001D2601">
        <w:rPr>
          <w:rFonts w:ascii="Calibri" w:eastAsia="Calibri" w:hAnsi="Calibri" w:cs="Calibri"/>
          <w:color w:val="000000" w:themeColor="text1"/>
        </w:rPr>
        <w:t>key registers and</w:t>
      </w:r>
      <w:r w:rsidR="027DE822" w:rsidRPr="5CC0865C">
        <w:rPr>
          <w:rFonts w:ascii="Calibri" w:eastAsia="Calibri" w:hAnsi="Calibri" w:cs="Calibri"/>
        </w:rPr>
        <w:t xml:space="preserve"> database</w:t>
      </w:r>
      <w:r w:rsidR="001D2601">
        <w:rPr>
          <w:rFonts w:ascii="Calibri" w:eastAsia="Calibri" w:hAnsi="Calibri" w:cs="Calibri"/>
        </w:rPr>
        <w:t>s</w:t>
      </w:r>
      <w:r w:rsidR="00493870">
        <w:t xml:space="preserve"> </w:t>
      </w:r>
      <w:r w:rsidR="2618D234">
        <w:t xml:space="preserve">from </w:t>
      </w:r>
      <w:r w:rsidR="2618D234" w:rsidRPr="5CC0865C">
        <w:rPr>
          <w:rFonts w:ascii="Calibri" w:eastAsia="Calibri" w:hAnsi="Calibri" w:cs="Calibri"/>
        </w:rPr>
        <w:t>1</w:t>
      </w:r>
      <w:r w:rsidR="2618D234" w:rsidRPr="5CC0865C">
        <w:rPr>
          <w:rFonts w:ascii="Calibri" w:eastAsia="Calibri" w:hAnsi="Calibri" w:cs="Calibri"/>
          <w:vertAlign w:val="superscript"/>
        </w:rPr>
        <w:t>st</w:t>
      </w:r>
      <w:r w:rsidR="2618D234" w:rsidRPr="5CC0865C">
        <w:rPr>
          <w:rFonts w:ascii="Calibri" w:eastAsia="Calibri" w:hAnsi="Calibri" w:cs="Calibri"/>
        </w:rPr>
        <w:t xml:space="preserve"> January 2020 to 2</w:t>
      </w:r>
      <w:r w:rsidR="2618D234" w:rsidRPr="5CC0865C">
        <w:rPr>
          <w:rFonts w:ascii="Calibri" w:eastAsia="Calibri" w:hAnsi="Calibri" w:cs="Calibri"/>
          <w:vertAlign w:val="superscript"/>
        </w:rPr>
        <w:t>nd</w:t>
      </w:r>
      <w:r w:rsidR="2618D234" w:rsidRPr="5CC0865C">
        <w:rPr>
          <w:rFonts w:ascii="Calibri" w:eastAsia="Calibri" w:hAnsi="Calibri" w:cs="Calibri"/>
        </w:rPr>
        <w:t xml:space="preserve"> November 2021</w:t>
      </w:r>
      <w:r w:rsidR="00541EF6">
        <w:rPr>
          <w:rFonts w:ascii="Calibri" w:eastAsia="Calibri" w:hAnsi="Calibri" w:cs="Calibri"/>
        </w:rPr>
        <w:t>,</w:t>
      </w:r>
      <w:r w:rsidR="32E5FEFC" w:rsidRPr="5CC0865C">
        <w:rPr>
          <w:rFonts w:ascii="Calibri" w:eastAsia="Calibri" w:hAnsi="Calibri" w:cs="Calibri"/>
        </w:rPr>
        <w:t xml:space="preserve"> limited to publications in English</w:t>
      </w:r>
      <w:r w:rsidR="009E4A6B">
        <w:rPr>
          <w:rFonts w:ascii="Calibri" w:eastAsia="Calibri" w:hAnsi="Calibri" w:cs="Calibri"/>
        </w:rPr>
        <w:t xml:space="preserve"> and</w:t>
      </w:r>
      <w:r w:rsidR="69D965A6">
        <w:t xml:space="preserve"> studies with at least 100 participants</w:t>
      </w:r>
      <w:r w:rsidR="77EC4BEB">
        <w:t>.</w:t>
      </w:r>
      <w:r w:rsidR="2EB294E4">
        <w:t xml:space="preserve"> Studies where all participants were critically ill were excluded.</w:t>
      </w:r>
      <w:r w:rsidR="11CA50B2">
        <w:t xml:space="preserve"> </w:t>
      </w:r>
      <w:r w:rsidR="7C794D26">
        <w:t>Long C</w:t>
      </w:r>
      <w:r w:rsidR="007E7D8D">
        <w:t>ovid</w:t>
      </w:r>
      <w:r w:rsidR="00E5296A">
        <w:t xml:space="preserve"> was extracted as prevalence of at least one symptom or pathology, or prevalence of </w:t>
      </w:r>
      <w:r w:rsidR="00994928" w:rsidRPr="00942577">
        <w:t xml:space="preserve">the </w:t>
      </w:r>
      <w:r w:rsidR="00E5296A">
        <w:t>most common symptom</w:t>
      </w:r>
      <w:r w:rsidR="2AD03C43">
        <w:t xml:space="preserve"> or </w:t>
      </w:r>
      <w:r w:rsidR="00E5296A">
        <w:t>pathology</w:t>
      </w:r>
      <w:r w:rsidR="17FD3A60">
        <w:t>,</w:t>
      </w:r>
      <w:r w:rsidR="04C8BC86">
        <w:t xml:space="preserve"> </w:t>
      </w:r>
      <w:r w:rsidR="7133879B">
        <w:t xml:space="preserve">at </w:t>
      </w:r>
      <w:r w:rsidR="17FD3A60">
        <w:t xml:space="preserve">12 weeks or </w:t>
      </w:r>
      <w:r w:rsidR="1580B09A">
        <w:t>later</w:t>
      </w:r>
      <w:r w:rsidR="17FD3A60">
        <w:t>.</w:t>
      </w:r>
      <w:r w:rsidR="2975BC5B">
        <w:t xml:space="preserve"> Heterogeneity was quantified in absolute terms and as a proportion of total variation</w:t>
      </w:r>
      <w:r w:rsidR="00A37CD9">
        <w:t xml:space="preserve"> </w:t>
      </w:r>
      <w:r w:rsidR="2975BC5B">
        <w:t>and explored across pre-defined subgroups</w:t>
      </w:r>
      <w:r w:rsidR="33C48F39">
        <w:t xml:space="preserve"> (PROSPERO ID CRD42020218351).</w:t>
      </w:r>
    </w:p>
    <w:p w14:paraId="180EE798" w14:textId="7FEE9924" w:rsidR="00343494" w:rsidRPr="002661C4" w:rsidRDefault="0A06EA9D" w:rsidP="0006510C">
      <w:pPr>
        <w:spacing w:line="480" w:lineRule="auto"/>
      </w:pPr>
      <w:bookmarkStart w:id="3" w:name="_Toc100737919"/>
      <w:r w:rsidRPr="1BCCACC6">
        <w:rPr>
          <w:rStyle w:val="Heading2Char"/>
        </w:rPr>
        <w:t>Results</w:t>
      </w:r>
      <w:bookmarkEnd w:id="3"/>
      <w:r w:rsidR="007D4479">
        <w:t>:</w:t>
      </w:r>
      <w:r w:rsidR="003205B2">
        <w:t xml:space="preserve"> </w:t>
      </w:r>
      <w:r w:rsidR="00FE1BA6">
        <w:t xml:space="preserve"> </w:t>
      </w:r>
      <w:r w:rsidR="27A4DF24">
        <w:t xml:space="preserve">120 studies in </w:t>
      </w:r>
      <w:r w:rsidR="00FE1BA6">
        <w:t>130 publications were included</w:t>
      </w:r>
      <w:r w:rsidR="00343494">
        <w:t>.</w:t>
      </w:r>
      <w:r w:rsidR="003A76A5">
        <w:t xml:space="preserve"> </w:t>
      </w:r>
      <w:r w:rsidR="7B75550B">
        <w:t>L</w:t>
      </w:r>
      <w:r w:rsidR="004C7A57">
        <w:t xml:space="preserve">ength of follow-up </w:t>
      </w:r>
      <w:r w:rsidR="33A168A8">
        <w:t xml:space="preserve">varied </w:t>
      </w:r>
      <w:r w:rsidR="000E2E96">
        <w:t xml:space="preserve">between </w:t>
      </w:r>
      <w:r w:rsidR="004C7A57">
        <w:t xml:space="preserve">12 weeks </w:t>
      </w:r>
      <w:r w:rsidR="000E2E96">
        <w:t>-</w:t>
      </w:r>
      <w:r w:rsidR="004C7A57">
        <w:t xml:space="preserve"> 12 months. </w:t>
      </w:r>
      <w:r w:rsidR="0093156C">
        <w:t>F</w:t>
      </w:r>
      <w:r w:rsidR="003A76A5">
        <w:t xml:space="preserve">ew studies had low risk of bias. </w:t>
      </w:r>
      <w:r w:rsidR="39C8B797">
        <w:t>A</w:t>
      </w:r>
      <w:r w:rsidR="00561D81">
        <w:t>ll complete and subgroup analyses except one</w:t>
      </w:r>
      <w:r w:rsidR="78492666">
        <w:t xml:space="preserve"> had</w:t>
      </w:r>
      <w:r w:rsidR="00561D81">
        <w:t xml:space="preserve"> I</w:t>
      </w:r>
      <w:r w:rsidR="00561D81" w:rsidRPr="1BCCACC6">
        <w:rPr>
          <w:vertAlign w:val="superscript"/>
        </w:rPr>
        <w:t>2</w:t>
      </w:r>
      <w:r w:rsidR="00561D81">
        <w:t xml:space="preserve"> ≥ 90%</w:t>
      </w:r>
      <w:r w:rsidR="1609CC9E">
        <w:t>, with</w:t>
      </w:r>
      <w:r w:rsidR="00430B4E">
        <w:t xml:space="preserve"> prevalence of persistent symptoms </w:t>
      </w:r>
      <w:r w:rsidR="06C1AF97">
        <w:t>rang</w:t>
      </w:r>
      <w:r w:rsidR="000A34E2">
        <w:t xml:space="preserve">e of </w:t>
      </w:r>
      <w:r w:rsidR="00430B4E">
        <w:t xml:space="preserve"> </w:t>
      </w:r>
      <w:r w:rsidR="139D44C9">
        <w:t>0</w:t>
      </w:r>
      <w:r w:rsidR="00430B4E">
        <w:t xml:space="preserve">% </w:t>
      </w:r>
      <w:r w:rsidR="009E69B1">
        <w:t xml:space="preserve">- </w:t>
      </w:r>
      <w:r w:rsidR="00430B4E">
        <w:t>93%</w:t>
      </w:r>
      <w:r w:rsidR="007575C9">
        <w:t xml:space="preserve"> </w:t>
      </w:r>
      <w:r w:rsidR="007575C9" w:rsidRPr="007575C9">
        <w:t xml:space="preserve">(pooled estimate </w:t>
      </w:r>
      <w:r w:rsidR="00E10EFE">
        <w:t xml:space="preserve">(PE) </w:t>
      </w:r>
      <w:r w:rsidR="007575C9" w:rsidRPr="007575C9">
        <w:t xml:space="preserve">42.1%, 95% prediction interval </w:t>
      </w:r>
      <w:r w:rsidR="00E10EFE">
        <w:t>(PI)</w:t>
      </w:r>
      <w:r w:rsidR="007575C9" w:rsidRPr="007575C9">
        <w:t>: 6.8% to 87.9%)</w:t>
      </w:r>
      <w:r w:rsidR="00022059">
        <w:t>.  S</w:t>
      </w:r>
      <w:r w:rsidR="00F50439">
        <w:t xml:space="preserve">tudies using </w:t>
      </w:r>
      <w:r w:rsidR="00421675">
        <w:t>routine</w:t>
      </w:r>
      <w:r w:rsidR="00F50439">
        <w:t xml:space="preserve"> healthcare records</w:t>
      </w:r>
      <w:r w:rsidR="005F774B">
        <w:t xml:space="preserve"> </w:t>
      </w:r>
      <w:r w:rsidR="0093156C">
        <w:t>tended to report</w:t>
      </w:r>
      <w:r w:rsidR="000A6C3E">
        <w:t xml:space="preserve"> lower </w:t>
      </w:r>
      <w:r w:rsidR="003E2EB6">
        <w:t xml:space="preserve">prevalence </w:t>
      </w:r>
      <w:r w:rsidR="008170A4" w:rsidRPr="007575C9">
        <w:t>(</w:t>
      </w:r>
      <w:r w:rsidR="008170A4">
        <w:t>PE</w:t>
      </w:r>
      <w:r w:rsidR="008170A4" w:rsidRPr="007575C9">
        <w:t xml:space="preserve"> </w:t>
      </w:r>
      <w:r w:rsidR="008170A4">
        <w:t>13.6</w:t>
      </w:r>
      <w:r w:rsidR="008170A4" w:rsidRPr="007575C9">
        <w:t xml:space="preserve">%, </w:t>
      </w:r>
      <w:r w:rsidR="008170A4">
        <w:t>PI</w:t>
      </w:r>
      <w:r w:rsidR="008170A4" w:rsidRPr="007575C9">
        <w:t xml:space="preserve">: </w:t>
      </w:r>
      <w:r w:rsidR="00E10EFE">
        <w:t>1.2</w:t>
      </w:r>
      <w:r w:rsidR="008170A4" w:rsidRPr="007575C9">
        <w:t xml:space="preserve">% to </w:t>
      </w:r>
      <w:r w:rsidR="00E10EFE">
        <w:t>68</w:t>
      </w:r>
      <w:r w:rsidR="008170A4" w:rsidRPr="007575C9">
        <w:t>%)</w:t>
      </w:r>
      <w:r w:rsidR="008170A4">
        <w:t xml:space="preserve"> </w:t>
      </w:r>
      <w:r w:rsidR="003E2EB6">
        <w:t>of persistent symptoms/pathology</w:t>
      </w:r>
      <w:r w:rsidR="001E4414">
        <w:t xml:space="preserve"> than self-report</w:t>
      </w:r>
      <w:r w:rsidR="00E10EFE">
        <w:t xml:space="preserve">  </w:t>
      </w:r>
      <w:r w:rsidR="00E10EFE" w:rsidRPr="007575C9">
        <w:t>(</w:t>
      </w:r>
      <w:r w:rsidR="00E10EFE">
        <w:t>PE</w:t>
      </w:r>
      <w:r w:rsidR="00E10EFE" w:rsidRPr="007575C9">
        <w:t xml:space="preserve"> </w:t>
      </w:r>
      <w:r w:rsidR="0006350F">
        <w:t>43.9</w:t>
      </w:r>
      <w:r w:rsidR="00E10EFE" w:rsidRPr="007575C9">
        <w:t xml:space="preserve">%, </w:t>
      </w:r>
      <w:r w:rsidR="00E10EFE">
        <w:t>PI</w:t>
      </w:r>
      <w:r w:rsidR="00E10EFE" w:rsidRPr="007575C9">
        <w:t xml:space="preserve">: </w:t>
      </w:r>
      <w:r w:rsidR="0006350F">
        <w:t>8.2</w:t>
      </w:r>
      <w:r w:rsidR="00E10EFE" w:rsidRPr="007575C9">
        <w:t>% to</w:t>
      </w:r>
      <w:r w:rsidR="0006350F">
        <w:t xml:space="preserve"> 87.2</w:t>
      </w:r>
      <w:r w:rsidR="00E10EFE" w:rsidRPr="007575C9">
        <w:t>%)</w:t>
      </w:r>
      <w:r w:rsidR="00F21668">
        <w:t>.</w:t>
      </w:r>
      <w:r w:rsidR="001E4414">
        <w:t xml:space="preserve"> </w:t>
      </w:r>
      <w:r w:rsidR="00F21668">
        <w:t>H</w:t>
      </w:r>
      <w:r w:rsidR="001E4414">
        <w:t>owever</w:t>
      </w:r>
      <w:r w:rsidR="001C7767">
        <w:t>,</w:t>
      </w:r>
      <w:r w:rsidR="003A6167">
        <w:t xml:space="preserve"> </w:t>
      </w:r>
      <w:r w:rsidR="5940B261">
        <w:t xml:space="preserve">studies </w:t>
      </w:r>
      <w:r w:rsidR="1FD1F5DA">
        <w:t>systematically investigating</w:t>
      </w:r>
      <w:r w:rsidR="5940B261">
        <w:t xml:space="preserve"> patholog</w:t>
      </w:r>
      <w:r w:rsidR="002661C4">
        <w:t xml:space="preserve">y </w:t>
      </w:r>
      <w:r w:rsidR="4D4CB009">
        <w:t>in all participants</w:t>
      </w:r>
      <w:r w:rsidR="6DC587F4">
        <w:t xml:space="preserve"> </w:t>
      </w:r>
      <w:r w:rsidR="002661C4">
        <w:t>at follow up tended to re</w:t>
      </w:r>
      <w:r w:rsidR="5940B261">
        <w:t>port the highes</w:t>
      </w:r>
      <w:r w:rsidR="00D05E74">
        <w:t>t</w:t>
      </w:r>
      <w:r w:rsidR="00583C90">
        <w:t xml:space="preserve"> </w:t>
      </w:r>
      <w:r w:rsidR="002661C4">
        <w:t xml:space="preserve">estimates </w:t>
      </w:r>
      <w:r w:rsidR="00583C90">
        <w:t>of all three</w:t>
      </w:r>
      <w:r w:rsidR="0006350F">
        <w:t xml:space="preserve"> </w:t>
      </w:r>
      <w:r w:rsidR="0006350F" w:rsidRPr="007575C9">
        <w:t>(</w:t>
      </w:r>
      <w:r w:rsidR="0006350F">
        <w:t>PE</w:t>
      </w:r>
      <w:r w:rsidR="0006350F" w:rsidRPr="007575C9">
        <w:t xml:space="preserve"> </w:t>
      </w:r>
      <w:r w:rsidR="0006350F">
        <w:t>51.7</w:t>
      </w:r>
      <w:r w:rsidR="0006350F" w:rsidRPr="007575C9">
        <w:t xml:space="preserve">%, </w:t>
      </w:r>
      <w:r w:rsidR="0006350F">
        <w:t>PI</w:t>
      </w:r>
      <w:r w:rsidR="0006350F" w:rsidRPr="007575C9">
        <w:t xml:space="preserve">: </w:t>
      </w:r>
      <w:r w:rsidR="0006350F">
        <w:t>12.3</w:t>
      </w:r>
      <w:r w:rsidR="0006350F" w:rsidRPr="007575C9">
        <w:t xml:space="preserve">% to </w:t>
      </w:r>
      <w:r w:rsidR="0006350F">
        <w:t>89.1</w:t>
      </w:r>
      <w:r w:rsidR="0006350F" w:rsidRPr="007575C9">
        <w:t>%)</w:t>
      </w:r>
      <w:r w:rsidR="003E047F">
        <w:t>.</w:t>
      </w:r>
      <w:r w:rsidR="00155BDE">
        <w:t xml:space="preserve"> Studies of hospitalised cases had generally higher estimates than community-based studies. </w:t>
      </w:r>
    </w:p>
    <w:p w14:paraId="199B3228" w14:textId="1E905CC8" w:rsidR="007D4479" w:rsidRDefault="5D325EE7" w:rsidP="0006510C">
      <w:pPr>
        <w:spacing w:line="480" w:lineRule="auto"/>
      </w:pPr>
      <w:bookmarkStart w:id="4" w:name="_Toc100737920"/>
      <w:r w:rsidRPr="1BCCACC6">
        <w:rPr>
          <w:rStyle w:val="Heading2Char"/>
        </w:rPr>
        <w:t>Conclusions</w:t>
      </w:r>
      <w:bookmarkEnd w:id="4"/>
      <w:r w:rsidR="007D4479">
        <w:t>:</w:t>
      </w:r>
      <w:r w:rsidR="00A04A39">
        <w:t xml:space="preserve"> </w:t>
      </w:r>
      <w:r w:rsidR="00106305">
        <w:t xml:space="preserve"> The way in which Long Covid is define</w:t>
      </w:r>
      <w:r w:rsidR="0013292D">
        <w:t>d</w:t>
      </w:r>
      <w:r w:rsidR="00F27D48">
        <w:t xml:space="preserve"> and </w:t>
      </w:r>
      <w:r w:rsidR="00487FE2">
        <w:t>measured</w:t>
      </w:r>
      <w:r w:rsidR="000E6182">
        <w:t xml:space="preserve"> affects prevalence</w:t>
      </w:r>
      <w:r w:rsidR="00A953D2">
        <w:t xml:space="preserve"> estimation</w:t>
      </w:r>
      <w:r w:rsidR="00F13C1D">
        <w:t xml:space="preserve">. </w:t>
      </w:r>
      <w:r w:rsidR="00A953D2">
        <w:t>G</w:t>
      </w:r>
      <w:r w:rsidR="00F13C1D">
        <w:t xml:space="preserve">iven the widespread </w:t>
      </w:r>
      <w:r w:rsidR="005C0EB5">
        <w:t xml:space="preserve">nature </w:t>
      </w:r>
      <w:r w:rsidR="00F13C1D">
        <w:t xml:space="preserve">of SARSCoV2 infection globally, the burden of chronic illness is likely to </w:t>
      </w:r>
      <w:r w:rsidR="00CD185A">
        <w:t xml:space="preserve">be </w:t>
      </w:r>
      <w:r w:rsidR="00B974DC">
        <w:t xml:space="preserve">substantial even using the most conservative estimates. </w:t>
      </w:r>
      <w:r w:rsidR="0000176F">
        <w:t xml:space="preserve"> </w:t>
      </w:r>
    </w:p>
    <w:p w14:paraId="7366F7F7" w14:textId="77777777" w:rsidR="00A657B3" w:rsidRDefault="00A657B3" w:rsidP="0006510C">
      <w:pPr>
        <w:spacing w:line="480" w:lineRule="auto"/>
        <w:rPr>
          <w:rStyle w:val="Heading2Char"/>
        </w:rPr>
      </w:pPr>
      <w:bookmarkStart w:id="5" w:name="_Toc100737921"/>
    </w:p>
    <w:p w14:paraId="319BC641" w14:textId="421D26D1" w:rsidR="007D4479" w:rsidRPr="000C50E4" w:rsidRDefault="007D4479" w:rsidP="0006510C">
      <w:pPr>
        <w:spacing w:line="480" w:lineRule="auto"/>
      </w:pPr>
      <w:r w:rsidRPr="00100B82">
        <w:rPr>
          <w:rStyle w:val="Heading2Char"/>
        </w:rPr>
        <w:t>Funding</w:t>
      </w:r>
      <w:bookmarkEnd w:id="5"/>
      <w:r>
        <w:t xml:space="preserve">: </w:t>
      </w:r>
      <w:r w:rsidR="00F23782">
        <w:t>this systematic review received no specific funding.</w:t>
      </w:r>
    </w:p>
    <w:p w14:paraId="6FA1EB8C" w14:textId="77777777" w:rsidR="001B1005" w:rsidRDefault="001B1005" w:rsidP="0006510C">
      <w:pPr>
        <w:spacing w:line="480" w:lineRule="auto"/>
        <w:rPr>
          <w:rFonts w:asciiTheme="majorHAnsi" w:eastAsiaTheme="majorEastAsia" w:hAnsiTheme="majorHAnsi" w:cstheme="majorBidi"/>
          <w:color w:val="2F5496" w:themeColor="accent1" w:themeShade="BF"/>
          <w:sz w:val="32"/>
          <w:szCs w:val="32"/>
          <w:highlight w:val="yellow"/>
        </w:rPr>
      </w:pPr>
      <w:bookmarkStart w:id="6" w:name="_Toc100737922"/>
      <w:r>
        <w:rPr>
          <w:highlight w:val="yellow"/>
        </w:rPr>
        <w:br w:type="page"/>
      </w:r>
    </w:p>
    <w:p w14:paraId="765DA443" w14:textId="467B8D0C" w:rsidR="00F34173" w:rsidRDefault="2ED6AF74" w:rsidP="0006510C">
      <w:pPr>
        <w:pStyle w:val="Heading1"/>
        <w:spacing w:line="480" w:lineRule="auto"/>
      </w:pPr>
      <w:r>
        <w:lastRenderedPageBreak/>
        <w:t>Lay summary</w:t>
      </w:r>
      <w:bookmarkStart w:id="7" w:name="_Toc100737923"/>
      <w:bookmarkEnd w:id="6"/>
    </w:p>
    <w:p w14:paraId="7379CC96" w14:textId="4F64A725" w:rsidR="00DF62C5" w:rsidRDefault="00DF62C5" w:rsidP="00DF62C5">
      <w:pPr>
        <w:spacing w:line="480" w:lineRule="auto"/>
      </w:pPr>
      <w:r>
        <w:t xml:space="preserve">Long Covid is the state of not fully recovering for many weeks, months or years after infection with SARSCoV2, the coronavirus that causes COVID-19 disease.  It influences the daily lives of many people globally.  We conducted a systematic review of 120 published studies to estimate how common (prevalent) Long Covid is.  The studies showed a very wide range of estimates of Long Covid prevalence, with between 0% and 93% of infected people still having signs or symptoms after 12 weeks.  However, we could see that studies fell into groups according to how Long Covid was defined and measured.   Studies analysing routine healthcare records tended to report lower prevalence, whereas studies investigating damage to organs and tissues reported higher prevalence.  We concluded that the way in which Long Covid is defined and measured affects prevalence estimation, which is important for designing future research in this area.  Given the high rates of SARSCoV2 infection globally, the burden of Long Covid is likely to be substantial even using the most conservative estimates.  </w:t>
      </w:r>
    </w:p>
    <w:p w14:paraId="78013127" w14:textId="77777777" w:rsidR="00DF62C5" w:rsidRPr="00DF62C5" w:rsidRDefault="00DF62C5" w:rsidP="00CC53B9"/>
    <w:p w14:paraId="0392744C" w14:textId="584C9482" w:rsidR="001B1005" w:rsidRDefault="001B1005" w:rsidP="0006510C">
      <w:pPr>
        <w:spacing w:line="480" w:lineRule="auto"/>
        <w:rPr>
          <w:rFonts w:asciiTheme="majorHAnsi" w:eastAsiaTheme="majorEastAsia" w:hAnsiTheme="majorHAnsi" w:cstheme="majorBidi"/>
          <w:color w:val="2F5496" w:themeColor="accent1" w:themeShade="BF"/>
          <w:sz w:val="32"/>
          <w:szCs w:val="32"/>
        </w:rPr>
      </w:pPr>
      <w:bookmarkStart w:id="8" w:name="_Toc100737926"/>
      <w:bookmarkEnd w:id="7"/>
      <w:r>
        <w:br w:type="page"/>
      </w:r>
    </w:p>
    <w:p w14:paraId="28862EB6" w14:textId="31D64143" w:rsidR="0085613C" w:rsidRDefault="0085613C" w:rsidP="0006510C">
      <w:pPr>
        <w:pStyle w:val="Heading1"/>
        <w:spacing w:line="480" w:lineRule="auto"/>
      </w:pPr>
      <w:r>
        <w:lastRenderedPageBreak/>
        <w:t>Introduction</w:t>
      </w:r>
      <w:bookmarkEnd w:id="8"/>
    </w:p>
    <w:p w14:paraId="67EC7E28" w14:textId="51C18951" w:rsidR="008C7C9C" w:rsidRDefault="00575286" w:rsidP="0006510C">
      <w:pPr>
        <w:spacing w:after="0" w:line="480" w:lineRule="auto"/>
        <w:rPr>
          <w:rFonts w:eastAsiaTheme="minorEastAsia"/>
          <w:color w:val="000000" w:themeColor="text1"/>
          <w:lang w:val="en"/>
        </w:rPr>
      </w:pPr>
      <w:r>
        <w:t xml:space="preserve">Long Covid is the state of not </w:t>
      </w:r>
      <w:r w:rsidR="00E21EC8">
        <w:t xml:space="preserve">fully </w:t>
      </w:r>
      <w:r>
        <w:t xml:space="preserve">recovering for </w:t>
      </w:r>
      <w:r w:rsidR="00FA0920">
        <w:t xml:space="preserve">many </w:t>
      </w:r>
      <w:r>
        <w:t>weeks</w:t>
      </w:r>
      <w:r w:rsidR="00E21EC8">
        <w:t>,</w:t>
      </w:r>
      <w:r>
        <w:t xml:space="preserve"> months </w:t>
      </w:r>
      <w:r w:rsidR="00E21EC8">
        <w:t xml:space="preserve">or years </w:t>
      </w:r>
      <w:r>
        <w:t xml:space="preserve">after contracting SARSCoV2 infection. The </w:t>
      </w:r>
      <w:r w:rsidR="009F25A3">
        <w:t>World Health Organization (WHO) defines Post COVID-19</w:t>
      </w:r>
      <w:r w:rsidR="000B3FF5">
        <w:t xml:space="preserve"> </w:t>
      </w:r>
      <w:r w:rsidR="00DC073E">
        <w:t>C</w:t>
      </w:r>
      <w:r w:rsidR="000B3FF5">
        <w:t xml:space="preserve">ondition (Long Covid) </w:t>
      </w:r>
      <w:r w:rsidR="00BF0D69">
        <w:t>as the condition occurring in individuals with a history of probable or confirmed SAR</w:t>
      </w:r>
      <w:r w:rsidR="00810052">
        <w:t>S</w:t>
      </w:r>
      <w:r w:rsidR="00BF0D69">
        <w:t>CoV2</w:t>
      </w:r>
      <w:r w:rsidR="00ED61D7">
        <w:t xml:space="preserve"> infection 3 months after the onset with symptoms</w:t>
      </w:r>
      <w:r w:rsidR="00050343">
        <w:t xml:space="preserve"> that last at least 2 months, cannot be explained by an alternative diagnosis and generally impacts everyday functioning</w:t>
      </w:r>
      <w:r w:rsidR="009723F3">
        <w:fldChar w:fldCharType="begin"/>
      </w:r>
      <w:r w:rsidR="00C10138">
        <w:instrText xml:space="preserve"> ADDIN EN.CITE &lt;EndNote&gt;&lt;Cite&gt;&lt;Author&gt;World Health Organisation&lt;/Author&gt;&lt;Year&gt;2021&lt;/Year&gt;&lt;RecNum&gt;149&lt;/RecNum&gt;&lt;DisplayText&gt;(1)&lt;/DisplayText&gt;&lt;record&gt;&lt;rec-number&gt;149&lt;/rec-number&gt;&lt;foreign-keys&gt;&lt;key app="EN" db-id="pvxd05p2yewfz6earpxxasf7rwds20fer50s" timestamp="1663233937" guid="b87d64c8-9581-41d0-9aeb-0d7a778a2595"&gt;149&lt;/key&gt;&lt;/foreign-keys&gt;&lt;ref-type name="Report"&gt;27&lt;/ref-type&gt;&lt;contributors&gt;&lt;authors&gt;&lt;author&gt;World Health Organisation, &lt;/author&gt;&lt;/authors&gt;&lt;tertiary-authors&gt;&lt;author&gt;World Health Organisation &lt;/author&gt;&lt;/tertiary-authors&gt;&lt;/contributors&gt;&lt;titles&gt;&lt;title&gt;A clinical case definition of post COVID-19 condition by a Delphi consensus, 6 October 2021&lt;/title&gt;&lt;/titles&gt;&lt;dates&gt;&lt;year&gt;2021&lt;/year&gt;&lt;pub-dates&gt;&lt;date&gt;2021&lt;/date&gt;&lt;/pub-dates&gt;&lt;/dates&gt;&lt;pub-location&gt;Internet&lt;/pub-location&gt;&lt;urls&gt;&lt;/urls&gt;&lt;electronic-resource-num&gt;https://www.who.int/publications/i/item/WHO-2019-nCoV-Post_COVID-19_condition-Clinical_case_definition-2021.1 &lt;/electronic-resource-num&gt;&lt;/record&gt;&lt;/Cite&gt;&lt;/EndNote&gt;</w:instrText>
      </w:r>
      <w:r w:rsidR="009723F3">
        <w:fldChar w:fldCharType="separate"/>
      </w:r>
      <w:r w:rsidR="009723F3">
        <w:rPr>
          <w:noProof/>
        </w:rPr>
        <w:t>(1)</w:t>
      </w:r>
      <w:r w:rsidR="009723F3">
        <w:fldChar w:fldCharType="end"/>
      </w:r>
      <w:r w:rsidR="00050343">
        <w:t>.</w:t>
      </w:r>
      <w:r w:rsidR="005519AB">
        <w:t xml:space="preserve"> </w:t>
      </w:r>
      <w:r w:rsidR="49004BDF">
        <w:t xml:space="preserve">These symptoms may be the same as the acute illness or new symptoms developing weeks or months after the acute phase. </w:t>
      </w:r>
      <w:r w:rsidR="008C7C9C">
        <w:rPr>
          <w:rFonts w:eastAsiaTheme="minorEastAsia"/>
          <w:color w:val="000000" w:themeColor="text1"/>
          <w:lang w:val="en"/>
        </w:rPr>
        <w:t>Clinical guidelines</w:t>
      </w:r>
      <w:r w:rsidR="000468E1">
        <w:rPr>
          <w:rFonts w:eastAsiaTheme="minorEastAsia"/>
          <w:color w:val="000000" w:themeColor="text1"/>
          <w:lang w:val="en"/>
        </w:rPr>
        <w:fldChar w:fldCharType="begin"/>
      </w:r>
      <w:r w:rsidR="00DB0ED9">
        <w:rPr>
          <w:rFonts w:eastAsiaTheme="minorEastAsia"/>
          <w:color w:val="000000" w:themeColor="text1"/>
          <w:lang w:val="en"/>
        </w:rPr>
        <w:instrText xml:space="preserve"> ADDIN EN.CITE &lt;EndNote&gt;&lt;Cite&gt;&lt;Author&gt;National Institute for Health and Care Excellence (NICE)&lt;/Author&gt;&lt;Year&gt;2022&lt;/Year&gt;&lt;RecNum&gt;150&lt;/RecNum&gt;&lt;DisplayText&gt;(2, 3)&lt;/DisplayText&gt;&lt;record&gt;&lt;rec-number&gt;150&lt;/rec-number&gt;&lt;foreign-keys&gt;&lt;key app="EN" db-id="pvxd05p2yewfz6earpxxasf7rwds20fer50s" timestamp="1663234325" guid="1c24a711-3f35-4d34-aa18-b2eb488f90cb"&gt;150&lt;/key&gt;&lt;/foreign-keys&gt;&lt;ref-type name="Report"&gt;27&lt;/ref-type&gt;&lt;contributors&gt;&lt;authors&gt;&lt;author&gt;National Institute for Health and Care Excellence (NICE),&lt;/author&gt;&lt;/authors&gt;&lt;/contributors&gt;&lt;titles&gt;&lt;title&gt;COVID-19 rapid guideline: managing the long-term effects of COVID-19&lt;/title&gt;&lt;/titles&gt;&lt;number&gt;1.14&lt;/number&gt;&lt;edition&gt;1.14&lt;/edition&gt;&lt;dates&gt;&lt;year&gt;2022&lt;/year&gt;&lt;/dates&gt;&lt;pub-location&gt;Internet&lt;/pub-location&gt;&lt;urls&gt;&lt;/urls&gt;&lt;electronic-resource-num&gt;https://www.nice.org.uk/guidance/ng188/resources/covid19-rapid-guideline-managing-the-longterm-effects-of-covid19-pdf-51035515742 &lt;/electronic-resource-num&gt;&lt;/record&gt;&lt;/Cite&gt;&lt;Cite&gt;&lt;Author&gt;Centers for Disease Control and Prevention (CDC)&lt;/Author&gt;&lt;Year&gt;2021&lt;/Year&gt;&lt;RecNum&gt;151&lt;/RecNum&gt;&lt;record&gt;&lt;rec-number&gt;151&lt;/rec-number&gt;&lt;foreign-keys&gt;&lt;key app="EN" db-id="pvxd05p2yewfz6earpxxasf7rwds20fer50s" timestamp="1663234555" guid="d746f2c1-5888-41c4-b19d-88b7f89fe46d"&gt;151&lt;/key&gt;&lt;/foreign-keys&gt;&lt;ref-type name="Report"&gt;27&lt;/ref-type&gt;&lt;contributors&gt;&lt;authors&gt;&lt;author&gt;Centers for Disease Control and Prevention (CDC),&lt;/author&gt;&lt;/authors&gt;&lt;/contributors&gt;&lt;titles&gt;&lt;title&gt;Post-COVID Conditions: Overview for Healthcare Providers&lt;/title&gt;&lt;/titles&gt;&lt;dates&gt;&lt;year&gt;2021&lt;/year&gt;&lt;pub-dates&gt;&lt;date&gt;9 July 2021&lt;/date&gt;&lt;/pub-dates&gt;&lt;/dates&gt;&lt;pub-location&gt;Internet&lt;/pub-location&gt;&lt;urls&gt;&lt;/urls&gt;&lt;electronic-resource-num&gt;https://www.cdc.gov/coronavirus/2019-ncov/hcp/clinical-care/post-covid-conditions.html &lt;/electronic-resource-num&gt;&lt;/record&gt;&lt;/Cite&gt;&lt;/EndNote&gt;</w:instrText>
      </w:r>
      <w:r w:rsidR="000468E1">
        <w:rPr>
          <w:rFonts w:eastAsiaTheme="minorEastAsia"/>
          <w:color w:val="000000" w:themeColor="text1"/>
          <w:lang w:val="en"/>
        </w:rPr>
        <w:fldChar w:fldCharType="separate"/>
      </w:r>
      <w:r w:rsidR="004D3CE4">
        <w:rPr>
          <w:rFonts w:eastAsiaTheme="minorEastAsia"/>
          <w:noProof/>
          <w:color w:val="000000" w:themeColor="text1"/>
          <w:lang w:val="en"/>
        </w:rPr>
        <w:t>(2, 3)</w:t>
      </w:r>
      <w:r w:rsidR="000468E1">
        <w:rPr>
          <w:rFonts w:eastAsiaTheme="minorEastAsia"/>
          <w:color w:val="000000" w:themeColor="text1"/>
          <w:lang w:val="en"/>
        </w:rPr>
        <w:fldChar w:fldCharType="end"/>
      </w:r>
      <w:r w:rsidR="008C7C9C">
        <w:rPr>
          <w:rFonts w:eastAsiaTheme="minorEastAsia"/>
          <w:color w:val="000000" w:themeColor="text1"/>
          <w:lang w:val="en"/>
        </w:rPr>
        <w:t xml:space="preserve"> in the UK and the US consider Long Covid as symptoms ongoing for four weeks or more. </w:t>
      </w:r>
    </w:p>
    <w:p w14:paraId="0512DDE2" w14:textId="77777777" w:rsidR="00EE3256" w:rsidRDefault="00EE3256" w:rsidP="0006510C">
      <w:pPr>
        <w:spacing w:after="0" w:line="480" w:lineRule="auto"/>
      </w:pPr>
    </w:p>
    <w:p w14:paraId="32553CE0" w14:textId="553A5625" w:rsidR="00EE3256" w:rsidRDefault="00BE011B" w:rsidP="0006510C">
      <w:pPr>
        <w:spacing w:after="0" w:line="480" w:lineRule="auto"/>
        <w:rPr>
          <w:rFonts w:eastAsiaTheme="minorEastAsia"/>
          <w:color w:val="000000" w:themeColor="text1"/>
          <w:lang w:val="en"/>
        </w:rPr>
      </w:pPr>
      <w:r>
        <w:t>Long Covid</w:t>
      </w:r>
      <w:r w:rsidR="00D52E5D">
        <w:t xml:space="preserve"> </w:t>
      </w:r>
      <w:r w:rsidR="00F57872">
        <w:t>can occur across the spectrum</w:t>
      </w:r>
      <w:r w:rsidR="00D52E5D">
        <w:t xml:space="preserve"> of severity of initial infection</w:t>
      </w:r>
      <w:r w:rsidR="009F6001">
        <w:fldChar w:fldCharType="begin"/>
      </w:r>
      <w:r w:rsidR="00DB0ED9">
        <w:instrText xml:space="preserve"> ADDIN EN.CITE &lt;EndNote&gt;&lt;Cite&gt;&lt;Author&gt;Nehme&lt;/Author&gt;&lt;Year&gt;2020&lt;/Year&gt;&lt;RecNum&gt;152&lt;/RecNum&gt;&lt;DisplayText&gt;(4)&lt;/DisplayText&gt;&lt;record&gt;&lt;rec-number&gt;152&lt;/rec-number&gt;&lt;foreign-keys&gt;&lt;key app="EN" db-id="pvxd05p2yewfz6earpxxasf7rwds20fer50s" timestamp="1663234730" guid="6dd6c637-40df-4219-9773-778b2df0ffd1"&gt;152&lt;/key&gt;&lt;/foreign-keys&gt;&lt;ref-type name="Journal Article"&gt;17&lt;/ref-type&gt;&lt;contributors&gt;&lt;authors&gt;&lt;author&gt;Nehme, Mayssam&lt;/author&gt;&lt;author&gt;Braillard, Olivia&lt;/author&gt;&lt;author&gt;Alcoba, Gabriel&lt;/author&gt;&lt;author&gt;Aebischer Perone, Sigiriya&lt;/author&gt;&lt;author&gt;Courvoisier, Delphine&lt;/author&gt;&lt;author&gt;Chappuis, François&lt;/author&gt;&lt;author&gt;Guessous, Idris&lt;/author&gt;&lt;/authors&gt;&lt;/contributors&gt;&lt;titles&gt;&lt;title&gt;COVID-19 Symptoms: Longitudinal Evolution and Persistence in Outpatient Settings&lt;/title&gt;&lt;secondary-title&gt;Annals of Internal Medicine&lt;/secondary-title&gt;&lt;/titles&gt;&lt;periodical&gt;&lt;full-title&gt;Annals of internal medicine&lt;/full-title&gt;&lt;/periodical&gt;&lt;pages&gt;723-725&lt;/pages&gt;&lt;volume&gt;174&lt;/volume&gt;&lt;number&gt;5&lt;/number&gt;&lt;dates&gt;&lt;year&gt;2020&lt;/year&gt;&lt;pub-dates&gt;&lt;date&gt;2021/05/18&lt;/date&gt;&lt;/pub-dates&gt;&lt;/dates&gt;&lt;publisher&gt;American College of Physicians&lt;/publisher&gt;&lt;isbn&gt;0003-4819&lt;/isbn&gt;&lt;urls&gt;&lt;related-urls&gt;&lt;url&gt;https://doi.org/10.7326/M20-5926&lt;/url&gt;&lt;/related-urls&gt;&lt;/urls&gt;&lt;electronic-resource-num&gt;10.7326/M20-5926&lt;/electronic-resource-num&gt;&lt;access-date&gt;2022/09/15&lt;/access-date&gt;&lt;/record&gt;&lt;/Cite&gt;&lt;/EndNote&gt;</w:instrText>
      </w:r>
      <w:r w:rsidR="009F6001">
        <w:fldChar w:fldCharType="separate"/>
      </w:r>
      <w:r w:rsidR="009F6001">
        <w:rPr>
          <w:noProof/>
        </w:rPr>
        <w:t>(4)</w:t>
      </w:r>
      <w:r w:rsidR="009F6001">
        <w:fldChar w:fldCharType="end"/>
      </w:r>
      <w:r w:rsidR="00D52E5D">
        <w:t xml:space="preserve">. </w:t>
      </w:r>
      <w:r w:rsidR="00E318E8">
        <w:t xml:space="preserve">A wide range of symptoms have been reported </w:t>
      </w:r>
      <w:r w:rsidR="00C45153">
        <w:t>with exhaustion, breathlessness, muscle aches, cognitive dysfunction</w:t>
      </w:r>
      <w:r w:rsidR="00165545">
        <w:t>, headache, palpitations, dizziness and chest tightness or heaviness amongst the most common</w:t>
      </w:r>
      <w:r w:rsidR="00933F5C">
        <w:fldChar w:fldCharType="begin">
          <w:fldData xml:space="preserve">PEVuZE5vdGU+PENpdGU+PEF1dGhvcj5aaWF1ZGRlZW48L0F1dGhvcj48WWVhcj4yMDIyPC9ZZWFy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</w:fldData>
        </w:fldChar>
      </w:r>
      <w:r w:rsidR="00DB0ED9">
        <w:instrText xml:space="preserve"> ADDIN EN.CITE </w:instrText>
      </w:r>
      <w:r w:rsidR="00DB0ED9">
        <w:fldChar w:fldCharType="begin">
          <w:fldData xml:space="preserve">PEVuZE5vdGU+PENpdGU+PEF1dGhvcj5aaWF1ZGRlZW48L0F1dGhvcj48WWVhcj4yMDIyPC9ZZWFy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</w:fldData>
        </w:fldChar>
      </w:r>
      <w:r w:rsidR="00DB0ED9">
        <w:instrText xml:space="preserve"> ADDIN EN.CITE.DATA </w:instrText>
      </w:r>
      <w:r w:rsidR="00DB0ED9">
        <w:fldChar w:fldCharType="end"/>
      </w:r>
      <w:r w:rsidR="00933F5C">
        <w:fldChar w:fldCharType="separate"/>
      </w:r>
      <w:r w:rsidR="003143AE">
        <w:rPr>
          <w:noProof/>
        </w:rPr>
        <w:t>(5, 6)</w:t>
      </w:r>
      <w:r w:rsidR="00933F5C">
        <w:fldChar w:fldCharType="end"/>
      </w:r>
      <w:r w:rsidR="00CF6D6B">
        <w:t>.</w:t>
      </w:r>
      <w:r w:rsidR="00CB47C3">
        <w:t xml:space="preserve"> </w:t>
      </w:r>
      <w:r w:rsidR="00CB47C3">
        <w:rPr>
          <w:rFonts w:eastAsiaTheme="minorEastAsia"/>
          <w:color w:val="000000" w:themeColor="text1"/>
          <w:lang w:val="en"/>
        </w:rPr>
        <w:t>Patients are still struggling to access adequate recognition, support, medical assessment and treatment</w:t>
      </w:r>
      <w:r w:rsidR="00C82F30">
        <w:rPr>
          <w:rFonts w:eastAsiaTheme="minorEastAsia"/>
          <w:color w:val="000000" w:themeColor="text1"/>
          <w:lang w:val="en"/>
        </w:rPr>
        <w:fldChar w:fldCharType="begin">
          <w:fldData xml:space="preserve">PEVuZE5vdGU+PENpdGU+PEF1dGhvcj5MYWRkczwvQXV0aG9yPjxZZWFyPjIwMjA8L1llYXI+PFJl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</w:fldData>
        </w:fldChar>
      </w:r>
      <w:r w:rsidR="00DB0ED9">
        <w:rPr>
          <w:rFonts w:eastAsiaTheme="minorEastAsia"/>
          <w:color w:val="000000" w:themeColor="text1"/>
          <w:lang w:val="en"/>
        </w:rPr>
        <w:instrText xml:space="preserve"> ADDIN EN.CITE </w:instrText>
      </w:r>
      <w:r w:rsidR="00DB0ED9">
        <w:rPr>
          <w:rFonts w:eastAsiaTheme="minorEastAsia"/>
          <w:color w:val="000000" w:themeColor="text1"/>
          <w:lang w:val="en"/>
        </w:rPr>
        <w:fldChar w:fldCharType="begin">
          <w:fldData xml:space="preserve">PEVuZE5vdGU+PENpdGU+PEF1dGhvcj5MYWRkczwvQXV0aG9yPjxZZWFyPjIwMjA8L1llYXI+PFJl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</w:fldData>
        </w:fldChar>
      </w:r>
      <w:r w:rsidR="00DB0ED9">
        <w:rPr>
          <w:rFonts w:eastAsiaTheme="minorEastAsia"/>
          <w:color w:val="000000" w:themeColor="text1"/>
          <w:lang w:val="en"/>
        </w:rPr>
        <w:instrText xml:space="preserve"> ADDIN EN.CITE.DATA </w:instrText>
      </w:r>
      <w:r w:rsidR="00DB0ED9">
        <w:rPr>
          <w:rFonts w:eastAsiaTheme="minorEastAsia"/>
          <w:color w:val="000000" w:themeColor="text1"/>
          <w:lang w:val="en"/>
        </w:rPr>
      </w:r>
      <w:r w:rsidR="00DB0ED9">
        <w:rPr>
          <w:rFonts w:eastAsiaTheme="minorEastAsia"/>
          <w:color w:val="000000" w:themeColor="text1"/>
          <w:lang w:val="en"/>
        </w:rPr>
        <w:fldChar w:fldCharType="end"/>
      </w:r>
      <w:r w:rsidR="00C82F30">
        <w:rPr>
          <w:rFonts w:eastAsiaTheme="minorEastAsia"/>
          <w:color w:val="000000" w:themeColor="text1"/>
          <w:lang w:val="en"/>
        </w:rPr>
      </w:r>
      <w:r w:rsidR="00C82F30">
        <w:rPr>
          <w:rFonts w:eastAsiaTheme="minorEastAsia"/>
          <w:color w:val="000000" w:themeColor="text1"/>
          <w:lang w:val="en"/>
        </w:rPr>
        <w:fldChar w:fldCharType="separate"/>
      </w:r>
      <w:r w:rsidR="002E2C5D">
        <w:rPr>
          <w:rFonts w:eastAsiaTheme="minorEastAsia"/>
          <w:noProof/>
          <w:color w:val="000000" w:themeColor="text1"/>
          <w:lang w:val="en"/>
        </w:rPr>
        <w:t>(7, 8)</w:t>
      </w:r>
      <w:r w:rsidR="00C82F30">
        <w:rPr>
          <w:rFonts w:eastAsiaTheme="minorEastAsia"/>
          <w:color w:val="000000" w:themeColor="text1"/>
          <w:lang w:val="en"/>
        </w:rPr>
        <w:fldChar w:fldCharType="end"/>
      </w:r>
      <w:r w:rsidR="00BE061A">
        <w:rPr>
          <w:rFonts w:eastAsiaTheme="minorEastAsia"/>
          <w:color w:val="000000" w:themeColor="text1"/>
          <w:lang w:val="en"/>
        </w:rPr>
        <w:t>.</w:t>
      </w:r>
      <w:r w:rsidR="00BB0E63">
        <w:rPr>
          <w:rFonts w:eastAsiaTheme="minorEastAsia"/>
          <w:color w:val="000000" w:themeColor="text1"/>
          <w:lang w:val="en"/>
        </w:rPr>
        <w:t xml:space="preserve"> </w:t>
      </w:r>
    </w:p>
    <w:p w14:paraId="57F69CCA" w14:textId="77777777" w:rsidR="00123984" w:rsidRDefault="00123984" w:rsidP="0006510C">
      <w:pPr>
        <w:spacing w:after="0" w:line="480" w:lineRule="auto"/>
        <w:rPr>
          <w:rFonts w:eastAsiaTheme="minorEastAsia"/>
          <w:color w:val="000000" w:themeColor="text1"/>
          <w:lang w:val="en"/>
        </w:rPr>
      </w:pPr>
    </w:p>
    <w:p w14:paraId="5C932FA1" w14:textId="77777777" w:rsidR="001A3D02" w:rsidRDefault="00EE3256" w:rsidP="0006510C">
      <w:pPr>
        <w:spacing w:line="480" w:lineRule="auto"/>
        <w:rPr>
          <w:rFonts w:eastAsiaTheme="minorEastAsia"/>
          <w:color w:val="000000" w:themeColor="text1"/>
          <w:lang w:val="en"/>
        </w:rPr>
      </w:pPr>
      <w:r>
        <w:rPr>
          <w:rFonts w:eastAsiaTheme="minorEastAsia"/>
          <w:color w:val="000000" w:themeColor="text1"/>
          <w:lang w:val="en"/>
        </w:rPr>
        <w:t xml:space="preserve">Studies assessing the prevalence of Long Covid </w:t>
      </w:r>
      <w:r w:rsidR="00684187">
        <w:rPr>
          <w:rFonts w:eastAsiaTheme="minorEastAsia"/>
          <w:color w:val="000000" w:themeColor="text1"/>
          <w:lang w:val="en"/>
        </w:rPr>
        <w:t xml:space="preserve">have </w:t>
      </w:r>
      <w:r>
        <w:rPr>
          <w:rFonts w:eastAsiaTheme="minorEastAsia"/>
          <w:color w:val="000000" w:themeColor="text1"/>
          <w:lang w:val="en"/>
        </w:rPr>
        <w:t>produce</w:t>
      </w:r>
      <w:r w:rsidR="00684187">
        <w:rPr>
          <w:rFonts w:eastAsiaTheme="minorEastAsia"/>
          <w:color w:val="000000" w:themeColor="text1"/>
          <w:lang w:val="en"/>
        </w:rPr>
        <w:t>d</w:t>
      </w:r>
      <w:r>
        <w:rPr>
          <w:rFonts w:eastAsiaTheme="minorEastAsia"/>
          <w:color w:val="000000" w:themeColor="text1"/>
          <w:lang w:val="en"/>
        </w:rPr>
        <w:t xml:space="preserve"> </w:t>
      </w:r>
      <w:r w:rsidR="00684187">
        <w:rPr>
          <w:rFonts w:eastAsiaTheme="minorEastAsia"/>
          <w:color w:val="000000" w:themeColor="text1"/>
          <w:lang w:val="en"/>
        </w:rPr>
        <w:t xml:space="preserve">wide-ranging results </w:t>
      </w:r>
      <w:r w:rsidR="000917D9">
        <w:rPr>
          <w:rFonts w:eastAsiaTheme="minorEastAsia"/>
          <w:color w:val="000000" w:themeColor="text1"/>
          <w:lang w:val="en"/>
        </w:rPr>
        <w:t>due to varying setting</w:t>
      </w:r>
      <w:r w:rsidR="00196EE6">
        <w:rPr>
          <w:rFonts w:eastAsiaTheme="minorEastAsia"/>
          <w:color w:val="000000" w:themeColor="text1"/>
          <w:lang w:val="en"/>
        </w:rPr>
        <w:t xml:space="preserve">s, case definitions, population denominators and methods of ascertainment. </w:t>
      </w:r>
      <w:r w:rsidR="00D47F80">
        <w:rPr>
          <w:rFonts w:eastAsiaTheme="minorEastAsia"/>
          <w:color w:val="000000" w:themeColor="text1"/>
          <w:lang w:val="en"/>
        </w:rPr>
        <w:t xml:space="preserve"> </w:t>
      </w:r>
      <w:r w:rsidR="007E2104">
        <w:rPr>
          <w:rFonts w:eastAsiaTheme="minorEastAsia"/>
          <w:color w:val="000000" w:themeColor="text1"/>
          <w:lang w:val="en"/>
        </w:rPr>
        <w:t>This is exemplified in the</w:t>
      </w:r>
      <w:r w:rsidR="006D6B60">
        <w:rPr>
          <w:rFonts w:eastAsiaTheme="minorEastAsia"/>
          <w:color w:val="000000" w:themeColor="text1"/>
          <w:lang w:val="en"/>
        </w:rPr>
        <w:t xml:space="preserve"> UK</w:t>
      </w:r>
      <w:r w:rsidR="007E2104">
        <w:rPr>
          <w:rFonts w:eastAsiaTheme="minorEastAsia"/>
          <w:color w:val="000000" w:themeColor="text1"/>
          <w:lang w:val="en"/>
        </w:rPr>
        <w:t xml:space="preserve"> Office for National Statistics</w:t>
      </w:r>
      <w:r w:rsidR="00AF2BC2">
        <w:rPr>
          <w:rFonts w:eastAsiaTheme="minorEastAsia"/>
          <w:color w:val="000000" w:themeColor="text1"/>
          <w:lang w:val="en"/>
        </w:rPr>
        <w:t xml:space="preserve"> estimates of Long Covid during 2020-21 </w:t>
      </w:r>
      <w:r w:rsidR="00AD709D">
        <w:rPr>
          <w:rFonts w:eastAsiaTheme="minorEastAsia"/>
          <w:color w:val="000000" w:themeColor="text1"/>
          <w:lang w:val="en"/>
        </w:rPr>
        <w:t>where three different approaches were used resulting in three different estimates</w:t>
      </w:r>
      <w:r w:rsidR="00CE149A">
        <w:rPr>
          <w:rFonts w:eastAsiaTheme="minorEastAsia"/>
          <w:color w:val="000000" w:themeColor="text1"/>
          <w:lang w:val="en"/>
        </w:rPr>
        <w:t>:</w:t>
      </w:r>
      <w:r w:rsidR="003D2625">
        <w:rPr>
          <w:rFonts w:eastAsiaTheme="minorEastAsia"/>
          <w:color w:val="000000" w:themeColor="text1"/>
          <w:lang w:val="en"/>
        </w:rPr>
        <w:t xml:space="preserve"> </w:t>
      </w:r>
      <w:r w:rsidR="00CE149A">
        <w:rPr>
          <w:rFonts w:eastAsiaTheme="minorEastAsia"/>
          <w:color w:val="000000" w:themeColor="text1"/>
          <w:lang w:val="en"/>
        </w:rPr>
        <w:t>a</w:t>
      </w:r>
      <w:r w:rsidR="003D2625">
        <w:rPr>
          <w:rFonts w:eastAsiaTheme="minorEastAsia"/>
          <w:color w:val="000000" w:themeColor="text1"/>
          <w:lang w:val="en"/>
        </w:rPr>
        <w:t xml:space="preserve">pproach 1 </w:t>
      </w:r>
      <w:r w:rsidR="00107455">
        <w:rPr>
          <w:rFonts w:eastAsiaTheme="minorEastAsia"/>
          <w:color w:val="000000" w:themeColor="text1"/>
          <w:lang w:val="en"/>
        </w:rPr>
        <w:t>es</w:t>
      </w:r>
      <w:r w:rsidR="00CE149A">
        <w:rPr>
          <w:rFonts w:eastAsiaTheme="minorEastAsia"/>
          <w:color w:val="000000" w:themeColor="text1"/>
          <w:lang w:val="en"/>
        </w:rPr>
        <w:t>t</w:t>
      </w:r>
      <w:r w:rsidR="00107455">
        <w:rPr>
          <w:rFonts w:eastAsiaTheme="minorEastAsia"/>
          <w:color w:val="000000" w:themeColor="text1"/>
          <w:lang w:val="en"/>
        </w:rPr>
        <w:t>imated 5</w:t>
      </w:r>
      <w:r w:rsidR="00CE149A">
        <w:rPr>
          <w:rFonts w:eastAsiaTheme="minorEastAsia"/>
          <w:color w:val="000000" w:themeColor="text1"/>
          <w:lang w:val="en"/>
        </w:rPr>
        <w:t>.0</w:t>
      </w:r>
      <w:r w:rsidR="00107455">
        <w:rPr>
          <w:rFonts w:eastAsiaTheme="minorEastAsia"/>
          <w:color w:val="000000" w:themeColor="text1"/>
          <w:lang w:val="en"/>
        </w:rPr>
        <w:t xml:space="preserve">% </w:t>
      </w:r>
      <w:r w:rsidR="00CE149A">
        <w:rPr>
          <w:rFonts w:eastAsiaTheme="minorEastAsia"/>
          <w:color w:val="000000" w:themeColor="text1"/>
          <w:lang w:val="en"/>
        </w:rPr>
        <w:t xml:space="preserve">prevalence based on </w:t>
      </w:r>
      <w:r w:rsidR="003D1E5A">
        <w:rPr>
          <w:rFonts w:eastAsiaTheme="minorEastAsia"/>
          <w:color w:val="000000" w:themeColor="text1"/>
          <w:lang w:val="en"/>
        </w:rPr>
        <w:t xml:space="preserve">respondents </w:t>
      </w:r>
      <w:r w:rsidR="003D2625">
        <w:rPr>
          <w:rFonts w:eastAsiaTheme="minorEastAsia"/>
          <w:color w:val="000000" w:themeColor="text1"/>
          <w:lang w:val="en"/>
        </w:rPr>
        <w:t>reporting any</w:t>
      </w:r>
      <w:r w:rsidR="00F14C44">
        <w:rPr>
          <w:rFonts w:eastAsiaTheme="minorEastAsia"/>
          <w:color w:val="000000" w:themeColor="text1"/>
          <w:lang w:val="en"/>
        </w:rPr>
        <w:t xml:space="preserve"> of 12 common symptom</w:t>
      </w:r>
      <w:r w:rsidR="00CD32BF">
        <w:rPr>
          <w:rFonts w:eastAsiaTheme="minorEastAsia"/>
          <w:color w:val="000000" w:themeColor="text1"/>
          <w:lang w:val="en"/>
        </w:rPr>
        <w:t>s</w:t>
      </w:r>
      <w:r w:rsidR="00BB4399">
        <w:rPr>
          <w:rFonts w:eastAsiaTheme="minorEastAsia"/>
          <w:color w:val="000000" w:themeColor="text1"/>
          <w:lang w:val="en"/>
        </w:rPr>
        <w:t xml:space="preserve"> at 12-16 weeks after infection</w:t>
      </w:r>
      <w:r w:rsidR="00CE149A">
        <w:rPr>
          <w:rFonts w:eastAsiaTheme="minorEastAsia"/>
          <w:color w:val="000000" w:themeColor="text1"/>
          <w:lang w:val="en"/>
        </w:rPr>
        <w:t xml:space="preserve">; approach 2 estimated 3.0% </w:t>
      </w:r>
      <w:r w:rsidR="002D7D15">
        <w:rPr>
          <w:rFonts w:eastAsiaTheme="minorEastAsia"/>
          <w:color w:val="000000" w:themeColor="text1"/>
          <w:lang w:val="en"/>
        </w:rPr>
        <w:t xml:space="preserve">prevalence based on respondents reporting any of 12 common continuous symptoms </w:t>
      </w:r>
      <w:r w:rsidR="00DC32F9">
        <w:rPr>
          <w:rFonts w:eastAsiaTheme="minorEastAsia"/>
          <w:color w:val="000000" w:themeColor="text1"/>
          <w:lang w:val="en"/>
        </w:rPr>
        <w:t>at least 12 weeks after infection; and approach 3</w:t>
      </w:r>
      <w:r w:rsidR="001E1516">
        <w:rPr>
          <w:rFonts w:eastAsiaTheme="minorEastAsia"/>
          <w:color w:val="000000" w:themeColor="text1"/>
          <w:lang w:val="en"/>
        </w:rPr>
        <w:t xml:space="preserve"> </w:t>
      </w:r>
      <w:r w:rsidR="005D7CD6">
        <w:rPr>
          <w:rFonts w:eastAsiaTheme="minorEastAsia"/>
          <w:color w:val="000000" w:themeColor="text1"/>
          <w:lang w:val="en"/>
        </w:rPr>
        <w:t xml:space="preserve">estimated 11.7% prevalence based on respondents </w:t>
      </w:r>
      <w:r w:rsidR="005C418B">
        <w:rPr>
          <w:rFonts w:eastAsiaTheme="minorEastAsia"/>
          <w:color w:val="000000" w:themeColor="text1"/>
          <w:lang w:val="en"/>
        </w:rPr>
        <w:t>describing themselves as having Long Covid</w:t>
      </w:r>
      <w:r w:rsidR="00445383">
        <w:rPr>
          <w:rFonts w:eastAsiaTheme="minorEastAsia"/>
          <w:color w:val="000000" w:themeColor="text1"/>
          <w:lang w:val="en"/>
        </w:rPr>
        <w:fldChar w:fldCharType="begin"/>
      </w:r>
      <w:r w:rsidR="00445383">
        <w:rPr>
          <w:rFonts w:eastAsiaTheme="minorEastAsia"/>
          <w:color w:val="000000" w:themeColor="text1"/>
          <w:lang w:val="en"/>
        </w:rPr>
        <w:instrText xml:space="preserve"> ADDIN EN.CITE &lt;EndNote&gt;&lt;Cite&gt;&lt;Author&gt;Office for National Statistics&lt;/Author&gt;&lt;Year&gt;2021&lt;/Year&gt;&lt;RecNum&gt;134&lt;/RecNum&gt;&lt;DisplayText&gt;(9)&lt;/DisplayText&gt;&lt;record&gt;&lt;rec-number&gt;134&lt;/rec-number&gt;&lt;foreign-keys&gt;&lt;key app="EN" db-id="pvxd05p2yewfz6earpxxasf7rwds20fer50s" timestamp="1661439509" guid="aacfae26-243f-4650-b449-d5e8068d3bd4"&gt;134&lt;/key&gt;&lt;/foreign-keys&gt;&lt;ref-type name="Dataset"&gt;59&lt;/ref-type&gt;&lt;contributors&gt;&lt;authors&gt;&lt;author&gt;Office for National Statistics,&lt;/author&gt;&lt;/authors&gt;&lt;secondary-authors&gt;&lt;author&gt;Office for National Statistics&lt;/author&gt;&lt;/secondary-authors&gt;&lt;/contributors&gt;&lt;titles&gt;&lt;title&gt;Technical article: Updated estimates of the prevalence of post-acute symptoms among people with coronavirus (COVID-19) in the UK: 26 April 2020 to 1 August 2021&lt;/title&gt;&lt;secondary-title&gt;Office for National Statistics&lt;/secondary-title&gt;&lt;/titles&gt;&lt;section&gt;16 September 2021&lt;/section&gt;&lt;dates&gt;&lt;year&gt;2021&lt;/year&gt;&lt;/dates&gt;&lt;urls&gt;&lt;/urls&gt;&lt;/record&gt;&lt;/Cite&gt;&lt;/EndNote&gt;</w:instrText>
      </w:r>
      <w:r w:rsidR="00445383">
        <w:rPr>
          <w:rFonts w:eastAsiaTheme="minorEastAsia"/>
          <w:color w:val="000000" w:themeColor="text1"/>
          <w:lang w:val="en"/>
        </w:rPr>
        <w:fldChar w:fldCharType="separate"/>
      </w:r>
      <w:r w:rsidR="00445383">
        <w:rPr>
          <w:rFonts w:eastAsiaTheme="minorEastAsia"/>
          <w:noProof/>
          <w:color w:val="000000" w:themeColor="text1"/>
          <w:lang w:val="en"/>
        </w:rPr>
        <w:t>(9)</w:t>
      </w:r>
      <w:r w:rsidR="00445383">
        <w:rPr>
          <w:rFonts w:eastAsiaTheme="minorEastAsia"/>
          <w:color w:val="000000" w:themeColor="text1"/>
          <w:lang w:val="en"/>
        </w:rPr>
        <w:fldChar w:fldCharType="end"/>
      </w:r>
      <w:r w:rsidR="005C418B">
        <w:rPr>
          <w:rFonts w:eastAsiaTheme="minorEastAsia"/>
          <w:color w:val="000000" w:themeColor="text1"/>
          <w:lang w:val="en"/>
        </w:rPr>
        <w:t>.</w:t>
      </w:r>
      <w:r w:rsidR="00CE149A">
        <w:rPr>
          <w:rFonts w:eastAsiaTheme="minorEastAsia"/>
          <w:color w:val="000000" w:themeColor="text1"/>
          <w:lang w:val="en"/>
        </w:rPr>
        <w:t xml:space="preserve"> </w:t>
      </w:r>
      <w:r w:rsidR="00F14C44">
        <w:rPr>
          <w:rFonts w:eastAsiaTheme="minorEastAsia"/>
          <w:color w:val="000000" w:themeColor="text1"/>
          <w:lang w:val="en"/>
        </w:rPr>
        <w:t xml:space="preserve"> </w:t>
      </w:r>
    </w:p>
    <w:p w14:paraId="4B00E8F8" w14:textId="1D5EE566" w:rsidR="00950D3E" w:rsidRDefault="00542DCA" w:rsidP="0006510C">
      <w:pPr>
        <w:spacing w:line="480" w:lineRule="auto"/>
        <w:rPr>
          <w:rFonts w:eastAsiaTheme="minorEastAsia"/>
          <w:color w:val="000000" w:themeColor="text1"/>
        </w:rPr>
      </w:pPr>
      <w:r>
        <w:rPr>
          <w:rFonts w:eastAsiaTheme="minorEastAsia"/>
          <w:color w:val="000000" w:themeColor="text1"/>
          <w:lang w:val="en"/>
        </w:rPr>
        <w:lastRenderedPageBreak/>
        <w:t xml:space="preserve">For the purposes of this review, </w:t>
      </w:r>
      <w:r>
        <w:rPr>
          <w:rFonts w:eastAsiaTheme="minorEastAsia"/>
          <w:color w:val="000000" w:themeColor="text1"/>
        </w:rPr>
        <w:t>w</w:t>
      </w:r>
      <w:r w:rsidR="00646D1F" w:rsidRPr="00646D1F">
        <w:rPr>
          <w:rFonts w:eastAsiaTheme="minorEastAsia"/>
          <w:color w:val="000000" w:themeColor="text1"/>
        </w:rPr>
        <w:t>e define Long Covid</w:t>
      </w:r>
      <w:r w:rsidR="00646D1F" w:rsidRPr="00646D1F" w:rsidDel="006C3A6A">
        <w:rPr>
          <w:rFonts w:eastAsiaTheme="minorEastAsia"/>
          <w:color w:val="000000" w:themeColor="text1"/>
        </w:rPr>
        <w:t xml:space="preserve"> </w:t>
      </w:r>
      <w:r w:rsidR="00646D1F" w:rsidRPr="00646D1F">
        <w:rPr>
          <w:rFonts w:eastAsiaTheme="minorEastAsia"/>
          <w:color w:val="000000" w:themeColor="text1"/>
        </w:rPr>
        <w:t>as persistent (constant, fluctuating or relapsing) symptoms and/or functional disability and/or the development of new pathology following SARSCoV2 infection for equal or more than 12 weeks from onset of symptoms or from time of diagnosis, in people where the infection is self-described, clinically diagnosed, and/or diagnosed through a laboratory test.</w:t>
      </w:r>
    </w:p>
    <w:p w14:paraId="4179058D" w14:textId="2AE9E8BF" w:rsidR="00FE44C6" w:rsidRDefault="005F0E92" w:rsidP="0006510C">
      <w:pPr>
        <w:spacing w:line="480" w:lineRule="auto"/>
      </w:pPr>
      <w:r>
        <w:t xml:space="preserve">We aimed to systematically </w:t>
      </w:r>
      <w:r w:rsidR="000939EE">
        <w:t>collate, appraise and synthesi</w:t>
      </w:r>
      <w:r w:rsidR="001139C1">
        <w:t>s</w:t>
      </w:r>
      <w:r w:rsidR="000939EE">
        <w:t>e studies</w:t>
      </w:r>
      <w:r>
        <w:t xml:space="preserve"> </w:t>
      </w:r>
      <w:r w:rsidR="000939EE">
        <w:t>that describe the prevalence of Long Covid</w:t>
      </w:r>
      <w:r w:rsidR="008C5D5B">
        <w:t xml:space="preserve"> and to characterise its typology including patient demographics, symptoms/function disability and </w:t>
      </w:r>
      <w:r w:rsidR="00E92185">
        <w:t xml:space="preserve">pathology. </w:t>
      </w:r>
    </w:p>
    <w:p w14:paraId="2039A98E" w14:textId="31663B2F" w:rsidR="0085613C" w:rsidRDefault="0085613C" w:rsidP="0006510C">
      <w:pPr>
        <w:pStyle w:val="Heading1"/>
        <w:spacing w:line="480" w:lineRule="auto"/>
      </w:pPr>
      <w:bookmarkStart w:id="9" w:name="_Toc100737927"/>
      <w:r w:rsidRPr="00E92185">
        <w:t>Methods</w:t>
      </w:r>
      <w:bookmarkEnd w:id="9"/>
    </w:p>
    <w:p w14:paraId="5D2EBAF5" w14:textId="41996B15" w:rsidR="0085613C" w:rsidRDefault="009F1EE0" w:rsidP="0006510C">
      <w:pPr>
        <w:pStyle w:val="Heading2"/>
        <w:spacing w:line="480" w:lineRule="auto"/>
      </w:pPr>
      <w:bookmarkStart w:id="10" w:name="_Toc100737928"/>
      <w:r w:rsidRPr="009F1EE0">
        <w:t>Search strategy and selection criteria</w:t>
      </w:r>
      <w:bookmarkEnd w:id="10"/>
    </w:p>
    <w:p w14:paraId="3490B074" w14:textId="18086477" w:rsidR="006F64A3" w:rsidRPr="003A4FE9" w:rsidRDefault="001E418D" w:rsidP="0006510C">
      <w:pPr>
        <w:spacing w:line="480" w:lineRule="auto"/>
      </w:pPr>
      <w:r>
        <w:t xml:space="preserve">Included study designs </w:t>
      </w:r>
      <w:r w:rsidR="00304BA2">
        <w:t>were c</w:t>
      </w:r>
      <w:r w:rsidR="000E4EBF">
        <w:t>ohort</w:t>
      </w:r>
      <w:r w:rsidR="003E013D">
        <w:t>,</w:t>
      </w:r>
      <w:r w:rsidR="000E4EBF">
        <w:t xml:space="preserve"> cross-</w:t>
      </w:r>
      <w:r w:rsidR="000E4EBF" w:rsidRPr="00111520">
        <w:t>sectional</w:t>
      </w:r>
      <w:r w:rsidR="003E013D" w:rsidRPr="00111520">
        <w:t xml:space="preserve"> and case control</w:t>
      </w:r>
      <w:r w:rsidR="000E4EBF" w:rsidRPr="00111520">
        <w:t xml:space="preserve"> studies with an estimate of the denominato</w:t>
      </w:r>
      <w:r w:rsidR="00680B26">
        <w:t>r</w:t>
      </w:r>
      <w:r w:rsidR="00676F20">
        <w:t xml:space="preserve"> where participants were followed-up/assessed at a minimum of 12 weeks post-infection. </w:t>
      </w:r>
      <w:r w:rsidR="00EB70B9">
        <w:t xml:space="preserve">Studies were restricted to those published in English </w:t>
      </w:r>
      <w:r w:rsidR="00E4524C">
        <w:t>between</w:t>
      </w:r>
      <w:r w:rsidR="00E4524C" w:rsidRPr="00E4524C">
        <w:t xml:space="preserve"> 1</w:t>
      </w:r>
      <w:r w:rsidR="00E4524C" w:rsidRPr="00E4524C">
        <w:rPr>
          <w:vertAlign w:val="superscript"/>
        </w:rPr>
        <w:t>st</w:t>
      </w:r>
      <w:r w:rsidR="00E4524C" w:rsidRPr="00E4524C">
        <w:t xml:space="preserve"> January 2020 </w:t>
      </w:r>
      <w:r w:rsidR="00E4524C">
        <w:t>and</w:t>
      </w:r>
      <w:r w:rsidR="00E4524C" w:rsidRPr="00E4524C">
        <w:t xml:space="preserve"> 2</w:t>
      </w:r>
      <w:r w:rsidR="00E4524C" w:rsidRPr="00E4524C">
        <w:rPr>
          <w:vertAlign w:val="superscript"/>
        </w:rPr>
        <w:t>nd</w:t>
      </w:r>
      <w:r w:rsidR="00E4524C" w:rsidRPr="00E4524C">
        <w:t xml:space="preserve"> November 2021</w:t>
      </w:r>
      <w:r w:rsidR="00676F20">
        <w:t xml:space="preserve">, including </w:t>
      </w:r>
      <w:r w:rsidR="00EB70B9">
        <w:t>peer-reviewed articles, online reports, letters</w:t>
      </w:r>
      <w:r w:rsidR="00676F20">
        <w:t>,</w:t>
      </w:r>
      <w:r w:rsidR="00EB70B9">
        <w:t xml:space="preserve"> and preprints.</w:t>
      </w:r>
      <w:r w:rsidR="009157B0">
        <w:t xml:space="preserve"> </w:t>
      </w:r>
      <w:r w:rsidR="006F64A3">
        <w:t>Only studies with a sample size of 100 or more participants (at the time of follow-up assessment if longitudinal study) were included</w:t>
      </w:r>
      <w:r w:rsidR="00A43015">
        <w:t xml:space="preserve"> (</w:t>
      </w:r>
      <w:r w:rsidR="006F64A3">
        <w:t>50 or more per subgroup</w:t>
      </w:r>
      <w:r w:rsidR="00A43015">
        <w:t>)</w:t>
      </w:r>
      <w:r w:rsidR="00812DCD">
        <w:t xml:space="preserve">. </w:t>
      </w:r>
    </w:p>
    <w:p w14:paraId="314631D8" w14:textId="1AFB4BBE" w:rsidR="003A4FE9" w:rsidRDefault="2D25ECC7" w:rsidP="0006510C">
      <w:pPr>
        <w:spacing w:line="480" w:lineRule="auto"/>
      </w:pPr>
      <w:r>
        <w:t>Studies of a</w:t>
      </w:r>
      <w:r w:rsidR="003A4FE9">
        <w:t>dults</w:t>
      </w:r>
      <w:r w:rsidR="003A4FE9" w:rsidRPr="003A4FE9">
        <w:t xml:space="preserve"> and children with a confirmed or probable SARSCoV2 infection</w:t>
      </w:r>
      <w:r w:rsidR="006D2AA6">
        <w:t xml:space="preserve"> in any age group</w:t>
      </w:r>
      <w:r w:rsidR="003A4FE9" w:rsidRPr="003A4FE9">
        <w:t xml:space="preserve"> (as defined by each study)</w:t>
      </w:r>
      <w:r w:rsidR="00871AEB">
        <w:t xml:space="preserve"> were included</w:t>
      </w:r>
      <w:r w:rsidR="003A4FE9" w:rsidRPr="003A4FE9">
        <w:t xml:space="preserve">. </w:t>
      </w:r>
      <w:r w:rsidR="00633CFB" w:rsidRPr="00633CFB">
        <w:t>The control group</w:t>
      </w:r>
      <w:r w:rsidR="00B11609">
        <w:t xml:space="preserve"> in studies that included one</w:t>
      </w:r>
      <w:r w:rsidR="00633CFB" w:rsidRPr="00633CFB">
        <w:t xml:space="preserve"> is individuals with a confirmed or probable case of SARSCoV2 infection (as defined by the study) who have recovered (duration as defined by study as long as under 12 weeks from symptom onset or confirmation of infection) and have no new pathology attributed to SARSCoV2 infection. </w:t>
      </w:r>
      <w:r w:rsidR="00816576">
        <w:t>S</w:t>
      </w:r>
      <w:r w:rsidR="00EB70B9">
        <w:t>tudies that compared population-based prevalence</w:t>
      </w:r>
      <w:r w:rsidR="0012106E">
        <w:t xml:space="preserve"> </w:t>
      </w:r>
      <w:r w:rsidR="00EB70B9">
        <w:t xml:space="preserve">as </w:t>
      </w:r>
      <w:r w:rsidR="002802F9">
        <w:t>the control arm</w:t>
      </w:r>
      <w:r w:rsidR="00EB70B9">
        <w:t xml:space="preserve"> </w:t>
      </w:r>
      <w:r w:rsidR="00816576">
        <w:t xml:space="preserve">were excluded </w:t>
      </w:r>
      <w:r w:rsidR="00EB70B9">
        <w:t xml:space="preserve">from the control analysis. </w:t>
      </w:r>
    </w:p>
    <w:p w14:paraId="0E9223C8" w14:textId="2B4E3218" w:rsidR="00051791" w:rsidRPr="00BE1F33" w:rsidRDefault="0012106E" w:rsidP="0006510C">
      <w:pPr>
        <w:spacing w:line="480" w:lineRule="auto"/>
      </w:pPr>
      <w:r>
        <w:t>C</w:t>
      </w:r>
      <w:r w:rsidR="208F05A3">
        <w:t xml:space="preserve">ommunity-based, hospital-based, and mixed </w:t>
      </w:r>
      <w:r w:rsidR="003A4FE9" w:rsidRPr="00BE1F33">
        <w:t xml:space="preserve">studies </w:t>
      </w:r>
      <w:r w:rsidR="00DF7412">
        <w:t xml:space="preserve">were </w:t>
      </w:r>
      <w:r w:rsidR="6AD7D72C">
        <w:t xml:space="preserve">all </w:t>
      </w:r>
      <w:r w:rsidR="00DF7412" w:rsidRPr="00BE1F33">
        <w:t>included</w:t>
      </w:r>
      <w:r w:rsidR="58A7BDDA">
        <w:t>, apart from s</w:t>
      </w:r>
      <w:r w:rsidR="000E4EBF">
        <w:t xml:space="preserve">tudies </w:t>
      </w:r>
      <w:r w:rsidR="50EEBBA1">
        <w:t xml:space="preserve">that </w:t>
      </w:r>
      <w:r w:rsidR="55EF1249">
        <w:t>only</w:t>
      </w:r>
      <w:r w:rsidR="50EEBBA1">
        <w:t xml:space="preserve"> </w:t>
      </w:r>
      <w:r w:rsidR="000E4EBF">
        <w:t>report</w:t>
      </w:r>
      <w:r w:rsidR="5878FA4C">
        <w:t>ed</w:t>
      </w:r>
      <w:r w:rsidR="000E4EBF">
        <w:t xml:space="preserve"> </w:t>
      </w:r>
      <w:r w:rsidR="705E1440">
        <w:t xml:space="preserve">outcomes for </w:t>
      </w:r>
      <w:r w:rsidR="000E4EBF" w:rsidRPr="00BE1F33">
        <w:t xml:space="preserve">critically ill </w:t>
      </w:r>
      <w:r w:rsidR="7D45F695">
        <w:t xml:space="preserve">patients </w:t>
      </w:r>
      <w:r w:rsidR="000E4EBF" w:rsidRPr="00BE1F33">
        <w:t>admitted to intensive care</w:t>
      </w:r>
      <w:r w:rsidR="59C2EA85">
        <w:t>,</w:t>
      </w:r>
      <w:r w:rsidR="003A4FE9" w:rsidRPr="00BE1F33">
        <w:t xml:space="preserve"> because </w:t>
      </w:r>
      <w:r w:rsidR="00507FF1" w:rsidRPr="00BE1F33">
        <w:t xml:space="preserve">this </w:t>
      </w:r>
      <w:r w:rsidR="003A4FE9" w:rsidRPr="00BE1F33">
        <w:t xml:space="preserve">review </w:t>
      </w:r>
      <w:r w:rsidR="000A630E" w:rsidRPr="00BE1F33">
        <w:t>d</w:t>
      </w:r>
      <w:r w:rsidR="003D659F">
        <w:t>id</w:t>
      </w:r>
      <w:r w:rsidR="003045C3" w:rsidRPr="00BE1F33">
        <w:t xml:space="preserve"> </w:t>
      </w:r>
      <w:r w:rsidR="003A4FE9" w:rsidRPr="00BE1F33">
        <w:t xml:space="preserve">not </w:t>
      </w:r>
      <w:r w:rsidR="003A4FE9" w:rsidRPr="00BE1F33">
        <w:lastRenderedPageBreak/>
        <w:t xml:space="preserve">aim to estimate delayed recovery following ICU admission (post-ICU syndrome). </w:t>
      </w:r>
      <w:r w:rsidR="00974EFA" w:rsidRPr="00BE1F33">
        <w:t>P</w:t>
      </w:r>
      <w:r w:rsidR="003A4FE9" w:rsidRPr="00BE1F33">
        <w:t xml:space="preserve">atients who were not hospitalised within two weeks of symptom onset </w:t>
      </w:r>
      <w:r w:rsidR="00974EFA" w:rsidRPr="00BE1F33">
        <w:t>but were</w:t>
      </w:r>
      <w:r w:rsidR="003A4FE9" w:rsidRPr="00BE1F33">
        <w:t xml:space="preserve"> subsequently hospitalised </w:t>
      </w:r>
      <w:r w:rsidR="00B05110" w:rsidRPr="00BE1F33">
        <w:t xml:space="preserve">were </w:t>
      </w:r>
      <w:r w:rsidR="003A4FE9" w:rsidRPr="00BE1F33">
        <w:t>count</w:t>
      </w:r>
      <w:r w:rsidR="00B05110" w:rsidRPr="00BE1F33">
        <w:t>ed</w:t>
      </w:r>
      <w:r w:rsidR="003A4FE9" w:rsidRPr="00BE1F33">
        <w:t xml:space="preserve"> </w:t>
      </w:r>
      <w:r w:rsidR="00AC667E">
        <w:t>as</w:t>
      </w:r>
      <w:r w:rsidR="003A4FE9" w:rsidRPr="00BE1F33">
        <w:t xml:space="preserve"> non-hospitalised for the purpose of this review.</w:t>
      </w:r>
    </w:p>
    <w:p w14:paraId="0DE87FBF" w14:textId="1AADD8E1" w:rsidR="00911597" w:rsidRDefault="00D80026" w:rsidP="0006510C">
      <w:pPr>
        <w:spacing w:line="480" w:lineRule="auto"/>
      </w:pPr>
      <w:r w:rsidRPr="00BE1F33">
        <w:t xml:space="preserve">A </w:t>
      </w:r>
      <w:r w:rsidR="00D72AC3" w:rsidRPr="00BE1F33">
        <w:t xml:space="preserve">systematic </w:t>
      </w:r>
      <w:r w:rsidRPr="00BE1F33">
        <w:t xml:space="preserve">search was conducted using MEDLINE (Ovid), </w:t>
      </w:r>
      <w:r w:rsidR="00F845CA" w:rsidRPr="00BE1F33">
        <w:t xml:space="preserve">Embase (Ovid), </w:t>
      </w:r>
      <w:r w:rsidRPr="00BE1F33">
        <w:t>the Cochrane Covid-19 Study register</w:t>
      </w:r>
      <w:r w:rsidR="00F845CA" w:rsidRPr="00BE1F33">
        <w:t xml:space="preserve"> (</w:t>
      </w:r>
      <w:r w:rsidR="0037393B" w:rsidRPr="00BE1F33">
        <w:rPr>
          <w:rStyle w:val="normaltextrun"/>
          <w:rFonts w:ascii="Calibri" w:hAnsi="Calibri" w:cs="Calibri"/>
          <w:color w:val="000000"/>
          <w:bdr w:val="none" w:sz="0" w:space="0" w:color="auto" w:frame="1"/>
        </w:rPr>
        <w:t xml:space="preserve">www.covid-19.cochrane.org; </w:t>
      </w:r>
      <w:r w:rsidR="00F845CA" w:rsidRPr="00BE1F33">
        <w:t>includes</w:t>
      </w:r>
      <w:r w:rsidR="002B334F" w:rsidRPr="00BE1F33">
        <w:t xml:space="preserve"> </w:t>
      </w:r>
      <w:r w:rsidR="0094792C" w:rsidRPr="00BE1F33">
        <w:t>Cochrane Central Register of Controlled Trials (CENTRAL</w:t>
      </w:r>
      <w:r w:rsidR="00232E44" w:rsidRPr="00BE1F33">
        <w:t>)</w:t>
      </w:r>
      <w:r w:rsidR="000D2352" w:rsidRPr="00BE1F33">
        <w:t xml:space="preserve">, </w:t>
      </w:r>
      <w:r w:rsidR="00F96548" w:rsidRPr="00BE1F33">
        <w:t xml:space="preserve">WHO </w:t>
      </w:r>
      <w:r w:rsidR="00F96548" w:rsidRPr="5CC0865C">
        <w:rPr>
          <w:rFonts w:ascii="Calibri" w:eastAsia="Calibri" w:hAnsi="Calibri" w:cs="Calibri"/>
        </w:rPr>
        <w:t xml:space="preserve">International Clinical </w:t>
      </w:r>
      <w:r w:rsidR="32D7C5E2" w:rsidRPr="5CC0865C">
        <w:rPr>
          <w:rFonts w:ascii="Calibri" w:eastAsia="Calibri" w:hAnsi="Calibri" w:cs="Calibri"/>
        </w:rPr>
        <w:t>Trials</w:t>
      </w:r>
      <w:r w:rsidR="00F96548" w:rsidRPr="5CC0865C">
        <w:rPr>
          <w:rFonts w:ascii="Calibri" w:eastAsia="Calibri" w:hAnsi="Calibri" w:cs="Calibri"/>
        </w:rPr>
        <w:t xml:space="preserve"> Registry Platform (ICTRP)</w:t>
      </w:r>
      <w:r w:rsidR="00F96548" w:rsidRPr="00BE1F33">
        <w:t>, medRxiv</w:t>
      </w:r>
      <w:r w:rsidRPr="00BE1F33">
        <w:rPr>
          <w:rStyle w:val="normaltextrun"/>
          <w:rFonts w:ascii="Calibri" w:hAnsi="Calibri" w:cs="Calibri"/>
          <w:color w:val="000000"/>
          <w:shd w:val="clear" w:color="auto" w:fill="FFFFFF"/>
        </w:rPr>
        <w:t>,</w:t>
      </w:r>
      <w:r w:rsidR="000D2352" w:rsidRPr="00BE1F33">
        <w:rPr>
          <w:rStyle w:val="normaltextrun"/>
          <w:rFonts w:ascii="Calibri" w:hAnsi="Calibri" w:cs="Calibri"/>
          <w:color w:val="000000"/>
          <w:shd w:val="clear" w:color="auto" w:fill="FFFFFF"/>
        </w:rPr>
        <w:t xml:space="preserve"> </w:t>
      </w:r>
      <w:r w:rsidR="47B2FC16" w:rsidRPr="00BE1F33">
        <w:rPr>
          <w:rStyle w:val="normaltextrun"/>
          <w:rFonts w:ascii="Calibri" w:hAnsi="Calibri" w:cs="Calibri"/>
          <w:color w:val="000000"/>
          <w:shd w:val="clear" w:color="auto" w:fill="FFFFFF"/>
        </w:rPr>
        <w:t xml:space="preserve">Cochrane </w:t>
      </w:r>
      <w:r w:rsidR="47C08AC5" w:rsidRPr="5CC0865C">
        <w:rPr>
          <w:rStyle w:val="normaltextrun"/>
          <w:rFonts w:ascii="Calibri" w:hAnsi="Calibri" w:cs="Calibri"/>
          <w:color w:val="000000" w:themeColor="text1"/>
        </w:rPr>
        <w:t>CENTRAL</w:t>
      </w:r>
      <w:r w:rsidR="002B334F" w:rsidRPr="5CC0865C">
        <w:rPr>
          <w:rStyle w:val="normaltextrun"/>
          <w:rFonts w:ascii="Calibri" w:hAnsi="Calibri" w:cs="Calibri"/>
          <w:color w:val="000000" w:themeColor="text1"/>
        </w:rPr>
        <w:t>, MEDLINE</w:t>
      </w:r>
      <w:r w:rsidR="002B334F" w:rsidRPr="00BE1F33">
        <w:t xml:space="preserve"> (PubMed), ClinicalTrials.gov</w:t>
      </w:r>
      <w:r w:rsidRPr="00BE1F33">
        <w:rPr>
          <w:rStyle w:val="normaltextrun"/>
          <w:rFonts w:ascii="Calibri" w:hAnsi="Calibri" w:cs="Calibri"/>
          <w:color w:val="000000"/>
          <w:shd w:val="clear" w:color="auto" w:fill="FFFFFF"/>
        </w:rPr>
        <w:t>,</w:t>
      </w:r>
      <w:r w:rsidR="00DE19D5" w:rsidRPr="5CC0865C">
        <w:rPr>
          <w:rStyle w:val="normaltextrun"/>
          <w:rFonts w:ascii="Calibri" w:hAnsi="Calibri" w:cs="Calibri"/>
          <w:color w:val="000000" w:themeColor="text1"/>
        </w:rPr>
        <w:t xml:space="preserve"> and</w:t>
      </w:r>
      <w:r w:rsidRPr="5CC0865C">
        <w:rPr>
          <w:shd w:val="clear" w:color="auto" w:fill="FFFFFF"/>
        </w:rPr>
        <w:t xml:space="preserve"> the WHO Global research on coronavirus disease (COVID-19) database</w:t>
      </w:r>
      <w:r w:rsidR="00644CA9">
        <w:rPr>
          <w:shd w:val="clear" w:color="auto" w:fill="FFFFFF"/>
        </w:rPr>
        <w:fldChar w:fldCharType="begin"/>
      </w:r>
      <w:r w:rsidR="00445383">
        <w:rPr>
          <w:shd w:val="clear" w:color="auto" w:fill="FFFFFF"/>
        </w:rPr>
        <w:instrText xml:space="preserve"> ADDIN EN.CITE &lt;EndNote&gt;&lt;Cite&gt;&lt;Author&gt;World Health Organisation&lt;/Author&gt;&lt;Year&gt;2022&lt;/Year&gt;&lt;RecNum&gt;159&lt;/RecNum&gt;&lt;DisplayText&gt;(10)&lt;/DisplayText&gt;&lt;record&gt;&lt;rec-number&gt;159&lt;/rec-number&gt;&lt;foreign-keys&gt;&lt;key app="EN" db-id="pvxd05p2yewfz6earpxxasf7rwds20fer50s" timestamp="1666260835" guid="161ce31c-8d92-4947-ad45-e6bd4254eb95"&gt;159&lt;/key&gt;&lt;/foreign-keys&gt;&lt;ref-type name="Online Database"&gt;45&lt;/ref-type&gt;&lt;contributors&gt;&lt;authors&gt;&lt;author&gt;World Health Organisation,&lt;/author&gt;&lt;/authors&gt;&lt;/contributors&gt;&lt;titles&gt;&lt;title&gt;WHO COVID-19 Research Database&lt;/title&gt;&lt;/titles&gt;&lt;dates&gt;&lt;year&gt;2022&lt;/year&gt;&lt;/dates&gt;&lt;urls&gt;&lt;related-urls&gt;&lt;url&gt;https://search.bvsalud.org/global-literature-on-novel-coronavirus-2019-ncov/&lt;/url&gt;&lt;/related-urls&gt;&lt;/urls&gt;&lt;/record&gt;&lt;/Cite&gt;&lt;/EndNote&gt;</w:instrText>
      </w:r>
      <w:r w:rsidR="00644CA9">
        <w:rPr>
          <w:shd w:val="clear" w:color="auto" w:fill="FFFFFF"/>
        </w:rPr>
        <w:fldChar w:fldCharType="separate"/>
      </w:r>
      <w:r w:rsidR="00445383">
        <w:rPr>
          <w:noProof/>
          <w:shd w:val="clear" w:color="auto" w:fill="FFFFFF"/>
        </w:rPr>
        <w:t>(10)</w:t>
      </w:r>
      <w:r w:rsidR="00644CA9">
        <w:rPr>
          <w:shd w:val="clear" w:color="auto" w:fill="FFFFFF"/>
        </w:rPr>
        <w:fldChar w:fldCharType="end"/>
      </w:r>
      <w:r w:rsidRPr="00BE1F33">
        <w:t xml:space="preserve">. The initial search was run </w:t>
      </w:r>
      <w:r w:rsidR="00121903" w:rsidRPr="00BE1F33">
        <w:t>o</w:t>
      </w:r>
      <w:r w:rsidR="00232E44" w:rsidRPr="00BE1F33">
        <w:t>n</w:t>
      </w:r>
      <w:r w:rsidRPr="00BE1F33">
        <w:t xml:space="preserve"> </w:t>
      </w:r>
      <w:r w:rsidR="00121903" w:rsidRPr="00BE1F33">
        <w:t>13 November</w:t>
      </w:r>
      <w:r w:rsidRPr="00BE1F33">
        <w:t xml:space="preserve"> 2020 and updated </w:t>
      </w:r>
      <w:r w:rsidR="001457EA" w:rsidRPr="00BE1F33">
        <w:t>on 2</w:t>
      </w:r>
      <w:r w:rsidRPr="00BE1F33">
        <w:t xml:space="preserve"> November 2021</w:t>
      </w:r>
      <w:r w:rsidR="003A25F3" w:rsidRPr="00BE1F33">
        <w:t>, both by VL.</w:t>
      </w:r>
      <w:r w:rsidR="00EB70B9" w:rsidRPr="00BE1F33">
        <w:t xml:space="preserve"> An example of the search strategy applied to Medline is provided in </w:t>
      </w:r>
      <w:r w:rsidR="00610172" w:rsidRPr="00BE1F33">
        <w:t xml:space="preserve">the </w:t>
      </w:r>
      <w:r w:rsidR="00EB70B9" w:rsidRPr="00BE1F33">
        <w:t>Supplementary</w:t>
      </w:r>
      <w:r w:rsidR="00610172" w:rsidRPr="00BE1F33">
        <w:t xml:space="preserve"> material</w:t>
      </w:r>
      <w:r w:rsidR="007850D5">
        <w:t>; it was adapted for other databases as needed</w:t>
      </w:r>
      <w:r w:rsidR="00610172" w:rsidRPr="00BE1F33">
        <w:t>.</w:t>
      </w:r>
      <w:r w:rsidR="00EB70B9" w:rsidRPr="00BE1F33">
        <w:t xml:space="preserve"> </w:t>
      </w:r>
    </w:p>
    <w:p w14:paraId="0B3ACF8B" w14:textId="4267CEE2" w:rsidR="005E12E4" w:rsidRPr="005E12E4" w:rsidRDefault="002B3235" w:rsidP="0006510C">
      <w:pPr>
        <w:spacing w:line="480" w:lineRule="auto"/>
      </w:pPr>
      <w:r w:rsidRPr="00BE1F33">
        <w:t xml:space="preserve">The screening management software Covidence was used to screen for eligibility. All articles were screened independently by two reviewers at </w:t>
      </w:r>
      <w:r w:rsidR="006966DC" w:rsidRPr="00BE1F33">
        <w:t xml:space="preserve">each </w:t>
      </w:r>
      <w:r w:rsidRPr="00BE1F33">
        <w:t>stage (title</w:t>
      </w:r>
      <w:r w:rsidR="00666390">
        <w:t>,</w:t>
      </w:r>
      <w:r w:rsidRPr="00BE1F33">
        <w:t xml:space="preserve"> abstract, </w:t>
      </w:r>
      <w:r w:rsidR="005B2258" w:rsidRPr="00BE1F33">
        <w:t>and</w:t>
      </w:r>
      <w:r w:rsidR="006966DC" w:rsidRPr="00BE1F33">
        <w:t xml:space="preserve"> </w:t>
      </w:r>
      <w:r w:rsidRPr="00BE1F33">
        <w:t xml:space="preserve">full text) with any discrepancies resolved by </w:t>
      </w:r>
      <w:r w:rsidRPr="00BE0FD6">
        <w:t>NAA</w:t>
      </w:r>
      <w:r w:rsidR="0037349A">
        <w:t>.</w:t>
      </w:r>
      <w:r w:rsidR="0029167E">
        <w:t xml:space="preserve"> </w:t>
      </w:r>
      <w:r w:rsidR="00861C0C" w:rsidRPr="00861C0C">
        <w:t>This review is reported in line with PRISMA guidelines</w:t>
      </w:r>
      <w:r w:rsidR="00861C0C" w:rsidRPr="00861C0C">
        <w:fldChar w:fldCharType="begin"/>
      </w:r>
      <w:r w:rsidR="00445383">
        <w:instrText xml:space="preserve"> ADDIN EN.CITE &lt;EndNote&gt;&lt;Cite&gt;&lt;Author&gt;Moher&lt;/Author&gt;&lt;Year&gt;2009&lt;/Year&gt;&lt;RecNum&gt;144&lt;/RecNum&gt;&lt;DisplayText&gt;(11)&lt;/DisplayText&gt;&lt;record&gt;&lt;rec-number&gt;144&lt;/rec-number&gt;&lt;foreign-keys&gt;&lt;key app="EN" db-id="pvxd05p2yewfz6earpxxasf7rwds20fer50s" timestamp="1662734113" guid="3e37dc81-0d70-46b3-aed2-89896d7446b7"&gt;144&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pages&gt;b2535&lt;/pages&gt;&lt;volume&gt;339&lt;/volume&gt;&lt;dates&gt;&lt;year&gt;2009&lt;/year&gt;&lt;/dates&gt;&lt;urls&gt;&lt;related-urls&gt;&lt;url&gt;http://www.bmj.com/content/339/bmj.b2535.abstract&lt;/url&gt;&lt;/related-urls&gt;&lt;/urls&gt;&lt;electronic-resource-num&gt;10.1136/bmj.b2535&lt;/electronic-resource-num&gt;&lt;/record&gt;&lt;/Cite&gt;&lt;/EndNote&gt;</w:instrText>
      </w:r>
      <w:r w:rsidR="00861C0C" w:rsidRPr="00861C0C">
        <w:fldChar w:fldCharType="separate"/>
      </w:r>
      <w:r w:rsidR="00445383">
        <w:rPr>
          <w:noProof/>
        </w:rPr>
        <w:t>(11)</w:t>
      </w:r>
      <w:r w:rsidR="00861C0C" w:rsidRPr="00861C0C">
        <w:fldChar w:fldCharType="end"/>
      </w:r>
      <w:r w:rsidR="00861C0C" w:rsidRPr="00861C0C">
        <w:t xml:space="preserve">. </w:t>
      </w:r>
      <w:r w:rsidR="000F7F99" w:rsidRPr="00E92185">
        <w:t xml:space="preserve">The protocol </w:t>
      </w:r>
      <w:r w:rsidR="000F7F99">
        <w:t>was published on the international prospective register of international reviews, PROSPERO (</w:t>
      </w:r>
      <w:r w:rsidR="000F7F99" w:rsidRPr="00E92185">
        <w:t>CRD42020218351</w:t>
      </w:r>
      <w:r w:rsidR="000F7F99">
        <w:t>)</w:t>
      </w:r>
      <w:r w:rsidR="0037349A">
        <w:t xml:space="preserve">: </w:t>
      </w:r>
      <w:r w:rsidR="0037349A" w:rsidRPr="00684B08">
        <w:t>https://www.crd.york.ac.uk/prospero/display_record.php?RecordID=218351</w:t>
      </w:r>
      <w:r w:rsidR="000F7F99" w:rsidRPr="00684B08">
        <w:t>.</w:t>
      </w:r>
      <w:r w:rsidR="000F7F99">
        <w:t xml:space="preserve"> </w:t>
      </w:r>
    </w:p>
    <w:p w14:paraId="398A83C4" w14:textId="22524D07" w:rsidR="000472B6" w:rsidRDefault="00921E45" w:rsidP="0006510C">
      <w:pPr>
        <w:pStyle w:val="Heading2"/>
        <w:spacing w:line="480" w:lineRule="auto"/>
      </w:pPr>
      <w:bookmarkStart w:id="11" w:name="_Toc100737929"/>
      <w:r>
        <w:t>Data analysis</w:t>
      </w:r>
      <w:bookmarkEnd w:id="11"/>
    </w:p>
    <w:p w14:paraId="2D44D978" w14:textId="68A538F8" w:rsidR="00153C4F" w:rsidRDefault="00A10C78" w:rsidP="0006510C">
      <w:pPr>
        <w:spacing w:line="480" w:lineRule="auto"/>
      </w:pPr>
      <w:r w:rsidRPr="00837319" w:rsidDel="00BD5809">
        <w:t xml:space="preserve">Data </w:t>
      </w:r>
      <w:r w:rsidR="0037349A" w:rsidRPr="00110A7B">
        <w:t>for each study was extracted independently by two of four reviewers (MW, D</w:t>
      </w:r>
      <w:r w:rsidR="00666390">
        <w:t>C</w:t>
      </w:r>
      <w:r w:rsidR="0037349A" w:rsidRPr="00110A7B">
        <w:t>G, C</w:t>
      </w:r>
      <w:r w:rsidR="00666390">
        <w:t>C</w:t>
      </w:r>
      <w:r w:rsidR="0037349A" w:rsidRPr="00110A7B">
        <w:t xml:space="preserve">, NZ). Any discrepancies were resolved by consensus between the two reviewers for each study or by a third reviewer (NAA). </w:t>
      </w:r>
      <w:r w:rsidR="0006329C">
        <w:t xml:space="preserve">Where multiple publications were identified as originating from the same study, all data was extracted but each data point was only used once in the analysis. </w:t>
      </w:r>
      <w:r w:rsidR="00153C4F">
        <w:t xml:space="preserve">In addition to excluding duplicate reports, or duplicate results from the same study, a number of general decisions were made to cope with multiple publications from the same study, either focusing on different lengths of follow-up, different timepoints, or different subgroups. These were guided by principles of (1) avoiding double counting individuals, (2) using the most appropriate outcome, for example, general </w:t>
      </w:r>
      <w:r w:rsidR="008534FE">
        <w:t>L</w:t>
      </w:r>
      <w:r w:rsidR="00153C4F">
        <w:t xml:space="preserve">ong </w:t>
      </w:r>
      <w:r w:rsidR="008534FE">
        <w:t>C</w:t>
      </w:r>
      <w:r w:rsidR="00153C4F">
        <w:t xml:space="preserve">ovid definition, in the broadest group such as the widest population, largest sample, most </w:t>
      </w:r>
      <w:r w:rsidR="00153C4F">
        <w:lastRenderedPageBreak/>
        <w:t>recent update, (3) unless stratifying by length of follow-up, we took the earliest and/or most complete follow-up as the main result.</w:t>
      </w:r>
    </w:p>
    <w:p w14:paraId="74C3E286" w14:textId="00BDD30C" w:rsidR="00711E4A" w:rsidRPr="00925B94" w:rsidRDefault="00312FEA" w:rsidP="0006510C">
      <w:pPr>
        <w:spacing w:line="480" w:lineRule="auto"/>
      </w:pPr>
      <w:r>
        <w:t xml:space="preserve">The primary outcome is </w:t>
      </w:r>
      <w:r w:rsidR="007358E5" w:rsidRPr="000C6549">
        <w:t>Long Covid, defined as non-recovery from COVID-19, according to symptoms, functional ability or pathology</w:t>
      </w:r>
      <w:r w:rsidR="007358E5">
        <w:t xml:space="preserve">. SARSCoV2 infection can be confirmed, probable or suspected </w:t>
      </w:r>
      <w:r w:rsidR="007358E5" w:rsidRPr="00F531EE">
        <w:t>with prolonged symptoms</w:t>
      </w:r>
      <w:r w:rsidR="00B51574">
        <w:t xml:space="preserve"> (including but not limited to those explicitly defined as ‘new onset’)</w:t>
      </w:r>
      <w:r w:rsidR="007358E5" w:rsidRPr="00F531EE">
        <w:t xml:space="preserve">, functional disability or pathology for equal to or more than 12 weeks from onset of symptoms or positive test date </w:t>
      </w:r>
      <w:r w:rsidR="007358E5">
        <w:t xml:space="preserve">(as defined by the study). </w:t>
      </w:r>
      <w:r w:rsidR="00711E4A" w:rsidRPr="00302850">
        <w:t>Secondary outcomes included</w:t>
      </w:r>
      <w:r w:rsidR="00711E4A">
        <w:t xml:space="preserve"> t</w:t>
      </w:r>
      <w:r w:rsidR="00711E4A" w:rsidRPr="00925B94">
        <w:t>he demographics of people with Long Covid in relation to each study’s denominator</w:t>
      </w:r>
      <w:r w:rsidR="00711E4A">
        <w:t>, p</w:t>
      </w:r>
      <w:r w:rsidR="00711E4A" w:rsidRPr="00925B94">
        <w:t>revalence of specific persistent or relapsing symptoms</w:t>
      </w:r>
      <w:r w:rsidR="00711E4A">
        <w:t>, p</w:t>
      </w:r>
      <w:r w:rsidR="00711E4A" w:rsidRPr="00925B94">
        <w:t>revalence of functional disability</w:t>
      </w:r>
      <w:r w:rsidR="00711E4A">
        <w:t>, and t</w:t>
      </w:r>
      <w:r w:rsidR="00711E4A" w:rsidRPr="00925B94">
        <w:t>he characterisation of post-COVID-19 pathology.</w:t>
      </w:r>
    </w:p>
    <w:p w14:paraId="4289C2AF" w14:textId="1242FAD8" w:rsidR="0065388B" w:rsidRDefault="00B16B8E" w:rsidP="0006510C">
      <w:pPr>
        <w:spacing w:line="480" w:lineRule="auto"/>
      </w:pPr>
      <w:r>
        <w:t>A</w:t>
      </w:r>
      <w:r w:rsidRPr="6EB28EAA">
        <w:rPr>
          <w:color w:val="000000" w:themeColor="text1"/>
        </w:rPr>
        <w:t xml:space="preserve"> </w:t>
      </w:r>
      <w:r w:rsidR="003F4698" w:rsidRPr="6EB28EAA">
        <w:rPr>
          <w:color w:val="000000" w:themeColor="text1"/>
        </w:rPr>
        <w:t xml:space="preserve">Long </w:t>
      </w:r>
      <w:r w:rsidR="002F30BF" w:rsidRPr="6EB28EAA">
        <w:rPr>
          <w:color w:val="000000" w:themeColor="text1"/>
        </w:rPr>
        <w:t>C</w:t>
      </w:r>
      <w:r w:rsidRPr="6EB28EAA">
        <w:rPr>
          <w:color w:val="000000" w:themeColor="text1"/>
        </w:rPr>
        <w:t xml:space="preserve">ovid-specific risk of bias tool was developed, based on </w:t>
      </w:r>
      <w:r w:rsidR="00342DB8" w:rsidRPr="6EB28EAA">
        <w:rPr>
          <w:color w:val="000000" w:themeColor="text1"/>
        </w:rPr>
        <w:t>the Newcastle-Ottawa scale</w:t>
      </w:r>
      <w:r w:rsidRPr="6EB28EAA">
        <w:rPr>
          <w:color w:val="000000" w:themeColor="text1"/>
        </w:rPr>
        <w:t xml:space="preserve">, but tailored to the relevant sources of bias. </w:t>
      </w:r>
      <w:r w:rsidR="00D42741">
        <w:t xml:space="preserve">The domains used are reported in </w:t>
      </w:r>
      <w:r w:rsidR="6BBFE4D7">
        <w:t xml:space="preserve">Supplementary </w:t>
      </w:r>
      <w:r w:rsidR="00D42741">
        <w:t xml:space="preserve">Table </w:t>
      </w:r>
      <w:r w:rsidR="60713719">
        <w:t>3</w:t>
      </w:r>
      <w:r w:rsidR="00D42741">
        <w:t xml:space="preserve">. </w:t>
      </w:r>
      <w:r w:rsidR="00303D88">
        <w:t>Risk of bias was particula</w:t>
      </w:r>
      <w:r w:rsidR="006918F7">
        <w:t xml:space="preserve">rly assessed in relation to the denominator, how the symptoms were assessed (active or passive elicitation of the symptoms) and hospital stay. </w:t>
      </w:r>
      <w:r w:rsidR="00A728FF">
        <w:t xml:space="preserve">Subgroup analysis by risk of bias was performed. </w:t>
      </w:r>
      <w:r w:rsidR="00711E4A">
        <w:t>In studies where follow-up was measured post-hospital admission or discharge, symptom onset was estimated to have been 7 or 14 days prior to discharge respectively</w:t>
      </w:r>
      <w:r w:rsidR="00D05FE4">
        <w:t xml:space="preserve"> and estimated as </w:t>
      </w:r>
      <w:r w:rsidR="00711E4A">
        <w:t xml:space="preserve">21 days if follow-up was measured from a post-infection negative test. </w:t>
      </w:r>
    </w:p>
    <w:p w14:paraId="6557E7DA" w14:textId="0EB52EB6" w:rsidR="00B44B0F" w:rsidRPr="00F90760" w:rsidRDefault="00B44B0F" w:rsidP="0006510C">
      <w:pPr>
        <w:spacing w:line="480" w:lineRule="auto"/>
        <w:rPr>
          <w:b/>
        </w:rPr>
      </w:pPr>
      <w:r w:rsidRPr="00335A4E">
        <w:t>The prevalence was extracted as cumulative incidence.</w:t>
      </w:r>
      <w:r>
        <w:t xml:space="preserve"> In extracting </w:t>
      </w:r>
      <w:r w:rsidR="60278004">
        <w:t>the</w:t>
      </w:r>
      <w:r>
        <w:t xml:space="preserve"> prevalence of persistent symptoms</w:t>
      </w:r>
      <w:r w:rsidR="6577766F">
        <w:t>,</w:t>
      </w:r>
      <w:r>
        <w:t xml:space="preserve"> we used either prevalence of at least one symptom or pathology, or the prevalence of the most common symptom/pathology, depending on the data reported by the study. Data for each symptom was extracted separately in studies that reported on </w:t>
      </w:r>
      <w:r w:rsidR="410AC193">
        <w:t xml:space="preserve">the </w:t>
      </w:r>
      <w:r>
        <w:t xml:space="preserve">prevalence of individual symptoms but did not provide an overall estimate of prevalence of </w:t>
      </w:r>
      <w:r w:rsidR="007C3EDC">
        <w:t>L</w:t>
      </w:r>
      <w:r>
        <w:t xml:space="preserve">ong </w:t>
      </w:r>
      <w:r w:rsidR="007C3EDC">
        <w:t>C</w:t>
      </w:r>
      <w:r>
        <w:t>ovid. We used the symptom with the highest estimate as our best estimate of overall prevalence, though it is likely to be an underestimate of actual prevalence.</w:t>
      </w:r>
      <w:r w:rsidR="00DB68D7" w:rsidRPr="00DB68D7">
        <w:t xml:space="preserve"> </w:t>
      </w:r>
      <w:r w:rsidR="00110DBD">
        <w:t>In studies with controls, t</w:t>
      </w:r>
      <w:r w:rsidR="00DB68D7">
        <w:t xml:space="preserve">he </w:t>
      </w:r>
      <w:r w:rsidR="00110DBD">
        <w:t xml:space="preserve">prevalence of the </w:t>
      </w:r>
      <w:r w:rsidR="00DB68D7">
        <w:t>same symptom was used for comparison</w:t>
      </w:r>
      <w:r w:rsidR="005D4EAF">
        <w:t>.</w:t>
      </w:r>
      <w:r w:rsidR="00F90760" w:rsidRPr="00F90760">
        <w:t xml:space="preserve"> </w:t>
      </w:r>
      <w:r w:rsidRPr="005E5CE2">
        <w:t>W</w:t>
      </w:r>
      <w:r>
        <w:t xml:space="preserve">here length of follow-up varied between study participants, </w:t>
      </w:r>
      <w:r>
        <w:lastRenderedPageBreak/>
        <w:t>we report a measure of average (e.g. mean or median) length of follow-up, or the midpoint of the reported range.</w:t>
      </w:r>
    </w:p>
    <w:p w14:paraId="506AC613" w14:textId="2FB61E17" w:rsidR="00C551BE" w:rsidRDefault="00C551BE" w:rsidP="0006510C">
      <w:pPr>
        <w:shd w:val="clear" w:color="auto" w:fill="FFFFFF" w:themeFill="background1"/>
        <w:spacing w:line="480" w:lineRule="auto"/>
      </w:pPr>
      <w:r w:rsidRPr="00CC5C9E">
        <w:t>All analysis was conducted in Stata version 17</w:t>
      </w:r>
      <w:r>
        <w:fldChar w:fldCharType="begin"/>
      </w:r>
      <w:r w:rsidR="00445383">
        <w:instrText xml:space="preserve"> ADDIN EN.CITE &lt;EndNote&gt;&lt;Cite&gt;&lt;Author&gt;StataCorp&lt;/Author&gt;&lt;Year&gt;2021&lt;/Year&gt;&lt;RecNum&gt;153&lt;/RecNum&gt;&lt;DisplayText&gt;(12)&lt;/DisplayText&gt;&lt;record&gt;&lt;rec-number&gt;153&lt;/rec-number&gt;&lt;foreign-keys&gt;&lt;key app="EN" db-id="pvxd05p2yewfz6earpxxasf7rwds20fer50s" timestamp="1663235558" guid="3fa8aefa-13ac-48d8-9315-24b823677b8f"&gt;153&lt;/key&gt;&lt;/foreign-keys&gt;&lt;ref-type name="Computer Program"&gt;9&lt;/ref-type&gt;&lt;contributors&gt;&lt;authors&gt;&lt;author&gt;StataCorp&lt;/author&gt;&lt;/authors&gt;&lt;/contributors&gt;&lt;titles&gt;&lt;title&gt;Stata Statistical Software: Release 17&lt;/title&gt;&lt;/titles&gt;&lt;volume&gt;Release 17&lt;/volume&gt;&lt;dates&gt;&lt;year&gt;2021&lt;/year&gt;&lt;pub-dates&gt;&lt;date&gt;2021&lt;/date&gt;&lt;/pub-dates&gt;&lt;/dates&gt;&lt;pub-location&gt;College Station, TX&lt;/pub-location&gt;&lt;publisher&gt;StataCorp LLC&lt;/publisher&gt;&lt;urls&gt;&lt;/urls&gt;&lt;/record&gt;&lt;/Cite&gt;&lt;/EndNote&gt;</w:instrText>
      </w:r>
      <w:r>
        <w:fldChar w:fldCharType="separate"/>
      </w:r>
      <w:r w:rsidR="00445383">
        <w:rPr>
          <w:noProof/>
        </w:rPr>
        <w:t>(12)</w:t>
      </w:r>
      <w:r>
        <w:fldChar w:fldCharType="end"/>
      </w:r>
      <w:r w:rsidRPr="00CC5C9E">
        <w:t>.</w:t>
      </w:r>
      <w:r w:rsidRPr="00B279DC">
        <w:t xml:space="preserve"> </w:t>
      </w:r>
      <w:r>
        <w:t>T</w:t>
      </w:r>
      <w:r w:rsidRPr="00B279DC">
        <w:t>he distribution, prevalence estimates, numerators, denominators, and assessment time points in different populations</w:t>
      </w:r>
      <w:r>
        <w:t xml:space="preserve"> was </w:t>
      </w:r>
      <w:r w:rsidRPr="00B279DC">
        <w:t>qualitatively summarise</w:t>
      </w:r>
      <w:r>
        <w:t>d</w:t>
      </w:r>
      <w:r w:rsidRPr="00B279DC">
        <w:t>.</w:t>
      </w:r>
      <w:r>
        <w:t xml:space="preserve"> </w:t>
      </w:r>
      <w:r w:rsidRPr="00FF6CDE">
        <w:t>We used random-effects meta-analysis on the logit of the proportions to ensure estimates and confidence limits did not go below 0% or over 100</w:t>
      </w:r>
      <w:r>
        <w:t>%, transforming</w:t>
      </w:r>
      <w:r w:rsidRPr="00FF6CDE">
        <w:t xml:space="preserve"> back to the original scale for presentation. </w:t>
      </w:r>
    </w:p>
    <w:p w14:paraId="3BEBD34D" w14:textId="2AB383BC" w:rsidR="00402519" w:rsidRPr="00CC5C9E" w:rsidRDefault="0022009C" w:rsidP="00C551BE">
      <w:pPr>
        <w:shd w:val="clear" w:color="auto" w:fill="FFFFFF" w:themeFill="background1"/>
        <w:spacing w:line="480" w:lineRule="auto"/>
      </w:pPr>
      <w:r w:rsidRPr="00E93015">
        <w:t xml:space="preserve">The heterogeneity </w:t>
      </w:r>
      <w:r w:rsidR="00250C11">
        <w:t>was</w:t>
      </w:r>
      <w:r w:rsidRPr="00E93015">
        <w:t xml:space="preserve"> quantified both in absolute terms </w:t>
      </w:r>
      <w:r w:rsidR="62A412E7">
        <w:t xml:space="preserve">(range of individual study estimates) </w:t>
      </w:r>
      <w:r w:rsidRPr="00E93015">
        <w:t>and as a proportion of total variation</w:t>
      </w:r>
      <w:r w:rsidR="5D2D0E9A">
        <w:t xml:space="preserve"> (I</w:t>
      </w:r>
      <w:r w:rsidR="5D2D0E9A" w:rsidRPr="1FFF012A">
        <w:rPr>
          <w:vertAlign w:val="superscript"/>
        </w:rPr>
        <w:t>2</w:t>
      </w:r>
      <w:r w:rsidR="0B0DF989">
        <w:t>),</w:t>
      </w:r>
      <w:r w:rsidRPr="00E93015">
        <w:t xml:space="preserve"> and explored across pre-defined subgroups described below.</w:t>
      </w:r>
      <w:r w:rsidR="00250C11">
        <w:t xml:space="preserve"> </w:t>
      </w:r>
      <w:r w:rsidR="00C551BE" w:rsidRPr="001A14FE">
        <w:t>In a variation to our protocol, we present pooled estimates alongside 95% prediction intervals to evaluate and incorporate uncertainty in the analysis</w:t>
      </w:r>
      <w:r w:rsidR="00690502" w:rsidRPr="001A14FE">
        <w:t>,</w:t>
      </w:r>
      <w:r w:rsidR="00C551BE" w:rsidRPr="001A14FE">
        <w:t xml:space="preserve"> as recently recommended for prevalence studies</w:t>
      </w:r>
      <w:r w:rsidR="00690502" w:rsidRPr="001A14FE">
        <w:t>,</w:t>
      </w:r>
      <w:r w:rsidR="00C551BE" w:rsidRPr="001A14FE">
        <w:t xml:space="preserve"> where true between-study heterogeneity is expected</w:t>
      </w:r>
      <w:r w:rsidR="00C169BF" w:rsidRPr="001A14FE">
        <w:fldChar w:fldCharType="begin">
          <w:fldData xml:space="preserve">PEVuZE5vdGU+PENpdGU+PEF1dGhvcj5NaWdsaWF2YWNhPC9BdXRob3I+PFllYXI+MjAyMjwvWWVh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</w:fldData>
        </w:fldChar>
      </w:r>
      <w:r w:rsidR="00445383">
        <w:instrText xml:space="preserve"> ADDIN EN.CITE </w:instrText>
      </w:r>
      <w:r w:rsidR="00445383">
        <w:fldChar w:fldCharType="begin">
          <w:fldData xml:space="preserve">PEVuZE5vdGU+PENpdGU+PEF1dGhvcj5NaWdsaWF2YWNhPC9BdXRob3I+PFllYXI+MjAyMjwvWWVh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</w:fldData>
        </w:fldChar>
      </w:r>
      <w:r w:rsidR="00445383">
        <w:instrText xml:space="preserve"> ADDIN EN.CITE.DATA </w:instrText>
      </w:r>
      <w:r w:rsidR="00445383">
        <w:fldChar w:fldCharType="end"/>
      </w:r>
      <w:r w:rsidR="00C169BF" w:rsidRPr="001A14FE">
        <w:fldChar w:fldCharType="separate"/>
      </w:r>
      <w:r w:rsidR="00445383">
        <w:rPr>
          <w:noProof/>
        </w:rPr>
        <w:t>(13, 14)</w:t>
      </w:r>
      <w:r w:rsidR="00C169BF" w:rsidRPr="001A14FE">
        <w:fldChar w:fldCharType="end"/>
      </w:r>
      <w:r w:rsidR="00C551BE" w:rsidRPr="001A14FE">
        <w:t xml:space="preserve"> .</w:t>
      </w:r>
      <w:r w:rsidR="00C551BE">
        <w:t xml:space="preserve"> </w:t>
      </w:r>
      <w:r w:rsidR="00402519" w:rsidRPr="00FF6CDE">
        <w:t xml:space="preserve">Heterogeneity was explored by stratifying on pre-defined subgroups: outcome type (pathology, symptom, functional status), geographical region (China, Europe, North America, Mixed and other), source of sample (community, healthcare workers, outpatients, hospital inpatients), length of follow-up, study design, confirmed diagnosis, and other risk of bias domains. </w:t>
      </w:r>
      <w:r w:rsidR="00402519">
        <w:t>We a</w:t>
      </w:r>
      <w:r w:rsidR="73ADF9A4">
        <w:t>lso</w:t>
      </w:r>
      <w:r w:rsidR="00402519" w:rsidRPr="00FF6CDE">
        <w:t xml:space="preserve"> stratified by severity score based on the WHO Clinical</w:t>
      </w:r>
      <w:r w:rsidR="00402519" w:rsidRPr="00CC5C9E">
        <w:t xml:space="preserve"> Progression Scale [supplemental methods]. </w:t>
      </w:r>
    </w:p>
    <w:p w14:paraId="17DAB1ED" w14:textId="5C70B3CB" w:rsidR="00C7619A" w:rsidRPr="00CC5C9E" w:rsidRDefault="0AD9458B" w:rsidP="0006510C">
      <w:pPr>
        <w:spacing w:line="480" w:lineRule="auto"/>
      </w:pPr>
      <w:r w:rsidRPr="00CC5C9E">
        <w:t>Potential small study effects such as publication bias were investigated using contour-enhanced funnel plots and Egger's test of funnel plot asymmetry.</w:t>
      </w:r>
    </w:p>
    <w:p w14:paraId="68310E34" w14:textId="10D3456E" w:rsidR="003E71BF" w:rsidRDefault="00C7619A" w:rsidP="0006510C">
      <w:pPr>
        <w:spacing w:after="0" w:line="480" w:lineRule="auto"/>
        <w:rPr>
          <w:b/>
        </w:rPr>
      </w:pPr>
      <w:bookmarkStart w:id="12" w:name="_Toc100737930"/>
      <w:bookmarkStart w:id="13" w:name="_Hlk131345506"/>
      <w:r w:rsidRPr="00FA3797">
        <w:rPr>
          <w:rFonts w:asciiTheme="majorHAnsi" w:eastAsiaTheme="majorEastAsia" w:hAnsiTheme="majorHAnsi" w:cstheme="majorBidi"/>
          <w:color w:val="2F5496" w:themeColor="accent1" w:themeShade="BF"/>
          <w:sz w:val="26"/>
          <w:szCs w:val="26"/>
        </w:rPr>
        <w:t>Role of funding source</w:t>
      </w:r>
      <w:bookmarkEnd w:id="12"/>
    </w:p>
    <w:bookmarkEnd w:id="13"/>
    <w:p w14:paraId="1D40FB25" w14:textId="107BACCB" w:rsidR="00C7619A" w:rsidRDefault="005441AE" w:rsidP="0006510C">
      <w:pPr>
        <w:spacing w:after="0" w:line="480" w:lineRule="auto"/>
      </w:pPr>
      <w:r>
        <w:t>None</w:t>
      </w:r>
    </w:p>
    <w:p w14:paraId="2330DF19" w14:textId="6DE5EF2B" w:rsidR="00093239" w:rsidRDefault="00093239" w:rsidP="00093239">
      <w:pPr>
        <w:spacing w:after="0" w:line="480" w:lineRule="auto"/>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Patient Consent Statement</w:t>
      </w:r>
    </w:p>
    <w:p w14:paraId="4460B3AA" w14:textId="2FE1374F" w:rsidR="000C1286" w:rsidRPr="000C1286" w:rsidRDefault="006150A6" w:rsidP="000C1286">
      <w:pPr>
        <w:spacing w:after="0" w:line="480" w:lineRule="auto"/>
        <w:rPr>
          <w:bCs/>
        </w:rPr>
      </w:pPr>
      <w:r>
        <w:rPr>
          <w:bCs/>
        </w:rPr>
        <w:t>This systematic review analysed</w:t>
      </w:r>
      <w:r w:rsidR="000C1286" w:rsidRPr="00E72BEF">
        <w:rPr>
          <w:bCs/>
        </w:rPr>
        <w:t xml:space="preserve"> publicly available </w:t>
      </w:r>
      <w:r w:rsidR="00E72BEF" w:rsidRPr="00E72BEF">
        <w:rPr>
          <w:bCs/>
        </w:rPr>
        <w:t xml:space="preserve">data included in published </w:t>
      </w:r>
      <w:r>
        <w:rPr>
          <w:bCs/>
        </w:rPr>
        <w:t xml:space="preserve">scientific </w:t>
      </w:r>
      <w:r w:rsidR="00E72BEF" w:rsidRPr="00E72BEF">
        <w:rPr>
          <w:bCs/>
        </w:rPr>
        <w:t>papers. No patient consent or ethical approval were required.</w:t>
      </w:r>
    </w:p>
    <w:p w14:paraId="52CF1F80" w14:textId="19E47776" w:rsidR="0085613C" w:rsidRDefault="0085613C" w:rsidP="0006510C">
      <w:pPr>
        <w:pStyle w:val="Heading1"/>
        <w:spacing w:line="480" w:lineRule="auto"/>
      </w:pPr>
      <w:bookmarkStart w:id="14" w:name="_Toc100737931"/>
      <w:r>
        <w:lastRenderedPageBreak/>
        <w:t>Results</w:t>
      </w:r>
      <w:bookmarkEnd w:id="14"/>
    </w:p>
    <w:p w14:paraId="023A1A9D" w14:textId="6CABA997" w:rsidR="08FD0417" w:rsidRDefault="08FD0417" w:rsidP="0006510C">
      <w:pPr>
        <w:spacing w:line="480" w:lineRule="auto"/>
      </w:pPr>
      <w:r w:rsidRPr="1FFF012A">
        <w:rPr>
          <w:rStyle w:val="Heading2Char"/>
        </w:rPr>
        <w:t>Literature search</w:t>
      </w:r>
    </w:p>
    <w:p w14:paraId="0BB9E86C" w14:textId="78E6EB13" w:rsidR="00AA266C" w:rsidRPr="00565654" w:rsidRDefault="00E828C7" w:rsidP="0006510C">
      <w:pPr>
        <w:spacing w:line="480" w:lineRule="auto"/>
      </w:pPr>
      <w:r w:rsidRPr="00565654">
        <w:t xml:space="preserve">The searches found </w:t>
      </w:r>
      <w:r w:rsidR="00AA266C" w:rsidRPr="00565654">
        <w:t>11,518 studies</w:t>
      </w:r>
      <w:r w:rsidRPr="00565654">
        <w:t xml:space="preserve"> in total</w:t>
      </w:r>
      <w:r w:rsidR="00AA266C" w:rsidRPr="00565654">
        <w:t xml:space="preserve">. </w:t>
      </w:r>
      <w:r w:rsidR="00CD06D2" w:rsidRPr="00565654">
        <w:t>After deduplication and title and abstract screening, 45</w:t>
      </w:r>
      <w:r w:rsidR="001D7307" w:rsidRPr="00565654">
        <w:t>7</w:t>
      </w:r>
      <w:r w:rsidR="00CD06D2" w:rsidRPr="00565654">
        <w:t xml:space="preserve"> full text studies were assessed for eligibility</w:t>
      </w:r>
      <w:r w:rsidRPr="00565654">
        <w:t xml:space="preserve">. Hand-searching sourced an additional </w:t>
      </w:r>
      <w:r w:rsidR="002D0C27" w:rsidRPr="00565654">
        <w:t>9</w:t>
      </w:r>
      <w:r w:rsidRPr="00565654">
        <w:t xml:space="preserve"> studies and in total </w:t>
      </w:r>
      <w:r w:rsidR="00EB31E6" w:rsidRPr="00565654">
        <w:t>130</w:t>
      </w:r>
      <w:r w:rsidR="00AA266C" w:rsidRPr="00565654">
        <w:t xml:space="preserve"> </w:t>
      </w:r>
      <w:r w:rsidR="00742BCB" w:rsidRPr="00565654">
        <w:t>publications</w:t>
      </w:r>
      <w:r w:rsidR="00AA266C" w:rsidRPr="00565654">
        <w:t xml:space="preserve"> were included</w:t>
      </w:r>
      <w:r w:rsidR="00742BCB" w:rsidRPr="00565654">
        <w:t xml:space="preserve">, 120 of which were discrete studies </w:t>
      </w:r>
      <w:r w:rsidRPr="00565654">
        <w:t xml:space="preserve">(Figure </w:t>
      </w:r>
      <w:r w:rsidR="00050625">
        <w:t>1</w:t>
      </w:r>
      <w:r w:rsidRPr="00565654">
        <w:t>)</w:t>
      </w:r>
      <w:r w:rsidR="00CD06D2" w:rsidRPr="00565654">
        <w:t>.</w:t>
      </w:r>
      <w:r w:rsidR="00BF631A">
        <w:t xml:space="preserve"> </w:t>
      </w:r>
      <w:r w:rsidR="00FF1DEE" w:rsidRPr="00FF1DEE">
        <w:t>2</w:t>
      </w:r>
      <w:r w:rsidR="5FE5BA28" w:rsidRPr="00FF1DEE">
        <w:t>4</w:t>
      </w:r>
      <w:r w:rsidR="00FF1DEE" w:rsidRPr="00FF1DEE">
        <w:t xml:space="preserve"> studies were conducted in China</w:t>
      </w:r>
      <w:r w:rsidR="74B8CB20" w:rsidRPr="00FF1DEE">
        <w:t xml:space="preserve"> (including Hong Kong)</w:t>
      </w:r>
      <w:r w:rsidR="00FF1DEE" w:rsidRPr="00FF1DEE">
        <w:t>, 6</w:t>
      </w:r>
      <w:r w:rsidR="59BDBA88" w:rsidRPr="00FF1DEE">
        <w:t>6</w:t>
      </w:r>
      <w:r w:rsidR="00FF1DEE" w:rsidRPr="00FF1DEE">
        <w:t xml:space="preserve"> in Europe, 14 in North America and 16 in various other countries</w:t>
      </w:r>
      <w:r w:rsidR="00C638B2">
        <w:fldChar w:fldCharType="begin">
          <w:fldData xml:space="preserve">cm5hbCBBcnRpY2xlIj4xNzwvcmVmLXR5cGU+PGNvbnRyaWJ1dG9ycz48YXV0aG9ycz48YXV0aG9y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</w:fldData>
        </w:fldChar>
      </w:r>
      <w:r w:rsidR="00445383">
        <w:instrText xml:space="preserve"> ADDIN EN.CITE </w:instrText>
      </w:r>
      <w:r w:rsidR="00445383">
        <w:fldChar w:fldCharType="begin">
          <w:fldData xml:space="preserve">PEVuZE5vdGU+PENpdGU+PEF1dGhvcj5BYmRlbHJhaG1hbjwvQXV0aG9yPjxZZWFyPjIwMjE8L1ll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==
</w:fldData>
        </w:fldChar>
      </w:r>
      <w:r w:rsidR="00445383">
        <w:instrText xml:space="preserve"> ADDIN EN.CITE.DATA </w:instrText>
      </w:r>
      <w:r w:rsidR="00445383">
        <w:fldChar w:fldCharType="end"/>
      </w:r>
      <w:r w:rsidR="00445383">
        <w:fldChar w:fldCharType="begin">
          <w:fldData xml:space="preserve">YWw+PHBhZ2VzPjI3NzgtMjc4MDwvcGFnZXM+PHZvbHVtZT42OTwvdm9sdW1lPjxudW1iZXI+MTA8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==
</w:fldData>
        </w:fldChar>
      </w:r>
      <w:r w:rsidR="00445383">
        <w:instrText xml:space="preserve"> ADDIN EN.CITE.DATA </w:instrText>
      </w:r>
      <w:r w:rsidR="00445383">
        <w:fldChar w:fldCharType="end"/>
      </w:r>
      <w:r w:rsidR="00445383">
        <w:fldChar w:fldCharType="begin">
          <w:fldData xml:space="preserve">b3I+V2hpdGVoZWFkLCBWLjwvYXV0aG9yPjxhdXRob3I+V2hpdG5leSwgSi48L2F1dGhvcj48YXV0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==
</w:fldData>
        </w:fldChar>
      </w:r>
      <w:r w:rsidR="00445383">
        <w:instrText xml:space="preserve"> ADDIN EN.CITE.DATA </w:instrText>
      </w:r>
      <w:r w:rsidR="00445383">
        <w:fldChar w:fldCharType="end"/>
      </w:r>
      <w:r w:rsidR="00445383">
        <w:fldChar w:fldCharType="begin">
          <w:fldData xml:space="preserve">ZC4yMDIxLjEwNjQzNTwvZWxlY3Ryb25pYy1yZXNvdXJjZS1udW0+PC9yZWNvcmQ+PC9DaXRlPjxD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==
</w:fldData>
        </w:fldChar>
      </w:r>
      <w:r w:rsidR="00445383">
        <w:instrText xml:space="preserve"> ADDIN EN.CITE.DATA </w:instrText>
      </w:r>
      <w:r w:rsidR="00445383">
        <w:fldChar w:fldCharType="end"/>
      </w:r>
      <w:r w:rsidR="00445383">
        <w:fldChar w:fldCharType="begin">
          <w:fldData xml:space="preserve">PC9kYXRlcz48cHViLWxvY2F0aW9uPlN3aXR6ZXJsYW5kPC9wdWItbG9jYXRpb24+PHVybHM+PHJl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==
</w:fldData>
        </w:fldChar>
      </w:r>
      <w:r w:rsidR="00445383">
        <w:instrText xml:space="preserve"> ADDIN EN.CITE.DATA </w:instrText>
      </w:r>
      <w:r w:rsidR="00445383">
        <w:fldChar w:fldCharType="end"/>
      </w:r>
      <w:r w:rsidR="00445383">
        <w:fldChar w:fldCharType="begin">
          <w:fldData xml:space="preserve">cz48dXJsPmh0dHA6Ly9vdmlkc3Aub3ZpZC5jb20vb3ZpZHdlYi5jZ2k/VD1KUyZhbXA7UEFHRT1y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ZnVs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==
</w:fldData>
        </w:fldChar>
      </w:r>
      <w:r w:rsidR="00445383">
        <w:instrText xml:space="preserve"> ADDIN EN.CITE.DATA </w:instrText>
      </w:r>
      <w:r w:rsidR="00445383">
        <w:fldChar w:fldCharType="end"/>
      </w:r>
      <w:r w:rsidR="00445383">
        <w:fldChar w:fldCharType="begin">
          <w:fldData xml:space="preserve">ZW52aXJvbm1lbnRhbCByZXNlYXJjaCBhbmQgcHVibGljIGhlYWx0aDwvc2Vjb25kYXJ5LXRpdGxl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==
</w:fldData>
        </w:fldChar>
      </w:r>
      <w:r w:rsidR="00445383">
        <w:instrText xml:space="preserve"> ADDIN EN.CITE.DATA </w:instrText>
      </w:r>
      <w:r w:rsidR="00445383">
        <w:fldChar w:fldCharType="end"/>
      </w:r>
      <w:r w:rsidR="00445383">
        <w:fldChar w:fldCharType="begin">
          <w:fldData xml:space="preserve">cm5hbCBBcnRpY2xlIj4xNzwvcmVmLXR5cGU+PGNvbnRyaWJ1dG9ycz48YXV0aG9ycz48YXV0aG9y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</w:fldData>
        </w:fldChar>
      </w:r>
      <w:r w:rsidR="00445383">
        <w:instrText xml:space="preserve"> ADDIN EN.CITE.DATA </w:instrText>
      </w:r>
      <w:r w:rsidR="00445383">
        <w:fldChar w:fldCharType="end"/>
      </w:r>
      <w:r w:rsidR="00C638B2">
        <w:fldChar w:fldCharType="separate"/>
      </w:r>
      <w:r w:rsidR="00445383">
        <w:rPr>
          <w:noProof/>
        </w:rPr>
        <w:t>(9, 15-143)</w:t>
      </w:r>
      <w:r w:rsidR="00C638B2">
        <w:fldChar w:fldCharType="end"/>
      </w:r>
      <w:r w:rsidR="00FF1DEE" w:rsidRPr="00FF1DEE">
        <w:t xml:space="preserve">. </w:t>
      </w:r>
      <w:r w:rsidR="00972689" w:rsidRPr="00C54C05">
        <w:t>Reasons for exclusion are listed in</w:t>
      </w:r>
      <w:r w:rsidR="00793933">
        <w:t xml:space="preserve"> </w:t>
      </w:r>
      <w:r w:rsidR="00793933" w:rsidRPr="00817DD3">
        <w:t xml:space="preserve">Supplementary Table </w:t>
      </w:r>
      <w:r w:rsidR="00CC76CA">
        <w:t>1</w:t>
      </w:r>
      <w:r w:rsidR="00793933" w:rsidRPr="00817DD3">
        <w:t>.</w:t>
      </w:r>
    </w:p>
    <w:p w14:paraId="65891884" w14:textId="28349080" w:rsidR="00CC76CA" w:rsidRDefault="00F00F2F" w:rsidP="0006510C">
      <w:pPr>
        <w:spacing w:line="480" w:lineRule="auto"/>
      </w:pPr>
      <w:r>
        <w:t xml:space="preserve">Table </w:t>
      </w:r>
      <w:r w:rsidR="5742F1AB">
        <w:t>1</w:t>
      </w:r>
      <w:r>
        <w:t xml:space="preserve"> summarises the included studies’ </w:t>
      </w:r>
      <w:r w:rsidR="000A58DD">
        <w:t xml:space="preserve">key </w:t>
      </w:r>
      <w:r>
        <w:t xml:space="preserve">characteristics and </w:t>
      </w:r>
      <w:r w:rsidR="004A12F4">
        <w:t>primary outcome for the first follow-up.</w:t>
      </w:r>
      <w:r w:rsidR="000A58DD">
        <w:t xml:space="preserve">  </w:t>
      </w:r>
      <w:r w:rsidR="00CB775C">
        <w:t xml:space="preserve">Study design was reported as </w:t>
      </w:r>
      <w:r w:rsidR="00FD2D13">
        <w:t>described</w:t>
      </w:r>
      <w:r w:rsidR="00CB775C">
        <w:t xml:space="preserve"> by </w:t>
      </w:r>
      <w:r w:rsidR="004728FD">
        <w:t>each study</w:t>
      </w:r>
      <w:r w:rsidR="006412E7">
        <w:t xml:space="preserve"> or</w:t>
      </w:r>
      <w:r w:rsidR="00C12933">
        <w:t xml:space="preserve"> designated based on study description if not explicitly stated</w:t>
      </w:r>
      <w:r w:rsidR="000A58DD">
        <w:t>.</w:t>
      </w:r>
      <w:r w:rsidR="00B57563">
        <w:t xml:space="preserve"> </w:t>
      </w:r>
      <w:r w:rsidR="00FD2D13">
        <w:t>Most</w:t>
      </w:r>
      <w:r w:rsidR="007A6869">
        <w:t xml:space="preserve"> studies were in adults and included patients who were hospitalised in the acute phase</w:t>
      </w:r>
      <w:r w:rsidR="00FF1DEE">
        <w:t xml:space="preserve"> (2</w:t>
      </w:r>
      <w:r w:rsidR="628DB6AB">
        <w:t>4</w:t>
      </w:r>
      <w:r w:rsidR="00FF1DEE">
        <w:t xml:space="preserve"> studies </w:t>
      </w:r>
      <w:r w:rsidR="0044047E">
        <w:t>with</w:t>
      </w:r>
      <w:r w:rsidR="00FF1DEE">
        <w:t xml:space="preserve"> &lt;10% of the sample hospitalised in the acute phase)</w:t>
      </w:r>
      <w:r w:rsidR="007A6869">
        <w:t xml:space="preserve">.  </w:t>
      </w:r>
      <w:r w:rsidR="004811DE">
        <w:t xml:space="preserve">However, hospitalisation did not always correspond with disease severity, </w:t>
      </w:r>
      <w:r w:rsidR="0F7EFDC0">
        <w:t>probably</w:t>
      </w:r>
      <w:r w:rsidR="004811DE">
        <w:t xml:space="preserve"> due to local diagnostic, treatment</w:t>
      </w:r>
      <w:r w:rsidR="005426A6">
        <w:t>,</w:t>
      </w:r>
      <w:r w:rsidR="004811DE">
        <w:t xml:space="preserve"> and containment policies.  Most studies </w:t>
      </w:r>
      <w:r w:rsidR="00CF14E4">
        <w:t xml:space="preserve">used PCR testing to identify COVID-19 cases at baseline.  However most </w:t>
      </w:r>
      <w:r w:rsidR="004811DE">
        <w:t xml:space="preserve">did not </w:t>
      </w:r>
      <w:r w:rsidR="00CF14E4">
        <w:t xml:space="preserve">perform COVID-19 diagnostic tests at follow-up and therefore did not </w:t>
      </w:r>
      <w:r w:rsidR="004811DE">
        <w:t xml:space="preserve">consider the </w:t>
      </w:r>
      <w:r w:rsidR="00CF14E4">
        <w:t>impact</w:t>
      </w:r>
      <w:r w:rsidR="004811DE">
        <w:t xml:space="preserve"> of reinfection</w:t>
      </w:r>
      <w:r w:rsidR="00CF14E4">
        <w:t xml:space="preserve"> on their results.</w:t>
      </w:r>
      <w:r w:rsidR="00B34593">
        <w:t xml:space="preserve"> </w:t>
      </w:r>
      <w:r w:rsidR="00DA0A57">
        <w:t>Out of the include</w:t>
      </w:r>
      <w:r w:rsidR="002E2873">
        <w:t>d</w:t>
      </w:r>
      <w:r w:rsidR="00DA0A57">
        <w:t xml:space="preserve"> studies, </w:t>
      </w:r>
      <w:r w:rsidR="00EB318D">
        <w:t xml:space="preserve">21 were community-based studies, 17 outpatient settings, 3 </w:t>
      </w:r>
      <w:r w:rsidR="0025255F">
        <w:t>social media and 8 healthcare worker</w:t>
      </w:r>
      <w:r w:rsidR="44D0A51B">
        <w:t>-</w:t>
      </w:r>
      <w:r w:rsidR="0025255F">
        <w:t>based studies.</w:t>
      </w:r>
    </w:p>
    <w:p w14:paraId="6315D97C" w14:textId="05EFFBA0" w:rsidR="210FD8C5" w:rsidRDefault="210FD8C5" w:rsidP="0006510C">
      <w:pPr>
        <w:pStyle w:val="Heading2"/>
        <w:spacing w:line="480" w:lineRule="auto"/>
        <w:rPr>
          <w:rFonts w:ascii="Calibri Light" w:eastAsia="Yu Gothic Light" w:hAnsi="Calibri Light" w:cs="Times New Roman"/>
        </w:rPr>
      </w:pPr>
      <w:r>
        <w:t>Prevalence estimates</w:t>
      </w:r>
    </w:p>
    <w:p w14:paraId="7DDC2D48" w14:textId="77777777" w:rsidR="0085549B" w:rsidRDefault="00095329" w:rsidP="0085549B">
      <w:pPr>
        <w:spacing w:line="480" w:lineRule="auto"/>
      </w:pPr>
      <w:r>
        <w:t xml:space="preserve">The prevalence of </w:t>
      </w:r>
      <w:r w:rsidR="00BB57B4">
        <w:t>Long Covid</w:t>
      </w:r>
      <w:r>
        <w:t xml:space="preserve"> for </w:t>
      </w:r>
      <w:r w:rsidR="000A2D36">
        <w:t xml:space="preserve">studies with </w:t>
      </w:r>
      <w:r>
        <w:t xml:space="preserve">more than 12 weeks </w:t>
      </w:r>
      <w:r w:rsidR="00C972D2">
        <w:t>from</w:t>
      </w:r>
      <w:r w:rsidR="00762246">
        <w:t xml:space="preserve"> infection </w:t>
      </w:r>
      <w:r>
        <w:t xml:space="preserve">ranged between </w:t>
      </w:r>
      <w:r w:rsidR="28FBE777">
        <w:t>0</w:t>
      </w:r>
      <w:r w:rsidR="00700E47">
        <w:t>% to 93%</w:t>
      </w:r>
      <w:r w:rsidR="00B160F2">
        <w:t xml:space="preserve"> </w:t>
      </w:r>
      <w:r w:rsidR="00775929" w:rsidRPr="0007002D">
        <w:t xml:space="preserve">(pooled estimate </w:t>
      </w:r>
      <w:r w:rsidR="00D75CF6" w:rsidRPr="0007002D">
        <w:t xml:space="preserve">(PE) </w:t>
      </w:r>
      <w:r w:rsidR="00775929" w:rsidRPr="0007002D">
        <w:t>42.1%, 95% prediction interval (PI): 6.8% to 87.9%)</w:t>
      </w:r>
      <w:r w:rsidR="00775929">
        <w:t xml:space="preserve"> </w:t>
      </w:r>
      <w:r w:rsidR="00B160F2" w:rsidRPr="00806BF8">
        <w:t xml:space="preserve">(Figure </w:t>
      </w:r>
      <w:r w:rsidR="001D3B03" w:rsidRPr="00806BF8">
        <w:t>2</w:t>
      </w:r>
      <w:r w:rsidR="00B160F2" w:rsidRPr="00806BF8">
        <w:t>)</w:t>
      </w:r>
      <w:r w:rsidR="002A5E9A" w:rsidRPr="00806BF8">
        <w:t>.</w:t>
      </w:r>
      <w:r w:rsidR="00754AA0">
        <w:t xml:space="preserve"> </w:t>
      </w:r>
      <w:r w:rsidR="00BC3173">
        <w:t xml:space="preserve"> </w:t>
      </w:r>
      <w:r w:rsidR="0085549B">
        <w:t>For all complete and subgroup analyses except one, I</w:t>
      </w:r>
      <w:r w:rsidR="0085549B" w:rsidRPr="00013B89">
        <w:rPr>
          <w:vertAlign w:val="superscript"/>
        </w:rPr>
        <w:t>2</w:t>
      </w:r>
      <w:r w:rsidR="0085549B">
        <w:t xml:space="preserve"> was &gt;75%.  All subgroup analysis results including pooled estimates and prediction intervals can be found in Supplementary Table 4.  </w:t>
      </w:r>
    </w:p>
    <w:p w14:paraId="458A6CF1" w14:textId="1006096F" w:rsidR="00FB4F56" w:rsidRDefault="00754AA0" w:rsidP="0006510C">
      <w:pPr>
        <w:spacing w:line="480" w:lineRule="auto"/>
      </w:pPr>
      <w:r>
        <w:t>7</w:t>
      </w:r>
      <w:r w:rsidR="00C671E7">
        <w:t>3</w:t>
      </w:r>
      <w:r>
        <w:t xml:space="preserve"> included </w:t>
      </w:r>
      <w:r w:rsidR="00073A6C">
        <w:t xml:space="preserve">studies </w:t>
      </w:r>
      <w:r>
        <w:t xml:space="preserve">had a follow up of 12 weeks </w:t>
      </w:r>
      <w:r w:rsidR="006602BB">
        <w:t>to 5 months</w:t>
      </w:r>
      <w:r w:rsidR="00352598">
        <w:t xml:space="preserve"> (PE 39.8% (PI</w:t>
      </w:r>
      <w:r w:rsidR="005A56EC">
        <w:t>:</w:t>
      </w:r>
      <w:r w:rsidR="00352598">
        <w:t xml:space="preserve"> 5.1% to 89.1%)</w:t>
      </w:r>
      <w:r w:rsidR="006602BB">
        <w:t xml:space="preserve">, 49 had a follow-up of 6-11 months </w:t>
      </w:r>
      <w:r w:rsidR="00352598">
        <w:t>(PE 44.9% (PI</w:t>
      </w:r>
      <w:r w:rsidR="005A56EC">
        <w:t>:</w:t>
      </w:r>
      <w:r w:rsidR="00352598">
        <w:t xml:space="preserve"> 8% to 88.4%), </w:t>
      </w:r>
      <w:r w:rsidR="006602BB">
        <w:t>and 12 ha</w:t>
      </w:r>
      <w:r w:rsidR="00BB680A">
        <w:t>d</w:t>
      </w:r>
      <w:r w:rsidR="006602BB">
        <w:t xml:space="preserve"> a follow-up of 12 months or more</w:t>
      </w:r>
      <w:r w:rsidR="00352598">
        <w:t xml:space="preserve"> </w:t>
      </w:r>
      <w:r w:rsidR="00352598">
        <w:lastRenderedPageBreak/>
        <w:t xml:space="preserve">(PE </w:t>
      </w:r>
      <w:r w:rsidR="00D00335">
        <w:t>48.5</w:t>
      </w:r>
      <w:r w:rsidR="00352598">
        <w:t>% (PI</w:t>
      </w:r>
      <w:r w:rsidR="005A56EC">
        <w:t>:</w:t>
      </w:r>
      <w:r w:rsidR="00352598">
        <w:t xml:space="preserve"> </w:t>
      </w:r>
      <w:r w:rsidR="00D00335">
        <w:t>12.7</w:t>
      </w:r>
      <w:r w:rsidR="00352598">
        <w:t>% to 8</w:t>
      </w:r>
      <w:r w:rsidR="00D00335">
        <w:t>6</w:t>
      </w:r>
      <w:r w:rsidR="00352598">
        <w:t>%)</w:t>
      </w:r>
      <w:r w:rsidR="006602BB">
        <w:t>.</w:t>
      </w:r>
      <w:r w:rsidR="002A5E9A">
        <w:t xml:space="preserve"> </w:t>
      </w:r>
      <w:r w:rsidR="00767767">
        <w:t xml:space="preserve">Recognising </w:t>
      </w:r>
      <w:r w:rsidR="005222E8">
        <w:t>most</w:t>
      </w:r>
      <w:r w:rsidR="00767767">
        <w:t xml:space="preserve"> are not </w:t>
      </w:r>
      <w:r w:rsidR="008A7400">
        <w:t>within</w:t>
      </w:r>
      <w:r w:rsidR="005222E8">
        <w:t>-</w:t>
      </w:r>
      <w:r w:rsidR="008A7400">
        <w:t xml:space="preserve">study comparisons, longer follow-up times </w:t>
      </w:r>
      <w:r w:rsidR="001C4848">
        <w:t xml:space="preserve">showed </w:t>
      </w:r>
      <w:r w:rsidR="0049271D">
        <w:t>higher</w:t>
      </w:r>
      <w:r w:rsidR="001C4848">
        <w:t xml:space="preserve"> pooled estimates </w:t>
      </w:r>
      <w:r w:rsidR="006F000B" w:rsidRPr="00C411C1">
        <w:rPr>
          <w:shd w:val="clear" w:color="auto" w:fill="FFFFFF" w:themeFill="background1"/>
        </w:rPr>
        <w:t xml:space="preserve">(Supplementary </w:t>
      </w:r>
      <w:r w:rsidR="00CB733C">
        <w:rPr>
          <w:shd w:val="clear" w:color="auto" w:fill="FFFFFF" w:themeFill="background1"/>
        </w:rPr>
        <w:t>F</w:t>
      </w:r>
      <w:r w:rsidR="006F000B" w:rsidRPr="00C411C1">
        <w:rPr>
          <w:shd w:val="clear" w:color="auto" w:fill="FFFFFF" w:themeFill="background1"/>
        </w:rPr>
        <w:t>igure 1).</w:t>
      </w:r>
      <w:r w:rsidR="006F000B">
        <w:t xml:space="preserve"> </w:t>
      </w:r>
    </w:p>
    <w:p w14:paraId="6BFB0D3F" w14:textId="79A903A9" w:rsidR="007E4921" w:rsidRDefault="00AC1FD6" w:rsidP="0006510C">
      <w:pPr>
        <w:spacing w:line="480" w:lineRule="auto"/>
      </w:pPr>
      <w:r>
        <w:t>Hospitalisation and s</w:t>
      </w:r>
      <w:r w:rsidR="008F679D">
        <w:t>everity of acute infection</w:t>
      </w:r>
      <w:r>
        <w:t xml:space="preserve"> </w:t>
      </w:r>
      <w:r w:rsidR="0063603A">
        <w:t xml:space="preserve">were key factors </w:t>
      </w:r>
      <w:r w:rsidR="00AE2A67">
        <w:t>influencing</w:t>
      </w:r>
      <w:r w:rsidR="0063603A">
        <w:t xml:space="preserve"> Long Co</w:t>
      </w:r>
      <w:r w:rsidR="008E1CFF">
        <w:t>vid prevalence</w:t>
      </w:r>
      <w:r w:rsidR="00AE2A67">
        <w:t xml:space="preserve"> estimates</w:t>
      </w:r>
      <w:r w:rsidR="006303FC">
        <w:t xml:space="preserve">. </w:t>
      </w:r>
      <w:r w:rsidR="003B6B67">
        <w:t xml:space="preserve">The prevalence range in </w:t>
      </w:r>
      <w:r w:rsidR="00D51676">
        <w:t>analyses</w:t>
      </w:r>
      <w:r w:rsidR="00343B9D">
        <w:t xml:space="preserve"> </w:t>
      </w:r>
      <w:r w:rsidR="003B6B67">
        <w:t xml:space="preserve">where less than 10% of the participants were hospitalised was </w:t>
      </w:r>
      <w:r w:rsidR="3BB2634D">
        <w:t>0</w:t>
      </w:r>
      <w:r w:rsidR="005227EF">
        <w:t>% to 6</w:t>
      </w:r>
      <w:r w:rsidR="0071757F">
        <w:t>7</w:t>
      </w:r>
      <w:r w:rsidR="005227EF" w:rsidRPr="0007002D">
        <w:t>%</w:t>
      </w:r>
      <w:r w:rsidR="00343B9D" w:rsidRPr="0007002D">
        <w:t xml:space="preserve"> </w:t>
      </w:r>
      <w:r w:rsidR="00775929" w:rsidRPr="0007002D">
        <w:t>(</w:t>
      </w:r>
      <w:r w:rsidR="00343B9D" w:rsidRPr="0007002D">
        <w:t>n=2</w:t>
      </w:r>
      <w:r w:rsidR="29870465" w:rsidRPr="0007002D">
        <w:t>4</w:t>
      </w:r>
      <w:r w:rsidR="00343B9D" w:rsidRPr="0007002D">
        <w:t>)</w:t>
      </w:r>
      <w:r w:rsidR="00F70320">
        <w:t xml:space="preserve"> (PE 26.4%, PI</w:t>
      </w:r>
      <w:r w:rsidR="005A56EC">
        <w:t>:</w:t>
      </w:r>
      <w:r w:rsidR="00F70320">
        <w:t xml:space="preserve"> 2.6% to 82.8%)</w:t>
      </w:r>
      <w:r w:rsidR="00E36EAA">
        <w:t xml:space="preserve"> but i</w:t>
      </w:r>
      <w:r w:rsidR="00146158">
        <w:t>n studies w</w:t>
      </w:r>
      <w:r w:rsidR="00FB4F56">
        <w:t>h</w:t>
      </w:r>
      <w:r w:rsidR="00146158">
        <w:t>ere all participants were hospitalised for acute COVID</w:t>
      </w:r>
      <w:r w:rsidR="00604E96">
        <w:t>-</w:t>
      </w:r>
      <w:r w:rsidR="00146158">
        <w:t>19</w:t>
      </w:r>
      <w:r w:rsidR="00612C19">
        <w:t xml:space="preserve"> (n=65)</w:t>
      </w:r>
      <w:r w:rsidR="00146158">
        <w:t xml:space="preserve">, the prevalence range was </w:t>
      </w:r>
      <w:r w:rsidR="48A71AE5">
        <w:t>5</w:t>
      </w:r>
      <w:r w:rsidR="00DA5776">
        <w:t>% to 9</w:t>
      </w:r>
      <w:r w:rsidR="0071757F">
        <w:t>3</w:t>
      </w:r>
      <w:r w:rsidR="00DA5776">
        <w:t>%</w:t>
      </w:r>
      <w:r w:rsidR="00775929">
        <w:t xml:space="preserve"> </w:t>
      </w:r>
      <w:r w:rsidR="00882DD0">
        <w:t>(</w:t>
      </w:r>
      <w:r w:rsidR="00E36EAA">
        <w:t xml:space="preserve">PE </w:t>
      </w:r>
      <w:r w:rsidR="00332CE8">
        <w:t>47.5%, PI</w:t>
      </w:r>
      <w:r w:rsidR="005A56EC">
        <w:t>:</w:t>
      </w:r>
      <w:r w:rsidR="00332CE8">
        <w:t xml:space="preserve"> 8.3% to 90.0%) </w:t>
      </w:r>
      <w:r w:rsidR="0041099E">
        <w:t>(</w:t>
      </w:r>
      <w:r w:rsidR="00882DD0">
        <w:t xml:space="preserve">Supplementary </w:t>
      </w:r>
      <w:r w:rsidR="00F8468E">
        <w:t>F</w:t>
      </w:r>
      <w:r w:rsidR="00882DD0">
        <w:t xml:space="preserve">igure </w:t>
      </w:r>
      <w:r w:rsidR="006F000B">
        <w:t>2</w:t>
      </w:r>
      <w:r w:rsidR="00882DD0">
        <w:t>)</w:t>
      </w:r>
      <w:r w:rsidR="00DA5776">
        <w:t xml:space="preserve">. </w:t>
      </w:r>
      <w:r w:rsidR="007510D8">
        <w:t xml:space="preserve">31 </w:t>
      </w:r>
      <w:r w:rsidR="003B797C">
        <w:t xml:space="preserve">analyses </w:t>
      </w:r>
      <w:r w:rsidR="007510D8">
        <w:t>had 10</w:t>
      </w:r>
      <w:r w:rsidR="00623D8E">
        <w:t xml:space="preserve">% or more of their sample admitted to intensive care unit </w:t>
      </w:r>
      <w:r w:rsidR="5ABADBDF">
        <w:t xml:space="preserve">(ICU) </w:t>
      </w:r>
      <w:r w:rsidR="00623D8E">
        <w:t>during their acute COVID</w:t>
      </w:r>
      <w:r w:rsidR="00C31FAC">
        <w:t>-</w:t>
      </w:r>
      <w:r w:rsidR="00623D8E">
        <w:t>19 illness</w:t>
      </w:r>
      <w:r w:rsidR="00F547E4">
        <w:t xml:space="preserve"> with </w:t>
      </w:r>
      <w:r w:rsidR="004837B9">
        <w:t>a</w:t>
      </w:r>
      <w:r w:rsidR="00F547E4">
        <w:t xml:space="preserve"> </w:t>
      </w:r>
      <w:r w:rsidR="00BC6C37">
        <w:t xml:space="preserve">Long Covid </w:t>
      </w:r>
      <w:r w:rsidR="00F547E4">
        <w:t xml:space="preserve">prevalence estimate of </w:t>
      </w:r>
      <w:r w:rsidR="004837B9">
        <w:t xml:space="preserve">48.8% </w:t>
      </w:r>
      <w:r w:rsidR="00D7530E">
        <w:t xml:space="preserve"> </w:t>
      </w:r>
      <w:r w:rsidR="004837B9">
        <w:t>(PI</w:t>
      </w:r>
      <w:r w:rsidR="0009096B">
        <w:t>:</w:t>
      </w:r>
      <w:r w:rsidR="004837B9">
        <w:t xml:space="preserve"> 5.7% to 93.7%) </w:t>
      </w:r>
      <w:r w:rsidR="00F31CE9">
        <w:t xml:space="preserve">compared to </w:t>
      </w:r>
      <w:r w:rsidR="006B47CA">
        <w:t>PE 34.9% (PI</w:t>
      </w:r>
      <w:r w:rsidR="0009096B">
        <w:t>:</w:t>
      </w:r>
      <w:r w:rsidR="006B47CA">
        <w:t xml:space="preserve"> 5.2% to 84%) in studies with &lt;5% of their sample admitted to ICU </w:t>
      </w:r>
      <w:r w:rsidR="00D7530E">
        <w:t xml:space="preserve">(Supplementary </w:t>
      </w:r>
      <w:r w:rsidR="00461ADB">
        <w:t>F</w:t>
      </w:r>
      <w:r w:rsidR="00D7530E">
        <w:t xml:space="preserve">igure 3). </w:t>
      </w:r>
      <w:r w:rsidR="2D4021B0">
        <w:t>Studies including more hospitalised participants or more patients in ICU tend</w:t>
      </w:r>
      <w:r w:rsidR="3503A7B3">
        <w:t>ed</w:t>
      </w:r>
      <w:r w:rsidR="2D4021B0">
        <w:t xml:space="preserve"> to report higher prevalence estimates</w:t>
      </w:r>
      <w:r w:rsidR="00496DEE">
        <w:t xml:space="preserve"> (Supplementary Table 4)</w:t>
      </w:r>
      <w:r w:rsidR="0E3E0B58">
        <w:t>.</w:t>
      </w:r>
      <w:r w:rsidR="2D4021B0">
        <w:t xml:space="preserve"> </w:t>
      </w:r>
      <w:r w:rsidR="06B03007">
        <w:t>Likewise u</w:t>
      </w:r>
      <w:r w:rsidR="007E4921">
        <w:t>sing the WHO CPS, studies including those with ambulatory mild disease (</w:t>
      </w:r>
      <w:r w:rsidR="00DB71AA">
        <w:t>n=</w:t>
      </w:r>
      <w:r w:rsidR="007E4921">
        <w:t>3</w:t>
      </w:r>
      <w:r w:rsidR="40BB8BE5">
        <w:t>8</w:t>
      </w:r>
      <w:r w:rsidR="007E4921">
        <w:t xml:space="preserve">) </w:t>
      </w:r>
      <w:r w:rsidR="005B66F1">
        <w:t>generally repo</w:t>
      </w:r>
      <w:r w:rsidR="00C82FBD">
        <w:t>r</w:t>
      </w:r>
      <w:r w:rsidR="005B66F1">
        <w:t>ted</w:t>
      </w:r>
      <w:r w:rsidR="007E4921">
        <w:t xml:space="preserve"> lower prevalence estimates </w:t>
      </w:r>
      <w:r w:rsidR="006D02C5">
        <w:t>(PE 23.5%, PI</w:t>
      </w:r>
      <w:r w:rsidR="0009096B">
        <w:t>:</w:t>
      </w:r>
      <w:r w:rsidR="006D02C5">
        <w:t xml:space="preserve"> </w:t>
      </w:r>
      <w:r w:rsidR="00D67B1F">
        <w:t xml:space="preserve">1.6 to 85.7%) </w:t>
      </w:r>
      <w:r w:rsidR="007E4921">
        <w:t>tha</w:t>
      </w:r>
      <w:r w:rsidR="00195F26">
        <w:t>n</w:t>
      </w:r>
      <w:r w:rsidR="007E4921">
        <w:t xml:space="preserve"> those with hospitalised severe disease who needed oxygen by NIV or high flow (n=27)</w:t>
      </w:r>
      <w:r w:rsidR="00E72165">
        <w:t xml:space="preserve"> </w:t>
      </w:r>
      <w:r w:rsidR="007E4921">
        <w:t>(</w:t>
      </w:r>
      <w:r w:rsidR="00D67B1F">
        <w:t>PE 54.8%, PI</w:t>
      </w:r>
      <w:r w:rsidR="0009096B">
        <w:t>:</w:t>
      </w:r>
      <w:r w:rsidR="00D67B1F">
        <w:t xml:space="preserve"> 7.7 to 94.7%) </w:t>
      </w:r>
      <w:r w:rsidR="007E4921">
        <w:t xml:space="preserve">(Supplementary Figure 4). </w:t>
      </w:r>
    </w:p>
    <w:p w14:paraId="3E6A631C" w14:textId="5DAA933E" w:rsidR="00D91A24" w:rsidRPr="00647565" w:rsidRDefault="00203D1F" w:rsidP="0006510C">
      <w:pPr>
        <w:spacing w:line="480" w:lineRule="auto"/>
      </w:pPr>
      <w:r w:rsidRPr="009A4F0C">
        <w:t xml:space="preserve">The prevalence of not returning to full health/fitness after at least 12 weeks from infection ranged between </w:t>
      </w:r>
      <w:r>
        <w:t>8</w:t>
      </w:r>
      <w:r w:rsidRPr="009A4F0C">
        <w:t xml:space="preserve">% to 70% </w:t>
      </w:r>
      <w:r w:rsidR="001D6D23" w:rsidRPr="0007002D">
        <w:t>(</w:t>
      </w:r>
      <w:r w:rsidR="005A56EC">
        <w:t>PE</w:t>
      </w:r>
      <w:r w:rsidR="001D6D23" w:rsidRPr="0007002D">
        <w:t xml:space="preserve"> 34.5%, PI: 4.3% to 85.9%, </w:t>
      </w:r>
      <w:r w:rsidRPr="0007002D">
        <w:t>n=10)</w:t>
      </w:r>
      <w:r w:rsidRPr="00647565">
        <w:t xml:space="preserve"> (Supplementary Figure </w:t>
      </w:r>
      <w:r w:rsidR="00603E24" w:rsidRPr="00647565">
        <w:t>5</w:t>
      </w:r>
      <w:r w:rsidRPr="00647565">
        <w:t xml:space="preserve">).  The prevalence of lower quality of life </w:t>
      </w:r>
      <w:r w:rsidR="0036415E">
        <w:t xml:space="preserve">after at least 12 weeks </w:t>
      </w:r>
      <w:r w:rsidR="00E9763D">
        <w:t xml:space="preserve">was </w:t>
      </w:r>
      <w:r w:rsidRPr="00647565">
        <w:t>3</w:t>
      </w:r>
      <w:r w:rsidR="00E9763D">
        <w:t>1</w:t>
      </w:r>
      <w:r w:rsidRPr="00647565">
        <w:t xml:space="preserve">% (n=2) (Supplementary Figure </w:t>
      </w:r>
      <w:r w:rsidR="00647565" w:rsidRPr="00647565">
        <w:t>6</w:t>
      </w:r>
      <w:r w:rsidRPr="00647565">
        <w:t>).</w:t>
      </w:r>
      <w:r>
        <w:t xml:space="preserve"> </w:t>
      </w:r>
      <w:r w:rsidR="00063B43">
        <w:t xml:space="preserve"> </w:t>
      </w:r>
      <w:r w:rsidRPr="00F77624">
        <w:t xml:space="preserve">With regard to individual symptoms, </w:t>
      </w:r>
      <w:r>
        <w:t>common symptoms reported included fatigue</w:t>
      </w:r>
      <w:r w:rsidR="000E3886">
        <w:t xml:space="preserve"> (pooled estimate </w:t>
      </w:r>
      <w:r w:rsidR="00CB09C0">
        <w:t>21.6%, PI: 2.5% to 74.7%</w:t>
      </w:r>
      <w:r w:rsidR="00C54862">
        <w:t>, n=72</w:t>
      </w:r>
      <w:r w:rsidR="00CB09C0">
        <w:t>)</w:t>
      </w:r>
      <w:r>
        <w:t xml:space="preserve"> </w:t>
      </w:r>
      <w:r w:rsidRPr="00F77624">
        <w:t>followed by breathing problems</w:t>
      </w:r>
      <w:r w:rsidR="00CB09C0">
        <w:t xml:space="preserve"> (</w:t>
      </w:r>
      <w:r w:rsidR="00C54862">
        <w:t>pooled estimate 14.9%, PI:</w:t>
      </w:r>
      <w:r w:rsidR="001145DC">
        <w:t xml:space="preserve"> 1.6% to 64.9%</w:t>
      </w:r>
      <w:r w:rsidR="00171194">
        <w:t>, n=78</w:t>
      </w:r>
      <w:r w:rsidR="001145DC">
        <w:t>)</w:t>
      </w:r>
      <w:r w:rsidRPr="00F77624">
        <w:t>, sleep problems</w:t>
      </w:r>
      <w:r w:rsidR="00171194">
        <w:t xml:space="preserve"> (pooled estimate </w:t>
      </w:r>
      <w:r w:rsidR="004733CA">
        <w:t>13.2%, PI: 1.2% to 64.9%, n=</w:t>
      </w:r>
      <w:r w:rsidR="00AB7E9B">
        <w:t>42</w:t>
      </w:r>
      <w:r w:rsidR="004733CA">
        <w:t>)</w:t>
      </w:r>
      <w:r w:rsidRPr="00F77624">
        <w:t>, tingling or itching</w:t>
      </w:r>
      <w:r w:rsidR="004733CA">
        <w:t xml:space="preserve"> (pooled estimate</w:t>
      </w:r>
      <w:r w:rsidR="00AB7E9B">
        <w:t xml:space="preserve"> 11.3%, PI: 0.7% to 69.5%, n=14)</w:t>
      </w:r>
      <w:r w:rsidRPr="00F77624">
        <w:t>, and join</w:t>
      </w:r>
      <w:r>
        <w:t>t</w:t>
      </w:r>
      <w:r w:rsidRPr="00F77624">
        <w:t>/muscle aches and pains</w:t>
      </w:r>
      <w:r w:rsidR="00001380">
        <w:t xml:space="preserve"> </w:t>
      </w:r>
      <w:r w:rsidR="00DE6177">
        <w:t xml:space="preserve">(pooled estimate 10.6%, PI: 1.0% to </w:t>
      </w:r>
      <w:r w:rsidR="00E8247C">
        <w:t xml:space="preserve">57.5%, n=61) </w:t>
      </w:r>
      <w:r w:rsidR="00001380">
        <w:t xml:space="preserve">(Figure </w:t>
      </w:r>
      <w:r w:rsidR="00E04C50">
        <w:t>5</w:t>
      </w:r>
      <w:r w:rsidR="00001380">
        <w:t>)</w:t>
      </w:r>
      <w:r w:rsidRPr="00F77624">
        <w:t xml:space="preserve">. With regard to pathology, lung pathology was the most common </w:t>
      </w:r>
      <w:r w:rsidR="00071E70">
        <w:t xml:space="preserve">(pooled estimate 38.9%, PI: 3.4% to 91.9%, n=26) </w:t>
      </w:r>
      <w:r w:rsidRPr="00F77624">
        <w:t>followed by heart</w:t>
      </w:r>
      <w:r w:rsidR="006B4B08">
        <w:t xml:space="preserve"> (pooled estimate</w:t>
      </w:r>
      <w:r w:rsidR="00C469B3">
        <w:t xml:space="preserve"> 6.0%, PI: 0.1% to 79.3%, n=12)</w:t>
      </w:r>
      <w:r w:rsidRPr="00F77624">
        <w:t xml:space="preserve"> or neurological pathology </w:t>
      </w:r>
      <w:r w:rsidR="00C469B3">
        <w:t xml:space="preserve">(pooled estimate </w:t>
      </w:r>
      <w:r w:rsidR="00847240">
        <w:t xml:space="preserve">5.3%, PI: 0.5% to 36.5%, n=11) </w:t>
      </w:r>
      <w:r w:rsidRPr="00647565">
        <w:t>(</w:t>
      </w:r>
      <w:r w:rsidR="00A07ADA">
        <w:t xml:space="preserve">Figure </w:t>
      </w:r>
      <w:r w:rsidR="00E04C50">
        <w:t>5</w:t>
      </w:r>
      <w:r w:rsidR="00A07ADA">
        <w:t xml:space="preserve"> </w:t>
      </w:r>
      <w:r w:rsidR="00A07ADA">
        <w:lastRenderedPageBreak/>
        <w:t xml:space="preserve">and </w:t>
      </w:r>
      <w:r w:rsidRPr="00647565">
        <w:t xml:space="preserve">Supplementary Figures </w:t>
      </w:r>
      <w:r w:rsidR="00647565" w:rsidRPr="00647565">
        <w:t>7</w:t>
      </w:r>
      <w:r w:rsidRPr="00647565">
        <w:t>-</w:t>
      </w:r>
      <w:r w:rsidR="008B6CB1">
        <w:t>40</w:t>
      </w:r>
      <w:r w:rsidRPr="00647565">
        <w:t>)</w:t>
      </w:r>
      <w:r w:rsidR="00AB4612">
        <w:t>.</w:t>
      </w:r>
      <w:r w:rsidR="00046886">
        <w:t xml:space="preserve"> </w:t>
      </w:r>
      <w:r w:rsidR="00F32CAE">
        <w:t xml:space="preserve">  </w:t>
      </w:r>
      <w:r w:rsidR="00AE741F">
        <w:t>Pathology tended to be reported in only a small number of studies, with the exception of lung pathology which was reported in 26 studies.</w:t>
      </w:r>
    </w:p>
    <w:p w14:paraId="20865637" w14:textId="09F66259" w:rsidR="00420333" w:rsidRDefault="006F51C1" w:rsidP="0006510C">
      <w:pPr>
        <w:spacing w:line="480" w:lineRule="auto"/>
      </w:pPr>
      <w:r>
        <w:t>There were very few studies with a low risk of bias</w:t>
      </w:r>
      <w:r w:rsidR="002E737D">
        <w:t xml:space="preserve"> (Supplementary Table 2)</w:t>
      </w:r>
      <w:r>
        <w:t xml:space="preserve">.  </w:t>
      </w:r>
      <w:r w:rsidR="002E737D">
        <w:t>F</w:t>
      </w:r>
      <w:r>
        <w:t>ew studies used a sample that was representative of all COVID-19 cases in the population. Approximately half of the studies indicated that symptoms had not been present prior to infection</w:t>
      </w:r>
      <w:r w:rsidR="00F1372A">
        <w:t xml:space="preserve">, while the rest </w:t>
      </w:r>
      <w:r w:rsidR="00C95792">
        <w:t xml:space="preserve">did </w:t>
      </w:r>
      <w:r w:rsidR="00F1372A">
        <w:t>not report ascertaining this</w:t>
      </w:r>
      <w:r>
        <w:t xml:space="preserve">. </w:t>
      </w:r>
      <w:r w:rsidR="004A602C">
        <w:t>When s</w:t>
      </w:r>
      <w:r w:rsidR="3977F4EF">
        <w:t>tratifying</w:t>
      </w:r>
      <w:r w:rsidR="004A602C">
        <w:t xml:space="preserve"> by risk of bias, </w:t>
      </w:r>
      <w:r w:rsidR="00BD45AB">
        <w:t xml:space="preserve">generally </w:t>
      </w:r>
      <w:r w:rsidR="692ED144">
        <w:t>lower prevalence estimates w</w:t>
      </w:r>
      <w:r w:rsidR="00BD45AB">
        <w:t>ere</w:t>
      </w:r>
      <w:r w:rsidR="692ED144">
        <w:t xml:space="preserve"> seen in </w:t>
      </w:r>
      <w:r w:rsidR="004A602C">
        <w:t>studies w</w:t>
      </w:r>
      <w:r w:rsidR="7012696C">
        <w:t xml:space="preserve">ith </w:t>
      </w:r>
      <w:r w:rsidR="004A602C">
        <w:t>COVID</w:t>
      </w:r>
      <w:r w:rsidR="00996B7A">
        <w:t>-</w:t>
      </w:r>
      <w:r w:rsidR="004A602C">
        <w:t>19 diagnos</w:t>
      </w:r>
      <w:r w:rsidR="69D838BC">
        <w:t>e</w:t>
      </w:r>
      <w:r w:rsidR="004A602C">
        <w:t>s confirmed for all participants</w:t>
      </w:r>
      <w:r w:rsidR="488143DD">
        <w:t>,</w:t>
      </w:r>
      <w:r w:rsidR="004A602C">
        <w:t xml:space="preserve"> </w:t>
      </w:r>
      <w:r w:rsidR="7322F576">
        <w:t>s</w:t>
      </w:r>
      <w:r w:rsidR="004A602C">
        <w:t>tudies scored as having a representative sample</w:t>
      </w:r>
      <w:r w:rsidR="1F550A59">
        <w:t>, s</w:t>
      </w:r>
      <w:r w:rsidR="004A602C">
        <w:t xml:space="preserve">tudies </w:t>
      </w:r>
      <w:r w:rsidR="4EE7DA41">
        <w:t>with</w:t>
      </w:r>
      <w:r w:rsidR="004A602C">
        <w:t xml:space="preserve"> an internal or external non-COVID</w:t>
      </w:r>
      <w:r w:rsidR="005E3264">
        <w:t>-</w:t>
      </w:r>
      <w:r w:rsidR="004A602C">
        <w:t>19 comparator</w:t>
      </w:r>
      <w:r w:rsidR="1E1ED26D">
        <w:t>, s</w:t>
      </w:r>
      <w:r w:rsidR="004A602C">
        <w:t>tudies that assessed all participants in the same way</w:t>
      </w:r>
      <w:r w:rsidR="554E70A5">
        <w:t xml:space="preserve">, and </w:t>
      </w:r>
      <w:r w:rsidR="00420333">
        <w:t xml:space="preserve">studies </w:t>
      </w:r>
      <w:r w:rsidR="491AAF6F">
        <w:t xml:space="preserve">based on </w:t>
      </w:r>
      <w:r w:rsidR="00420333">
        <w:t xml:space="preserve">community participants </w:t>
      </w:r>
      <w:r w:rsidR="00D36EFF">
        <w:t xml:space="preserve">(Supplementary Figure </w:t>
      </w:r>
      <w:r w:rsidR="007C2537">
        <w:t>41</w:t>
      </w:r>
      <w:r w:rsidR="00AB3C37">
        <w:t>-42</w:t>
      </w:r>
      <w:r w:rsidR="00D36EFF">
        <w:t>)</w:t>
      </w:r>
      <w:r w:rsidR="00420333">
        <w:t xml:space="preserve">. </w:t>
      </w:r>
    </w:p>
    <w:p w14:paraId="4B8DFCDB" w14:textId="4D3F457B" w:rsidR="00F9477A" w:rsidRDefault="008A08B5" w:rsidP="0006510C">
      <w:pPr>
        <w:spacing w:line="480" w:lineRule="auto"/>
      </w:pPr>
      <w:r>
        <w:t xml:space="preserve">Comorbidities, ethnicity and other demographic data were not reported in all studies. </w:t>
      </w:r>
      <w:r w:rsidR="00300B91">
        <w:t>H</w:t>
      </w:r>
      <w:r>
        <w:t xml:space="preserve">igher prevalence of </w:t>
      </w:r>
      <w:r w:rsidR="00300B91">
        <w:t>Long Covid was observed</w:t>
      </w:r>
      <w:r>
        <w:t xml:space="preserve"> in studies where </w:t>
      </w:r>
      <w:r w:rsidR="00694159">
        <w:t xml:space="preserve">study samples </w:t>
      </w:r>
      <w:r>
        <w:t>had higher proportions of older people</w:t>
      </w:r>
      <w:r w:rsidR="007518BF">
        <w:t xml:space="preserve"> (</w:t>
      </w:r>
      <w:r w:rsidR="00687C5D">
        <w:t>&lt;50yrs pooled estimate 38.5%</w:t>
      </w:r>
      <w:r w:rsidR="007A4F85">
        <w:t>, PI: 7</w:t>
      </w:r>
      <w:r w:rsidR="00CE4449">
        <w:t>.</w:t>
      </w:r>
      <w:r w:rsidR="007A4F85">
        <w:t>9% to 82.1%</w:t>
      </w:r>
      <w:r w:rsidR="005D59E1">
        <w:t xml:space="preserve">; 50+yrs </w:t>
      </w:r>
      <w:r w:rsidR="007A4F85">
        <w:t xml:space="preserve">PE </w:t>
      </w:r>
      <w:r w:rsidR="005D59E1">
        <w:t>47.7%</w:t>
      </w:r>
      <w:r w:rsidR="007A4F85">
        <w:t xml:space="preserve">, PI </w:t>
      </w:r>
      <w:r w:rsidR="002774C8">
        <w:t>7.9% to 90.6%</w:t>
      </w:r>
      <w:r w:rsidR="005D59E1">
        <w:t>)</w:t>
      </w:r>
      <w:r>
        <w:t>, males</w:t>
      </w:r>
      <w:r w:rsidR="005D59E1">
        <w:t xml:space="preserve"> (</w:t>
      </w:r>
      <w:r w:rsidR="00204C76">
        <w:t xml:space="preserve">&lt;50% female pooled estimate </w:t>
      </w:r>
      <w:r w:rsidR="00036463">
        <w:t>45.6%</w:t>
      </w:r>
      <w:r w:rsidR="00005AEC">
        <w:t>, PI 5.5% to 92.4%</w:t>
      </w:r>
      <w:r w:rsidR="00036463">
        <w:t>; 50%+ female</w:t>
      </w:r>
      <w:r w:rsidR="00005AEC">
        <w:t xml:space="preserve"> PE</w:t>
      </w:r>
      <w:r w:rsidR="00036463">
        <w:t xml:space="preserve"> </w:t>
      </w:r>
      <w:r w:rsidR="0006567D">
        <w:t>38.7%</w:t>
      </w:r>
      <w:r w:rsidR="00005AEC">
        <w:t>, PI 8.5% to 81.2%</w:t>
      </w:r>
      <w:r w:rsidR="0006567D">
        <w:t>)</w:t>
      </w:r>
      <w:r>
        <w:t>, people of non-white ethnicity</w:t>
      </w:r>
      <w:r w:rsidR="0006567D">
        <w:t xml:space="preserve"> (&lt;50% white ethnicity </w:t>
      </w:r>
      <w:r w:rsidR="00C41C50">
        <w:t xml:space="preserve">pooled estimate </w:t>
      </w:r>
      <w:r w:rsidR="0006567D">
        <w:t>56.3%</w:t>
      </w:r>
      <w:r w:rsidR="00887B85">
        <w:t>, PI</w:t>
      </w:r>
      <w:r w:rsidR="00731CC7">
        <w:t xml:space="preserve"> 22.3% to 85.2%</w:t>
      </w:r>
      <w:r w:rsidR="00315E9A">
        <w:t xml:space="preserve">; </w:t>
      </w:r>
      <w:r w:rsidR="000A67AB">
        <w:t xml:space="preserve">50%+ white ethnicity </w:t>
      </w:r>
      <w:r w:rsidR="00005AEC">
        <w:t xml:space="preserve">PE </w:t>
      </w:r>
      <w:r w:rsidR="000A67AB">
        <w:t>37.6%</w:t>
      </w:r>
      <w:r w:rsidR="00005AEC">
        <w:t xml:space="preserve">, PI </w:t>
      </w:r>
      <w:r w:rsidR="009010A2">
        <w:t>1.7% to 95.3%</w:t>
      </w:r>
      <w:r w:rsidR="000A67AB">
        <w:t>)</w:t>
      </w:r>
      <w:r>
        <w:t>, diabetes</w:t>
      </w:r>
      <w:r w:rsidR="000A67AB">
        <w:t xml:space="preserve"> (&lt;10% pre-existing diabetes</w:t>
      </w:r>
      <w:r w:rsidR="000D149A">
        <w:t xml:space="preserve"> </w:t>
      </w:r>
      <w:r w:rsidR="004F5889">
        <w:t xml:space="preserve">pooled estimate </w:t>
      </w:r>
      <w:r w:rsidR="000D149A">
        <w:t>35.4%</w:t>
      </w:r>
      <w:r w:rsidR="004601CB">
        <w:t>, PI 5.7% to 83.2%</w:t>
      </w:r>
      <w:r w:rsidR="000D149A">
        <w:t>; 10%+ pre-existing diabetes</w:t>
      </w:r>
      <w:r w:rsidR="004601CB">
        <w:t xml:space="preserve"> PE</w:t>
      </w:r>
      <w:r w:rsidR="000D149A">
        <w:t xml:space="preserve"> 51.9%</w:t>
      </w:r>
      <w:r w:rsidR="004601CB">
        <w:t xml:space="preserve">, PI </w:t>
      </w:r>
      <w:r w:rsidR="00275920">
        <w:t>8.3% to 92.8%</w:t>
      </w:r>
      <w:r w:rsidR="000D149A">
        <w:t>)</w:t>
      </w:r>
      <w:r>
        <w:t>, hypertension</w:t>
      </w:r>
      <w:r w:rsidR="00AB6013">
        <w:t xml:space="preserve"> (&lt;30% pre-existing hypertension </w:t>
      </w:r>
      <w:r w:rsidR="004F5889">
        <w:t xml:space="preserve">pooled estimate </w:t>
      </w:r>
      <w:r w:rsidR="00C41C50">
        <w:t>37.3%</w:t>
      </w:r>
      <w:r w:rsidR="00F35A36">
        <w:t>, PI</w:t>
      </w:r>
      <w:r w:rsidR="000957D5">
        <w:t xml:space="preserve"> 7.0% to 82.5%</w:t>
      </w:r>
      <w:r w:rsidR="00C41C50">
        <w:t>; 30%+ pre-existing hypertension</w:t>
      </w:r>
      <w:r w:rsidR="000957D5">
        <w:t xml:space="preserve"> PE</w:t>
      </w:r>
      <w:r w:rsidR="00C41C50">
        <w:t xml:space="preserve"> 58.5%</w:t>
      </w:r>
      <w:r w:rsidR="000957D5">
        <w:t>, PI 16.9% to 90.7%</w:t>
      </w:r>
      <w:r w:rsidR="00C41C50">
        <w:t>)</w:t>
      </w:r>
      <w:r>
        <w:t>, cardiovascular disease</w:t>
      </w:r>
      <w:r w:rsidR="004F5889">
        <w:t xml:space="preserve"> (&lt;10% pre-existing CVD pooled estimate 38.2%</w:t>
      </w:r>
      <w:r w:rsidR="000957D5">
        <w:t xml:space="preserve">, </w:t>
      </w:r>
      <w:r w:rsidR="00C16231">
        <w:t xml:space="preserve">PI </w:t>
      </w:r>
      <w:r w:rsidR="002F2909">
        <w:t>5.9% to 85.9%</w:t>
      </w:r>
      <w:r w:rsidR="004F5889">
        <w:t xml:space="preserve">; </w:t>
      </w:r>
      <w:r w:rsidR="005E103D">
        <w:t xml:space="preserve">10%+ pre-existing CVD </w:t>
      </w:r>
      <w:r w:rsidR="002F2909">
        <w:t xml:space="preserve">PE </w:t>
      </w:r>
      <w:r w:rsidR="005E103D">
        <w:t>54.7%</w:t>
      </w:r>
      <w:r w:rsidR="002F2909">
        <w:t xml:space="preserve">, </w:t>
      </w:r>
      <w:r w:rsidR="0034518D">
        <w:t xml:space="preserve">PI </w:t>
      </w:r>
      <w:r w:rsidR="002F2909">
        <w:t xml:space="preserve">9.4% to </w:t>
      </w:r>
      <w:r w:rsidR="00894719">
        <w:t>93.4%</w:t>
      </w:r>
      <w:r w:rsidR="005E103D">
        <w:t>)</w:t>
      </w:r>
      <w:r>
        <w:t xml:space="preserve">, and </w:t>
      </w:r>
      <w:r w:rsidR="005F6CD9">
        <w:t xml:space="preserve">other </w:t>
      </w:r>
      <w:r>
        <w:t>comorbidities</w:t>
      </w:r>
      <w:r w:rsidR="00300B91">
        <w:t xml:space="preserve"> </w:t>
      </w:r>
      <w:r w:rsidR="005F6CD9">
        <w:t>including o</w:t>
      </w:r>
      <w:r w:rsidR="00187B39">
        <w:t>besity, respiratory disease</w:t>
      </w:r>
      <w:r w:rsidR="004F41B6">
        <w:t xml:space="preserve">, liver disease, kidney disease </w:t>
      </w:r>
      <w:r w:rsidR="006370BB">
        <w:t xml:space="preserve">and immunological disorder or allergy </w:t>
      </w:r>
      <w:r w:rsidR="00300B91">
        <w:t xml:space="preserve">(Supplementary Figure </w:t>
      </w:r>
      <w:r w:rsidR="007C2537">
        <w:t>4</w:t>
      </w:r>
      <w:r w:rsidR="00AB3C37">
        <w:t>3</w:t>
      </w:r>
      <w:r w:rsidR="00300B91">
        <w:t>)</w:t>
      </w:r>
      <w:r>
        <w:t xml:space="preserve">. </w:t>
      </w:r>
      <w:r w:rsidR="006370BB">
        <w:t xml:space="preserve">Prevalence of Long Covid </w:t>
      </w:r>
      <w:r w:rsidR="0089043C">
        <w:t xml:space="preserve">did not differ </w:t>
      </w:r>
      <w:r w:rsidR="00DD1A98">
        <w:t xml:space="preserve">substantially </w:t>
      </w:r>
      <w:r w:rsidR="0089043C">
        <w:t>with smoking status</w:t>
      </w:r>
      <w:r w:rsidR="00C46773">
        <w:t>.</w:t>
      </w:r>
    </w:p>
    <w:p w14:paraId="31BDEDA6" w14:textId="32AC155C" w:rsidR="004A602C" w:rsidRPr="007E4921" w:rsidRDefault="00324957" w:rsidP="0006510C">
      <w:pPr>
        <w:spacing w:line="480" w:lineRule="auto"/>
      </w:pPr>
      <w:r>
        <w:t>When subgrouping by study design</w:t>
      </w:r>
      <w:r w:rsidR="00534D3B">
        <w:t>,</w:t>
      </w:r>
      <w:r w:rsidR="00A14794">
        <w:t xml:space="preserve">  </w:t>
      </w:r>
      <w:r w:rsidR="009B44BB">
        <w:t xml:space="preserve">the range was </w:t>
      </w:r>
      <w:r w:rsidR="007F5114">
        <w:t xml:space="preserve">0% to 93% </w:t>
      </w:r>
      <w:r w:rsidR="009B44BB">
        <w:t>(</w:t>
      </w:r>
      <w:r w:rsidR="00CE52C7">
        <w:t>PE</w:t>
      </w:r>
      <w:r w:rsidR="009B44BB">
        <w:t xml:space="preserve"> 41.3%, PI: 6.0% to 88.6%) </w:t>
      </w:r>
      <w:r w:rsidR="00534D3B">
        <w:t xml:space="preserve">in cohort studies </w:t>
      </w:r>
      <w:r w:rsidR="009B44BB">
        <w:t xml:space="preserve">and </w:t>
      </w:r>
      <w:r w:rsidR="00BF2C0F">
        <w:t xml:space="preserve">10% to 82% (PE 45.9%, PI 11.2% to 85.1%) </w:t>
      </w:r>
      <w:r w:rsidR="009B44BB">
        <w:t>in cross sectional studies</w:t>
      </w:r>
      <w:r w:rsidR="00EF26FA">
        <w:t>.</w:t>
      </w:r>
      <w:r w:rsidR="009B44BB">
        <w:t xml:space="preserve"> </w:t>
      </w:r>
      <w:r w:rsidR="009B44BB">
        <w:lastRenderedPageBreak/>
        <w:t xml:space="preserve">(Supplementary Figure 50).  </w:t>
      </w:r>
      <w:r w:rsidR="001E0C0D">
        <w:t>Prevalence estimates derived from assessing Long Covid as self-reported symptoms and function (n=9</w:t>
      </w:r>
      <w:r w:rsidR="00CA4A1D">
        <w:t>3</w:t>
      </w:r>
      <w:r w:rsidR="001E0C0D">
        <w:t xml:space="preserve">) on the whole tended to report higher prevalence </w:t>
      </w:r>
      <w:r w:rsidR="00C4444C">
        <w:t xml:space="preserve">(PE 43.9%, PI: 8.2% to </w:t>
      </w:r>
      <w:r w:rsidR="00D644A8">
        <w:t xml:space="preserve">87.2%) </w:t>
      </w:r>
      <w:r w:rsidR="001E0C0D">
        <w:t>than those that used clinical coding in healthcare records (n=</w:t>
      </w:r>
      <w:r w:rsidR="000E3CDF">
        <w:t>9</w:t>
      </w:r>
      <w:r w:rsidR="001E0C0D">
        <w:t>)</w:t>
      </w:r>
      <w:r w:rsidR="00D644A8">
        <w:t xml:space="preserve"> (PE 13.6%, PI 1.</w:t>
      </w:r>
      <w:r w:rsidR="001F3F0F">
        <w:t>2%</w:t>
      </w:r>
      <w:r w:rsidR="00D644A8">
        <w:t xml:space="preserve"> to </w:t>
      </w:r>
      <w:r w:rsidR="001F3F0F">
        <w:t>6</w:t>
      </w:r>
      <w:r w:rsidR="00D644A8">
        <w:t>8%)</w:t>
      </w:r>
      <w:r w:rsidR="001E0C0D">
        <w:t xml:space="preserve">. </w:t>
      </w:r>
      <w:r w:rsidR="000F4D9F">
        <w:t xml:space="preserve">However, </w:t>
      </w:r>
      <w:r w:rsidR="00EA39C5">
        <w:t xml:space="preserve">studies that had dedicated </w:t>
      </w:r>
      <w:r w:rsidR="004727F1">
        <w:t xml:space="preserve">pathology </w:t>
      </w:r>
      <w:r w:rsidR="00EA39C5">
        <w:t>follow-up of COVID</w:t>
      </w:r>
      <w:r w:rsidR="001355D1">
        <w:t>-</w:t>
      </w:r>
      <w:r w:rsidR="00EA39C5">
        <w:t>19 patients</w:t>
      </w:r>
      <w:r w:rsidR="005A7222">
        <w:t xml:space="preserve"> (for example pulmonary function tests or scans</w:t>
      </w:r>
      <w:r w:rsidR="00F5727A">
        <w:t xml:space="preserve"> with pathology discovered at follow-up</w:t>
      </w:r>
      <w:r w:rsidR="005A7222">
        <w:t>) tended to report the highest prevalence</w:t>
      </w:r>
      <w:r w:rsidR="00B65EAB">
        <w:t xml:space="preserve"> (</w:t>
      </w:r>
      <w:r w:rsidR="00341171">
        <w:t xml:space="preserve">n=20) </w:t>
      </w:r>
      <w:r w:rsidR="00B65EAB">
        <w:t>(</w:t>
      </w:r>
      <w:r w:rsidR="001F3F0F">
        <w:t>PE 51.7%, PI 12.</w:t>
      </w:r>
      <w:r w:rsidR="005A5D4C">
        <w:t>3</w:t>
      </w:r>
      <w:r w:rsidR="001F3F0F">
        <w:t>% to 89.</w:t>
      </w:r>
      <w:r w:rsidR="00A43677">
        <w:t>1</w:t>
      </w:r>
      <w:r w:rsidR="001F3F0F">
        <w:t xml:space="preserve">%) </w:t>
      </w:r>
      <w:r w:rsidR="00B65EAB">
        <w:t xml:space="preserve">(Figure </w:t>
      </w:r>
      <w:r w:rsidR="005A5D4C">
        <w:t xml:space="preserve">3). </w:t>
      </w:r>
      <w:r w:rsidR="00020141">
        <w:t xml:space="preserve">Studies that </w:t>
      </w:r>
      <w:r w:rsidR="6C865092">
        <w:t xml:space="preserve">defined Long Covid as at least one of </w:t>
      </w:r>
      <w:r w:rsidR="00020141">
        <w:t>multiple symptom</w:t>
      </w:r>
      <w:r w:rsidR="2162F1EA">
        <w:t xml:space="preserve"> or </w:t>
      </w:r>
      <w:r w:rsidR="00020141">
        <w:t xml:space="preserve">pathology domains tended to report a </w:t>
      </w:r>
      <w:r w:rsidR="00701DFC">
        <w:t xml:space="preserve">slightly </w:t>
      </w:r>
      <w:r w:rsidR="00020141">
        <w:t xml:space="preserve">higher prevalence than those </w:t>
      </w:r>
      <w:r w:rsidR="164270E1">
        <w:t>that</w:t>
      </w:r>
      <w:r w:rsidR="00020141">
        <w:t xml:space="preserve"> assessed a single symptom/pathology domain (Supplementary Figure </w:t>
      </w:r>
      <w:r w:rsidR="00DC47BF">
        <w:t>4</w:t>
      </w:r>
      <w:r w:rsidR="00AB3C37">
        <w:t>4</w:t>
      </w:r>
      <w:r w:rsidR="00911C04">
        <w:t>)</w:t>
      </w:r>
      <w:r w:rsidR="00020141">
        <w:t xml:space="preserve">. </w:t>
      </w:r>
    </w:p>
    <w:p w14:paraId="196D2D6E" w14:textId="13689547" w:rsidR="003B6B67" w:rsidRPr="009A4F0C" w:rsidRDefault="008725E3" w:rsidP="0006510C">
      <w:pPr>
        <w:pStyle w:val="Heading2"/>
        <w:spacing w:line="480" w:lineRule="auto"/>
        <w:rPr>
          <w:rFonts w:ascii="Calibri Light" w:eastAsia="Yu Gothic Light" w:hAnsi="Calibri Light" w:cs="Times New Roman"/>
          <w:b/>
        </w:rPr>
      </w:pPr>
      <w:r>
        <w:t>Comparison to controls</w:t>
      </w:r>
    </w:p>
    <w:p w14:paraId="4656B888" w14:textId="2C2D8C88" w:rsidR="00D50D70" w:rsidRPr="00CF0543" w:rsidRDefault="00B15138" w:rsidP="0006510C">
      <w:pPr>
        <w:spacing w:line="480" w:lineRule="auto"/>
      </w:pPr>
      <w:r>
        <w:t>Twenty-four of the 130 publications included comparison to at least one group of controls</w:t>
      </w:r>
      <w:r w:rsidR="003E3ADC">
        <w:t xml:space="preserve"> (Supplementary Figure </w:t>
      </w:r>
      <w:r w:rsidR="00D76EFC">
        <w:t>45</w:t>
      </w:r>
      <w:r w:rsidR="003E3ADC">
        <w:t>)</w:t>
      </w:r>
      <w:r w:rsidR="00CF0543">
        <w:t xml:space="preserve">. </w:t>
      </w:r>
      <w:r>
        <w:t xml:space="preserve">The majority of studies used test-negative controls (antigen and antibody, with some matching), but others used untested controls. </w:t>
      </w:r>
      <w:r w:rsidR="00FF0B62">
        <w:t>In</w:t>
      </w:r>
      <w:r w:rsidR="00D92244">
        <w:t xml:space="preserve"> community-based</w:t>
      </w:r>
      <w:r w:rsidR="00FF0B62">
        <w:t xml:space="preserve"> studies </w:t>
      </w:r>
      <w:r w:rsidR="00FD554D">
        <w:t xml:space="preserve">with </w:t>
      </w:r>
      <w:r w:rsidR="00FF0B62">
        <w:t xml:space="preserve">controls, the relative risk ranged between </w:t>
      </w:r>
      <w:r w:rsidR="008C004C">
        <w:t>1</w:t>
      </w:r>
      <w:r w:rsidR="00FF518F">
        <w:t xml:space="preserve">.0 to </w:t>
      </w:r>
      <w:r w:rsidR="003D146E">
        <w:t>51.</w:t>
      </w:r>
      <w:r w:rsidR="003D146E" w:rsidRPr="0007002D">
        <w:t xml:space="preserve">4 </w:t>
      </w:r>
      <w:r w:rsidR="00B607B7" w:rsidRPr="0007002D">
        <w:t xml:space="preserve">(pooled relative risk 2.7, 95% PI: 0.2 to 39.4) </w:t>
      </w:r>
      <w:r w:rsidR="00B5096C" w:rsidRPr="0007002D">
        <w:t xml:space="preserve">and the </w:t>
      </w:r>
      <w:r w:rsidR="00305B58" w:rsidRPr="0007002D">
        <w:t xml:space="preserve">absolute risk difference ranged between </w:t>
      </w:r>
      <w:r w:rsidR="00725EB4" w:rsidRPr="0007002D">
        <w:t xml:space="preserve">-1% </w:t>
      </w:r>
      <w:r w:rsidR="00305B58" w:rsidRPr="0007002D">
        <w:t xml:space="preserve">to </w:t>
      </w:r>
      <w:r w:rsidR="00332009" w:rsidRPr="0007002D">
        <w:t>3</w:t>
      </w:r>
      <w:r w:rsidR="00407AFB" w:rsidRPr="0007002D">
        <w:t>5</w:t>
      </w:r>
      <w:r w:rsidR="00332009" w:rsidRPr="0007002D">
        <w:t xml:space="preserve">% </w:t>
      </w:r>
      <w:r w:rsidR="00B607B7" w:rsidRPr="0007002D">
        <w:t xml:space="preserve">(pooled risk difference 10.1%, 95% PI: -12.7% to 32.8%) </w:t>
      </w:r>
      <w:r w:rsidR="003D146E" w:rsidRPr="0007002D">
        <w:t>(Supplementary Figure</w:t>
      </w:r>
      <w:r w:rsidR="00332009" w:rsidRPr="0007002D">
        <w:t>s</w:t>
      </w:r>
      <w:r w:rsidR="003D146E" w:rsidRPr="0007002D">
        <w:t xml:space="preserve"> </w:t>
      </w:r>
      <w:r w:rsidR="00D76EFC" w:rsidRPr="0007002D">
        <w:t>46-47</w:t>
      </w:r>
      <w:r w:rsidR="00AA265F" w:rsidRPr="0007002D">
        <w:t xml:space="preserve">). </w:t>
      </w:r>
      <w:r w:rsidR="00D50D70" w:rsidRPr="0007002D">
        <w:t xml:space="preserve">In community-based </w:t>
      </w:r>
      <w:r w:rsidR="00320FA5" w:rsidRPr="0007002D">
        <w:t>samples</w:t>
      </w:r>
      <w:r w:rsidR="00D50D70" w:rsidRPr="0007002D">
        <w:t xml:space="preserve"> with controls</w:t>
      </w:r>
      <w:r w:rsidR="00B34605" w:rsidRPr="0007002D">
        <w:t xml:space="preserve"> and assessed as having a low risk of bias</w:t>
      </w:r>
      <w:r w:rsidR="00320FA5" w:rsidRPr="0007002D">
        <w:t xml:space="preserve"> (n=4)</w:t>
      </w:r>
      <w:r w:rsidR="00D50D70" w:rsidRPr="0007002D">
        <w:t xml:space="preserve">, the pooled </w:t>
      </w:r>
      <w:r w:rsidR="00476FA3" w:rsidRPr="0007002D">
        <w:t>relative risk of experiencing symptoms/ill health</w:t>
      </w:r>
      <w:r w:rsidR="00D50D70" w:rsidRPr="0007002D">
        <w:t xml:space="preserve"> </w:t>
      </w:r>
      <w:r w:rsidR="00804E52" w:rsidRPr="0007002D">
        <w:t>after COVID</w:t>
      </w:r>
      <w:r w:rsidR="004C336F" w:rsidRPr="0007002D">
        <w:t>-</w:t>
      </w:r>
      <w:r w:rsidR="00804E52" w:rsidRPr="0007002D">
        <w:t xml:space="preserve">19 </w:t>
      </w:r>
      <w:r w:rsidR="00D50D70" w:rsidRPr="0007002D">
        <w:t xml:space="preserve">was </w:t>
      </w:r>
      <w:r w:rsidR="00476FA3" w:rsidRPr="0007002D">
        <w:t xml:space="preserve">1.33 </w:t>
      </w:r>
      <w:r w:rsidR="00804E52" w:rsidRPr="0007002D">
        <w:t>compared to controls (</w:t>
      </w:r>
      <w:r w:rsidR="00D50D70" w:rsidRPr="0007002D">
        <w:t xml:space="preserve">95% </w:t>
      </w:r>
      <w:r w:rsidR="00B607B7" w:rsidRPr="0007002D">
        <w:t>PI</w:t>
      </w:r>
      <w:r w:rsidR="00DE4C28" w:rsidRPr="0007002D">
        <w:t>:</w:t>
      </w:r>
      <w:r w:rsidR="00B607B7" w:rsidRPr="0007002D">
        <w:t xml:space="preserve"> </w:t>
      </w:r>
      <w:r w:rsidR="00476FA3" w:rsidRPr="0007002D">
        <w:t>1.</w:t>
      </w:r>
      <w:r w:rsidR="00B607B7" w:rsidRPr="0007002D">
        <w:t>30</w:t>
      </w:r>
      <w:r w:rsidR="00476FA3" w:rsidRPr="0007002D">
        <w:t>. 1.</w:t>
      </w:r>
      <w:r w:rsidR="00B607B7" w:rsidRPr="0007002D">
        <w:t xml:space="preserve">36, </w:t>
      </w:r>
      <w:r w:rsidR="00356EDF" w:rsidRPr="0007002D">
        <w:t>I</w:t>
      </w:r>
      <w:r w:rsidR="00356EDF" w:rsidRPr="0007002D">
        <w:rPr>
          <w:vertAlign w:val="superscript"/>
        </w:rPr>
        <w:t>2</w:t>
      </w:r>
      <w:r w:rsidR="00356EDF" w:rsidRPr="0007002D">
        <w:t>=</w:t>
      </w:r>
      <w:r w:rsidR="00ED0908" w:rsidRPr="0007002D">
        <w:t>28.1%</w:t>
      </w:r>
      <w:r w:rsidR="00D50D70" w:rsidRPr="0007002D">
        <w:t>)</w:t>
      </w:r>
      <w:r w:rsidR="009D47D8">
        <w:t xml:space="preserve"> (Figure </w:t>
      </w:r>
      <w:r w:rsidR="005A5D4C">
        <w:t>4</w:t>
      </w:r>
      <w:r w:rsidR="008920D6">
        <w:t>) and</w:t>
      </w:r>
      <w:r w:rsidR="0019198B">
        <w:t xml:space="preserve"> the</w:t>
      </w:r>
      <w:r w:rsidR="00C957D8">
        <w:t xml:space="preserve"> absolute</w:t>
      </w:r>
      <w:r w:rsidR="0019198B">
        <w:t xml:space="preserve"> </w:t>
      </w:r>
      <w:r w:rsidR="009D47D8">
        <w:t xml:space="preserve">risk difference </w:t>
      </w:r>
      <w:r w:rsidR="00C957D8">
        <w:t xml:space="preserve">between cases and controls </w:t>
      </w:r>
      <w:r w:rsidR="009D47D8">
        <w:t>ranged between</w:t>
      </w:r>
      <w:r w:rsidR="00160D25">
        <w:t xml:space="preserve"> </w:t>
      </w:r>
      <w:r w:rsidR="00AD7DDC">
        <w:t xml:space="preserve">1% to 9% (Supplementary Figure </w:t>
      </w:r>
      <w:r w:rsidR="00D76EFC">
        <w:t>48</w:t>
      </w:r>
      <w:r w:rsidR="0071774B">
        <w:t>).</w:t>
      </w:r>
    </w:p>
    <w:p w14:paraId="6A7EB884" w14:textId="5022B19A" w:rsidR="51836E40" w:rsidRPr="00892329" w:rsidRDefault="51836E40" w:rsidP="0006510C">
      <w:pPr>
        <w:spacing w:line="480" w:lineRule="auto"/>
        <w:rPr>
          <w:rFonts w:ascii="Calibri" w:eastAsia="Calibri" w:hAnsi="Calibri" w:cs="Calibri"/>
          <w:sz w:val="20"/>
          <w:szCs w:val="20"/>
        </w:rPr>
      </w:pPr>
      <w:r w:rsidRPr="00892329">
        <w:rPr>
          <w:rFonts w:ascii="Calibri" w:eastAsia="Calibri" w:hAnsi="Calibri" w:cs="Calibri"/>
          <w:color w:val="000000" w:themeColor="text1"/>
        </w:rPr>
        <w:t>There was no evidence of small-study effects such as publication bias</w:t>
      </w:r>
      <w:r w:rsidR="00D76EFC" w:rsidRPr="00892329">
        <w:rPr>
          <w:rFonts w:ascii="Calibri" w:eastAsia="Calibri" w:hAnsi="Calibri" w:cs="Calibri"/>
          <w:color w:val="000000" w:themeColor="text1"/>
        </w:rPr>
        <w:t xml:space="preserve"> (Supplementary Figure 49)</w:t>
      </w:r>
      <w:r w:rsidRPr="00892329">
        <w:rPr>
          <w:rFonts w:ascii="Calibri" w:eastAsia="Calibri" w:hAnsi="Calibri" w:cs="Calibri"/>
          <w:color w:val="000000" w:themeColor="text1"/>
        </w:rPr>
        <w:t>.</w:t>
      </w:r>
    </w:p>
    <w:p w14:paraId="33A6C466" w14:textId="38FC7AB2" w:rsidR="0085613C" w:rsidRDefault="0085613C" w:rsidP="0006510C">
      <w:pPr>
        <w:pStyle w:val="Heading1"/>
        <w:spacing w:line="480" w:lineRule="auto"/>
      </w:pPr>
      <w:bookmarkStart w:id="15" w:name="_Toc100737932"/>
      <w:r>
        <w:t>Discussion</w:t>
      </w:r>
      <w:bookmarkEnd w:id="15"/>
    </w:p>
    <w:p w14:paraId="76F52200" w14:textId="1E1238DB" w:rsidR="00EA1C67" w:rsidRDefault="107FDACC" w:rsidP="0006510C">
      <w:pPr>
        <w:spacing w:line="480" w:lineRule="auto"/>
      </w:pPr>
      <w:r>
        <w:t xml:space="preserve">This systematic review which included 120 studies assessing Long Covid symptoms, functional status, or pathology published up to November 2021 demonstrates </w:t>
      </w:r>
      <w:r w:rsidR="007F538F">
        <w:t xml:space="preserve">substantial between-study </w:t>
      </w:r>
      <w:r w:rsidR="00BC29C7">
        <w:lastRenderedPageBreak/>
        <w:t>heterogeneity and</w:t>
      </w:r>
      <w:r>
        <w:t xml:space="preserve"> </w:t>
      </w:r>
      <w:r w:rsidR="444D4E81">
        <w:t>wide variation in</w:t>
      </w:r>
      <w:r w:rsidR="480FE315">
        <w:t xml:space="preserve"> prevalence estimates</w:t>
      </w:r>
      <w:r w:rsidR="00BC29C7">
        <w:t>. This is</w:t>
      </w:r>
      <w:r w:rsidR="480FE315">
        <w:t xml:space="preserve"> due to differences </w:t>
      </w:r>
      <w:r w:rsidR="405779FB">
        <w:t>sources of study sample</w:t>
      </w:r>
      <w:r w:rsidR="71E71397">
        <w:t>s</w:t>
      </w:r>
      <w:r w:rsidR="01E7A821">
        <w:t xml:space="preserve"> (community</w:t>
      </w:r>
      <w:r w:rsidR="36348827">
        <w:t>,</w:t>
      </w:r>
      <w:r w:rsidR="01E7A821">
        <w:t xml:space="preserve"> outpatient clinic</w:t>
      </w:r>
      <w:r w:rsidR="60BBB587">
        <w:t>,</w:t>
      </w:r>
      <w:r w:rsidR="01E7A821">
        <w:t xml:space="preserve"> occupational</w:t>
      </w:r>
      <w:r w:rsidR="28A080B9">
        <w:t>,</w:t>
      </w:r>
      <w:r w:rsidR="01E7A821">
        <w:t xml:space="preserve"> hospitalised)</w:t>
      </w:r>
      <w:r w:rsidR="00AC0BD5">
        <w:t xml:space="preserve"> and </w:t>
      </w:r>
      <w:r w:rsidR="327A7DF8">
        <w:t>number of assessed symptoms and method of assessment</w:t>
      </w:r>
      <w:r w:rsidR="01E7A821">
        <w:t xml:space="preserve"> (self-reported individual or collective symptoms</w:t>
      </w:r>
      <w:r w:rsidR="6E1AB3A1">
        <w:t>,</w:t>
      </w:r>
      <w:r w:rsidR="01E7A821">
        <w:t xml:space="preserve"> healthcare records</w:t>
      </w:r>
      <w:r w:rsidR="481CA8BA">
        <w:t xml:space="preserve">, </w:t>
      </w:r>
      <w:r w:rsidR="01E7A821">
        <w:t>clinical investigation</w:t>
      </w:r>
      <w:r w:rsidR="00BC29C7">
        <w:t>s</w:t>
      </w:r>
      <w:r w:rsidR="01E7A821">
        <w:t xml:space="preserve"> at follow up)</w:t>
      </w:r>
      <w:r w:rsidR="327A7DF8">
        <w:t xml:space="preserve">. </w:t>
      </w:r>
      <w:r w:rsidR="000A56D1">
        <w:t xml:space="preserve">The only pooled estimate with low between-study heterogeneity was a 33% </w:t>
      </w:r>
      <w:r w:rsidR="000A56D1" w:rsidRPr="0007002D">
        <w:t xml:space="preserve">(95% </w:t>
      </w:r>
      <w:r w:rsidR="007F538F" w:rsidRPr="0007002D">
        <w:t>P</w:t>
      </w:r>
      <w:r w:rsidR="000A56D1" w:rsidRPr="0007002D">
        <w:t>I</w:t>
      </w:r>
      <w:r w:rsidR="007F538F" w:rsidRPr="0007002D">
        <w:t>:</w:t>
      </w:r>
      <w:r w:rsidR="000A56D1" w:rsidRPr="0007002D">
        <w:t xml:space="preserve"> 3</w:t>
      </w:r>
      <w:r w:rsidR="007F538F" w:rsidRPr="0007002D">
        <w:t xml:space="preserve">0% to </w:t>
      </w:r>
      <w:r w:rsidR="000A56D1" w:rsidRPr="0007002D">
        <w:t>3</w:t>
      </w:r>
      <w:r w:rsidR="007F538F" w:rsidRPr="0007002D">
        <w:t>6%</w:t>
      </w:r>
      <w:r w:rsidR="000A56D1" w:rsidRPr="0007002D">
        <w:t>)</w:t>
      </w:r>
      <w:r w:rsidR="000A56D1">
        <w:t xml:space="preserve"> excess risk of experiencing prolonged symptoms in COVID-19 cases compared to controls</w:t>
      </w:r>
      <w:r w:rsidR="007F538F">
        <w:t xml:space="preserve"> in community-based studies with low risk of bias</w:t>
      </w:r>
      <w:r w:rsidR="000A56D1">
        <w:t xml:space="preserve">. </w:t>
      </w:r>
      <w:r w:rsidR="5910C9C7">
        <w:t>Although studies that included controls showed</w:t>
      </w:r>
      <w:r w:rsidR="433663A7">
        <w:t xml:space="preserve">, </w:t>
      </w:r>
      <w:r w:rsidR="5910C9C7">
        <w:t>on the whole</w:t>
      </w:r>
      <w:r w:rsidR="433663A7">
        <w:t xml:space="preserve">, </w:t>
      </w:r>
      <w:r w:rsidR="5910C9C7">
        <w:t xml:space="preserve">lower </w:t>
      </w:r>
      <w:r w:rsidR="006279DA">
        <w:t xml:space="preserve">net </w:t>
      </w:r>
      <w:r w:rsidR="5910C9C7">
        <w:t>prevalence of Long Covid tha</w:t>
      </w:r>
      <w:r w:rsidR="7BAD2AE0">
        <w:t>n</w:t>
      </w:r>
      <w:r w:rsidR="5910C9C7">
        <w:t xml:space="preserve"> s</w:t>
      </w:r>
      <w:r w:rsidR="433663A7">
        <w:t xml:space="preserve">tudies that did not, the evidence from </w:t>
      </w:r>
      <w:r w:rsidR="7BAD2AE0">
        <w:t xml:space="preserve">most of these </w:t>
      </w:r>
      <w:r w:rsidR="433663A7">
        <w:t xml:space="preserve">studies is </w:t>
      </w:r>
      <w:r w:rsidR="19B948BE">
        <w:t>that COVID</w:t>
      </w:r>
      <w:r w:rsidR="70D1E6D2">
        <w:t>-1</w:t>
      </w:r>
      <w:r w:rsidR="19B948BE">
        <w:t>9 is associated with a s</w:t>
      </w:r>
      <w:r w:rsidR="40036B22">
        <w:t>ubstantially</w:t>
      </w:r>
      <w:r w:rsidR="19B948BE">
        <w:t xml:space="preserve"> higher risk of being ill 12 weeks </w:t>
      </w:r>
      <w:r w:rsidR="6ABEAFDB">
        <w:t xml:space="preserve">after </w:t>
      </w:r>
      <w:r w:rsidR="003B7799">
        <w:t>infection</w:t>
      </w:r>
      <w:r w:rsidR="19B948BE">
        <w:t xml:space="preserve"> than those </w:t>
      </w:r>
      <w:r w:rsidR="16D29452">
        <w:t>not infected.</w:t>
      </w:r>
      <w:r w:rsidR="006279DA">
        <w:t xml:space="preserve"> </w:t>
      </w:r>
    </w:p>
    <w:p w14:paraId="26E7A89E" w14:textId="3C1BF829" w:rsidR="00F64887" w:rsidRDefault="00A264CA" w:rsidP="0006510C">
      <w:pPr>
        <w:spacing w:line="480" w:lineRule="auto"/>
      </w:pPr>
      <w:r>
        <w:t xml:space="preserve">In characterising Long Covid, the </w:t>
      </w:r>
      <w:r w:rsidR="008F7FFE">
        <w:t xml:space="preserve">review </w:t>
      </w:r>
      <w:r w:rsidR="00C27048">
        <w:t>demonstrated</w:t>
      </w:r>
      <w:r w:rsidR="00A60C04">
        <w:t xml:space="preserve"> </w:t>
      </w:r>
      <w:r w:rsidR="00FF6CAA">
        <w:t xml:space="preserve">higher prevalence estimates in </w:t>
      </w:r>
      <w:r w:rsidR="00F16634">
        <w:t xml:space="preserve">study samples where a substantial proportion </w:t>
      </w:r>
      <w:r w:rsidR="00C27048">
        <w:t xml:space="preserve">of included individuals </w:t>
      </w:r>
      <w:r w:rsidR="00F16634">
        <w:t xml:space="preserve">were </w:t>
      </w:r>
      <w:r w:rsidR="00CA540B">
        <w:t>hospitalis</w:t>
      </w:r>
      <w:r w:rsidR="00F16634">
        <w:t>ed during the acute phase of the infection and/or had</w:t>
      </w:r>
      <w:r w:rsidR="00D27DDD">
        <w:t xml:space="preserve"> </w:t>
      </w:r>
      <w:r w:rsidR="00817BFA">
        <w:t>sever</w:t>
      </w:r>
      <w:r w:rsidR="00FF6CAA">
        <w:t>e</w:t>
      </w:r>
      <w:r w:rsidR="00817BFA">
        <w:t xml:space="preserve"> acute </w:t>
      </w:r>
      <w:r w:rsidR="00F16634">
        <w:t>disease</w:t>
      </w:r>
      <w:r w:rsidR="00416047">
        <w:t xml:space="preserve">. It is difficult to comment on prevalence </w:t>
      </w:r>
      <w:r w:rsidR="00A70486">
        <w:t xml:space="preserve">difference </w:t>
      </w:r>
      <w:r w:rsidR="00416047">
        <w:t>by ethnicity,</w:t>
      </w:r>
      <w:r w:rsidR="00817BFA">
        <w:t xml:space="preserve"> </w:t>
      </w:r>
      <w:r w:rsidR="00C27048">
        <w:t>deprivation</w:t>
      </w:r>
      <w:r w:rsidR="005C5A0C">
        <w:t xml:space="preserve"> or gender as although we conducted subgroup analyses by proportion of participants </w:t>
      </w:r>
      <w:r w:rsidR="00680844">
        <w:t>by gender or ethnicity in included studies, th</w:t>
      </w:r>
      <w:r w:rsidR="00A70486">
        <w:t>e difference between the prediction estimates</w:t>
      </w:r>
      <w:r w:rsidR="00680844">
        <w:t xml:space="preserve"> may be related to other confounding factors, such as</w:t>
      </w:r>
      <w:r w:rsidR="00A70486">
        <w:t>,</w:t>
      </w:r>
      <w:r w:rsidR="00680844">
        <w:t xml:space="preserve"> for example</w:t>
      </w:r>
      <w:r w:rsidR="00A70486">
        <w:t>,</w:t>
      </w:r>
      <w:r w:rsidR="00680844">
        <w:t xml:space="preserve"> </w:t>
      </w:r>
      <w:r w:rsidR="00600452">
        <w:t>studies that included more males may indicate that they also include a high proportion of those who had severe acute illness</w:t>
      </w:r>
      <w:r w:rsidR="00A62CE5">
        <w:fldChar w:fldCharType="begin"/>
      </w:r>
      <w:r w:rsidR="00A62CE5">
        <w:instrText xml:space="preserve"> ADDIN EN.CITE &lt;EndNote&gt;&lt;Cite&gt;&lt;Author&gt;Scully&lt;/Author&gt;&lt;Year&gt;2021&lt;/Year&gt;&lt;RecNum&gt;6371&lt;/RecNum&gt;&lt;DisplayText&gt;(144)&lt;/DisplayText&gt;&lt;record&gt;&lt;rec-number&gt;6371&lt;/rec-number&gt;&lt;foreign-keys&gt;&lt;key app="EN" db-id="pvxd05p2yewfz6earpxxasf7rwds20fer50s" timestamp="1679942424"&gt;6371&lt;/key&gt;&lt;/foreign-keys&gt;&lt;ref-type name="Journal Article"&gt;17&lt;/ref-type&gt;&lt;contributors&gt;&lt;authors&gt;&lt;author&gt;Scully, Eileen P.&lt;/author&gt;&lt;author&gt;Schumock, Grant&lt;/author&gt;&lt;author&gt;Fu, Martina&lt;/author&gt;&lt;author&gt;Massaccesi, Guido&lt;/author&gt;&lt;author&gt;Muschelli, John&lt;/author&gt;&lt;author&gt;Betz, Joshua&lt;/author&gt;&lt;author&gt;Klein, Eili Y.&lt;/author&gt;&lt;author&gt;West, Natalie E.&lt;/author&gt;&lt;author&gt;Robinson, Matthew&lt;/author&gt;&lt;author&gt;Garibaldi, Brian T.&lt;/author&gt;&lt;author&gt;Bandeen-Roche, Karen&lt;/author&gt;&lt;author&gt;Zeger, Scott&lt;/author&gt;&lt;author&gt;Klein, Sabra L.&lt;/author&gt;&lt;author&gt;Gupta, Amita&lt;/author&gt;&lt;author&gt;for the, J. H. Crown registry team&lt;/author&gt;&lt;/authors&gt;&lt;/contributors&gt;&lt;titles&gt;&lt;title&gt;Sex and Gender Differences in Testing, Hospital Admission, Clinical Presentation, and Drivers of Severe Outcomes From COVID-19&lt;/title&gt;&lt;secondary-title&gt;Open Forum Infectious Diseases&lt;/secondary-title&gt;&lt;/titles&gt;&lt;periodical&gt;&lt;full-title&gt;Open forum infectious diseases&lt;/full-title&gt;&lt;/periodical&gt;&lt;pages&gt;ofab448&lt;/pages&gt;&lt;volume&gt;8&lt;/volume&gt;&lt;number&gt;9&lt;/number&gt;&lt;dates&gt;&lt;year&gt;2021&lt;/year&gt;&lt;/dates&gt;&lt;isbn&gt;2328-8957&lt;/isbn&gt;&lt;urls&gt;&lt;related-urls&gt;&lt;url&gt;https://doi.org/10.1093/ofid/ofab448&lt;/url&gt;&lt;/related-urls&gt;&lt;/urls&gt;&lt;electronic-resource-num&gt;10.1093/ofid/ofab448&lt;/electronic-resource-num&gt;&lt;access-date&gt;3/27/2023&lt;/access-date&gt;&lt;/record&gt;&lt;/Cite&gt;&lt;/EndNote&gt;</w:instrText>
      </w:r>
      <w:r w:rsidR="00A62CE5">
        <w:fldChar w:fldCharType="separate"/>
      </w:r>
      <w:r w:rsidR="00A62CE5">
        <w:rPr>
          <w:noProof/>
        </w:rPr>
        <w:t>(144)</w:t>
      </w:r>
      <w:r w:rsidR="00A62CE5">
        <w:fldChar w:fldCharType="end"/>
      </w:r>
      <w:r w:rsidR="00E3013B">
        <w:t xml:space="preserve">.  </w:t>
      </w:r>
      <w:r w:rsidR="00060C6D">
        <w:t>M</w:t>
      </w:r>
      <w:r w:rsidR="00D178E9">
        <w:t>a</w:t>
      </w:r>
      <w:r w:rsidR="002E6ED3">
        <w:t xml:space="preserve">ny studies did not report </w:t>
      </w:r>
      <w:r w:rsidR="00765437">
        <w:t>ethnicity</w:t>
      </w:r>
      <w:r w:rsidR="006767C1">
        <w:t xml:space="preserve"> or</w:t>
      </w:r>
      <w:r w:rsidR="00765437">
        <w:t xml:space="preserve"> deprivation</w:t>
      </w:r>
      <w:r w:rsidR="002715BC">
        <w:t>.  T</w:t>
      </w:r>
      <w:r w:rsidR="009C29AA">
        <w:t>hese factors will be important to include in</w:t>
      </w:r>
      <w:r w:rsidR="007040B1">
        <w:t xml:space="preserve"> future studies if a comprehensive understanding</w:t>
      </w:r>
      <w:r w:rsidR="0057256B">
        <w:t xml:space="preserve"> </w:t>
      </w:r>
      <w:r w:rsidR="00350DD2">
        <w:t>of Long Covid</w:t>
      </w:r>
      <w:r w:rsidR="002715BC">
        <w:t xml:space="preserve"> and</w:t>
      </w:r>
      <w:r w:rsidR="00C148B9">
        <w:t xml:space="preserve"> inequity</w:t>
      </w:r>
      <w:r w:rsidR="00480A94">
        <w:t xml:space="preserve"> </w:t>
      </w:r>
      <w:r w:rsidR="00C05E3A">
        <w:t>is to be gained</w:t>
      </w:r>
      <w:r w:rsidR="00C148B9">
        <w:t>.</w:t>
      </w:r>
    </w:p>
    <w:p w14:paraId="5BCE1E5B" w14:textId="4B51A592" w:rsidR="00D82208" w:rsidRDefault="00092ECB" w:rsidP="0006510C">
      <w:pPr>
        <w:spacing w:line="480" w:lineRule="auto"/>
      </w:pPr>
      <w:r w:rsidRPr="00092ECB">
        <w:t>Long Covid’s proposed pathophysiological mechanisms are multiple and potentially overlapping including persisting viral reservoirs, immune dysfunction, micro-clotting and end-organ damage</w:t>
      </w:r>
      <w:r w:rsidR="00B556DF">
        <w:fldChar w:fldCharType="begin"/>
      </w:r>
      <w:r w:rsidR="00B556DF">
        <w:instrText xml:space="preserve"> ADDIN EN.CITE &lt;EndNote&gt;&lt;Cite&gt;&lt;Author&gt;Davis&lt;/Author&gt;&lt;Year&gt;2023&lt;/Year&gt;&lt;RecNum&gt;6292&lt;/RecNum&gt;&lt;DisplayText&gt;(145)&lt;/DisplayText&gt;&lt;record&gt;&lt;rec-number&gt;6292&lt;/rec-number&gt;&lt;foreign-keys&gt;&lt;key app="EN" db-id="pvxd05p2yewfz6earpxxasf7rwds20fer50s" timestamp="1674822761" guid="cd5c4138-5706-4bdb-af6c-19ac248fad30"&gt;6292&lt;/key&gt;&lt;/foreign-keys&gt;&lt;ref-type name="Journal Article"&gt;17&lt;/ref-type&gt;&lt;contributors&gt;&lt;authors&gt;&lt;author&gt;Davis, Hannah E.&lt;/author&gt;&lt;author&gt;McCorkell, Lisa&lt;/author&gt;&lt;author&gt;Vogel, Julia Moore&lt;/author&gt;&lt;author&gt;Topol, Eric J.&lt;/author&gt;&lt;/authors&gt;&lt;/contributors&gt;&lt;titles&gt;&lt;title&gt;Long COVID: major findings, mechanisms and recommendations&lt;/title&gt;&lt;secondary-title&gt;Nature Reviews Microbiology&lt;/secondary-title&gt;&lt;/titles&gt;&lt;periodical&gt;&lt;full-title&gt;Nature Reviews Microbiology&lt;/full-title&gt;&lt;/periodical&gt;&lt;dates&gt;&lt;year&gt;2023&lt;/year&gt;&lt;pub-dates&gt;&lt;date&gt;2023/01/13&lt;/date&gt;&lt;/pub-dates&gt;&lt;/dates&gt;&lt;isbn&gt;1740-1534&lt;/isbn&gt;&lt;urls&gt;&lt;related-urls&gt;&lt;url&gt;https://doi.org/10.1038/s41579-022-00846-2&lt;/url&gt;&lt;/related-urls&gt;&lt;/urls&gt;&lt;electronic-resource-num&gt;10.1038/s41579-022-00846-2&lt;/electronic-resource-num&gt;&lt;/record&gt;&lt;/Cite&gt;&lt;/EndNote&gt;</w:instrText>
      </w:r>
      <w:r w:rsidR="00B556DF">
        <w:fldChar w:fldCharType="separate"/>
      </w:r>
      <w:r w:rsidR="00B556DF">
        <w:rPr>
          <w:noProof/>
        </w:rPr>
        <w:t>(145)</w:t>
      </w:r>
      <w:r w:rsidR="00B556DF">
        <w:fldChar w:fldCharType="end"/>
      </w:r>
      <w:r w:rsidRPr="00092ECB">
        <w:t xml:space="preserve">. </w:t>
      </w:r>
      <w:r>
        <w:t xml:space="preserve">It is concerning that studies that specifically </w:t>
      </w:r>
      <w:r w:rsidR="00C23862">
        <w:t xml:space="preserve">investigated for pathology tend to report higher prevalence estimates than those depending on healthcare records or even self reporting of symptoms. </w:t>
      </w:r>
      <w:r w:rsidR="0008699F">
        <w:t xml:space="preserve">The review </w:t>
      </w:r>
      <w:r w:rsidR="00C05E3A">
        <w:t>found</w:t>
      </w:r>
      <w:r w:rsidR="0008699F">
        <w:t xml:space="preserve"> that </w:t>
      </w:r>
      <w:r w:rsidR="00D444B9">
        <w:t xml:space="preserve">Long Covid presents a significant burden of </w:t>
      </w:r>
      <w:r w:rsidR="00C35594">
        <w:t xml:space="preserve">functional disability, </w:t>
      </w:r>
      <w:r w:rsidR="00D444B9">
        <w:t>symptoms and pathology</w:t>
      </w:r>
      <w:r w:rsidR="000040E8">
        <w:t xml:space="preserve">, </w:t>
      </w:r>
      <w:r w:rsidR="00C05E3A">
        <w:t xml:space="preserve">with </w:t>
      </w:r>
      <w:r w:rsidR="00727754">
        <w:t xml:space="preserve">a pooled estimate of 34.5% of people </w:t>
      </w:r>
      <w:r w:rsidR="00727754" w:rsidRPr="009A4F0C">
        <w:t xml:space="preserve">not returning to full </w:t>
      </w:r>
      <w:r w:rsidR="00727754" w:rsidRPr="009A4F0C">
        <w:lastRenderedPageBreak/>
        <w:t>health/fitness after at least 12 weeks</w:t>
      </w:r>
      <w:r w:rsidR="00727754">
        <w:t xml:space="preserve">, </w:t>
      </w:r>
      <w:r w:rsidR="002D21F7">
        <w:t>and</w:t>
      </w:r>
      <w:r w:rsidR="00A042E0">
        <w:t xml:space="preserve"> </w:t>
      </w:r>
      <w:r w:rsidR="00C72B4F">
        <w:t xml:space="preserve">estimates of the </w:t>
      </w:r>
      <w:r w:rsidR="00A042E0">
        <w:t>most common symptoms</w:t>
      </w:r>
      <w:r w:rsidR="000C0446">
        <w:t xml:space="preserve">/pathology </w:t>
      </w:r>
      <w:r w:rsidR="00C72B4F">
        <w:t>including lung pathology (38.9%)</w:t>
      </w:r>
      <w:r w:rsidR="00D23B0A">
        <w:t>, fatigue (34.5%), breathing problems (14.9%), sleep problems (13</w:t>
      </w:r>
      <w:r w:rsidR="00185BB2">
        <w:t>.</w:t>
      </w:r>
      <w:r w:rsidR="00D23B0A">
        <w:t>2%) and tingling or itching (11</w:t>
      </w:r>
      <w:r w:rsidR="00185BB2">
        <w:t>.</w:t>
      </w:r>
      <w:r w:rsidR="00D23B0A">
        <w:t>3%).</w:t>
      </w:r>
      <w:r w:rsidR="00173AFB">
        <w:t xml:space="preserve"> </w:t>
      </w:r>
      <w:r w:rsidR="00592F4C">
        <w:t xml:space="preserve"> The paucity of long-term longitudinal studies following individuals’ disease progression means it is difficult to comment on which symptoms are most persistent over time.</w:t>
      </w:r>
    </w:p>
    <w:p w14:paraId="68D3CFF5" w14:textId="436F1005" w:rsidR="00EA1C67" w:rsidRDefault="00F47A2E" w:rsidP="0006510C">
      <w:pPr>
        <w:spacing w:line="480" w:lineRule="auto"/>
      </w:pPr>
      <w:r>
        <w:t xml:space="preserve">The UK’s Office </w:t>
      </w:r>
      <w:r w:rsidR="00A07B44">
        <w:t>for</w:t>
      </w:r>
      <w:r>
        <w:t xml:space="preserve"> National Statistics (ONS) produces population-level </w:t>
      </w:r>
      <w:r w:rsidR="0089301D">
        <w:t xml:space="preserve">Long Covid prevalence </w:t>
      </w:r>
      <w:r>
        <w:t>estimates</w:t>
      </w:r>
      <w:r w:rsidR="00F80133">
        <w:t xml:space="preserve"> where</w:t>
      </w:r>
      <w:r>
        <w:t xml:space="preserve"> the denominator is the whole population in the specific reported population group</w:t>
      </w:r>
      <w:r w:rsidR="00C97E27">
        <w:t xml:space="preserve">, </w:t>
      </w:r>
      <w:r>
        <w:t>for example, by age, sex, or occupation</w:t>
      </w:r>
      <w:r w:rsidR="00245E2B">
        <w:fldChar w:fldCharType="begin"/>
      </w:r>
      <w:r w:rsidR="00B556DF">
        <w:instrText xml:space="preserve"> ADDIN EN.CITE &lt;EndNote&gt;&lt;Cite&gt;&lt;Author&gt;Office for National Statistics&lt;/Author&gt;&lt;Year&gt;2022&lt;/Year&gt;&lt;RecNum&gt;156&lt;/RecNum&gt;&lt;DisplayText&gt;(146)&lt;/DisplayText&gt;&lt;record&gt;&lt;rec-number&gt;156&lt;/rec-number&gt;&lt;foreign-keys&gt;&lt;key app="EN" db-id="pvxd05p2yewfz6earpxxasf7rwds20fer50s" timestamp="1663843952" guid="adc702a4-e2f1-4c4f-8f37-f183703a991d"&gt;156&lt;/key&gt;&lt;/foreign-keys&gt;&lt;ref-type name="Dataset"&gt;59&lt;/ref-type&gt;&lt;contributors&gt;&lt;authors&gt;&lt;author&gt;Office for National Statistics,&lt;/author&gt;&lt;/authors&gt;&lt;secondary-authors&gt;&lt;author&gt;Office for National Statistics&lt;/author&gt;&lt;/secondary-authors&gt;&lt;/contributors&gt;&lt;titles&gt;&lt;title&gt;Prevalence of ongoing symptoms following coronavirus (COVID-19) infection in the UK: 1 September 2022&lt;/title&gt;&lt;/titles&gt;&lt;dates&gt;&lt;year&gt;2022&lt;/year&gt;&lt;/dates&gt;&lt;urls&gt;&lt;/urls&gt;&lt;electronic-resource-num&gt;https://www.ons.gov.uk/peoplepopulationandcommunity/healthandsocialcare/conditionsanddiseases/bulletins/prevalenceofongoingsymptomsfollowingcoronaviruscovid19infectionintheuk/1september2022 &lt;/electronic-resource-num&gt;&lt;/record&gt;&lt;/Cite&gt;&lt;/EndNote&gt;</w:instrText>
      </w:r>
      <w:r w:rsidR="00245E2B">
        <w:fldChar w:fldCharType="separate"/>
      </w:r>
      <w:r w:rsidR="00B556DF">
        <w:rPr>
          <w:noProof/>
        </w:rPr>
        <w:t>(146)</w:t>
      </w:r>
      <w:r w:rsidR="00245E2B">
        <w:fldChar w:fldCharType="end"/>
      </w:r>
      <w:r>
        <w:t xml:space="preserve">. These fall out of our </w:t>
      </w:r>
      <w:r w:rsidR="00E8535F">
        <w:t>in</w:t>
      </w:r>
      <w:r>
        <w:t xml:space="preserve">clusion criteria. </w:t>
      </w:r>
      <w:r w:rsidR="0080163B">
        <w:t>T</w:t>
      </w:r>
      <w:r>
        <w:t xml:space="preserve">he ONS also produced prevalence estimates </w:t>
      </w:r>
      <w:r w:rsidR="009B6B9E">
        <w:t>based on following up those with confirmed SARSCoV2 infection and we used the most recent estimate within the review’s search period</w:t>
      </w:r>
      <w:r w:rsidR="00BF4CE5">
        <w:fldChar w:fldCharType="begin"/>
      </w:r>
      <w:r w:rsidR="00445383">
        <w:instrText xml:space="preserve"> ADDIN EN.CITE &lt;EndNote&gt;&lt;Cite&gt;&lt;Author&gt;Office for National Statistics&lt;/Author&gt;&lt;Year&gt;2021&lt;/Year&gt;&lt;RecNum&gt;134&lt;/RecNum&gt;&lt;DisplayText&gt;(9)&lt;/DisplayText&gt;&lt;record&gt;&lt;rec-number&gt;134&lt;/rec-number&gt;&lt;foreign-keys&gt;&lt;key app="EN" db-id="pvxd05p2yewfz6earpxxasf7rwds20fer50s" timestamp="1661439509" guid="aacfae26-243f-4650-b449-d5e8068d3bd4"&gt;134&lt;/key&gt;&lt;/foreign-keys&gt;&lt;ref-type name="Dataset"&gt;59&lt;/ref-type&gt;&lt;contributors&gt;&lt;authors&gt;&lt;author&gt;Office for National Statistics,&lt;/author&gt;&lt;/authors&gt;&lt;secondary-authors&gt;&lt;author&gt;Office for National Statistics&lt;/author&gt;&lt;/secondary-authors&gt;&lt;/contributors&gt;&lt;titles&gt;&lt;title&gt;Technical article: Updated estimates of the prevalence of post-acute symptoms among people with coronavirus (COVID-19) in the UK: 26 April 2020 to 1 August 2021&lt;/title&gt;&lt;secondary-title&gt;Office for National Statistics&lt;/secondary-title&gt;&lt;/titles&gt;&lt;section&gt;16 September 2021&lt;/section&gt;&lt;dates&gt;&lt;year&gt;2021&lt;/year&gt;&lt;/dates&gt;&lt;urls&gt;&lt;/urls&gt;&lt;/record&gt;&lt;/Cite&gt;&lt;/EndNote&gt;</w:instrText>
      </w:r>
      <w:r w:rsidR="00BF4CE5">
        <w:fldChar w:fldCharType="separate"/>
      </w:r>
      <w:r w:rsidR="00445383">
        <w:rPr>
          <w:noProof/>
        </w:rPr>
        <w:t>(9)</w:t>
      </w:r>
      <w:r w:rsidR="00BF4CE5">
        <w:fldChar w:fldCharType="end"/>
      </w:r>
      <w:r w:rsidR="009B6B9E">
        <w:t xml:space="preserve">. This study </w:t>
      </w:r>
      <w:r w:rsidR="0089301D">
        <w:t>used</w:t>
      </w:r>
      <w:r w:rsidR="009B6B9E">
        <w:t xml:space="preserve"> multiple approaches including assessing individual symptoms</w:t>
      </w:r>
      <w:r w:rsidR="00EA1C67">
        <w:t xml:space="preserve"> compared to controls</w:t>
      </w:r>
      <w:r w:rsidR="009B6B9E">
        <w:t xml:space="preserve"> </w:t>
      </w:r>
      <w:r w:rsidR="007B4659">
        <w:t>and asking partici</w:t>
      </w:r>
      <w:r w:rsidR="00443FB7">
        <w:t>pants if they believe they have Long Covi</w:t>
      </w:r>
      <w:r w:rsidR="002E7DD6">
        <w:t>d.</w:t>
      </w:r>
      <w:r w:rsidR="00FA3505">
        <w:t xml:space="preserve"> The latter approach, in the absence of a standardised </w:t>
      </w:r>
      <w:r w:rsidR="00726802">
        <w:t xml:space="preserve">method of assessment, </w:t>
      </w:r>
      <w:r w:rsidR="008A47FF">
        <w:t>may</w:t>
      </w:r>
      <w:r w:rsidR="00726802">
        <w:t xml:space="preserve"> </w:t>
      </w:r>
      <w:r w:rsidR="008A47FF">
        <w:t xml:space="preserve">realistically be </w:t>
      </w:r>
      <w:r w:rsidR="00726802">
        <w:t xml:space="preserve">the best way to assess </w:t>
      </w:r>
      <w:r w:rsidR="00F270AF">
        <w:t xml:space="preserve">the presence </w:t>
      </w:r>
      <w:r w:rsidR="003F340D">
        <w:t>of</w:t>
      </w:r>
      <w:r w:rsidR="00F270AF">
        <w:t xml:space="preserve"> Long Covid as most people will take the combination of their symptoms, duration, fluctuation, effect on functional ability and change from pre-COVID19 health to shape their responses. </w:t>
      </w:r>
      <w:r w:rsidR="002E7DD6">
        <w:t xml:space="preserve"> </w:t>
      </w:r>
    </w:p>
    <w:p w14:paraId="01C96826" w14:textId="15927342" w:rsidR="00BE4389" w:rsidRDefault="01200832" w:rsidP="0006510C">
      <w:pPr>
        <w:spacing w:line="480" w:lineRule="auto"/>
      </w:pPr>
      <w:r>
        <w:t>T</w:t>
      </w:r>
      <w:r w:rsidR="6C6222F9">
        <w:t>he</w:t>
      </w:r>
      <w:r w:rsidR="00F77EFB">
        <w:t xml:space="preserve"> lack of consensus on the precise definition of </w:t>
      </w:r>
      <w:r w:rsidR="00B94BD1">
        <w:t xml:space="preserve">Long Covid plays an important part in the </w:t>
      </w:r>
      <w:r w:rsidR="2655F6B7">
        <w:t>wide</w:t>
      </w:r>
      <w:r w:rsidR="00B94BD1">
        <w:t xml:space="preserve"> differences in prevalence assessments, however we found that specifically the way the question is asked and the source of retrieved clinical information at follow-up </w:t>
      </w:r>
      <w:r w:rsidR="00B76827">
        <w:t>are likely to play a crucial role. T</w:t>
      </w:r>
      <w:r w:rsidR="00B71BCE">
        <w:t>he ONS study is an example of how different methods of assessment at time of follow-up can produce substantially different Long Covid estimates</w:t>
      </w:r>
      <w:r w:rsidR="008E5186">
        <w:fldChar w:fldCharType="begin"/>
      </w:r>
      <w:r w:rsidR="00445383">
        <w:instrText xml:space="preserve"> ADDIN EN.CITE &lt;EndNote&gt;&lt;Cite&gt;&lt;Author&gt;Office for National Statistics&lt;/Author&gt;&lt;Year&gt;2021&lt;/Year&gt;&lt;RecNum&gt;134&lt;/RecNum&gt;&lt;DisplayText&gt;(9)&lt;/DisplayText&gt;&lt;record&gt;&lt;rec-number&gt;134&lt;/rec-number&gt;&lt;foreign-keys&gt;&lt;key app="EN" db-id="pvxd05p2yewfz6earpxxasf7rwds20fer50s" timestamp="1661439509" guid="aacfae26-243f-4650-b449-d5e8068d3bd4"&gt;134&lt;/key&gt;&lt;/foreign-keys&gt;&lt;ref-type name="Dataset"&gt;59&lt;/ref-type&gt;&lt;contributors&gt;&lt;authors&gt;&lt;author&gt;Office for National Statistics,&lt;/author&gt;&lt;/authors&gt;&lt;secondary-authors&gt;&lt;author&gt;Office for National Statistics&lt;/author&gt;&lt;/secondary-authors&gt;&lt;/contributors&gt;&lt;titles&gt;&lt;title&gt;Technical article: Updated estimates of the prevalence of post-acute symptoms among people with coronavirus (COVID-19) in the UK: 26 April 2020 to 1 August 2021&lt;/title&gt;&lt;secondary-title&gt;Office for National Statistics&lt;/secondary-title&gt;&lt;/titles&gt;&lt;section&gt;16 September 2021&lt;/section&gt;&lt;dates&gt;&lt;year&gt;2021&lt;/year&gt;&lt;/dates&gt;&lt;urls&gt;&lt;/urls&gt;&lt;/record&gt;&lt;/Cite&gt;&lt;/EndNote&gt;</w:instrText>
      </w:r>
      <w:r w:rsidR="008E5186">
        <w:fldChar w:fldCharType="separate"/>
      </w:r>
      <w:r w:rsidR="00445383">
        <w:rPr>
          <w:noProof/>
        </w:rPr>
        <w:t>(9)</w:t>
      </w:r>
      <w:r w:rsidR="008E5186">
        <w:fldChar w:fldCharType="end"/>
      </w:r>
      <w:r w:rsidR="00B71BCE">
        <w:t xml:space="preserve">. This was illustrated by our analysis </w:t>
      </w:r>
      <w:r w:rsidR="00FC0BD3">
        <w:t>where studies that asked about</w:t>
      </w:r>
      <w:r w:rsidR="00DB7D5E">
        <w:t xml:space="preserve"> multiple symptoms/domains </w:t>
      </w:r>
      <w:r w:rsidR="006405AA">
        <w:t>tended to report higher prevalence</w:t>
      </w:r>
      <w:r w:rsidR="00800D41">
        <w:t xml:space="preserve"> estimates </w:t>
      </w:r>
      <w:r w:rsidR="006405AA">
        <w:t>than single domain studies</w:t>
      </w:r>
      <w:r w:rsidR="004A26BE">
        <w:t xml:space="preserve">. </w:t>
      </w:r>
      <w:r w:rsidR="007A78AA">
        <w:t xml:space="preserve"> Our a</w:t>
      </w:r>
      <w:r w:rsidR="00C14FB9">
        <w:t xml:space="preserve">nalysis indicated </w:t>
      </w:r>
      <w:r w:rsidR="00064E88">
        <w:t>higher</w:t>
      </w:r>
      <w:r w:rsidR="00C14FB9">
        <w:t xml:space="preserve"> prevalence estimates </w:t>
      </w:r>
      <w:r w:rsidR="007A78AA">
        <w:t xml:space="preserve">with </w:t>
      </w:r>
      <w:r w:rsidR="00CA763F">
        <w:t>longer follow-up time</w:t>
      </w:r>
      <w:r w:rsidR="00FB422E">
        <w:t>,</w:t>
      </w:r>
      <w:r w:rsidR="00CA763F">
        <w:t xml:space="preserve"> </w:t>
      </w:r>
      <w:r w:rsidR="008640C9">
        <w:t xml:space="preserve">though we </w:t>
      </w:r>
      <w:r w:rsidR="00F80562">
        <w:t>recognis</w:t>
      </w:r>
      <w:r w:rsidR="00FB422E">
        <w:t>e</w:t>
      </w:r>
      <w:r w:rsidR="00F80562">
        <w:t xml:space="preserve"> these were </w:t>
      </w:r>
      <w:r w:rsidR="008F0CE0">
        <w:t>mostly</w:t>
      </w:r>
      <w:r w:rsidR="00F80562">
        <w:t xml:space="preserve"> not within-study comparisons</w:t>
      </w:r>
      <w:r w:rsidR="0009227C">
        <w:t xml:space="preserve">.  However, </w:t>
      </w:r>
      <w:r w:rsidR="003D0361">
        <w:t xml:space="preserve">in four </w:t>
      </w:r>
      <w:r w:rsidR="007138D5">
        <w:t xml:space="preserve">of ten </w:t>
      </w:r>
      <w:r w:rsidR="0009227C">
        <w:t>longitudinal studies</w:t>
      </w:r>
      <w:r w:rsidR="00AC6B37">
        <w:t>,</w:t>
      </w:r>
      <w:r w:rsidR="0009227C">
        <w:t xml:space="preserve"> </w:t>
      </w:r>
      <w:r w:rsidR="007138D5">
        <w:t>prevalence was higher at the time of the second follow-up</w:t>
      </w:r>
      <w:r w:rsidR="006D40E5">
        <w:t>.  Th</w:t>
      </w:r>
      <w:r w:rsidR="009F632C">
        <w:t>ese results</w:t>
      </w:r>
      <w:r w:rsidR="006D40E5">
        <w:t xml:space="preserve"> could be explained by </w:t>
      </w:r>
      <w:r w:rsidR="00370A22">
        <w:t>several factors</w:t>
      </w:r>
      <w:r w:rsidR="008500A8">
        <w:t xml:space="preserve"> e.g.</w:t>
      </w:r>
      <w:r w:rsidR="00370A22">
        <w:t xml:space="preserve"> </w:t>
      </w:r>
      <w:r w:rsidR="006D40E5">
        <w:t xml:space="preserve">by the episodic nature of </w:t>
      </w:r>
      <w:r w:rsidR="00FA3E2C">
        <w:t xml:space="preserve">Long Covid, </w:t>
      </w:r>
      <w:r w:rsidR="003D7FD9">
        <w:t xml:space="preserve">whereby </w:t>
      </w:r>
      <w:r w:rsidR="004E17DD">
        <w:t xml:space="preserve">in the early </w:t>
      </w:r>
      <w:r w:rsidR="004E17DD">
        <w:lastRenderedPageBreak/>
        <w:t xml:space="preserve">stages people may feel they </w:t>
      </w:r>
      <w:r w:rsidR="008873DB">
        <w:t xml:space="preserve">have got over their illness, but </w:t>
      </w:r>
      <w:r w:rsidR="009F632C">
        <w:t xml:space="preserve">with passing time </w:t>
      </w:r>
      <w:r w:rsidR="0031021C">
        <w:t>and phases of relapse and remittance, people ma</w:t>
      </w:r>
      <w:r w:rsidR="00A57C4C">
        <w:t xml:space="preserve">y be more cautious about </w:t>
      </w:r>
      <w:r w:rsidR="00AB211F">
        <w:t>reporting</w:t>
      </w:r>
      <w:r w:rsidR="00A57C4C">
        <w:t xml:space="preserve"> they have recovered. </w:t>
      </w:r>
      <w:r w:rsidR="008873DB">
        <w:t xml:space="preserve"> </w:t>
      </w:r>
      <w:r w:rsidR="00ED0FAD">
        <w:t xml:space="preserve"> </w:t>
      </w:r>
      <w:r w:rsidR="005D5F72">
        <w:t>People may also be developing new symptoms over time, or perha</w:t>
      </w:r>
      <w:r w:rsidR="0042109C">
        <w:t xml:space="preserve">ps there is more study drop-out by people who feel they have recovered.  </w:t>
      </w:r>
      <w:r w:rsidR="00ED0FAD">
        <w:t>Overall</w:t>
      </w:r>
      <w:r w:rsidR="005A3DED">
        <w:t xml:space="preserve"> however</w:t>
      </w:r>
      <w:r w:rsidR="00ED0FAD">
        <w:t>, the results indicate that</w:t>
      </w:r>
      <w:r w:rsidR="00F167FD">
        <w:t>,</w:t>
      </w:r>
      <w:r w:rsidR="00ED0FAD">
        <w:t xml:space="preserve"> over time</w:t>
      </w:r>
      <w:r w:rsidR="00F167FD">
        <w:t>,</w:t>
      </w:r>
      <w:r w:rsidR="00ED0FAD">
        <w:t xml:space="preserve"> prevalence does not substantially reduce.</w:t>
      </w:r>
    </w:p>
    <w:p w14:paraId="6967B72E" w14:textId="642AE167" w:rsidR="00B71BCE" w:rsidRDefault="00BE4389" w:rsidP="0006510C">
      <w:pPr>
        <w:spacing w:line="480" w:lineRule="auto"/>
      </w:pPr>
      <w:r>
        <w:t>S</w:t>
      </w:r>
      <w:r w:rsidR="00800D41">
        <w:t>tudies that used questionnaires/surveys to ask participants about their</w:t>
      </w:r>
      <w:r w:rsidR="00FC0BD3">
        <w:t xml:space="preserve"> symptoms</w:t>
      </w:r>
      <w:r w:rsidR="00800D41">
        <w:t>, health status or quality of life</w:t>
      </w:r>
      <w:r w:rsidR="001F4013">
        <w:t xml:space="preserve"> tend to</w:t>
      </w:r>
      <w:r w:rsidR="00FB5AFA">
        <w:t xml:space="preserve"> </w:t>
      </w:r>
      <w:r w:rsidR="00FC0BD3">
        <w:t xml:space="preserve">report higher prevalence estimates </w:t>
      </w:r>
      <w:r w:rsidR="001847D5">
        <w:t>than those that recorded symptoms from healthcare records</w:t>
      </w:r>
      <w:r w:rsidR="000C3B99">
        <w:t>’</w:t>
      </w:r>
      <w:r w:rsidR="001847D5">
        <w:t xml:space="preserve"> clinical coding. This is manifested in the prevalence from Al-Aly et al</w:t>
      </w:r>
      <w:r w:rsidR="0019441B">
        <w:fldChar w:fldCharType="begin"/>
      </w:r>
      <w:r w:rsidR="00445383">
        <w:instrText xml:space="preserve"> ADDIN EN.CITE &lt;EndNote&gt;&lt;Cite&gt;&lt;Author&gt;Al-Aly&lt;/Author&gt;&lt;Year&gt;2021&lt;/Year&gt;&lt;RecNum&gt;13&lt;/RecNum&gt;&lt;DisplayText&gt;(16)&lt;/DisplayText&gt;&lt;record&gt;&lt;rec-number&gt;13&lt;/rec-number&gt;&lt;foreign-keys&gt;&lt;key app="EN" db-id="pvxd05p2yewfz6earpxxasf7rwds20fer50s" timestamp="1661434940" guid="8e46ad5c-be33-4061-b9a2-406703b94769"&gt;13&lt;/key&gt;&lt;/foreign-keys&gt;&lt;ref-type name="Journal Article"&gt;17&lt;/ref-type&gt;&lt;contributors&gt;&lt;authors&gt;&lt;author&gt;Al-Aly, Ziyad&lt;/author&gt;&lt;author&gt;Xie, Yan&lt;/author&gt;&lt;author&gt;Bowe, Benjamin&lt;/author&gt;&lt;/authors&gt;&lt;/contributors&gt;&lt;titles&gt;&lt;title&gt;High-dimensional characterization of post-acute sequelae of COVID-19&lt;/title&gt;&lt;secondary-title&gt;Nature&lt;/secondary-title&gt;&lt;/titles&gt;&lt;periodical&gt;&lt;full-title&gt;Nature&lt;/full-title&gt;&lt;/periodical&gt;&lt;pages&gt;259-264&lt;/pages&gt;&lt;volume&gt;594&lt;/volume&gt;&lt;number&gt;7862&lt;/number&gt;&lt;dates&gt;&lt;year&gt;2021&lt;/year&gt;&lt;/dates&gt;&lt;pub-location&gt;England&lt;/pub-location&gt;&lt;urls&gt;&lt;related-urls&gt;&lt;url&gt;http://ovidsp.ovid.com/ovidweb.cgi?T=JS&amp;amp;PAGE=reference&amp;amp;D=med18&amp;amp;NEWS=N&amp;amp;AN=33887749&lt;/url&gt;&lt;/related-urls&gt;&lt;/urls&gt;&lt;electronic-resource-num&gt;https://dx.doi.org/10.1038/s41586-021-03553-9&lt;/electronic-resource-num&gt;&lt;/record&gt;&lt;/Cite&gt;&lt;/EndNote&gt;</w:instrText>
      </w:r>
      <w:r w:rsidR="0019441B">
        <w:fldChar w:fldCharType="separate"/>
      </w:r>
      <w:r w:rsidR="00445383">
        <w:rPr>
          <w:noProof/>
        </w:rPr>
        <w:t>(16)</w:t>
      </w:r>
      <w:r w:rsidR="0019441B">
        <w:fldChar w:fldCharType="end"/>
      </w:r>
      <w:r w:rsidR="001847D5">
        <w:t xml:space="preserve"> studies being on the lowe</w:t>
      </w:r>
      <w:r w:rsidR="0007250A">
        <w:t>r</w:t>
      </w:r>
      <w:r w:rsidR="001847D5">
        <w:t xml:space="preserve"> side in our analysis as we only included those</w:t>
      </w:r>
      <w:r w:rsidR="00204039">
        <w:t xml:space="preserve"> with</w:t>
      </w:r>
      <w:r w:rsidR="001847D5">
        <w:t xml:space="preserve"> </w:t>
      </w:r>
      <w:r w:rsidR="004531E1">
        <w:t xml:space="preserve">symptoms </w:t>
      </w:r>
      <w:r w:rsidR="000C3B99">
        <w:t xml:space="preserve">rather </w:t>
      </w:r>
      <w:r w:rsidR="004531E1">
        <w:t xml:space="preserve">than recorded </w:t>
      </w:r>
      <w:r w:rsidR="005C03CC">
        <w:t>p</w:t>
      </w:r>
      <w:r w:rsidR="004531E1">
        <w:t>ost-COVID</w:t>
      </w:r>
      <w:r w:rsidR="005C03CC">
        <w:t>-</w:t>
      </w:r>
      <w:r w:rsidR="004531E1">
        <w:t>19 pathology</w:t>
      </w:r>
      <w:r w:rsidR="008A47FF">
        <w:t xml:space="preserve">, and such symptoms are expected to be severe enough to </w:t>
      </w:r>
      <w:r w:rsidR="00FE0D27">
        <w:t xml:space="preserve">prompt </w:t>
      </w:r>
      <w:r w:rsidR="008A47FF">
        <w:t>seek</w:t>
      </w:r>
      <w:r w:rsidR="00FE0D27">
        <w:t>ing</w:t>
      </w:r>
      <w:r w:rsidR="008A47FF">
        <w:t xml:space="preserve"> medical help and being recorded in medical notes</w:t>
      </w:r>
      <w:r w:rsidR="00695F34">
        <w:t>.</w:t>
      </w:r>
      <w:r w:rsidR="00BB71F9">
        <w:t xml:space="preserve"> </w:t>
      </w:r>
      <w:r w:rsidR="00994066">
        <w:t>S</w:t>
      </w:r>
      <w:r w:rsidR="00FE0D27" w:rsidRPr="00FE0D27">
        <w:t xml:space="preserve">tudies that had dedicated pathology follow-up </w:t>
      </w:r>
      <w:r w:rsidR="006C4FE4">
        <w:t xml:space="preserve">and discovery </w:t>
      </w:r>
      <w:r w:rsidR="00FE0D27" w:rsidRPr="00FE0D27">
        <w:t>of COVID-19 patients tended to report the highest prevalenc</w:t>
      </w:r>
      <w:r w:rsidR="00994066">
        <w:t xml:space="preserve">e. </w:t>
      </w:r>
      <w:r w:rsidR="00994066" w:rsidRPr="00BE4389">
        <w:t xml:space="preserve">This is possibly because, in </w:t>
      </w:r>
      <w:r w:rsidR="00BB71F9" w:rsidRPr="00BE4389">
        <w:t>addition to pathology that leads to recognisable signs and symptoms,</w:t>
      </w:r>
      <w:r w:rsidR="00B977C4" w:rsidRPr="00BE4389">
        <w:t xml:space="preserve"> specific medical investigations as part of the research protocol</w:t>
      </w:r>
      <w:r w:rsidR="00BB71F9" w:rsidRPr="00BE4389">
        <w:t xml:space="preserve"> </w:t>
      </w:r>
      <w:r w:rsidR="00B977C4" w:rsidRPr="00BE4389">
        <w:t>can pick</w:t>
      </w:r>
      <w:r w:rsidR="00BB71F9" w:rsidRPr="00BE4389">
        <w:t xml:space="preserve"> up latent pathology that </w:t>
      </w:r>
      <w:r w:rsidR="00B977C4" w:rsidRPr="00BE4389">
        <w:t xml:space="preserve">may not be accompanied by </w:t>
      </w:r>
      <w:r w:rsidR="00DB5D60">
        <w:t>clinical manifestations</w:t>
      </w:r>
      <w:r w:rsidR="00B977C4" w:rsidRPr="00BE4389">
        <w:t>.</w:t>
      </w:r>
      <w:r w:rsidR="00B977C4">
        <w:t xml:space="preserve"> </w:t>
      </w:r>
    </w:p>
    <w:p w14:paraId="12B7FC1A" w14:textId="0C769C8A" w:rsidR="0007111C" w:rsidRDefault="0007111C" w:rsidP="0006510C">
      <w:pPr>
        <w:spacing w:line="480" w:lineRule="auto"/>
      </w:pPr>
      <w:r>
        <w:t xml:space="preserve">Studies </w:t>
      </w:r>
      <w:r w:rsidR="667695EF">
        <w:t xml:space="preserve">such as Al-Aly et al </w:t>
      </w:r>
      <w:r>
        <w:t xml:space="preserve">investigating medical diagnoses in the period following COVID-19, report cardiovascular, neurological, and other system-specific clinical sequelae providing a substantial excess burden in those who survived the acute phase of COVID-19(13). However, </w:t>
      </w:r>
      <w:r w:rsidR="0075436A">
        <w:t xml:space="preserve">there is no agreement yet whether these </w:t>
      </w:r>
      <w:r>
        <w:t xml:space="preserve">outcomes are </w:t>
      </w:r>
      <w:r w:rsidR="0075436A">
        <w:t xml:space="preserve">classed as Long Covid. They </w:t>
      </w:r>
      <w:r w:rsidR="004D3074">
        <w:t xml:space="preserve">are </w:t>
      </w:r>
      <w:r>
        <w:t xml:space="preserve">generally not recorded by symptom studies and the </w:t>
      </w:r>
      <w:r w:rsidR="004D3074">
        <w:t>WHO</w:t>
      </w:r>
      <w:r>
        <w:t xml:space="preserve"> does not yet specifically include such outcomes within its clinical case definition of Post-COVID-19 Condition (also known as Long Covid)</w:t>
      </w:r>
      <w:r w:rsidR="00FD3E1F">
        <w:t xml:space="preserve"> </w:t>
      </w:r>
      <w:r>
        <w:t xml:space="preserve">(1). </w:t>
      </w:r>
      <w:r w:rsidR="000E48D3">
        <w:t>A</w:t>
      </w:r>
      <w:r>
        <w:t xml:space="preserve"> specific pathology diagnosed after COVID-19 </w:t>
      </w:r>
      <w:r w:rsidR="00FA336E">
        <w:t xml:space="preserve">could </w:t>
      </w:r>
      <w:r>
        <w:t xml:space="preserve">have been triggered by the infection, but identification as such will depend on </w:t>
      </w:r>
      <w:r w:rsidR="00C51313">
        <w:t xml:space="preserve">the extent </w:t>
      </w:r>
      <w:r w:rsidR="00660B7A">
        <w:t xml:space="preserve">of </w:t>
      </w:r>
      <w:r>
        <w:t>clinical investigations identifying and labelling specific pathology</w:t>
      </w:r>
      <w:r w:rsidR="7DB71482">
        <w:t xml:space="preserve"> </w:t>
      </w:r>
      <w:r w:rsidR="7DB71482" w:rsidRPr="51E760AD">
        <w:rPr>
          <w:rFonts w:ascii="Calibri" w:eastAsia="Calibri" w:hAnsi="Calibri" w:cs="Calibri"/>
          <w:color w:val="000000" w:themeColor="text1"/>
        </w:rPr>
        <w:t>as opposed to differences in the disease manifestation themselves</w:t>
      </w:r>
      <w:r>
        <w:t>.</w:t>
      </w:r>
      <w:r w:rsidR="00660B7A">
        <w:t xml:space="preserve"> </w:t>
      </w:r>
    </w:p>
    <w:p w14:paraId="1D7C3870" w14:textId="0BBBFE2E" w:rsidR="00E93AF2" w:rsidRDefault="000C3043" w:rsidP="0006510C">
      <w:pPr>
        <w:spacing w:line="480" w:lineRule="auto"/>
      </w:pPr>
      <w:r>
        <w:lastRenderedPageBreak/>
        <w:t xml:space="preserve">Other sources of heterogeneity between studies include study design </w:t>
      </w:r>
      <w:r w:rsidR="00DB7130">
        <w:t>with</w:t>
      </w:r>
      <w:r>
        <w:t xml:space="preserve"> some </w:t>
      </w:r>
      <w:r w:rsidR="00C5273B">
        <w:t>including</w:t>
      </w:r>
      <w:r>
        <w:t xml:space="preserve"> assessment at one point in time</w:t>
      </w:r>
      <w:r w:rsidR="00D875EA">
        <w:t>,</w:t>
      </w:r>
      <w:r>
        <w:t xml:space="preserve"> where</w:t>
      </w:r>
      <w:r w:rsidR="00D875EA">
        <w:t>as</w:t>
      </w:r>
      <w:r>
        <w:t xml:space="preserve"> others were longitudinal where assessment of COVID</w:t>
      </w:r>
      <w:r w:rsidR="0088399A">
        <w:t>-</w:t>
      </w:r>
      <w:r>
        <w:t>19 status was conducted prior to the development of Long Covid. This assessment itself varied in terms of using PCR or antigen testing or self-reporting of history of acute infection.</w:t>
      </w:r>
    </w:p>
    <w:p w14:paraId="4076DAD4" w14:textId="5AF87FB4" w:rsidR="00B77523" w:rsidRPr="00B76E4F" w:rsidRDefault="00B96AFD" w:rsidP="0006510C">
      <w:pPr>
        <w:spacing w:line="480" w:lineRule="auto"/>
      </w:pPr>
      <w:r w:rsidRPr="00B96AFD">
        <w:t xml:space="preserve">Ideally, excess absolute risk in comparison to controls is a good measure to estimate the burden of Long Covid. </w:t>
      </w:r>
      <w:r w:rsidR="00B76E4F">
        <w:t>This</w:t>
      </w:r>
      <w:r w:rsidR="00B76E4F" w:rsidRPr="00B76E4F">
        <w:t xml:space="preserve"> is likely dependent on the approach to control selection, whether based on self-report of absence of infection history or lab results that are not accurate enough to ascertain the state of previous infection (antigen or antibody), and timing of assessment given the predominant episodic nature of Long Covid.</w:t>
      </w:r>
    </w:p>
    <w:p w14:paraId="20338516" w14:textId="2746D790" w:rsidR="006E5FE7" w:rsidRPr="005F5C90" w:rsidRDefault="001458CE" w:rsidP="0006510C">
      <w:pPr>
        <w:spacing w:line="480" w:lineRule="auto"/>
      </w:pPr>
      <w:r w:rsidRPr="0087438C">
        <w:t>Few studies had a low risk of bias</w:t>
      </w:r>
      <w:r w:rsidR="008977BA" w:rsidRPr="0087438C">
        <w:t xml:space="preserve">, </w:t>
      </w:r>
      <w:r w:rsidR="00781CBF" w:rsidRPr="0087438C">
        <w:t xml:space="preserve">which suggests there is a </w:t>
      </w:r>
      <w:r w:rsidR="00B55D41" w:rsidRPr="0087438C">
        <w:t xml:space="preserve">gap </w:t>
      </w:r>
      <w:r w:rsidR="00B26DDE" w:rsidRPr="0087438C">
        <w:t xml:space="preserve">in the evidence base for </w:t>
      </w:r>
      <w:r w:rsidR="00303569" w:rsidRPr="0087438C">
        <w:t>strong studies of Long Covid prevalence.</w:t>
      </w:r>
      <w:r w:rsidR="00FD300B">
        <w:t xml:space="preserve"> </w:t>
      </w:r>
      <w:r w:rsidR="00442B3F" w:rsidRPr="00442B3F">
        <w:t>In terms of causal inference, many studies were liable to potential collider bias, which presented as selection bias caused by restricting analyses to people who were hospitalised, self-selected for PCR or lateral flow tests based on symptoms, or simply volunteered their study participation</w:t>
      </w:r>
      <w:r w:rsidR="008D181D">
        <w:fldChar w:fldCharType="begin"/>
      </w:r>
      <w:r w:rsidR="00B556DF">
        <w:instrText xml:space="preserve"> ADDIN EN.CITE &lt;EndNote&gt;&lt;Cite&gt;&lt;Author&gt;Griffith&lt;/Author&gt;&lt;Year&gt;2020&lt;/Year&gt;&lt;RecNum&gt;6282&lt;/RecNum&gt;&lt;DisplayText&gt;(147)&lt;/DisplayText&gt;&lt;record&gt;&lt;rec-number&gt;6282&lt;/rec-number&gt;&lt;foreign-keys&gt;&lt;key app="EN" db-id="pvxd05p2yewfz6earpxxasf7rwds20fer50s" timestamp="1666262043" guid="2d27dec4-ad63-4355-80e5-b2e87ecd574e"&gt;6282&lt;/key&gt;&lt;/foreign-keys&gt;&lt;ref-type name="Journal Article"&gt;17&lt;/ref-type&gt;&lt;contributors&gt;&lt;authors&gt;&lt;author&gt;Griffith, Gareth J.&lt;/author&gt;&lt;author&gt;Morris, Tim T.&lt;/author&gt;&lt;author&gt;Tudball, Matthew J.&lt;/author&gt;&lt;author&gt;Herbert, Annie&lt;/author&gt;&lt;author&gt;Mancano, Giulia&lt;/author&gt;&lt;author&gt;Pike, Lindsey&lt;/author&gt;&lt;author&gt;Sharp, Gemma C.&lt;/author&gt;&lt;author&gt;Sterne, Jonathan&lt;/author&gt;&lt;author&gt;Palmer, Tom M.&lt;/author&gt;&lt;author&gt;Davey Smith, George&lt;/author&gt;&lt;author&gt;Tilling, Kate&lt;/author&gt;&lt;author&gt;Zuccolo, Luisa&lt;/author&gt;&lt;author&gt;Davies, Neil M.&lt;/author&gt;&lt;author&gt;Hemani, Gibran&lt;/author&gt;&lt;/authors&gt;&lt;/contributors&gt;&lt;titles&gt;&lt;title&gt;Collider bias undermines our understanding of COVID-19 disease risk and severity&lt;/title&gt;&lt;secondary-title&gt;Nature Communications&lt;/secondary-title&gt;&lt;/titles&gt;&lt;periodical&gt;&lt;full-title&gt;Nature Communications&lt;/full-title&gt;&lt;/periodical&gt;&lt;pages&gt;5749&lt;/pages&gt;&lt;volume&gt;11&lt;/volume&gt;&lt;number&gt;1&lt;/number&gt;&lt;dates&gt;&lt;year&gt;2020&lt;/year&gt;&lt;pub-dates&gt;&lt;date&gt;2020/11/12&lt;/date&gt;&lt;/pub-dates&gt;&lt;/dates&gt;&lt;isbn&gt;2041-1723&lt;/isbn&gt;&lt;urls&gt;&lt;related-urls&gt;&lt;url&gt;https://doi.org/10.1038/s41467-020-19478-2&lt;/url&gt;&lt;/related-urls&gt;&lt;/urls&gt;&lt;electronic-resource-num&gt;10.1038/s41467-020-19478-2&lt;/electronic-resource-num&gt;&lt;/record&gt;&lt;/Cite&gt;&lt;/EndNote&gt;</w:instrText>
      </w:r>
      <w:r w:rsidR="008D181D">
        <w:fldChar w:fldCharType="separate"/>
      </w:r>
      <w:r w:rsidR="00B556DF">
        <w:rPr>
          <w:noProof/>
        </w:rPr>
        <w:t>(147)</w:t>
      </w:r>
      <w:r w:rsidR="008D181D">
        <w:fldChar w:fldCharType="end"/>
      </w:r>
      <w:r w:rsidR="00442B3F" w:rsidRPr="00442B3F">
        <w:t>. Similarly, our exploration of potential sources of heterogeneity may be prone to table 2 fallacy in the original studies, where these subgroups do not derive from the focal research question, so should be interpreted descriptively rather than causally</w:t>
      </w:r>
      <w:r w:rsidR="00CB1F02">
        <w:fldChar w:fldCharType="begin"/>
      </w:r>
      <w:r w:rsidR="00B556DF">
        <w:instrText xml:space="preserve"> ADDIN EN.CITE &lt;EndNote&gt;&lt;Cite&gt;&lt;Author&gt;Westreich&lt;/Author&gt;&lt;Year&gt;2013&lt;/Year&gt;&lt;RecNum&gt;6283&lt;/RecNum&gt;&lt;DisplayText&gt;(148)&lt;/DisplayText&gt;&lt;record&gt;&lt;rec-number&gt;6283&lt;/rec-number&gt;&lt;foreign-keys&gt;&lt;key app="EN" db-id="pvxd05p2yewfz6earpxxasf7rwds20fer50s" timestamp="1666262080" guid="93ecf3bb-ff55-4b24-900a-9baecda5e9d1"&gt;6283&lt;/key&gt;&lt;/foreign-keys&gt;&lt;ref-type name="Journal Article"&gt;17&lt;/ref-type&gt;&lt;contributors&gt;&lt;authors&gt;&lt;author&gt;Westreich, Daniel&lt;/author&gt;&lt;author&gt;Greenland, Sander&lt;/author&gt;&lt;/authors&gt;&lt;/contributors&gt;&lt;titles&gt;&lt;title&gt;The Table 2 Fallacy: Presenting and Interpreting Confounder and Modifier Coefficients&lt;/title&gt;&lt;secondary-title&gt;American Journal of Epidemiology&lt;/secondary-title&gt;&lt;/titles&gt;&lt;periodical&gt;&lt;full-title&gt;American Journal of Epidemiology&lt;/full-title&gt;&lt;/periodical&gt;&lt;pages&gt;292-298&lt;/pages&gt;&lt;volume&gt;177&lt;/volume&gt;&lt;number&gt;4&lt;/number&gt;&lt;dates&gt;&lt;year&gt;2013&lt;/year&gt;&lt;/dates&gt;&lt;isbn&gt;0002-9262&lt;/isbn&gt;&lt;urls&gt;&lt;related-urls&gt;&lt;url&gt;https://doi.org/10.1093/aje/kws412&lt;/url&gt;&lt;/related-urls&gt;&lt;/urls&gt;&lt;electronic-resource-num&gt;10.1093/aje/kws412&lt;/electronic-resource-num&gt;&lt;access-date&gt;10/20/2022&lt;/access-date&gt;&lt;/record&gt;&lt;/Cite&gt;&lt;/EndNote&gt;</w:instrText>
      </w:r>
      <w:r w:rsidR="00CB1F02">
        <w:fldChar w:fldCharType="separate"/>
      </w:r>
      <w:r w:rsidR="00B556DF">
        <w:rPr>
          <w:noProof/>
        </w:rPr>
        <w:t>(148)</w:t>
      </w:r>
      <w:r w:rsidR="00CB1F02">
        <w:fldChar w:fldCharType="end"/>
      </w:r>
      <w:r w:rsidR="009D2081">
        <w:t>.</w:t>
      </w:r>
    </w:p>
    <w:p w14:paraId="5F0230DF" w14:textId="27C24D39" w:rsidR="000C3043" w:rsidRDefault="00375BCD" w:rsidP="0006510C">
      <w:pPr>
        <w:spacing w:line="480" w:lineRule="auto"/>
      </w:pPr>
      <w:r>
        <w:t>The strengths of our review include</w:t>
      </w:r>
      <w:r w:rsidR="00343376">
        <w:t xml:space="preserve"> comprehensive electronic searching for relevant studies and comprehensive assessment of risk of bias, data extraction and checking with each of these processes being done </w:t>
      </w:r>
      <w:r w:rsidR="00177255">
        <w:t>independently</w:t>
      </w:r>
      <w:r w:rsidR="00343376">
        <w:t xml:space="preserve"> by two authors. We also adapted the Newcastle-Ottawa scale</w:t>
      </w:r>
      <w:r w:rsidR="00F90571">
        <w:t xml:space="preserve"> (</w:t>
      </w:r>
      <w:r w:rsidR="7B60D6A0">
        <w:t>Supplementary Table 3</w:t>
      </w:r>
      <w:r w:rsidR="00F90571">
        <w:t>)</w:t>
      </w:r>
      <w:r w:rsidR="00343376">
        <w:t xml:space="preserve"> </w:t>
      </w:r>
      <w:r w:rsidR="00113445">
        <w:t>for</w:t>
      </w:r>
      <w:r w:rsidR="00343376">
        <w:t xml:space="preserve"> this prevalence systematic review</w:t>
      </w:r>
      <w:r w:rsidR="00692D6E">
        <w:t xml:space="preserve"> </w:t>
      </w:r>
      <w:r w:rsidR="00113445">
        <w:t>which</w:t>
      </w:r>
      <w:r w:rsidR="00343376">
        <w:t xml:space="preserve"> can be use</w:t>
      </w:r>
      <w:r w:rsidR="00DF4849">
        <w:t>d</w:t>
      </w:r>
      <w:r w:rsidR="00343376">
        <w:t xml:space="preserve"> by other </w:t>
      </w:r>
      <w:r w:rsidR="00DF4849">
        <w:t>researchers</w:t>
      </w:r>
      <w:r w:rsidR="007F58D0">
        <w:t xml:space="preserve"> for </w:t>
      </w:r>
      <w:r w:rsidR="007F20FC">
        <w:t>risk assessment and/or to</w:t>
      </w:r>
      <w:r w:rsidR="00692D6E">
        <w:t xml:space="preserve"> build</w:t>
      </w:r>
      <w:r w:rsidR="007F20FC">
        <w:t xml:space="preserve"> high quality study designs</w:t>
      </w:r>
      <w:r w:rsidR="00343376">
        <w:t xml:space="preserve">. </w:t>
      </w:r>
      <w:r w:rsidR="006E5FE7">
        <w:t xml:space="preserve">The </w:t>
      </w:r>
      <w:r w:rsidR="0061402D">
        <w:t xml:space="preserve">quality assessment </w:t>
      </w:r>
      <w:r w:rsidR="006E5FE7">
        <w:t>criteria and process w</w:t>
      </w:r>
      <w:r w:rsidR="003026C6">
        <w:t>ere</w:t>
      </w:r>
      <w:r w:rsidR="006E5FE7">
        <w:t xml:space="preserve"> discussed within the study team which includes </w:t>
      </w:r>
      <w:r w:rsidR="002E60CF">
        <w:t>t</w:t>
      </w:r>
      <w:r w:rsidR="000451FC">
        <w:t>wo</w:t>
      </w:r>
      <w:r w:rsidR="002E60CF">
        <w:t xml:space="preserve"> authors with lived experience of Long Covid. </w:t>
      </w:r>
    </w:p>
    <w:p w14:paraId="75C37CF6" w14:textId="3444253B" w:rsidR="00F84A12" w:rsidRPr="00D4289C" w:rsidRDefault="00376915" w:rsidP="0006510C">
      <w:pPr>
        <w:spacing w:line="480" w:lineRule="auto"/>
      </w:pPr>
      <w:r w:rsidRPr="00376915">
        <w:t xml:space="preserve">Our review was limited by the substantial between study heterogeneity. We used the most common reported symptom estimate for studies and did not combine multiple individual symptoms into one </w:t>
      </w:r>
      <w:r w:rsidRPr="00376915">
        <w:lastRenderedPageBreak/>
        <w:t xml:space="preserve">overall estimate of prevalence of Long Covid. The symptom with the highest prevalence differed from study to study, so may not be entirely comparable. </w:t>
      </w:r>
      <w:r w:rsidR="00F84A12" w:rsidRPr="00842977">
        <w:t>We did not include more recent studies that assessed the prevalence of Long Covid following infection with different variants of SARSCoV2 and/or in double or triple vaccinated populations. Recent estimates point to a prevalence of 4-5% of reporting Long Covid at 12 to 16 weeks after first confirmed SARSCoV2 infection depending on variant</w:t>
      </w:r>
      <w:r w:rsidR="00A01BEE">
        <w:t>,</w:t>
      </w:r>
      <w:r w:rsidR="00F84A12" w:rsidRPr="00842977">
        <w:t xml:space="preserve"> with no evidence of difference between variants among those who are triple vaccinated when infected</w:t>
      </w:r>
      <w:r w:rsidR="00AC0318">
        <w:fldChar w:fldCharType="begin"/>
      </w:r>
      <w:r w:rsidR="00B556DF">
        <w:instrText xml:space="preserve"> ADDIN EN.CITE &lt;EndNote&gt;&lt;Cite&gt;&lt;Author&gt;Office for National Statistics&lt;/Author&gt;&lt;Year&gt;2022&lt;/Year&gt;&lt;RecNum&gt;157&lt;/RecNum&gt;&lt;DisplayText&gt;(149)&lt;/DisplayText&gt;&lt;record&gt;&lt;rec-number&gt;157&lt;/rec-number&gt;&lt;foreign-keys&gt;&lt;key app="EN" db-id="pvxd05p2yewfz6earpxxasf7rwds20fer50s" timestamp="1663846275" guid="87a769a7-7c33-4452-b7d9-170b8dd07c0f"&gt;157&lt;/key&gt;&lt;/foreign-keys&gt;&lt;ref-type name="Dataset"&gt;59&lt;/ref-type&gt;&lt;contributors&gt;&lt;authors&gt;&lt;author&gt;Office for National Statistics,&lt;/author&gt;&lt;/authors&gt;&lt;secondary-authors&gt;&lt;author&gt;Office for National Statistics&lt;/author&gt;&lt;/secondary-authors&gt;&lt;/contributors&gt;&lt;titles&gt;&lt;title&gt;Self-reported long COVID after infection with the Omicron variant in the UK: 18 July 2022&lt;/title&gt;&lt;/titles&gt;&lt;dates&gt;&lt;year&gt;2022&lt;/year&gt;&lt;/dates&gt;&lt;urls&gt;&lt;/urls&gt;&lt;electronic-resource-num&gt;https://www.ons.gov.uk/peoplepopulationandcommunity/healthandsocialcare/conditionsanddiseases/bulletins/selfreportedlongcovidafterinfectionwiththeomicronvariant/18july2022 &lt;/electronic-resource-num&gt;&lt;/record&gt;&lt;/Cite&gt;&lt;/EndNote&gt;</w:instrText>
      </w:r>
      <w:r w:rsidR="00AC0318">
        <w:fldChar w:fldCharType="separate"/>
      </w:r>
      <w:r w:rsidR="00B556DF">
        <w:rPr>
          <w:noProof/>
        </w:rPr>
        <w:t>(149)</w:t>
      </w:r>
      <w:r w:rsidR="00AC0318">
        <w:fldChar w:fldCharType="end"/>
      </w:r>
      <w:r w:rsidR="00F84A12" w:rsidRPr="00842977">
        <w:t>. In those double vaccinated</w:t>
      </w:r>
      <w:r w:rsidR="004B6265">
        <w:t>,</w:t>
      </w:r>
      <w:r w:rsidR="00F84A12" w:rsidRPr="00842977">
        <w:t xml:space="preserve"> the prevalence of persistent symptoms was </w:t>
      </w:r>
      <w:r w:rsidR="003E5C07">
        <w:t>around 10</w:t>
      </w:r>
      <w:r w:rsidR="00F84A12" w:rsidRPr="00842977">
        <w:t>% compared to 1</w:t>
      </w:r>
      <w:r w:rsidR="003E5C07">
        <w:t>5</w:t>
      </w:r>
      <w:r w:rsidR="00F84A12" w:rsidRPr="00842977">
        <w:t>% of unvaccinated controls</w:t>
      </w:r>
      <w:r w:rsidR="002F3E31">
        <w:fldChar w:fldCharType="begin"/>
      </w:r>
      <w:r w:rsidR="00B556DF">
        <w:instrText xml:space="preserve"> ADDIN EN.CITE &lt;EndNote&gt;&lt;Cite&gt;&lt;Author&gt;Ayoubkhani&lt;/Author&gt;&lt;Year&gt;2022&lt;/Year&gt;&lt;RecNum&gt;158&lt;/RecNum&gt;&lt;DisplayText&gt;(150)&lt;/DisplayText&gt;&lt;record&gt;&lt;rec-number&gt;158&lt;/rec-number&gt;&lt;foreign-keys&gt;&lt;key app="EN" db-id="pvxd05p2yewfz6earpxxasf7rwds20fer50s" timestamp="1663846499" guid="f07a8d05-c4d1-4482-ac7d-1a81db9724e7"&gt;158&lt;/key&gt;&lt;/foreign-keys&gt;&lt;ref-type name="Journal Article"&gt;17&lt;/ref-type&gt;&lt;contributors&gt;&lt;authors&gt;&lt;author&gt;Ayoubkhani, Daniel&lt;/author&gt;&lt;author&gt;Bosworth, Matthew L&lt;/author&gt;&lt;author&gt;King, Sasha&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Risk of Long Covid in people infected with SARS-CoV-2 after two doses of a COVID-19 vaccine: community-based, matched cohort study&lt;/title&gt;&lt;secondary-title&gt;Open Forum Infectious Diseases&lt;/secondary-title&gt;&lt;/titles&gt;&lt;periodical&gt;&lt;full-title&gt;Open forum infectious diseases&lt;/full-title&gt;&lt;/periodical&gt;&lt;dates&gt;&lt;year&gt;2022&lt;/year&gt;&lt;/dates&gt;&lt;isbn&gt;2328-8957&lt;/isbn&gt;&lt;urls&gt;&lt;related-urls&gt;&lt;url&gt;https://doi.org/10.1093/ofid/ofac464&lt;/url&gt;&lt;/related-urls&gt;&lt;/urls&gt;&lt;custom1&gt;ofac464&lt;/custom1&gt;&lt;electronic-resource-num&gt;10.1093/ofid/ofac464&lt;/electronic-resource-num&gt;&lt;access-date&gt;9/22/2022&lt;/access-date&gt;&lt;/record&gt;&lt;/Cite&gt;&lt;/EndNote&gt;</w:instrText>
      </w:r>
      <w:r w:rsidR="002F3E31">
        <w:fldChar w:fldCharType="separate"/>
      </w:r>
      <w:r w:rsidR="00B556DF">
        <w:rPr>
          <w:noProof/>
        </w:rPr>
        <w:t>(150)</w:t>
      </w:r>
      <w:r w:rsidR="002F3E31">
        <w:fldChar w:fldCharType="end"/>
      </w:r>
      <w:r w:rsidR="00F84A12" w:rsidRPr="00842977">
        <w:t xml:space="preserve">. </w:t>
      </w:r>
    </w:p>
    <w:p w14:paraId="23EFFC84" w14:textId="12624DD6" w:rsidR="001C76CF" w:rsidRDefault="00B64E76" w:rsidP="0006510C">
      <w:pPr>
        <w:spacing w:line="480" w:lineRule="auto"/>
      </w:pPr>
      <w:r>
        <w:t>W</w:t>
      </w:r>
      <w:r w:rsidRPr="00B64E76">
        <w:t>e extract</w:t>
      </w:r>
      <w:r w:rsidR="008844F9">
        <w:t>ed</w:t>
      </w:r>
      <w:r w:rsidRPr="00B64E76">
        <w:t xml:space="preserve"> estimates of “new-onset” </w:t>
      </w:r>
      <w:r w:rsidR="004C3F09">
        <w:t>L</w:t>
      </w:r>
      <w:r w:rsidRPr="00B64E76">
        <w:t>ong C</w:t>
      </w:r>
      <w:r w:rsidR="004C3F09">
        <w:t>ovid</w:t>
      </w:r>
      <w:r w:rsidR="008844F9">
        <w:t>/</w:t>
      </w:r>
      <w:r w:rsidRPr="00B64E76">
        <w:t>symptoms</w:t>
      </w:r>
      <w:r w:rsidR="008844F9">
        <w:t xml:space="preserve"> where possible</w:t>
      </w:r>
      <w:r w:rsidRPr="00B64E76">
        <w:t xml:space="preserve">. </w:t>
      </w:r>
      <w:r w:rsidR="005F3F8A" w:rsidRPr="005F3F8A">
        <w:t xml:space="preserve">Where the </w:t>
      </w:r>
      <w:r w:rsidR="005F3F8A">
        <w:t>proportion</w:t>
      </w:r>
      <w:r w:rsidR="005F3F8A" w:rsidRPr="005F3F8A">
        <w:t xml:space="preserve"> is of a symptom like fatigue</w:t>
      </w:r>
      <w:r w:rsidR="005F3F8A">
        <w:t xml:space="preserve"> for example</w:t>
      </w:r>
      <w:r w:rsidR="005F3F8A" w:rsidRPr="005F3F8A">
        <w:t>, we pick</w:t>
      </w:r>
      <w:r w:rsidR="005F3F8A">
        <w:t>ed</w:t>
      </w:r>
      <w:r w:rsidR="005F3F8A" w:rsidRPr="005F3F8A">
        <w:t xml:space="preserve"> the one quoted as new-onset fatigue</w:t>
      </w:r>
      <w:r w:rsidR="005F3F8A">
        <w:t xml:space="preserve"> if available</w:t>
      </w:r>
      <w:r w:rsidR="005F3F8A" w:rsidRPr="005F3F8A">
        <w:t>, or we downgrade</w:t>
      </w:r>
      <w:r w:rsidR="005F3F8A">
        <w:t>d</w:t>
      </w:r>
      <w:r w:rsidR="005F3F8A" w:rsidRPr="005F3F8A">
        <w:t xml:space="preserve"> quality because</w:t>
      </w:r>
      <w:r w:rsidR="005F3F8A">
        <w:t xml:space="preserve"> it was not possible to ascertain that the symptom is ‘new’ following infection</w:t>
      </w:r>
      <w:r w:rsidR="005F3F8A" w:rsidRPr="005F3F8A">
        <w:t>.</w:t>
      </w:r>
      <w:r w:rsidR="00E92F3C" w:rsidRPr="00E92F3C">
        <w:t xml:space="preserve"> </w:t>
      </w:r>
      <w:r w:rsidR="00E10751" w:rsidRPr="00E10751">
        <w:t xml:space="preserve">Because </w:t>
      </w:r>
      <w:r w:rsidR="00F24DB5">
        <w:t>L</w:t>
      </w:r>
      <w:r w:rsidR="00E10751" w:rsidRPr="00E10751">
        <w:t xml:space="preserve">ong </w:t>
      </w:r>
      <w:r w:rsidR="00F24DB5">
        <w:t>C</w:t>
      </w:r>
      <w:r w:rsidR="00E10751" w:rsidRPr="00E10751">
        <w:t xml:space="preserve">ovid is a novel condition, prevalence of the condition is considered equivalent to cumulative incidence. </w:t>
      </w:r>
      <w:r w:rsidR="001C76CF">
        <w:t xml:space="preserve">When comparing with controls, we estimated cumulative incidence from reported absolute risk, when appropriate. When reporting risk ratio, we included incidence rate ratio and hazard ratios, but did not consider the odds ratio an adequate approximation because of the high potential prevalence in some populations. </w:t>
      </w:r>
    </w:p>
    <w:p w14:paraId="77156483" w14:textId="37D9A5FB" w:rsidR="009C13DF" w:rsidRPr="00A31DB0" w:rsidRDefault="00CA7390" w:rsidP="0006510C">
      <w:pPr>
        <w:spacing w:line="480" w:lineRule="auto"/>
      </w:pPr>
      <w:r w:rsidRPr="00CA7390">
        <w:t xml:space="preserve">We know that significant numbers of people experience </w:t>
      </w:r>
      <w:r w:rsidR="00C57128">
        <w:t>ill health</w:t>
      </w:r>
      <w:r w:rsidRPr="00CA7390">
        <w:t xml:space="preserve"> following SARSCoV2 infection.  Long Covid impacts on society, particularly in places with continuing waves of infection. Through reviewing how different research approaches attempted to quantify the population burden of Long Covid, our findings provide insight into how to get more accurate estimates of prevalence and severity. With quantification of prevalence</w:t>
      </w:r>
      <w:r w:rsidR="00F23B49">
        <w:t xml:space="preserve"> and </w:t>
      </w:r>
      <w:r w:rsidR="00F56AC5">
        <w:t>the associated inequity</w:t>
      </w:r>
      <w:r w:rsidRPr="00CA7390">
        <w:t>, we can understand the investment needed for prevention, diagnosis</w:t>
      </w:r>
      <w:r w:rsidR="00E513F8">
        <w:t xml:space="preserve">, </w:t>
      </w:r>
      <w:r w:rsidRPr="00CA7390">
        <w:t>and treatment as well as the policy decisions needed to resource healthcare and social care services</w:t>
      </w:r>
      <w:r w:rsidR="00776160">
        <w:t xml:space="preserve"> both adequately and</w:t>
      </w:r>
      <w:r w:rsidR="0060566F">
        <w:t xml:space="preserve"> </w:t>
      </w:r>
      <w:r w:rsidR="00776160">
        <w:t>equitably,</w:t>
      </w:r>
      <w:r w:rsidRPr="00CA7390">
        <w:t xml:space="preserve"> and to mitigate the wider social and economic impact of Long Covid</w:t>
      </w:r>
      <w:r w:rsidR="00A31DB0" w:rsidRPr="00A31DB0">
        <w:t xml:space="preserve">. </w:t>
      </w:r>
    </w:p>
    <w:p w14:paraId="1BFE855F" w14:textId="59869DCB" w:rsidR="004D4A18" w:rsidRDefault="004D4A18" w:rsidP="0006510C">
      <w:pPr>
        <w:pStyle w:val="Heading1"/>
        <w:spacing w:line="480" w:lineRule="auto"/>
      </w:pPr>
      <w:bookmarkStart w:id="16" w:name="_Toc100737933"/>
      <w:r w:rsidRPr="004D4A18">
        <w:lastRenderedPageBreak/>
        <w:t>Contributors</w:t>
      </w:r>
      <w:bookmarkEnd w:id="16"/>
    </w:p>
    <w:p w14:paraId="4609436F" w14:textId="2E3DEC8A" w:rsidR="00DD6B3A" w:rsidRDefault="00E55CE0" w:rsidP="0006510C">
      <w:pPr>
        <w:spacing w:line="480" w:lineRule="auto"/>
      </w:pPr>
      <w:r>
        <w:t>NAA, D</w:t>
      </w:r>
      <w:r w:rsidR="005A0A10">
        <w:t>C</w:t>
      </w:r>
      <w:r>
        <w:t>G,</w:t>
      </w:r>
      <w:r w:rsidR="005A0A10">
        <w:t xml:space="preserve"> </w:t>
      </w:r>
      <w:r w:rsidR="00EF2B12">
        <w:t>RT, AA, VL, MW</w:t>
      </w:r>
      <w:r w:rsidR="00EF7791">
        <w:t xml:space="preserve"> </w:t>
      </w:r>
      <w:r>
        <w:t xml:space="preserve">conceptualised </w:t>
      </w:r>
      <w:r w:rsidR="00EF2B12">
        <w:t xml:space="preserve">and designed </w:t>
      </w:r>
      <w:r>
        <w:t xml:space="preserve">the study. </w:t>
      </w:r>
      <w:r w:rsidR="00EF7791">
        <w:t xml:space="preserve">MW drafted the protocol </w:t>
      </w:r>
      <w:r w:rsidR="0027260C">
        <w:t xml:space="preserve">and search strategy </w:t>
      </w:r>
      <w:r w:rsidR="00EF7791">
        <w:t>with input from all co-authors.</w:t>
      </w:r>
      <w:r w:rsidR="0027260C">
        <w:t xml:space="preserve"> VL conducted the search. </w:t>
      </w:r>
      <w:r w:rsidR="0011285C">
        <w:t xml:space="preserve">All authors contributed to screening </w:t>
      </w:r>
      <w:r w:rsidR="003E66BF">
        <w:t xml:space="preserve">the </w:t>
      </w:r>
      <w:r w:rsidR="0011285C">
        <w:t xml:space="preserve">articles. </w:t>
      </w:r>
      <w:r w:rsidR="00764261">
        <w:t>MW, DCG, NZ, RT, CC</w:t>
      </w:r>
      <w:r w:rsidR="003E66BF">
        <w:t xml:space="preserve"> extracted </w:t>
      </w:r>
      <w:r w:rsidR="002C4AA6">
        <w:t>and quality</w:t>
      </w:r>
      <w:r w:rsidR="00276873">
        <w:t>-</w:t>
      </w:r>
      <w:r w:rsidR="002C4AA6">
        <w:t xml:space="preserve">assessed </w:t>
      </w:r>
      <w:r w:rsidR="003E66BF">
        <w:t xml:space="preserve">the data. </w:t>
      </w:r>
      <w:r w:rsidR="006D67DB" w:rsidRPr="006D67DB">
        <w:t xml:space="preserve">NAA, MW, DCG, NZ, CC contributed to the process of checking and verifying the extracted data. </w:t>
      </w:r>
      <w:r w:rsidR="002418D6">
        <w:t>DCG planned and conducted the statistical analyses</w:t>
      </w:r>
      <w:r w:rsidR="00662216">
        <w:t xml:space="preserve"> and produced the forest plots</w:t>
      </w:r>
      <w:r w:rsidR="002418D6">
        <w:t xml:space="preserve">. </w:t>
      </w:r>
      <w:r w:rsidR="00643D15">
        <w:t xml:space="preserve">MW, DCG, NZ, NAA interpreted the data and drafted the manuscript. All authors </w:t>
      </w:r>
      <w:r w:rsidR="000145EC">
        <w:t>review</w:t>
      </w:r>
      <w:r w:rsidR="00A12EB3">
        <w:t>ed</w:t>
      </w:r>
      <w:r w:rsidR="00643D15">
        <w:t xml:space="preserve"> the final manuscript. </w:t>
      </w:r>
      <w:r w:rsidR="00DC24CC">
        <w:t xml:space="preserve">All authors had full access to all the data in the study and had final responsibility for the decision to submit for publication. </w:t>
      </w:r>
    </w:p>
    <w:p w14:paraId="51D8EAE5" w14:textId="01DADD19" w:rsidR="00465469" w:rsidRDefault="007D09D3" w:rsidP="0006510C">
      <w:pPr>
        <w:pStyle w:val="Heading1"/>
        <w:spacing w:line="480" w:lineRule="auto"/>
      </w:pPr>
      <w:bookmarkStart w:id="17" w:name="_Toc100737934"/>
      <w:r>
        <w:t xml:space="preserve">Potential conflicts of </w:t>
      </w:r>
      <w:r w:rsidR="00465469">
        <w:t>interest</w:t>
      </w:r>
      <w:bookmarkEnd w:id="17"/>
    </w:p>
    <w:p w14:paraId="11CA6F76" w14:textId="55BF5A91" w:rsidR="00535D34" w:rsidRPr="00175A3A" w:rsidRDefault="00E25B40" w:rsidP="0006510C">
      <w:pPr>
        <w:spacing w:line="480" w:lineRule="auto"/>
      </w:pPr>
      <w:r>
        <w:t xml:space="preserve">The authors declare </w:t>
      </w:r>
      <w:r w:rsidR="00535D34">
        <w:t>no competing interests</w:t>
      </w:r>
      <w:r w:rsidR="00783F1C">
        <w:t>.</w:t>
      </w:r>
    </w:p>
    <w:p w14:paraId="0EFE5AE9" w14:textId="77777777" w:rsidR="00C768F0" w:rsidRDefault="00C768F0" w:rsidP="0006510C">
      <w:pPr>
        <w:pStyle w:val="Heading1"/>
        <w:spacing w:line="480" w:lineRule="auto"/>
      </w:pPr>
      <w:bookmarkStart w:id="18" w:name="_Toc100737935"/>
      <w:r>
        <w:t>Data sharing</w:t>
      </w:r>
      <w:bookmarkEnd w:id="18"/>
    </w:p>
    <w:p w14:paraId="38986C45" w14:textId="1B581AD2" w:rsidR="00886EE5" w:rsidRPr="00886EE5" w:rsidRDefault="00886EE5" w:rsidP="0006510C">
      <w:pPr>
        <w:spacing w:line="480" w:lineRule="auto"/>
      </w:pPr>
      <w:r>
        <w:t xml:space="preserve">All </w:t>
      </w:r>
      <w:r w:rsidR="00A74245">
        <w:t>data used in this review i</w:t>
      </w:r>
      <w:r w:rsidR="57EA04A4">
        <w:t>s</w:t>
      </w:r>
      <w:r w:rsidR="00A74245">
        <w:t xml:space="preserve"> available in the published included studies. </w:t>
      </w:r>
      <w:r w:rsidR="0F1D6038">
        <w:t xml:space="preserve">  Data extractions and analytic code is available from the authors on reasonable request.</w:t>
      </w:r>
    </w:p>
    <w:p w14:paraId="17E14674" w14:textId="316BC8AD" w:rsidR="003F6A04" w:rsidRDefault="003F6A04" w:rsidP="0006510C">
      <w:pPr>
        <w:pStyle w:val="Heading1"/>
        <w:spacing w:line="480" w:lineRule="auto"/>
      </w:pPr>
      <w:bookmarkStart w:id="19" w:name="_Toc100737936"/>
      <w:r>
        <w:t>Acknowledgements</w:t>
      </w:r>
      <w:bookmarkEnd w:id="19"/>
    </w:p>
    <w:p w14:paraId="04244439" w14:textId="07630E9E" w:rsidR="00522D32" w:rsidRDefault="009E6277" w:rsidP="0006510C">
      <w:pPr>
        <w:spacing w:line="480" w:lineRule="auto"/>
      </w:pPr>
      <w:r>
        <w:t xml:space="preserve">We thank Hannah Davies for her input in conceptualising this review. </w:t>
      </w:r>
      <w:r w:rsidR="00D1726E">
        <w:t>MW was supported by an NIHR Pre-doctoral Local Authority Fellowship (</w:t>
      </w:r>
      <w:r w:rsidR="00B957BA">
        <w:t xml:space="preserve">Ref: </w:t>
      </w:r>
      <w:r w:rsidR="00A05E5C">
        <w:t>30</w:t>
      </w:r>
      <w:r w:rsidR="00632373">
        <w:t xml:space="preserve">2098). </w:t>
      </w:r>
      <w:r w:rsidR="00783F1C" w:rsidRPr="00783F1C">
        <w:t>RT and VL are supported by the Research, Evidence and Development Initiative (READ-It</w:t>
      </w:r>
      <w:r w:rsidR="00632373">
        <w:t xml:space="preserve">: </w:t>
      </w:r>
      <w:r w:rsidR="00783F1C" w:rsidRPr="00783F1C">
        <w:t xml:space="preserve">project number 300342-104) </w:t>
      </w:r>
      <w:r w:rsidR="00632373">
        <w:t xml:space="preserve">which </w:t>
      </w:r>
      <w:r w:rsidR="00783F1C" w:rsidRPr="00783F1C">
        <w:t>is funded by UK aid from the UK government</w:t>
      </w:r>
      <w:r w:rsidR="008025FC">
        <w:t xml:space="preserve">. </w:t>
      </w:r>
      <w:r w:rsidR="00783F1C" w:rsidRPr="00783F1C">
        <w:t xml:space="preserve">NZ is supported by NIHR Applied Research Collaboration Wessex. </w:t>
      </w:r>
      <w:r w:rsidR="007168FB">
        <w:t>DCG is a co-investigator on the NIHR-funded LOCOMOTION study.</w:t>
      </w:r>
      <w:r w:rsidR="00783F1C" w:rsidRPr="00783F1C">
        <w:t xml:space="preserve"> NAA </w:t>
      </w:r>
      <w:r w:rsidR="005B2DFC">
        <w:t xml:space="preserve">has lived experience of Long Covid, </w:t>
      </w:r>
      <w:r w:rsidR="00783F1C" w:rsidRPr="00783F1C">
        <w:t>is a co-investigator on the NIHR-funded STIMULATE-ICP and HI-COVE studies, has contributed in an advisory capacity to WHO and the EU Commission’s Expert Panel on effective ways of investing in health meetings in relation to post-COVID-19 condition</w:t>
      </w:r>
      <w:r w:rsidR="00D4280E">
        <w:t xml:space="preserve">, and </w:t>
      </w:r>
      <w:r w:rsidR="00412FCE">
        <w:t xml:space="preserve">has </w:t>
      </w:r>
      <w:r w:rsidR="00D97EFD">
        <w:t>acted as</w:t>
      </w:r>
      <w:r w:rsidR="00D4280E">
        <w:t xml:space="preserve"> a collaborator on some </w:t>
      </w:r>
      <w:r w:rsidR="00D4280E">
        <w:lastRenderedPageBreak/>
        <w:t>of the UK’s Office for National Statistics outputs on the prevalence of Long Covid.</w:t>
      </w:r>
      <w:r w:rsidR="208DF57B">
        <w:t xml:space="preserve"> </w:t>
      </w:r>
      <w:r w:rsidR="208DF57B" w:rsidRPr="004579C5">
        <w:rPr>
          <w:rFonts w:ascii="Calibri" w:eastAsia="Calibri" w:hAnsi="Calibri" w:cs="Calibri"/>
        </w:rPr>
        <w:t>AA has lived experience of Long Covid, is a co-founder of the Patient-Led Research Collaborative and has contributed in an advisory capacity to NIH, CDC and WHO.</w:t>
      </w:r>
      <w:r w:rsidR="00D4280E" w:rsidRPr="004579C5">
        <w:t xml:space="preserve"> </w:t>
      </w:r>
      <w:r w:rsidR="00CB4CCF" w:rsidRPr="00CB4CCF">
        <w:t xml:space="preserve">The views and opinions expressed in this </w:t>
      </w:r>
      <w:r w:rsidR="00C94070">
        <w:t>review</w:t>
      </w:r>
      <w:r w:rsidR="00CB4CCF">
        <w:t xml:space="preserve"> </w:t>
      </w:r>
      <w:r w:rsidR="00CB4CCF" w:rsidRPr="00CB4CCF">
        <w:t>are those of the authors and do not necessarily reflect those of the NIHR</w:t>
      </w:r>
      <w:r w:rsidR="00CB4CCF">
        <w:t xml:space="preserve">, </w:t>
      </w:r>
      <w:r w:rsidR="00CB4CCF" w:rsidRPr="00CB4CCF">
        <w:t>the Department of Health and Social Care</w:t>
      </w:r>
      <w:r w:rsidR="00CB4CCF">
        <w:t xml:space="preserve"> or </w:t>
      </w:r>
      <w:r w:rsidR="008025FC" w:rsidRPr="008025FC">
        <w:t>the UK government’s official policies.</w:t>
      </w:r>
      <w:r w:rsidR="004579C5">
        <w:t xml:space="preserve"> </w:t>
      </w:r>
    </w:p>
    <w:p w14:paraId="3FA9F690" w14:textId="75E42FB7" w:rsidR="004579C5" w:rsidRPr="004579C5" w:rsidRDefault="004579C5" w:rsidP="0006510C">
      <w:pPr>
        <w:spacing w:line="480" w:lineRule="auto"/>
      </w:pPr>
      <w:r w:rsidRPr="004579C5">
        <w:rPr>
          <w:color w:val="000000"/>
          <w:lang w:eastAsia="en-GB"/>
        </w:rPr>
        <w:t>For the purpose of open access, the author has applied a CC BY public copyright licence to any Author Accepted Manuscript version arising from this submission.</w:t>
      </w:r>
    </w:p>
    <w:p w14:paraId="00AC18DE" w14:textId="77777777" w:rsidR="009723F3" w:rsidRDefault="009723F3" w:rsidP="0006510C">
      <w:pPr>
        <w:spacing w:line="480" w:lineRule="auto"/>
      </w:pPr>
    </w:p>
    <w:p w14:paraId="56DA081E" w14:textId="77777777" w:rsidR="008252E9" w:rsidRDefault="008252E9" w:rsidP="0006510C">
      <w:pPr>
        <w:pStyle w:val="Heading1"/>
        <w:spacing w:line="480" w:lineRule="auto"/>
      </w:pPr>
      <w:r>
        <w:t>References</w:t>
      </w:r>
    </w:p>
    <w:p w14:paraId="6FDB5912" w14:textId="77777777" w:rsidR="00B556DF" w:rsidRPr="00B556DF" w:rsidRDefault="009723F3" w:rsidP="00B556DF">
      <w:pPr>
        <w:pStyle w:val="EndNoteBibliography"/>
        <w:spacing w:after="0"/>
      </w:pPr>
      <w:r>
        <w:fldChar w:fldCharType="begin"/>
      </w:r>
      <w:r>
        <w:instrText xml:space="preserve"> ADDIN EN.REFLIST </w:instrText>
      </w:r>
      <w:r>
        <w:fldChar w:fldCharType="separate"/>
      </w:r>
      <w:r w:rsidR="00B556DF" w:rsidRPr="00B556DF">
        <w:t>1.</w:t>
      </w:r>
      <w:r w:rsidR="00B556DF" w:rsidRPr="00B556DF">
        <w:tab/>
        <w:t>World Health Organisation. A clinical case definition of post COVID-19 condition by a Delphi consensus, 6 October 2021. Internet; 2021 2021.</w:t>
      </w:r>
    </w:p>
    <w:p w14:paraId="4B8A4BA2" w14:textId="77777777" w:rsidR="00B556DF" w:rsidRPr="00B556DF" w:rsidRDefault="00B556DF" w:rsidP="00B556DF">
      <w:pPr>
        <w:pStyle w:val="EndNoteBibliography"/>
        <w:spacing w:after="0"/>
      </w:pPr>
      <w:r w:rsidRPr="00B556DF">
        <w:t>2.</w:t>
      </w:r>
      <w:r w:rsidRPr="00B556DF">
        <w:tab/>
        <w:t>National Institute for Health and Care Excellence (NICE). COVID-19 rapid guideline: managing the long-term effects of COVID-19. Internet; 2022.  Contract No.: 1.14.</w:t>
      </w:r>
    </w:p>
    <w:p w14:paraId="5A8B41A0" w14:textId="77777777" w:rsidR="00B556DF" w:rsidRPr="00B556DF" w:rsidRDefault="00B556DF" w:rsidP="00B556DF">
      <w:pPr>
        <w:pStyle w:val="EndNoteBibliography"/>
        <w:spacing w:after="0"/>
      </w:pPr>
      <w:r w:rsidRPr="00B556DF">
        <w:t>3.</w:t>
      </w:r>
      <w:r w:rsidRPr="00B556DF">
        <w:tab/>
        <w:t>Centers for Disease Control and Prevention (CDC). Post-COVID Conditions: Overview for Healthcare Providers. Internet; 2021 9 July 2021.</w:t>
      </w:r>
    </w:p>
    <w:p w14:paraId="4BAB8986" w14:textId="77777777" w:rsidR="00B556DF" w:rsidRPr="00B556DF" w:rsidRDefault="00B556DF" w:rsidP="00B556DF">
      <w:pPr>
        <w:pStyle w:val="EndNoteBibliography"/>
        <w:spacing w:after="0"/>
      </w:pPr>
      <w:r w:rsidRPr="00B556DF">
        <w:t>4.</w:t>
      </w:r>
      <w:r w:rsidRPr="00B556DF">
        <w:tab/>
        <w:t>Nehme M, Braillard O, Alcoba G, Aebischer Perone S, Courvoisier D, Chappuis F, et al. COVID-19 Symptoms: Longitudinal Evolution and Persistence in Outpatient Settings. Annals of Internal Medicine. 2020;174(5):723-5.</w:t>
      </w:r>
    </w:p>
    <w:p w14:paraId="76D40ADA" w14:textId="77777777" w:rsidR="00B556DF" w:rsidRPr="00B556DF" w:rsidRDefault="00B556DF" w:rsidP="00B556DF">
      <w:pPr>
        <w:pStyle w:val="EndNoteBibliography"/>
        <w:spacing w:after="0"/>
      </w:pPr>
      <w:r w:rsidRPr="00B556DF">
        <w:t>5.</w:t>
      </w:r>
      <w:r w:rsidRPr="00B556DF">
        <w:tab/>
        <w:t>Ziauddeen N, Gurdasani D, O’Hara ME, Hastie C, Roderick P, Yao G, et al. Characteristics and impact of Long Covid: Findings from an online survey. PLOS ONE. 2022;17(3):e0264331.</w:t>
      </w:r>
    </w:p>
    <w:p w14:paraId="602E9282" w14:textId="77777777" w:rsidR="00B556DF" w:rsidRPr="00B556DF" w:rsidRDefault="00B556DF" w:rsidP="00B556DF">
      <w:pPr>
        <w:pStyle w:val="EndNoteBibliography"/>
        <w:spacing w:after="0"/>
      </w:pPr>
      <w:r w:rsidRPr="00B556DF">
        <w:t>6.</w:t>
      </w:r>
      <w:r w:rsidRPr="00B556DF">
        <w:tab/>
        <w:t>Davis HE, Assaf GS, McCorkell L, Wei H, Low RJ, Re'em Y, et al. Characterizing long COVID in an international cohort: 7 months of symptoms and their impact. eClinicalMedicine. 2021;38.</w:t>
      </w:r>
    </w:p>
    <w:p w14:paraId="0FD496A3" w14:textId="77777777" w:rsidR="00B556DF" w:rsidRPr="00B556DF" w:rsidRDefault="00B556DF" w:rsidP="00B556DF">
      <w:pPr>
        <w:pStyle w:val="EndNoteBibliography"/>
        <w:spacing w:after="0"/>
      </w:pPr>
      <w:r w:rsidRPr="00B556DF">
        <w:t>7.</w:t>
      </w:r>
      <w:r w:rsidRPr="00B556DF">
        <w:tab/>
        <w:t>Ladds E, Rushforth A, Wieringa S, Taylor S, Rayner C, Husain L, et al. Persistent symptoms after Covid-19: qualitative study of 114 “long Covid” patients and draft quality principles for services. BMC Health Services Research. 2020;20(1):1144.</w:t>
      </w:r>
    </w:p>
    <w:p w14:paraId="4381EFB1" w14:textId="77777777" w:rsidR="00B556DF" w:rsidRPr="00B556DF" w:rsidRDefault="00B556DF" w:rsidP="00B556DF">
      <w:pPr>
        <w:pStyle w:val="EndNoteBibliography"/>
        <w:spacing w:after="0"/>
      </w:pPr>
      <w:r w:rsidRPr="00B556DF">
        <w:t>8.</w:t>
      </w:r>
      <w:r w:rsidRPr="00B556DF">
        <w:tab/>
        <w:t>Kingstone T, Taylor AK, Donnell CA, Atherton H, Blane DN, Chew-Graham CA. Finding the 'right' GP: a qualitative study of the experiences of people with long-COVID. BJGP Open. 2020;4(5):bjgpopen20X101143.</w:t>
      </w:r>
    </w:p>
    <w:p w14:paraId="6E4ED2B9" w14:textId="77777777" w:rsidR="00B556DF" w:rsidRPr="00B556DF" w:rsidRDefault="00B556DF" w:rsidP="00B556DF">
      <w:pPr>
        <w:pStyle w:val="EndNoteBibliography"/>
        <w:spacing w:after="0"/>
      </w:pPr>
      <w:r w:rsidRPr="00B556DF">
        <w:t>9.</w:t>
      </w:r>
      <w:r w:rsidRPr="00B556DF">
        <w:tab/>
        <w:t>Office for National Statistics. Technical article: Updated estimates of the prevalence of post-acute symptoms among people with coronavirus (COVID-19) in the UK: 26 April 2020 to 1 August 2021. In: Statistics OfN, editor. Office for National Statistics2021.</w:t>
      </w:r>
    </w:p>
    <w:p w14:paraId="0BC35668" w14:textId="1D93AB63" w:rsidR="00B556DF" w:rsidRPr="00B556DF" w:rsidRDefault="00B556DF" w:rsidP="00B556DF">
      <w:pPr>
        <w:pStyle w:val="EndNoteBibliography"/>
        <w:spacing w:after="0"/>
      </w:pPr>
      <w:r w:rsidRPr="00B556DF">
        <w:t>10.</w:t>
      </w:r>
      <w:r w:rsidRPr="00B556DF">
        <w:tab/>
        <w:t xml:space="preserve">WHO COVID-19 Research Database [Internet]. 2022. Available from: </w:t>
      </w:r>
      <w:hyperlink r:id="rId13" w:history="1">
        <w:r w:rsidRPr="00B556DF">
          <w:rPr>
            <w:rStyle w:val="Hyperlink"/>
          </w:rPr>
          <w:t>https://search.bvsalud.org/global-literature-on-novel-coronavirus-2019-ncov/</w:t>
        </w:r>
      </w:hyperlink>
      <w:r w:rsidRPr="00B556DF">
        <w:t>.</w:t>
      </w:r>
    </w:p>
    <w:p w14:paraId="2AE20545" w14:textId="77777777" w:rsidR="00B556DF" w:rsidRPr="00B556DF" w:rsidRDefault="00B556DF" w:rsidP="00B556DF">
      <w:pPr>
        <w:pStyle w:val="EndNoteBibliography"/>
        <w:spacing w:after="0"/>
      </w:pPr>
      <w:r w:rsidRPr="00B556DF">
        <w:t>11.</w:t>
      </w:r>
      <w:r w:rsidRPr="00B556DF">
        <w:tab/>
        <w:t>Moher D, Liberati A, Tetzlaff J, Altman DG. Preferred reporting items for systematic reviews and meta-analyses: the PRISMA statement. BMJ. 2009;339:b2535.</w:t>
      </w:r>
    </w:p>
    <w:p w14:paraId="237F0586" w14:textId="77777777" w:rsidR="00B556DF" w:rsidRPr="00B556DF" w:rsidRDefault="00B556DF" w:rsidP="00B556DF">
      <w:pPr>
        <w:pStyle w:val="EndNoteBibliography"/>
        <w:spacing w:after="0"/>
      </w:pPr>
      <w:r w:rsidRPr="00B556DF">
        <w:t>12.</w:t>
      </w:r>
      <w:r w:rsidRPr="00B556DF">
        <w:tab/>
        <w:t>StataCorp. Stata Statistical Software: Release 17. College Station, TX: StataCorp LLC; 2021.</w:t>
      </w:r>
    </w:p>
    <w:p w14:paraId="593243D3" w14:textId="77777777" w:rsidR="00B556DF" w:rsidRPr="00B556DF" w:rsidRDefault="00B556DF" w:rsidP="00B556DF">
      <w:pPr>
        <w:pStyle w:val="EndNoteBibliography"/>
        <w:spacing w:after="0"/>
      </w:pPr>
      <w:r w:rsidRPr="00B556DF">
        <w:t>13.</w:t>
      </w:r>
      <w:r w:rsidRPr="00B556DF">
        <w:tab/>
        <w:t>Migliavaca CB, Stein C, Colpani V, Barker TH, Ziegelmann PK, Munn Z, et al. Meta-analysis of prevalence: I2 statistic and how to deal with heterogeneity. Research Synthesis Methods. 2022;13(3):363-7.</w:t>
      </w:r>
    </w:p>
    <w:p w14:paraId="1B5AD0A8" w14:textId="77777777" w:rsidR="00B556DF" w:rsidRPr="00B556DF" w:rsidRDefault="00B556DF" w:rsidP="00B556DF">
      <w:pPr>
        <w:pStyle w:val="EndNoteBibliography"/>
        <w:spacing w:after="0"/>
      </w:pPr>
      <w:r w:rsidRPr="00B556DF">
        <w:lastRenderedPageBreak/>
        <w:t>14.</w:t>
      </w:r>
      <w:r w:rsidRPr="00B556DF">
        <w:tab/>
        <w:t>Higgins JPT, Thompson SG, Spiegelhalter DJ. A re-evaluation of random-effects meta-analysis. Journal of the Royal Statistical Society: Series A (Statistics in Society). 2009;172(1):137-59.</w:t>
      </w:r>
    </w:p>
    <w:p w14:paraId="4EBD88DA" w14:textId="77777777" w:rsidR="00B556DF" w:rsidRPr="00B556DF" w:rsidRDefault="00B556DF" w:rsidP="00B556DF">
      <w:pPr>
        <w:pStyle w:val="EndNoteBibliography"/>
        <w:spacing w:after="0"/>
      </w:pPr>
      <w:r w:rsidRPr="00B556DF">
        <w:t>15.</w:t>
      </w:r>
      <w:r w:rsidRPr="00B556DF">
        <w:tab/>
        <w:t>Abdelrahman MM, Abd-Elrahman NM, Bakheet TM. Persistence of symptoms after improvement of acute COVID19 infection, a longitudinal study. Journal of medical virology. 2021;93(10):5942-6.</w:t>
      </w:r>
    </w:p>
    <w:p w14:paraId="7009DD06" w14:textId="77777777" w:rsidR="00B556DF" w:rsidRPr="00B556DF" w:rsidRDefault="00B556DF" w:rsidP="00B556DF">
      <w:pPr>
        <w:pStyle w:val="EndNoteBibliography"/>
        <w:spacing w:after="0"/>
      </w:pPr>
      <w:r w:rsidRPr="00B556DF">
        <w:t>16.</w:t>
      </w:r>
      <w:r w:rsidRPr="00B556DF">
        <w:tab/>
        <w:t>Al-Aly Z, Xie Y, Bowe B. High-dimensional characterization of post-acute sequelae of COVID-19. Nature. 2021;594(7862):259-64.</w:t>
      </w:r>
    </w:p>
    <w:p w14:paraId="1EB2BCB3" w14:textId="77777777" w:rsidR="00B556DF" w:rsidRPr="00B556DF" w:rsidRDefault="00B556DF" w:rsidP="00B556DF">
      <w:pPr>
        <w:pStyle w:val="EndNoteBibliography"/>
        <w:spacing w:after="0"/>
      </w:pPr>
      <w:r w:rsidRPr="00B556DF">
        <w:t>17.</w:t>
      </w:r>
      <w:r w:rsidRPr="00B556DF">
        <w:tab/>
        <w:t>Blomberg B, Mohn KG-I, Brokstad KA, Zhou F, Linchausen DW, Hansen B-A, et al. Long COVID in a prospective cohort of home-isolated patients. Nature medicine. 2021;27(9):1607-13.</w:t>
      </w:r>
    </w:p>
    <w:p w14:paraId="185240C9" w14:textId="77777777" w:rsidR="00B556DF" w:rsidRPr="00B556DF" w:rsidRDefault="00B556DF" w:rsidP="00B556DF">
      <w:pPr>
        <w:pStyle w:val="EndNoteBibliography"/>
        <w:spacing w:after="0"/>
      </w:pPr>
      <w:r w:rsidRPr="00B556DF">
        <w:t>18.</w:t>
      </w:r>
      <w:r w:rsidRPr="00B556DF">
        <w:tab/>
        <w:t>Aminian A, Bena J, Pantalone KM, Burguera B. Association of obesity with postacute sequelae of COVID-19. Diabetes, Obesity &amp; Metabolism. 2021;23(9):2183-8.</w:t>
      </w:r>
    </w:p>
    <w:p w14:paraId="5CD24E97" w14:textId="77777777" w:rsidR="00B556DF" w:rsidRPr="00B556DF" w:rsidRDefault="00B556DF" w:rsidP="00B556DF">
      <w:pPr>
        <w:pStyle w:val="EndNoteBibliography"/>
        <w:spacing w:after="0"/>
      </w:pPr>
      <w:r w:rsidRPr="00B556DF">
        <w:t>19.</w:t>
      </w:r>
      <w:r w:rsidRPr="00B556DF">
        <w:tab/>
        <w:t>David TA, Fergus WH, Alice M, Anna M, Jason V, Marie A, et al. Patient outcomes after hospitalisation with COVID-19 and implications for follow-up; results from a prospective UK cohort.</w:t>
      </w:r>
    </w:p>
    <w:p w14:paraId="55811297" w14:textId="77777777" w:rsidR="00B556DF" w:rsidRPr="00B556DF" w:rsidRDefault="00B556DF" w:rsidP="00B556DF">
      <w:pPr>
        <w:pStyle w:val="EndNoteBibliography"/>
        <w:spacing w:after="0"/>
      </w:pPr>
      <w:r w:rsidRPr="00B556DF">
        <w:t>20.</w:t>
      </w:r>
      <w:r w:rsidRPr="00B556DF">
        <w:tab/>
        <w:t>Augustin M, Schommers P, Stecher M, Dewald F, Gieselmann L, Gruell H, et al. Post-COVID syndrome in non-hospitalised patients with COVID-19: a longitudinal prospective cohort study. The Lancet Regional Health Europe. 2021;6:100122.</w:t>
      </w:r>
    </w:p>
    <w:p w14:paraId="421E015B" w14:textId="77777777" w:rsidR="00B556DF" w:rsidRPr="00B556DF" w:rsidRDefault="00B556DF" w:rsidP="00B556DF">
      <w:pPr>
        <w:pStyle w:val="EndNoteBibliography"/>
        <w:spacing w:after="0"/>
      </w:pPr>
      <w:r w:rsidRPr="00B556DF">
        <w:t>21.</w:t>
      </w:r>
      <w:r w:rsidRPr="00B556DF">
        <w:tab/>
        <w:t>Ayoubkhani D, Khunti K, Nafilyan V, Maddox T, Humberstone B, Diamond I, et al. Post-covid syndrome in individuals admitted to hospital with covid-19: retrospective cohort study. BMJ (Clinical research ed). 2021;372:n693.</w:t>
      </w:r>
    </w:p>
    <w:p w14:paraId="63A35102" w14:textId="77777777" w:rsidR="00B556DF" w:rsidRPr="00B556DF" w:rsidRDefault="00B556DF" w:rsidP="00B556DF">
      <w:pPr>
        <w:pStyle w:val="EndNoteBibliography"/>
        <w:spacing w:after="0"/>
      </w:pPr>
      <w:r w:rsidRPr="00B556DF">
        <w:t>22.</w:t>
      </w:r>
      <w:r w:rsidRPr="00B556DF">
        <w:tab/>
        <w:t>Baricich A, Borg MB, Cuneo D, Cadario E, Azzolina D, Balbo PE, et al. Midterm functional sequelae and implications in rehabilitation after COVID-19: a cross-sectional study. European journal of physical and rehabilitation medicine. 2021;57(2):199-207.</w:t>
      </w:r>
    </w:p>
    <w:p w14:paraId="24BF37DC" w14:textId="77777777" w:rsidR="00B556DF" w:rsidRPr="00B556DF" w:rsidRDefault="00B556DF" w:rsidP="00B556DF">
      <w:pPr>
        <w:pStyle w:val="EndNoteBibliography"/>
        <w:spacing w:after="0"/>
      </w:pPr>
      <w:r w:rsidRPr="00B556DF">
        <w:t>23.</w:t>
      </w:r>
      <w:r w:rsidRPr="00B556DF">
        <w:tab/>
        <w:t>Becker JH, Lin JJ, Doernberg M, Stone K, Navis A, Festa JR, et al. Assessment of Cognitive Function in Patients After COVID-19 Infection. JAMA network open. 2021;4(10):e2130645.</w:t>
      </w:r>
    </w:p>
    <w:p w14:paraId="57E61CD0" w14:textId="77777777" w:rsidR="00B556DF" w:rsidRPr="00B556DF" w:rsidRDefault="00B556DF" w:rsidP="00B556DF">
      <w:pPr>
        <w:pStyle w:val="EndNoteBibliography"/>
        <w:spacing w:after="0"/>
      </w:pPr>
      <w:r w:rsidRPr="00B556DF">
        <w:t>24.</w:t>
      </w:r>
      <w:r w:rsidRPr="00B556DF">
        <w:tab/>
        <w:t>Bellan M, Soddu D, Balbo PE, Baricich A, Zeppegno P, Avanzi GC, et al. Respiratory and Psychophysical Sequelae Among Patients With COVID-19 Four Months After Hospital Discharge. JAMA network open. 2021;4(1):e2036142.</w:t>
      </w:r>
    </w:p>
    <w:p w14:paraId="21A3BFEE" w14:textId="77777777" w:rsidR="00B556DF" w:rsidRPr="00B556DF" w:rsidRDefault="00B556DF" w:rsidP="00B556DF">
      <w:pPr>
        <w:pStyle w:val="EndNoteBibliography"/>
        <w:spacing w:after="0"/>
      </w:pPr>
      <w:r w:rsidRPr="00B556DF">
        <w:t>25.</w:t>
      </w:r>
      <w:r w:rsidRPr="00B556DF">
        <w:tab/>
        <w:t>Blanco JR, Cobos-Ceballos MJ, Navarro F, Sanjoaquin I, Arnaiz de Las Revillas F, Bernal E, et al. Pulmonary long-term consequences of COVID-19 infections after hospital discharge. Clinical Microbiology &amp; Infection. 2021;27(6):892-6.</w:t>
      </w:r>
    </w:p>
    <w:p w14:paraId="108D6323" w14:textId="77777777" w:rsidR="00B556DF" w:rsidRPr="00B556DF" w:rsidRDefault="00B556DF" w:rsidP="00B556DF">
      <w:pPr>
        <w:pStyle w:val="EndNoteBibliography"/>
        <w:spacing w:after="0"/>
      </w:pPr>
      <w:r w:rsidRPr="00B556DF">
        <w:t>26.</w:t>
      </w:r>
      <w:r w:rsidRPr="00B556DF">
        <w:tab/>
        <w:t>Bliddal S, Banasik K, Pedersen OB, Nissen J, Cantwell L, Schwinn M, et al. Acute and persistent symptoms in non-hospitalized PCR-confirmed COVID-19 patients. Scientific Reports. 2021;11(1):13153.</w:t>
      </w:r>
    </w:p>
    <w:p w14:paraId="62F35F42" w14:textId="77777777" w:rsidR="00B556DF" w:rsidRPr="00B556DF" w:rsidRDefault="00B556DF" w:rsidP="00B556DF">
      <w:pPr>
        <w:pStyle w:val="EndNoteBibliography"/>
        <w:spacing w:after="0"/>
      </w:pPr>
      <w:r w:rsidRPr="00B556DF">
        <w:t>27.</w:t>
      </w:r>
      <w:r w:rsidRPr="00B556DF">
        <w:tab/>
        <w:t>Boscolo-Rizzo P, Guida F, Polesel J, Marcuzzo AV, Capriotti V, D'Alessandro A, et al. Sequelae in adults at 12 months after mild-to-moderate coronavirus disease 2019 (COVID-19). International Forum of Allergy and Rhinology. 2021.</w:t>
      </w:r>
    </w:p>
    <w:p w14:paraId="37129E78" w14:textId="77777777" w:rsidR="00B556DF" w:rsidRPr="00B556DF" w:rsidRDefault="00B556DF" w:rsidP="00B556DF">
      <w:pPr>
        <w:pStyle w:val="EndNoteBibliography"/>
        <w:spacing w:after="0"/>
      </w:pPr>
      <w:r w:rsidRPr="00B556DF">
        <w:t>28.</w:t>
      </w:r>
      <w:r w:rsidRPr="00B556DF">
        <w:tab/>
        <w:t>Carrillo-Garcia P, Garmendia-Prieto B, Cristofori G, Montoya IL, Hidalgo JJ, Feijoo MQ, et al. Health status in survivors older than 70 years after hospitalization with COVID-19: observational follow-up study at 3 months. European geriatric medicine. 2021;12(5):1091-4.</w:t>
      </w:r>
    </w:p>
    <w:p w14:paraId="7CD51766" w14:textId="77777777" w:rsidR="00B556DF" w:rsidRPr="00B556DF" w:rsidRDefault="00B556DF" w:rsidP="00B556DF">
      <w:pPr>
        <w:pStyle w:val="EndNoteBibliography"/>
        <w:spacing w:after="0"/>
      </w:pPr>
      <w:r w:rsidRPr="00B556DF">
        <w:t>29.</w:t>
      </w:r>
      <w:r w:rsidRPr="00B556DF">
        <w:tab/>
        <w:t>Caruso D, Guido G, Zerunian M, Polidori T, Lucertini E, Pucciarelli F, et al. Post-Acute Sequelae of COVID-19 Pneumonia: Six-month Chest CT Follow-up. Radiology. 2021;301(2):E396-E405.</w:t>
      </w:r>
    </w:p>
    <w:p w14:paraId="2518AE2D" w14:textId="77777777" w:rsidR="00B556DF" w:rsidRPr="00B556DF" w:rsidRDefault="00B556DF" w:rsidP="00B556DF">
      <w:pPr>
        <w:pStyle w:val="EndNoteBibliography"/>
        <w:spacing w:after="0"/>
      </w:pPr>
      <w:r w:rsidRPr="00B556DF">
        <w:t>30.</w:t>
      </w:r>
      <w:r w:rsidRPr="00B556DF">
        <w:tab/>
        <w:t>Caspersen IH, Magnus P, Trogstad L. Excess risk and clusters of symptoms after COVID-19 in a large Norwegian cohort. European Journal of Epidemiology. 2022;37(5):539-48.</w:t>
      </w:r>
    </w:p>
    <w:p w14:paraId="655284AA" w14:textId="77777777" w:rsidR="00B556DF" w:rsidRPr="00B556DF" w:rsidRDefault="00B556DF" w:rsidP="00B556DF">
      <w:pPr>
        <w:pStyle w:val="EndNoteBibliography"/>
        <w:spacing w:after="0"/>
      </w:pPr>
      <w:r w:rsidRPr="00B556DF">
        <w:t>31.</w:t>
      </w:r>
      <w:r w:rsidRPr="00B556DF">
        <w:tab/>
        <w:t>Castro VM, Rosand J, Giacino JT, McCoy TH, Perlis RH. Case-control study of neuropsychiatric symptoms in electronic health records following COVID-19 hospitalization in 2 academic health systems. Molecular Psychiatry. 2022.</w:t>
      </w:r>
    </w:p>
    <w:p w14:paraId="0D96D8D0" w14:textId="77777777" w:rsidR="00B556DF" w:rsidRPr="00B556DF" w:rsidRDefault="00B556DF" w:rsidP="00B556DF">
      <w:pPr>
        <w:pStyle w:val="EndNoteBibliography"/>
        <w:spacing w:after="0"/>
      </w:pPr>
      <w:r w:rsidRPr="00B556DF">
        <w:t>32.</w:t>
      </w:r>
      <w:r w:rsidRPr="00B556DF">
        <w:tab/>
        <w:t>Chai C, Feng X, Lu M, Li S, Chen K, Wang H, et al. One-year mortality and consequences of COVID-19 in cancer patients: A cohort study. IUBMB life. 2021;73(10):1244-56.</w:t>
      </w:r>
    </w:p>
    <w:p w14:paraId="20E56B20" w14:textId="77777777" w:rsidR="00B556DF" w:rsidRPr="00B556DF" w:rsidRDefault="00B556DF" w:rsidP="00B556DF">
      <w:pPr>
        <w:pStyle w:val="EndNoteBibliography"/>
        <w:spacing w:after="0"/>
      </w:pPr>
      <w:r w:rsidRPr="00B556DF">
        <w:t>33.</w:t>
      </w:r>
      <w:r w:rsidRPr="00B556DF">
        <w:tab/>
        <w:t>Cirulli ET, Schiabor Barrett KM, Riffle S, Bolze A, Neveux I, Dabe S, et al. Long-term COVID-19 symptoms in a large unselected population. medRxiv. 2020:2020.10.07.20208702.</w:t>
      </w:r>
    </w:p>
    <w:p w14:paraId="15CCD5EF" w14:textId="77777777" w:rsidR="00B556DF" w:rsidRPr="00B556DF" w:rsidRDefault="00B556DF" w:rsidP="00B556DF">
      <w:pPr>
        <w:pStyle w:val="EndNoteBibliography"/>
        <w:spacing w:after="0"/>
      </w:pPr>
      <w:r w:rsidRPr="00B556DF">
        <w:lastRenderedPageBreak/>
        <w:t>34.</w:t>
      </w:r>
      <w:r w:rsidRPr="00B556DF">
        <w:tab/>
        <w:t>Clavario P, De Marzo V, Lotti R, Barbara C, Porcile A, Russo C, et al. Cardiopulmonary exercise testing in COVID-19 patients at 3 months follow-up. International journal of cardiology. 2021;340:113-8.</w:t>
      </w:r>
    </w:p>
    <w:p w14:paraId="255780CF" w14:textId="77777777" w:rsidR="00B556DF" w:rsidRPr="00B556DF" w:rsidRDefault="00B556DF" w:rsidP="00B556DF">
      <w:pPr>
        <w:pStyle w:val="EndNoteBibliography"/>
        <w:spacing w:after="0"/>
      </w:pPr>
      <w:r w:rsidRPr="00B556DF">
        <w:t>35.</w:t>
      </w:r>
      <w:r w:rsidRPr="00B556DF">
        <w:tab/>
        <w:t>Cristillo V, Pilotto A, Cotti Piccinelli S, Zoppi N, Bonzi G, Gipponi S, et al. Age and subtle cognitive impairment are associated with long-term olfactory dysfunction after COVID-19 infection. Journal of the American Geriatrics Society. 2021;69(10):2778-80.</w:t>
      </w:r>
    </w:p>
    <w:p w14:paraId="6E495154" w14:textId="77777777" w:rsidR="00B556DF" w:rsidRPr="00B556DF" w:rsidRDefault="00B556DF" w:rsidP="00B556DF">
      <w:pPr>
        <w:pStyle w:val="EndNoteBibliography"/>
        <w:spacing w:after="0"/>
      </w:pPr>
      <w:r w:rsidRPr="00B556DF">
        <w:t>36.</w:t>
      </w:r>
      <w:r w:rsidRPr="00B556DF">
        <w:tab/>
        <w:t>Diaz-Fuentes G, Roa-Gomez G, Reyes O, Singhal R, Venkatram S. Coronavirus Pneumonia: Outcomes and Characteristics of Patients in an Inner-City Area after 3 Months of Infection. Journal of clinical medicine. 2021;10(15).</w:t>
      </w:r>
    </w:p>
    <w:p w14:paraId="72F12751" w14:textId="77777777" w:rsidR="00B556DF" w:rsidRPr="00B556DF" w:rsidRDefault="00B556DF" w:rsidP="00B556DF">
      <w:pPr>
        <w:pStyle w:val="EndNoteBibliography"/>
        <w:spacing w:after="0"/>
      </w:pPr>
      <w:r w:rsidRPr="00B556DF">
        <w:t>37.</w:t>
      </w:r>
      <w:r w:rsidRPr="00B556DF">
        <w:tab/>
        <w:t>Domenech-Montoliu S, Puig-Barbera J, Pac-Sa MR, Vidal-Utrillas P, Latorre-Poveda M, Rio-Gonzalez AD, et al. ABO Blood Groups and the Incidence of Complications in COVID-19 Patients: A Population-Based Prospective Cohort Study. International journal of environmental research and public health. 2021;18(19).</w:t>
      </w:r>
    </w:p>
    <w:p w14:paraId="0DBE4924" w14:textId="77777777" w:rsidR="00B556DF" w:rsidRPr="00B556DF" w:rsidRDefault="00B556DF" w:rsidP="00B556DF">
      <w:pPr>
        <w:pStyle w:val="EndNoteBibliography"/>
        <w:spacing w:after="0"/>
      </w:pPr>
      <w:r w:rsidRPr="00B556DF">
        <w:t>38.</w:t>
      </w:r>
      <w:r w:rsidRPr="00B556DF">
        <w:tab/>
        <w:t>Erol N, Alpinar A, Erol C, Sari E, Alkan K. Intriguing New Faces Of Covid-19: persisting Clinical Symptoms And Cardiac Effects in Children. Cardiology in the young. 2021:1-27.</w:t>
      </w:r>
    </w:p>
    <w:p w14:paraId="237EC00C" w14:textId="77777777" w:rsidR="00B556DF" w:rsidRPr="00B556DF" w:rsidRDefault="00B556DF" w:rsidP="00B556DF">
      <w:pPr>
        <w:pStyle w:val="EndNoteBibliography"/>
        <w:spacing w:after="0"/>
      </w:pPr>
      <w:r w:rsidRPr="00B556DF">
        <w:t>39.</w:t>
      </w:r>
      <w:r w:rsidRPr="00B556DF">
        <w:tab/>
        <w:t>Evans RA, Leavy OC, Richardson M, Elneima O, McAuley HJC, Shikotra A, et al. Clinical characteristics with inflammation profiling of long COVID and association with 1-year recovery following hospitalisation in the UK: a prospective observational study. The Lancet Respiratory Medicine. 2022;10(8):761-75.</w:t>
      </w:r>
    </w:p>
    <w:p w14:paraId="0842293C" w14:textId="77777777" w:rsidR="00B556DF" w:rsidRPr="00B556DF" w:rsidRDefault="00B556DF" w:rsidP="00B556DF">
      <w:pPr>
        <w:pStyle w:val="EndNoteBibliography"/>
        <w:spacing w:after="0"/>
      </w:pPr>
      <w:r w:rsidRPr="00B556DF">
        <w:t>40.</w:t>
      </w:r>
      <w:r w:rsidRPr="00B556DF">
        <w:tab/>
        <w:t>Evans RA, McAuley H, Harrison EM, Shikotra A, Singapuri A, Sereno M, et al. Physical, cognitive, and mental health impacts of COVID-19 after hospitalisation (PHOSP-COVID): a UK multicentre, prospective cohort study. The Lancet Respiratory Medicine. 2021;9(11):1275-87.</w:t>
      </w:r>
    </w:p>
    <w:p w14:paraId="25E653DE" w14:textId="77777777" w:rsidR="00B556DF" w:rsidRPr="00B556DF" w:rsidRDefault="00B556DF" w:rsidP="00B556DF">
      <w:pPr>
        <w:pStyle w:val="EndNoteBibliography"/>
        <w:spacing w:after="0"/>
      </w:pPr>
      <w:r w:rsidRPr="00B556DF">
        <w:t>41.</w:t>
      </w:r>
      <w:r w:rsidRPr="00B556DF">
        <w:tab/>
        <w:t>Fernandez-de-Las-Penas C, Gomez-Mayordomo V, de-la-Llave-Rincon AI, Palacios-Cena M, Rodriguez-Jimenez J, Florencio LL, et al. Anxiety, depression and poor sleep quality as long-term post-COVID sequelae in previously hospitalized patients: A multicenter study. The Journal of infection. 2021;83(4):496-522.</w:t>
      </w:r>
    </w:p>
    <w:p w14:paraId="0F133301" w14:textId="77777777" w:rsidR="00B556DF" w:rsidRPr="00B556DF" w:rsidRDefault="00B556DF" w:rsidP="00B556DF">
      <w:pPr>
        <w:pStyle w:val="EndNoteBibliography"/>
        <w:spacing w:after="0"/>
      </w:pPr>
      <w:r w:rsidRPr="00B556DF">
        <w:t>42.</w:t>
      </w:r>
      <w:r w:rsidRPr="00B556DF">
        <w:tab/>
        <w:t>Fernandez-de-Las-Penas C, Guijarro C, Plaza-Canteli S, Hernandez-Barrera V, Torres-Macho J. Prevalence of Post-COVID-19 Cough One Year After SARS-CoV-2 Infection: A Multicenter Study. Lung. 2021;199(3):249-53.</w:t>
      </w:r>
    </w:p>
    <w:p w14:paraId="2C2D01B5" w14:textId="77777777" w:rsidR="00B556DF" w:rsidRPr="00B556DF" w:rsidRDefault="00B556DF" w:rsidP="00B556DF">
      <w:pPr>
        <w:pStyle w:val="EndNoteBibliography"/>
        <w:spacing w:after="0"/>
      </w:pPr>
      <w:r w:rsidRPr="00B556DF">
        <w:t>43.</w:t>
      </w:r>
      <w:r w:rsidRPr="00B556DF">
        <w:tab/>
        <w:t>Fernandez-de-Las-Penas C, Palacios-Cena D, Gomez-Mayordomo V, Rodriuez-Jimenez J, Palacios-Cena M, Velasco-Arribas M, et al. Long-term post-COVID symptoms and associated risk factors in previously hospitalized patients: A multicenter study. Journal of Infection. 2021;83(2):237-79.</w:t>
      </w:r>
    </w:p>
    <w:p w14:paraId="54140933" w14:textId="77777777" w:rsidR="00B556DF" w:rsidRPr="00B556DF" w:rsidRDefault="00B556DF" w:rsidP="00B556DF">
      <w:pPr>
        <w:pStyle w:val="EndNoteBibliography"/>
        <w:spacing w:after="0"/>
      </w:pPr>
      <w:r w:rsidRPr="00B556DF">
        <w:t>44.</w:t>
      </w:r>
      <w:r w:rsidRPr="00B556DF">
        <w:tab/>
        <w:t>Frija-Masson J, Debray MP, Boussouar S, Khalil A, Bancal C, Motiejunaite J, et al. Residual ground glass opacities three months after Covid-19 pneumonia correlate to alteration of respiratory function: The post Covid M3 study. Respiratory Medicine. 2021;184:106435.</w:t>
      </w:r>
    </w:p>
    <w:p w14:paraId="74966590" w14:textId="77777777" w:rsidR="00B556DF" w:rsidRPr="00B556DF" w:rsidRDefault="00B556DF" w:rsidP="00B556DF">
      <w:pPr>
        <w:pStyle w:val="EndNoteBibliography"/>
        <w:spacing w:after="0"/>
      </w:pPr>
      <w:r w:rsidRPr="00B556DF">
        <w:t>45.</w:t>
      </w:r>
      <w:r w:rsidRPr="00B556DF">
        <w:tab/>
        <w:t>Froidure A, Mahsouli A, Liistro G, De Greef J, Belkhir L, Gerard L, et al. Integrative respiratory follow-up of severe COVID-19 reveals common functional and lung imaging sequelae. Respiratory medicine. 2021;181:106383.</w:t>
      </w:r>
    </w:p>
    <w:p w14:paraId="24EC65D7" w14:textId="77777777" w:rsidR="00B556DF" w:rsidRPr="00B556DF" w:rsidRDefault="00B556DF" w:rsidP="00B556DF">
      <w:pPr>
        <w:pStyle w:val="EndNoteBibliography"/>
        <w:spacing w:after="0"/>
      </w:pPr>
      <w:r w:rsidRPr="00B556DF">
        <w:t>46.</w:t>
      </w:r>
      <w:r w:rsidRPr="00B556DF">
        <w:tab/>
        <w:t>Fu L, Fang Y, Luo D, Wang B, Xiao X, Hu Y, et al. Pre-hospital, in-hospital and post-hospital factors associated with sleep quality among COVID-19 survivors 6 months after hospital discharge: cross-sectional survey in five cities in China. BJPsych open. 2021;7(6):e191.</w:t>
      </w:r>
    </w:p>
    <w:p w14:paraId="06E9F621" w14:textId="77777777" w:rsidR="00B556DF" w:rsidRPr="00B556DF" w:rsidRDefault="00B556DF" w:rsidP="00B556DF">
      <w:pPr>
        <w:pStyle w:val="EndNoteBibliography"/>
        <w:spacing w:after="0"/>
      </w:pPr>
      <w:r w:rsidRPr="00B556DF">
        <w:t>47.</w:t>
      </w:r>
      <w:r w:rsidRPr="00B556DF">
        <w:tab/>
        <w:t>Gaber TAK, Ashish A, Unsworth A. Persistent post-covid symptoms in healthcare workers. Occupational Medicine (Oxford). 2021;71(3):144-6.</w:t>
      </w:r>
    </w:p>
    <w:p w14:paraId="11632050" w14:textId="77777777" w:rsidR="00B556DF" w:rsidRPr="00B556DF" w:rsidRDefault="00B556DF" w:rsidP="00B556DF">
      <w:pPr>
        <w:pStyle w:val="EndNoteBibliography"/>
        <w:spacing w:after="0"/>
      </w:pPr>
      <w:r w:rsidRPr="00B556DF">
        <w:t>48.</w:t>
      </w:r>
      <w:r w:rsidRPr="00B556DF">
        <w:tab/>
        <w:t>Garcia-Abellan J, Padilla S, Fernandez-Gonzalez M, Garcia JA, Agullo V, Andreo M, et al. Antibody Response to SARS-CoV-2 is Associated with Long-term Clinical Outcome in Patients with COVID-19: a Longitudinal Study. Journal of clinical immunology. 2021;41(7):1490-501.</w:t>
      </w:r>
    </w:p>
    <w:p w14:paraId="22D08E2D" w14:textId="77777777" w:rsidR="00B556DF" w:rsidRPr="00B556DF" w:rsidRDefault="00B556DF" w:rsidP="00B556DF">
      <w:pPr>
        <w:pStyle w:val="EndNoteBibliography"/>
        <w:spacing w:after="0"/>
      </w:pPr>
      <w:r w:rsidRPr="00B556DF">
        <w:t>49.</w:t>
      </w:r>
      <w:r w:rsidRPr="00B556DF">
        <w:tab/>
        <w:t>Garratt AM, Ghanima W, Einvik G, Stavem K. Quality of life after COVID-19 without hospitalisation: Good overall, but reduced in some dimensions. The Journal of infection. 2021;82(5):186-230.</w:t>
      </w:r>
    </w:p>
    <w:p w14:paraId="236C5A44" w14:textId="77777777" w:rsidR="00B556DF" w:rsidRPr="00B556DF" w:rsidRDefault="00B556DF" w:rsidP="00B556DF">
      <w:pPr>
        <w:pStyle w:val="EndNoteBibliography"/>
        <w:spacing w:after="0"/>
      </w:pPr>
      <w:r w:rsidRPr="00B556DF">
        <w:lastRenderedPageBreak/>
        <w:t>50.</w:t>
      </w:r>
      <w:r w:rsidRPr="00B556DF">
        <w:tab/>
        <w:t>Gonzalez-Hermosillo JA, Martinez-Lopez JP, Carrillo-Lampon SA, Ruiz-Ojeda D, Herrera-Ramirez S, Amezcua-Guerra LM, et al. Post-Acute COVID-19 Symptoms, a Potential Link with Myalgic Encephalomyelitis/Chronic Fatigue Syndrome: A 6-Month Survey in a Mexican Cohort. Brain sciences. 2021;11(6).</w:t>
      </w:r>
    </w:p>
    <w:p w14:paraId="5BA7B88C" w14:textId="77777777" w:rsidR="00B556DF" w:rsidRPr="00B556DF" w:rsidRDefault="00B556DF" w:rsidP="00B556DF">
      <w:pPr>
        <w:pStyle w:val="EndNoteBibliography"/>
        <w:spacing w:after="0"/>
      </w:pPr>
      <w:r w:rsidRPr="00B556DF">
        <w:t>51.</w:t>
      </w:r>
      <w:r w:rsidRPr="00B556DF">
        <w:tab/>
        <w:t>Han X, Fan Y, Alwalid O, Li N, Jia X, Yuan M, et al. Six-month Follow-up Chest CT Findings after Severe COVID-19 Pneumonia. Radiology. 2021;299(1):E177-E86.</w:t>
      </w:r>
    </w:p>
    <w:p w14:paraId="5CEC191E" w14:textId="77777777" w:rsidR="00B556DF" w:rsidRPr="00B556DF" w:rsidRDefault="00B556DF" w:rsidP="00B556DF">
      <w:pPr>
        <w:pStyle w:val="EndNoteBibliography"/>
        <w:spacing w:after="0"/>
      </w:pPr>
      <w:r w:rsidRPr="00B556DF">
        <w:t>52.</w:t>
      </w:r>
      <w:r w:rsidRPr="00B556DF">
        <w:tab/>
        <w:t>Havervall S, Rosell A, Phillipson M, Mangsbo SM, Nilsson P, Hober S, et al. Symptoms and Functional Impairment Assessed 8 Months After Mild COVID-19 Among Health Care Workers. JAMA. 2021;325(19):2015-6.</w:t>
      </w:r>
    </w:p>
    <w:p w14:paraId="279BC9AC" w14:textId="77777777" w:rsidR="00B556DF" w:rsidRPr="00B556DF" w:rsidRDefault="00B556DF" w:rsidP="00B556DF">
      <w:pPr>
        <w:pStyle w:val="EndNoteBibliography"/>
        <w:spacing w:after="0"/>
      </w:pPr>
      <w:r w:rsidRPr="00B556DF">
        <w:t>53.</w:t>
      </w:r>
      <w:r w:rsidRPr="00B556DF">
        <w:tab/>
        <w:t>Huang C, Huang L, Wang Y, Li X, Ren L, Gu X, et al. 6-month consequences of COVID-19 in patients discharged from hospital: a cohort study. Lancet (London, England). 2021;397(10270):220-32.</w:t>
      </w:r>
    </w:p>
    <w:p w14:paraId="44D9D261" w14:textId="77777777" w:rsidR="00B556DF" w:rsidRPr="00B556DF" w:rsidRDefault="00B556DF" w:rsidP="00B556DF">
      <w:pPr>
        <w:pStyle w:val="EndNoteBibliography"/>
        <w:spacing w:after="0"/>
      </w:pPr>
      <w:r w:rsidRPr="00B556DF">
        <w:t>54.</w:t>
      </w:r>
      <w:r w:rsidRPr="00B556DF">
        <w:tab/>
        <w:t>Huang L, Yao Q, Gu X, Wang Q, Ren L, Wang Y, et al. 1-year outcomes in hospital survivors with COVID-19: a longitudinal cohort study. Lancet (London, England). 2021;398(10302):747-58.</w:t>
      </w:r>
    </w:p>
    <w:p w14:paraId="465431AC" w14:textId="77777777" w:rsidR="00B556DF" w:rsidRPr="00B556DF" w:rsidRDefault="00B556DF" w:rsidP="00B556DF">
      <w:pPr>
        <w:pStyle w:val="EndNoteBibliography"/>
        <w:spacing w:after="0"/>
      </w:pPr>
      <w:r w:rsidRPr="00B556DF">
        <w:t>55.</w:t>
      </w:r>
      <w:r w:rsidRPr="00B556DF">
        <w:tab/>
        <w:t>Jacobson KB, Rao M, Bonilla H, Subramanian A, Hack I, Madrigal M, et al. Patients With Uncomplicated Coronavirus Disease 2019 (COVID-19) Have Long-Term Persistent Symptoms and Functional Impairment Similar to Patients with Severe COVID-19: A Cautionary Tale During a Global Pandemic. Clinical Infectious Diseases. 2021;73(3):e826-e9.</w:t>
      </w:r>
    </w:p>
    <w:p w14:paraId="24B588FB" w14:textId="77777777" w:rsidR="00B556DF" w:rsidRPr="00B556DF" w:rsidRDefault="00B556DF" w:rsidP="00B556DF">
      <w:pPr>
        <w:pStyle w:val="EndNoteBibliography"/>
        <w:spacing w:after="0"/>
      </w:pPr>
      <w:r w:rsidRPr="00B556DF">
        <w:t>56.</w:t>
      </w:r>
      <w:r w:rsidRPr="00B556DF">
        <w:tab/>
        <w:t>Kashif A, Chaudhry M, Fayyaz T, Abdullah M, Malik A, Anwer JMA, et al. Follow-up of COVID-19 recovered patients with mild disease. Scientific Reports. 2021;11(1):13414.</w:t>
      </w:r>
    </w:p>
    <w:p w14:paraId="21E00D62" w14:textId="77777777" w:rsidR="00B556DF" w:rsidRPr="00B556DF" w:rsidRDefault="00B556DF" w:rsidP="00B556DF">
      <w:pPr>
        <w:pStyle w:val="EndNoteBibliography"/>
        <w:spacing w:after="0"/>
      </w:pPr>
      <w:r w:rsidRPr="00B556DF">
        <w:t>57.</w:t>
      </w:r>
      <w:r w:rsidRPr="00B556DF">
        <w:tab/>
        <w:t>Kim Y, Kim S-W, Chang H-H, Kwon KT, Bae S, Hwang S. Significance and Associated Factors of Long-Term Sequelae in Patients after Acute COVID-19 Infection in Korea. Infection &amp; chemotherapy. 2021;53(3):463-76.</w:t>
      </w:r>
    </w:p>
    <w:p w14:paraId="37D2F99A" w14:textId="77777777" w:rsidR="00B556DF" w:rsidRPr="00B556DF" w:rsidRDefault="00B556DF" w:rsidP="00B556DF">
      <w:pPr>
        <w:pStyle w:val="EndNoteBibliography"/>
        <w:spacing w:after="0"/>
      </w:pPr>
      <w:r w:rsidRPr="00B556DF">
        <w:t>58.</w:t>
      </w:r>
      <w:r w:rsidRPr="00B556DF">
        <w:tab/>
        <w:t>Lemhofer C, Sturm C, Loudovici-Krug D, Best N, Gutenbrunner C. The impact of Post-COVID-Syndrome on functioning - results from a community survey in patients after mild and moderate SARS-CoV-2-infections in Germany. Journal of Occupational Medicine &amp; Toxicology. 2021;16(1):45.</w:t>
      </w:r>
    </w:p>
    <w:p w14:paraId="0A5DE5BB" w14:textId="77777777" w:rsidR="00B556DF" w:rsidRPr="00B556DF" w:rsidRDefault="00B556DF" w:rsidP="00B556DF">
      <w:pPr>
        <w:pStyle w:val="EndNoteBibliography"/>
        <w:spacing w:after="0"/>
      </w:pPr>
      <w:r w:rsidRPr="00B556DF">
        <w:t>59.</w:t>
      </w:r>
      <w:r w:rsidRPr="00B556DF">
        <w:tab/>
        <w:t>Li X, Shen C, Wang L, Majumder S, Zhang D, Deen MJ, et al. Pulmonary fibrosis and its related factors in discharged patients with new corona virus pneumonia: a cohort study. Respiratory Research. 2021;22(1):203.</w:t>
      </w:r>
    </w:p>
    <w:p w14:paraId="0D192D6E" w14:textId="77777777" w:rsidR="00B556DF" w:rsidRPr="00B556DF" w:rsidRDefault="00B556DF" w:rsidP="00B556DF">
      <w:pPr>
        <w:pStyle w:val="EndNoteBibliography"/>
        <w:spacing w:after="0"/>
      </w:pPr>
      <w:r w:rsidRPr="00B556DF">
        <w:t>60.</w:t>
      </w:r>
      <w:r w:rsidRPr="00B556DF">
        <w:tab/>
        <w:t>Liao T, Meng D, Xiong L, Wu S, Yang L, Wang S, et al. Long-Term Effects of COVID-19 on Health Care Workers 1-Year Post-Discharge in Wuhan. Infectious Diseases and Therapy. 2021.</w:t>
      </w:r>
    </w:p>
    <w:p w14:paraId="2FFC8B52" w14:textId="77777777" w:rsidR="00B556DF" w:rsidRPr="00B556DF" w:rsidRDefault="00B556DF" w:rsidP="00B556DF">
      <w:pPr>
        <w:pStyle w:val="EndNoteBibliography"/>
        <w:spacing w:after="0"/>
      </w:pPr>
      <w:r w:rsidRPr="00B556DF">
        <w:t>61.</w:t>
      </w:r>
      <w:r w:rsidRPr="00B556DF">
        <w:tab/>
        <w:t>Liao X, Wang Y, He Z, Yun Y, Hu M, Ma Z, et al. Three-Month Pulmonary Function and Radiological Outcomes in COVID-19 Survivors: A Longitudinal Patient Cohort Study. Open forum infectious diseases. 2021;8(9):ofaa540.</w:t>
      </w:r>
    </w:p>
    <w:p w14:paraId="7F1F5D2C" w14:textId="77777777" w:rsidR="00B556DF" w:rsidRPr="00B556DF" w:rsidRDefault="00B556DF" w:rsidP="00B556DF">
      <w:pPr>
        <w:pStyle w:val="EndNoteBibliography"/>
        <w:spacing w:after="0"/>
      </w:pPr>
      <w:r w:rsidRPr="00B556DF">
        <w:t>62.</w:t>
      </w:r>
      <w:r w:rsidRPr="00B556DF">
        <w:tab/>
        <w:t>Liu Y-H, Wang Y-R, Wang Q-H, Chen Y, Chen X, Li Y, et al. Post-infection cognitive impairments in a cohort of elderly patients with COVID-19. Molecular neurodegeneration. 2021;16(1):48.</w:t>
      </w:r>
    </w:p>
    <w:p w14:paraId="4697C21B" w14:textId="77777777" w:rsidR="00B556DF" w:rsidRPr="00B556DF" w:rsidRDefault="00B556DF" w:rsidP="00B556DF">
      <w:pPr>
        <w:pStyle w:val="EndNoteBibliography"/>
        <w:spacing w:after="0"/>
      </w:pPr>
      <w:r w:rsidRPr="00B556DF">
        <w:t>63.</w:t>
      </w:r>
      <w:r w:rsidRPr="00B556DF">
        <w:tab/>
        <w:t>Liyanage-Don NA, Cornelius T, Sanchez JE, Trainor A, Moise N, Wainberg M, et al. Psychological Distress, Persistent Physical Symptoms, and Perceived Recovery After COVID-19 Illness. Journal of General Internal Medicine. 2021;36(8):2525-7.</w:t>
      </w:r>
    </w:p>
    <w:p w14:paraId="74F330B2" w14:textId="77777777" w:rsidR="00B556DF" w:rsidRPr="00B556DF" w:rsidRDefault="00B556DF" w:rsidP="00B556DF">
      <w:pPr>
        <w:pStyle w:val="EndNoteBibliography"/>
        <w:spacing w:after="0"/>
      </w:pPr>
      <w:r w:rsidRPr="00B556DF">
        <w:t>64.</w:t>
      </w:r>
      <w:r w:rsidRPr="00B556DF">
        <w:tab/>
        <w:t>Logue JK, Franko NM, McCulloch DJ, McDonald D, Magedson A, Wolf CR, et al. Sequelae in Adults at 6 Months After COVID-19 Infection. JAMA network open. 2021;4(2):e210830.</w:t>
      </w:r>
    </w:p>
    <w:p w14:paraId="28B0066B" w14:textId="77777777" w:rsidR="00B556DF" w:rsidRPr="00B556DF" w:rsidRDefault="00B556DF" w:rsidP="00B556DF">
      <w:pPr>
        <w:pStyle w:val="EndNoteBibliography"/>
        <w:spacing w:after="0"/>
      </w:pPr>
      <w:r w:rsidRPr="00B556DF">
        <w:t>65.</w:t>
      </w:r>
      <w:r w:rsidRPr="00B556DF">
        <w:tab/>
        <w:t>Lucidi D, Molinari G, Silvestri M, De Corso E, Guaraldi G, Mussini C, et al. Patient-reported olfactory recovery after SARS-CoV-2 infection: A 6-month follow-up study. International Forum of Allergy &amp; Rhinology. 2021;11(8):1249-52.</w:t>
      </w:r>
    </w:p>
    <w:p w14:paraId="5DA1EB9A" w14:textId="77777777" w:rsidR="00B556DF" w:rsidRPr="00B556DF" w:rsidRDefault="00B556DF" w:rsidP="00B556DF">
      <w:pPr>
        <w:pStyle w:val="EndNoteBibliography"/>
        <w:spacing w:after="0"/>
      </w:pPr>
      <w:r w:rsidRPr="00B556DF">
        <w:t>66.</w:t>
      </w:r>
      <w:r w:rsidRPr="00B556DF">
        <w:tab/>
        <w:t>Lui DTW, Lee CH, Chow WS, Lee ACH, Tam AR, Pang P, et al. Long COVID in Patients With Mild to Moderate Disease: Do Thyroid Function and Autoimmunity Play a Role? Endocrine practice : official journal of the American College of Endocrinology and the American Association of Clinical Endocrinologists. 2021;27(9):894-902.</w:t>
      </w:r>
    </w:p>
    <w:p w14:paraId="3D25A7DE" w14:textId="77777777" w:rsidR="00B556DF" w:rsidRPr="00B556DF" w:rsidRDefault="00B556DF" w:rsidP="00B556DF">
      <w:pPr>
        <w:pStyle w:val="EndNoteBibliography"/>
        <w:spacing w:after="0"/>
      </w:pPr>
      <w:r w:rsidRPr="00B556DF">
        <w:lastRenderedPageBreak/>
        <w:t>67.</w:t>
      </w:r>
      <w:r w:rsidRPr="00B556DF">
        <w:tab/>
        <w:t>Maestre-Muniz MM, Arias A, Mata-Vazquez E, Martin-Toledano M, Lopez-Larramona G, Ruiz-Chicote AM, et al. Long-Term Outcomes of Patients with Coronavirus Disease 2019 at One Year after Hospital Discharge. Journal of clinical medicine. 2021;10(13).</w:t>
      </w:r>
    </w:p>
    <w:p w14:paraId="6BB940D6" w14:textId="77777777" w:rsidR="00B556DF" w:rsidRPr="00B556DF" w:rsidRDefault="00B556DF" w:rsidP="00B556DF">
      <w:pPr>
        <w:pStyle w:val="EndNoteBibliography"/>
        <w:spacing w:after="0"/>
      </w:pPr>
      <w:r w:rsidRPr="00B556DF">
        <w:t>68.</w:t>
      </w:r>
      <w:r w:rsidRPr="00B556DF">
        <w:tab/>
        <w:t>Martinez AE, Banderet F, Labhardt ND, Battegay M. Long-term outcome after SARS-CoV-2 infection in healthcare workers: a single centre cohort study. Swiss medical weekly. 2021;151:w30094.</w:t>
      </w:r>
    </w:p>
    <w:p w14:paraId="09E3F7E2" w14:textId="77777777" w:rsidR="00B556DF" w:rsidRPr="00B556DF" w:rsidRDefault="00B556DF" w:rsidP="00B556DF">
      <w:pPr>
        <w:pStyle w:val="EndNoteBibliography"/>
        <w:spacing w:after="0"/>
      </w:pPr>
      <w:r w:rsidRPr="00B556DF">
        <w:t>69.</w:t>
      </w:r>
      <w:r w:rsidRPr="00B556DF">
        <w:tab/>
        <w:t>Matteudi T, Luciani L, Fabre A, Minodier P, Boucekine M, Bosdure E, et al. Clinical characteristics of paediatric COVID-19 patients followed for up to 13 months. Acta paediatrica. 2021.</w:t>
      </w:r>
    </w:p>
    <w:p w14:paraId="6579CE1D" w14:textId="77777777" w:rsidR="00B556DF" w:rsidRPr="00B556DF" w:rsidRDefault="00B556DF" w:rsidP="00B556DF">
      <w:pPr>
        <w:pStyle w:val="EndNoteBibliography"/>
        <w:spacing w:after="0"/>
      </w:pPr>
      <w:r w:rsidRPr="00B556DF">
        <w:t>70.</w:t>
      </w:r>
      <w:r w:rsidRPr="00B556DF">
        <w:tab/>
        <w:t>Mazza MG, Palladini M, De Lorenzo R, Magnaghi C, Poletti S, Furlan R, et al. Persistent psychopathology and neurocognitive impairment in COVID-19 survivors: Effect of inflammatory biomarkers at three-month follow-up. Brain, behavior, and immunity. 2021;94:138-47.</w:t>
      </w:r>
    </w:p>
    <w:p w14:paraId="27CF6C60" w14:textId="77777777" w:rsidR="00B556DF" w:rsidRPr="00B556DF" w:rsidRDefault="00B556DF" w:rsidP="00B556DF">
      <w:pPr>
        <w:pStyle w:val="EndNoteBibliography"/>
        <w:spacing w:after="0"/>
      </w:pPr>
      <w:r w:rsidRPr="00B556DF">
        <w:t>71.</w:t>
      </w:r>
      <w:r w:rsidRPr="00B556DF">
        <w:tab/>
        <w:t>Mechi A, Al-Khalidi A, R ALD, Al-Dujaili MN, Al-Buthabhak K, Alareedh M, et al. Long-term persistent symptoms of COVID-19 infection in patients with diabetes mellitus. International Journal of Diabetes in Developing Countries. 2021.</w:t>
      </w:r>
    </w:p>
    <w:p w14:paraId="7450FB65" w14:textId="77777777" w:rsidR="00B556DF" w:rsidRPr="00B556DF" w:rsidRDefault="00B556DF" w:rsidP="00B556DF">
      <w:pPr>
        <w:pStyle w:val="EndNoteBibliography"/>
        <w:spacing w:after="0"/>
      </w:pPr>
      <w:r w:rsidRPr="00B556DF">
        <w:t>72.</w:t>
      </w:r>
      <w:r w:rsidRPr="00B556DF">
        <w:tab/>
        <w:t>Mei Q, Wang F, Bryant A, Wei L, Yuan X, Li J. Mental health problems among COVID-19 survivors in Wuhan, China. World psychiatry : official journal of the World Psychiatric Association (WPA). 2021;20(1):139-40.</w:t>
      </w:r>
    </w:p>
    <w:p w14:paraId="72C612B3" w14:textId="77777777" w:rsidR="00B556DF" w:rsidRPr="00B556DF" w:rsidRDefault="00B556DF" w:rsidP="00B556DF">
      <w:pPr>
        <w:pStyle w:val="EndNoteBibliography"/>
        <w:spacing w:after="0"/>
      </w:pPr>
      <w:r w:rsidRPr="00B556DF">
        <w:t>73.</w:t>
      </w:r>
      <w:r w:rsidRPr="00B556DF">
        <w:tab/>
        <w:t>Mei Q, Wang F, Yang Y, Hu G, Guo S, Zhang Q, et al. Health Issues and Immunological Assessment Related to Wuhan's COVID-19 Survivors: A Multicenter Follow-Up Study. Frontiers in medicine. 2021;8:617689.</w:t>
      </w:r>
    </w:p>
    <w:p w14:paraId="566C533B" w14:textId="77777777" w:rsidR="00B556DF" w:rsidRPr="00B556DF" w:rsidRDefault="00B556DF" w:rsidP="00B556DF">
      <w:pPr>
        <w:pStyle w:val="EndNoteBibliography"/>
        <w:spacing w:after="0"/>
      </w:pPr>
      <w:r w:rsidRPr="00B556DF">
        <w:t>74.</w:t>
      </w:r>
      <w:r w:rsidRPr="00B556DF">
        <w:tab/>
        <w:t>Menges D, Ballouz T, Anagnostopoulos A, Aschmann HE, Domenghino A, Fehr JS, et al. Burden of post-COVID-19 syndrome and implications for healthcare service planning: A population-based cohort study. PLoS ONE [Electronic Resource]. 2021;16(7):e0254523.</w:t>
      </w:r>
    </w:p>
    <w:p w14:paraId="1E855455" w14:textId="77777777" w:rsidR="00B556DF" w:rsidRPr="00B556DF" w:rsidRDefault="00B556DF" w:rsidP="00B556DF">
      <w:pPr>
        <w:pStyle w:val="EndNoteBibliography"/>
        <w:spacing w:after="0"/>
      </w:pPr>
      <w:r w:rsidRPr="00B556DF">
        <w:t>75.</w:t>
      </w:r>
      <w:r w:rsidRPr="00B556DF">
        <w:tab/>
        <w:t>Milanese M, Anselmo M, Buscaglia S, Garra L, Goretti R, Parodi L, et al. COVID-19 6 months after hospital discharge: pulmonary function impairment and its heterogeneity. ERJ open research. 2021;7(3).</w:t>
      </w:r>
    </w:p>
    <w:p w14:paraId="0EDF7EDF" w14:textId="77777777" w:rsidR="00B556DF" w:rsidRPr="00B556DF" w:rsidRDefault="00B556DF" w:rsidP="00B556DF">
      <w:pPr>
        <w:pStyle w:val="EndNoteBibliography"/>
        <w:spacing w:after="0"/>
      </w:pPr>
      <w:r w:rsidRPr="00B556DF">
        <w:t>76.</w:t>
      </w:r>
      <w:r w:rsidRPr="00B556DF">
        <w:tab/>
        <w:t>Millet C, Narvaneni S, Chaudhry S, Shamoon Y, Chaudhry A, Farokhian A, et al. The Long Haul: a follow up study of patients diagnosed with COVID-19 one year ago at an urban medical center in New Jersey. Chest. 2021;160(4):A566-A7.</w:t>
      </w:r>
    </w:p>
    <w:p w14:paraId="153AFC10" w14:textId="77777777" w:rsidR="00B556DF" w:rsidRPr="00B556DF" w:rsidRDefault="00B556DF" w:rsidP="00B556DF">
      <w:pPr>
        <w:pStyle w:val="EndNoteBibliography"/>
        <w:spacing w:after="0"/>
      </w:pPr>
      <w:r w:rsidRPr="00B556DF">
        <w:t>77.</w:t>
      </w:r>
      <w:r w:rsidRPr="00B556DF">
        <w:tab/>
        <w:t>Mohiuddin Chowdhury ATM, Karim MR, Ali MA, Islam J, Li Y, He S. Clinical Characteristics and the Long-Term Post-recovery Manifestations of the COVID-19 Patients-A Prospective Multicenter Cross-Sectional Study. Frontiers in Medicine. 2021;8:663670.</w:t>
      </w:r>
    </w:p>
    <w:p w14:paraId="336B6550" w14:textId="77777777" w:rsidR="00B556DF" w:rsidRPr="00B556DF" w:rsidRDefault="00B556DF" w:rsidP="00B556DF">
      <w:pPr>
        <w:pStyle w:val="EndNoteBibliography"/>
        <w:spacing w:after="0"/>
      </w:pPr>
      <w:r w:rsidRPr="00B556DF">
        <w:t>78.</w:t>
      </w:r>
      <w:r w:rsidRPr="00B556DF">
        <w:tab/>
        <w:t>Munblit D, Bobkova P, Spiridonova E, Shikhaleva A, Gamirova A, Blyuss O, et al. Incidence and risk factors for persistent symptoms in adults previously hospitalized for COVID-19. Clinical and experimental allergy : journal of the British Society for Allergy and Clinical Immunology. 2021;51(9):1107-20.</w:t>
      </w:r>
    </w:p>
    <w:p w14:paraId="08DF2A7C" w14:textId="77777777" w:rsidR="00B556DF" w:rsidRPr="00B556DF" w:rsidRDefault="00B556DF" w:rsidP="00B556DF">
      <w:pPr>
        <w:pStyle w:val="EndNoteBibliography"/>
        <w:spacing w:after="0"/>
      </w:pPr>
      <w:r w:rsidRPr="00B556DF">
        <w:t>79.</w:t>
      </w:r>
      <w:r w:rsidRPr="00B556DF">
        <w:tab/>
        <w:t>Nabahati M, Ebrahimpour S, Khaleghnejad Tabari R, Mehraeen R. Post-COVID-19 pulmonary fibrosis and its predictive factors: a prospective study. Egyptian Journal of Radiology and Nuclear Medicine. 2021;52(1) (no pagination)(248).</w:t>
      </w:r>
    </w:p>
    <w:p w14:paraId="3E17F85E" w14:textId="77777777" w:rsidR="00B556DF" w:rsidRPr="00B556DF" w:rsidRDefault="00B556DF" w:rsidP="00B556DF">
      <w:pPr>
        <w:pStyle w:val="EndNoteBibliography"/>
        <w:spacing w:after="0"/>
      </w:pPr>
      <w:r w:rsidRPr="00B556DF">
        <w:t>80.</w:t>
      </w:r>
      <w:r w:rsidRPr="00B556DF">
        <w:tab/>
        <w:t>Nehme M, Braillard O, Chappuis F, Courvoisier DS, Guessous I, CoviCare Study T. Prevalence of Symptoms More Than Seven Months After Diagnosis of Symptomatic COVID-19 in an Outpatient Setting. Annals of internal medicine. 2021;174(9):1252-60.</w:t>
      </w:r>
    </w:p>
    <w:p w14:paraId="5C1080C0" w14:textId="77777777" w:rsidR="00B556DF" w:rsidRPr="00B556DF" w:rsidRDefault="00B556DF" w:rsidP="00B556DF">
      <w:pPr>
        <w:pStyle w:val="EndNoteBibliography"/>
        <w:spacing w:after="0"/>
      </w:pPr>
      <w:r w:rsidRPr="00B556DF">
        <w:t>81.</w:t>
      </w:r>
      <w:r w:rsidRPr="00B556DF">
        <w:tab/>
        <w:t>Nguyen N, Hoang VT, Lagier JC, Raoult D, Gautret P. Long-term persistence of olfactory and gustatory disorders in COVID-19 patients. Clinical microbiology and infection. 2021.</w:t>
      </w:r>
    </w:p>
    <w:p w14:paraId="7522FA92" w14:textId="77777777" w:rsidR="00B556DF" w:rsidRPr="00B556DF" w:rsidRDefault="00B556DF" w:rsidP="00B556DF">
      <w:pPr>
        <w:pStyle w:val="EndNoteBibliography"/>
        <w:spacing w:after="0"/>
      </w:pPr>
      <w:r w:rsidRPr="00B556DF">
        <w:t>82.</w:t>
      </w:r>
      <w:r w:rsidRPr="00B556DF">
        <w:tab/>
        <w:t>Nunez-Fernandez M, Ramos-Hernandez C, Garcia-Rio F, Torres-Duran M, Nodar-Germinas A, Tilve-Gomez A, et al. Alterations in Respiratory Function Test Three Months after Hospitalisation for COVID-19 Pneumonia: Value of Determining Nitric Oxide Diffusion. Journal of Clinical Medicine. 2021;10(10):14.</w:t>
      </w:r>
    </w:p>
    <w:p w14:paraId="5ABBF621" w14:textId="77777777" w:rsidR="00B556DF" w:rsidRPr="00B556DF" w:rsidRDefault="00B556DF" w:rsidP="00B556DF">
      <w:pPr>
        <w:pStyle w:val="EndNoteBibliography"/>
        <w:spacing w:after="0"/>
      </w:pPr>
      <w:r w:rsidRPr="00B556DF">
        <w:t>83.</w:t>
      </w:r>
      <w:r w:rsidRPr="00B556DF">
        <w:tab/>
        <w:t>O'Keefe JB, Minton HC, Morrow M, Johnson C, Moore MA, O'Keefe GAD, et al. Postacute Sequelae of SARS-CoV-2 Infection and Impact on Quality of Life 1-6 Months After Illness and Association With Initial Symptom Severity. Open forum infectious diseases. 2021;8(8):ofab352.</w:t>
      </w:r>
    </w:p>
    <w:p w14:paraId="1DEBED1C" w14:textId="77777777" w:rsidR="00B556DF" w:rsidRPr="00B556DF" w:rsidRDefault="00B556DF" w:rsidP="00B556DF">
      <w:pPr>
        <w:pStyle w:val="EndNoteBibliography"/>
        <w:spacing w:after="0"/>
      </w:pPr>
      <w:r w:rsidRPr="00B556DF">
        <w:lastRenderedPageBreak/>
        <w:t>84.</w:t>
      </w:r>
      <w:r w:rsidRPr="00B556DF">
        <w:tab/>
        <w:t>Ong SWX, Fong S-W, Young BE, Chan Y-H, Lee B, Amrun SN, et al. Persistent Symptoms and Association With Inflammatory Cytokine Signatures in Recovered Coronavirus Disease 2019 Patients. Open forum infectious diseases. 2021;8(6):ofab156.</w:t>
      </w:r>
    </w:p>
    <w:p w14:paraId="2EFC2D06" w14:textId="77777777" w:rsidR="00B556DF" w:rsidRPr="00B556DF" w:rsidRDefault="00B556DF" w:rsidP="00B556DF">
      <w:pPr>
        <w:pStyle w:val="EndNoteBibliography"/>
        <w:spacing w:after="0"/>
      </w:pPr>
      <w:r w:rsidRPr="00B556DF">
        <w:t>85.</w:t>
      </w:r>
      <w:r w:rsidRPr="00B556DF">
        <w:tab/>
        <w:t>Orru G, Bertelloni D, Diolaiuti F, Mucci F, Di Giuseppe M, Biella M, et al. Long-COVID Syndrome? A Study on the Persistence of Neurological, Psychological and Physiological Symptoms. Healthcare (Basel, Switzerland). 2021;9(5).</w:t>
      </w:r>
    </w:p>
    <w:p w14:paraId="483B8821" w14:textId="77777777" w:rsidR="00B556DF" w:rsidRPr="00B556DF" w:rsidRDefault="00B556DF" w:rsidP="00B556DF">
      <w:pPr>
        <w:pStyle w:val="EndNoteBibliography"/>
        <w:spacing w:after="0"/>
      </w:pPr>
      <w:r w:rsidRPr="00B556DF">
        <w:t>86.</w:t>
      </w:r>
      <w:r w:rsidRPr="00B556DF">
        <w:tab/>
        <w:t>Osmanov I, Spiridonova E, Bobkova P, Gamirova A, Shikhaleva A, Andreeva M, et al. Risk factors for long covid in previously hospitalised children using the ISARIC Global follow-up protocol: a prospective cohort study. The european respiratory journal. 2021.</w:t>
      </w:r>
    </w:p>
    <w:p w14:paraId="3FB20000" w14:textId="77777777" w:rsidR="00B556DF" w:rsidRPr="00B556DF" w:rsidRDefault="00B556DF" w:rsidP="00B556DF">
      <w:pPr>
        <w:pStyle w:val="EndNoteBibliography"/>
        <w:spacing w:after="0"/>
      </w:pPr>
      <w:r w:rsidRPr="00B556DF">
        <w:t>87.</w:t>
      </w:r>
      <w:r w:rsidRPr="00B556DF">
        <w:tab/>
        <w:t>Peghin M, Palese A, Venturini M, De Martino M, Gerussi V, Graziano E, et al. Post-COVID-19 symptoms 6 months after acute infection among hospitalized and non-hospitalized patients. Clinical microbiology and infection : the official publication of the European Society of Clinical Microbiology and Infectious Diseases. 2021;27(10):1507-13.</w:t>
      </w:r>
    </w:p>
    <w:p w14:paraId="4A2068FD" w14:textId="77777777" w:rsidR="00B556DF" w:rsidRPr="00B556DF" w:rsidRDefault="00B556DF" w:rsidP="00B556DF">
      <w:pPr>
        <w:pStyle w:val="EndNoteBibliography"/>
        <w:spacing w:after="0"/>
      </w:pPr>
      <w:r w:rsidRPr="00B556DF">
        <w:t>88.</w:t>
      </w:r>
      <w:r w:rsidRPr="00B556DF">
        <w:tab/>
        <w:t>Peluso MJ, Kelly JD, Lu S, Goldberg SA, Davidson MC, Mathur S, et al. Rapid implementation of a cohort for the study of post-acute sequelae of SARS-CoV-2 infection/COVID-19. medRxiv : the preprint server for health sciences. 2021.</w:t>
      </w:r>
    </w:p>
    <w:p w14:paraId="3FD2EE25" w14:textId="77777777" w:rsidR="00B556DF" w:rsidRPr="00B556DF" w:rsidRDefault="00B556DF" w:rsidP="00B556DF">
      <w:pPr>
        <w:pStyle w:val="EndNoteBibliography"/>
        <w:spacing w:after="0"/>
      </w:pPr>
      <w:r w:rsidRPr="00B556DF">
        <w:t>89.</w:t>
      </w:r>
      <w:r w:rsidRPr="00B556DF">
        <w:tab/>
        <w:t>Petersen M, Kristiansen MF, Hanusson KD, Danielsen MEA, Steig B, Gaini S, et al. Long COVID in the Faroe Islands - a longitudinal study among non-hospitalized patients. Clinical infectious diseases. 2020.</w:t>
      </w:r>
    </w:p>
    <w:p w14:paraId="04C880F2" w14:textId="77777777" w:rsidR="00B556DF" w:rsidRPr="00B556DF" w:rsidRDefault="00B556DF" w:rsidP="00B556DF">
      <w:pPr>
        <w:pStyle w:val="EndNoteBibliography"/>
        <w:spacing w:after="0"/>
      </w:pPr>
      <w:r w:rsidRPr="00B556DF">
        <w:t>90.</w:t>
      </w:r>
      <w:r w:rsidRPr="00B556DF">
        <w:tab/>
        <w:t>Qin W, Chen S, Zhang Y, Dong F, Zhang Z, Hu B, et al. Diffusion capacity abnormalities for carbon monoxide in patients with COVID-19 at 3-month follow-up. European Respiratory Journal. 2021;58(1):07.</w:t>
      </w:r>
    </w:p>
    <w:p w14:paraId="28C85C02" w14:textId="77777777" w:rsidR="00B556DF" w:rsidRPr="00B556DF" w:rsidRDefault="00B556DF" w:rsidP="00B556DF">
      <w:pPr>
        <w:pStyle w:val="EndNoteBibliography"/>
        <w:spacing w:after="0"/>
      </w:pPr>
      <w:r w:rsidRPr="00B556DF">
        <w:t>91.</w:t>
      </w:r>
      <w:r w:rsidRPr="00B556DF">
        <w:tab/>
        <w:t>Qu G, Zhen Q, Wang W, Fan S, Wu Q, Zhang C, et al. Health-related quality of life of COVID-19 patients after discharge: A multicenter follow-up study. Journal of Clinical Nursing. 2021;30(11-12):1742-50.</w:t>
      </w:r>
    </w:p>
    <w:p w14:paraId="77119E9F" w14:textId="77777777" w:rsidR="00B556DF" w:rsidRPr="00B556DF" w:rsidRDefault="00B556DF" w:rsidP="00B556DF">
      <w:pPr>
        <w:pStyle w:val="EndNoteBibliography"/>
        <w:spacing w:after="0"/>
      </w:pPr>
      <w:r w:rsidRPr="00B556DF">
        <w:t>92.</w:t>
      </w:r>
      <w:r w:rsidRPr="00B556DF">
        <w:tab/>
        <w:t>Radtke T, Ulyte A, Puhan MA, Kriemler S. Long-term Symptoms After SARS-CoV-2 Infection in Children and Adolescents. JAMA. 2021.</w:t>
      </w:r>
    </w:p>
    <w:p w14:paraId="780F5667" w14:textId="77777777" w:rsidR="00B556DF" w:rsidRPr="00B556DF" w:rsidRDefault="00B556DF" w:rsidP="00B556DF">
      <w:pPr>
        <w:pStyle w:val="EndNoteBibliography"/>
        <w:spacing w:after="0"/>
      </w:pPr>
      <w:r w:rsidRPr="00B556DF">
        <w:t>93.</w:t>
      </w:r>
      <w:r w:rsidRPr="00B556DF">
        <w:tab/>
        <w:t>Rass V, Beer R, Schiefecker AJ, Kofler M, Lindner A, Mahlknecht P, et al. Neurological outcome and quality of life 3 months after COVID-19: A prospective observational cohort study. European journal of neurology. 2021;28(10):3348-59.</w:t>
      </w:r>
    </w:p>
    <w:p w14:paraId="0D88D0C7" w14:textId="77777777" w:rsidR="00B556DF" w:rsidRPr="00B556DF" w:rsidRDefault="00B556DF" w:rsidP="00B556DF">
      <w:pPr>
        <w:pStyle w:val="EndNoteBibliography"/>
        <w:spacing w:after="0"/>
      </w:pPr>
      <w:r w:rsidRPr="00B556DF">
        <w:t>94.</w:t>
      </w:r>
      <w:r w:rsidRPr="00B556DF">
        <w:tab/>
        <w:t>Riestra-Ayora J, Yanes-Diaz J, Esteban-Sanchez J, Vaduva C, Molina-Quiros C, Larran-Jimenez A, et al. Long-term follow-up of olfactory and gustatory dysfunction in COVID-19: 6 months case-control study of health workers. European archives of oto-rhino-laryngology : official journal of the European Federation of Oto-Rhino-Laryngological Societies (EUFOS) : affiliated with the German Society for Oto-Rhino-Laryngology - Head and Neck Surgery. 2021;278(12):4831-7.</w:t>
      </w:r>
    </w:p>
    <w:p w14:paraId="5F451B4B" w14:textId="77777777" w:rsidR="00B556DF" w:rsidRPr="00B556DF" w:rsidRDefault="00B556DF" w:rsidP="00B556DF">
      <w:pPr>
        <w:pStyle w:val="EndNoteBibliography"/>
        <w:spacing w:after="0"/>
      </w:pPr>
      <w:r w:rsidRPr="00B556DF">
        <w:t>95.</w:t>
      </w:r>
      <w:r w:rsidRPr="00B556DF">
        <w:tab/>
        <w:t>Righi E, Mirandola M, Mazzaferri F, Razzaboni E, Zaffagnini A, Erbogasto A, et al. Long-Term Patient-Centred Follow-up in a Prospective Cohort of Patients with COVID-19. Infectious diseases and therapy. 2021;10(3):1579-90.</w:t>
      </w:r>
    </w:p>
    <w:p w14:paraId="280FE1EF" w14:textId="77777777" w:rsidR="00B556DF" w:rsidRPr="00B556DF" w:rsidRDefault="00B556DF" w:rsidP="00B556DF">
      <w:pPr>
        <w:pStyle w:val="EndNoteBibliography"/>
        <w:spacing w:after="0"/>
      </w:pPr>
      <w:r w:rsidRPr="00B556DF">
        <w:t>96.</w:t>
      </w:r>
      <w:r w:rsidRPr="00B556DF">
        <w:tab/>
        <w:t>Roessler M, Tesch F, Batram M, Jacob J, Loser F, Weidinger O, et al. Post COVID-19 in children, adolescents, and adults: results of a matched cohort study including more than 150,000 individuals with COVID-19. medRxiv. 2021:2021.10.21.21265133.</w:t>
      </w:r>
    </w:p>
    <w:p w14:paraId="23D0583C" w14:textId="77777777" w:rsidR="00B556DF" w:rsidRPr="00B556DF" w:rsidRDefault="00B556DF" w:rsidP="00B556DF">
      <w:pPr>
        <w:pStyle w:val="EndNoteBibliography"/>
        <w:spacing w:after="0"/>
      </w:pPr>
      <w:r w:rsidRPr="00B556DF">
        <w:t>97.</w:t>
      </w:r>
      <w:r w:rsidRPr="00B556DF">
        <w:tab/>
        <w:t>Romero-Duarte A, Rivera-Izquierdo M, Guerrero-Fernandez de Alba I, Perez-Contreras M, Fernandez-Martinez NF, Ruiz-Montero R, et al. Sequelae, persistent symptomatology and outcomes after COVID-19 hospitalization: the ANCOHVID multicentre 6-month follow-up study. BMC medicine. 2021;19(1):129.</w:t>
      </w:r>
    </w:p>
    <w:p w14:paraId="55F92AEC" w14:textId="77777777" w:rsidR="00B556DF" w:rsidRPr="00B556DF" w:rsidRDefault="00B556DF" w:rsidP="00B556DF">
      <w:pPr>
        <w:pStyle w:val="EndNoteBibliography"/>
        <w:spacing w:after="0"/>
      </w:pPr>
      <w:r w:rsidRPr="00B556DF">
        <w:t>98.</w:t>
      </w:r>
      <w:r w:rsidRPr="00B556DF">
        <w:tab/>
        <w:t>P S, Madhavan S, Pandurangan V. Prevalence, Pattern and Functional Outcome of Post COVID-19 Syndrome in Older Adults. Cureus. 2021;13(8):e17189.</w:t>
      </w:r>
    </w:p>
    <w:p w14:paraId="6E860D4C" w14:textId="77777777" w:rsidR="00B556DF" w:rsidRPr="00B556DF" w:rsidRDefault="00B556DF" w:rsidP="00B556DF">
      <w:pPr>
        <w:pStyle w:val="EndNoteBibliography"/>
        <w:spacing w:after="0"/>
      </w:pPr>
      <w:r w:rsidRPr="00B556DF">
        <w:t>99.</w:t>
      </w:r>
      <w:r w:rsidRPr="00B556DF">
        <w:tab/>
        <w:t>Seeßle J, Waterboer T, Hippchen T, Simon J, Kirchner M, Lim A, et al. Persistent Symptoms in Adult Patients 1 Year After Coronavirus Disease 2019 (COVID-19): A Prospective Cohort Study. Clinical Infectious Diseases. 2022;74(7):1191-8.</w:t>
      </w:r>
    </w:p>
    <w:p w14:paraId="0339A0CC" w14:textId="77777777" w:rsidR="00B556DF" w:rsidRPr="00B556DF" w:rsidRDefault="00B556DF" w:rsidP="00B556DF">
      <w:pPr>
        <w:pStyle w:val="EndNoteBibliography"/>
        <w:spacing w:after="0"/>
      </w:pPr>
      <w:r w:rsidRPr="00B556DF">
        <w:lastRenderedPageBreak/>
        <w:t>100.</w:t>
      </w:r>
      <w:r w:rsidRPr="00B556DF">
        <w:tab/>
        <w:t>Shang YF, Liu T, Yu JN, Xu XR, Zahid KR, Wei YC, et al. Half-year follow-up of patients recovering from severe COVID-19: Analysis of symptoms and their risk factors. Journal of Internal Medicine. 2021;290(2):444-50.</w:t>
      </w:r>
    </w:p>
    <w:p w14:paraId="573A5328" w14:textId="77777777" w:rsidR="00B556DF" w:rsidRPr="00B556DF" w:rsidRDefault="00B556DF" w:rsidP="00B556DF">
      <w:pPr>
        <w:pStyle w:val="EndNoteBibliography"/>
        <w:spacing w:after="0"/>
      </w:pPr>
      <w:r w:rsidRPr="00B556DF">
        <w:t>101.</w:t>
      </w:r>
      <w:r w:rsidRPr="00B556DF">
        <w:tab/>
        <w:t>Sibila O, Albacar N, Perea L, Faner R, Torralba Y, Hernandez-Gonzalez F, et al. Lung Function sequelae in COVID-19 Patients 3 Months After Hospital Discharge. Archivos de bronconeumologia. 2021;57:59-61.</w:t>
      </w:r>
    </w:p>
    <w:p w14:paraId="2488284E" w14:textId="77777777" w:rsidR="00B556DF" w:rsidRPr="00B556DF" w:rsidRDefault="00B556DF" w:rsidP="00B556DF">
      <w:pPr>
        <w:pStyle w:val="EndNoteBibliography"/>
        <w:spacing w:after="0"/>
      </w:pPr>
      <w:r w:rsidRPr="00B556DF">
        <w:t>102.</w:t>
      </w:r>
      <w:r w:rsidRPr="00B556DF">
        <w:tab/>
        <w:t>Sigfrid L, Drake TM, Pauley E, Jesudason EC, Olliaro P, Lim WS, et al. Long Covid in adults discharged from UK hospitals after Covid-19: A prospective, multicentre cohort study using the ISARIC WHO Clinical Characterisation Protocol. The Lancet Regional Health Europe. 2021;8:100186.</w:t>
      </w:r>
    </w:p>
    <w:p w14:paraId="66CBE73C" w14:textId="77777777" w:rsidR="00B556DF" w:rsidRPr="00B556DF" w:rsidRDefault="00B556DF" w:rsidP="00B556DF">
      <w:pPr>
        <w:pStyle w:val="EndNoteBibliography"/>
        <w:spacing w:after="0"/>
      </w:pPr>
      <w:r w:rsidRPr="00B556DF">
        <w:t>103.</w:t>
      </w:r>
      <w:r w:rsidRPr="00B556DF">
        <w:tab/>
        <w:t>Simani L, Ramezani M, Darazam IA, Sagharichi M, Aalipour MA, Ghorbani F, et al. Prevalence and correlates of chronic fatigue syndrome and post-traumatic stress disorder after the outbreak of the COVID-19. Journal of neurovirology. 2021.</w:t>
      </w:r>
    </w:p>
    <w:p w14:paraId="39C2CD0E" w14:textId="77777777" w:rsidR="00B556DF" w:rsidRPr="00B556DF" w:rsidRDefault="00B556DF" w:rsidP="00B556DF">
      <w:pPr>
        <w:pStyle w:val="EndNoteBibliography"/>
        <w:spacing w:after="0"/>
      </w:pPr>
      <w:r w:rsidRPr="00B556DF">
        <w:t>104.</w:t>
      </w:r>
      <w:r w:rsidRPr="00B556DF">
        <w:tab/>
        <w:t>Skala M, Svoboda M, Kopecky M, Kocova E, Hyrsl M, Homolac M, et al. Heterogeneity of post-COVID impairment: interim analysis of a prospective study from Czechia. Virology journal. 2021;18(1):73.</w:t>
      </w:r>
    </w:p>
    <w:p w14:paraId="7F2A41D6" w14:textId="77777777" w:rsidR="00B556DF" w:rsidRPr="00B556DF" w:rsidRDefault="00B556DF" w:rsidP="00B556DF">
      <w:pPr>
        <w:pStyle w:val="EndNoteBibliography"/>
        <w:spacing w:after="0"/>
      </w:pPr>
      <w:r w:rsidRPr="00B556DF">
        <w:t>105.</w:t>
      </w:r>
      <w:r w:rsidRPr="00B556DF">
        <w:tab/>
        <w:t>Skjorten I, Ankerstjerne OAW, Trebinjac D, Bronstad E, Rasch-Halvorsen O, Einvik G, et al. Cardiopulmonary exercise capacity and limitations 3 months after COVID-19 hospitalisation. European Respiratory Journal. 2021;58(2):08.</w:t>
      </w:r>
    </w:p>
    <w:p w14:paraId="7E14094B" w14:textId="77777777" w:rsidR="00B556DF" w:rsidRPr="00B556DF" w:rsidRDefault="00B556DF" w:rsidP="00B556DF">
      <w:pPr>
        <w:pStyle w:val="EndNoteBibliography"/>
        <w:spacing w:after="0"/>
      </w:pPr>
      <w:r w:rsidRPr="00B556DF">
        <w:t>106.</w:t>
      </w:r>
      <w:r w:rsidRPr="00B556DF">
        <w:tab/>
        <w:t>Sonnweber T, Sahanic S, Pizzini A, Luger A, Schwabl C, Sonnweber B, et al. Cardiopulmonary recovery after COVID-19: an observational prospective multicentre trial. The European respiratory journal. 2021;57(4).</w:t>
      </w:r>
    </w:p>
    <w:p w14:paraId="0C237E7A" w14:textId="77777777" w:rsidR="00B556DF" w:rsidRPr="00B556DF" w:rsidRDefault="00B556DF" w:rsidP="00B556DF">
      <w:pPr>
        <w:pStyle w:val="EndNoteBibliography"/>
        <w:spacing w:after="0"/>
      </w:pPr>
      <w:r w:rsidRPr="00B556DF">
        <w:t>107.</w:t>
      </w:r>
      <w:r w:rsidRPr="00B556DF">
        <w:tab/>
        <w:t>Soraas A, Bo R, Kalleberg KT, Stoer NC, Ellingjord-Dale M, Landro NI. Self-reported Memory Problems 8 Months After COVID-19 Infection. JAMA Network Open. 2021;4(7):e2118717.</w:t>
      </w:r>
    </w:p>
    <w:p w14:paraId="1027479F" w14:textId="77777777" w:rsidR="00B556DF" w:rsidRPr="00B556DF" w:rsidRDefault="00B556DF" w:rsidP="00B556DF">
      <w:pPr>
        <w:pStyle w:val="EndNoteBibliography"/>
        <w:spacing w:after="0"/>
      </w:pPr>
      <w:r w:rsidRPr="00B556DF">
        <w:t>108.</w:t>
      </w:r>
      <w:r w:rsidRPr="00B556DF">
        <w:tab/>
        <w:t>Soraas A, Kalleberg KT, Dahl JA, Soraas CL, Myklebust TA, Axelsen E, et al. Persisting symptoms three to eight months after non-hospitalized COVID-19, a prospective cohort study. PloS one. 2021;16(8):e0256142.</w:t>
      </w:r>
    </w:p>
    <w:p w14:paraId="06F3669D" w14:textId="77777777" w:rsidR="00B556DF" w:rsidRPr="00B556DF" w:rsidRDefault="00B556DF" w:rsidP="00B556DF">
      <w:pPr>
        <w:pStyle w:val="EndNoteBibliography"/>
        <w:spacing w:after="0"/>
      </w:pPr>
      <w:r w:rsidRPr="00B556DF">
        <w:t>109.</w:t>
      </w:r>
      <w:r w:rsidRPr="00B556DF">
        <w:tab/>
        <w:t>Stavem K, Ghanima W, Olsen MK, Gilboe HM, Einvik G. Persistent symptoms 1.5-6 months after COVID-19 in non-hospitalised subjects: a population-based cohort study. Thorax. 2020.</w:t>
      </w:r>
    </w:p>
    <w:p w14:paraId="401717E9" w14:textId="77777777" w:rsidR="00B556DF" w:rsidRPr="00B556DF" w:rsidRDefault="00B556DF" w:rsidP="00B556DF">
      <w:pPr>
        <w:pStyle w:val="EndNoteBibliography"/>
        <w:spacing w:after="0"/>
      </w:pPr>
      <w:r w:rsidRPr="00B556DF">
        <w:t>110.</w:t>
      </w:r>
      <w:r w:rsidRPr="00B556DF">
        <w:tab/>
        <w:t>Stavem K, Ghanima W, Olsen MK, Gilboe HM, Einvik G. Prevalence and Determinants of Fatigue after COVID-19 in Non-Hospitalized Subjects: A Population-Based Study. International journal of environmental research and public health. 2021;18(4).</w:t>
      </w:r>
    </w:p>
    <w:p w14:paraId="423A9E0B" w14:textId="77777777" w:rsidR="00B556DF" w:rsidRPr="00B556DF" w:rsidRDefault="00B556DF" w:rsidP="00B556DF">
      <w:pPr>
        <w:pStyle w:val="EndNoteBibliography"/>
        <w:spacing w:after="0"/>
      </w:pPr>
      <w:r w:rsidRPr="00B556DF">
        <w:t>111.</w:t>
      </w:r>
      <w:r w:rsidRPr="00B556DF">
        <w:tab/>
        <w:t>Stephenson T, Shafran R, De Stavola B, Rojas N, Aiano F, Amin-Chowdhury Z, et al. Long COVID and the mental and physical health of children and young people: national matched cohort study protocol (the CLoCk study). BMJ open. 2021;11(8):e052838.</w:t>
      </w:r>
    </w:p>
    <w:p w14:paraId="2B85AAEB" w14:textId="77777777" w:rsidR="00B556DF" w:rsidRPr="00B556DF" w:rsidRDefault="00B556DF" w:rsidP="00B556DF">
      <w:pPr>
        <w:pStyle w:val="EndNoteBibliography"/>
        <w:spacing w:after="0"/>
      </w:pPr>
      <w:r w:rsidRPr="00B556DF">
        <w:t>112.</w:t>
      </w:r>
      <w:r w:rsidRPr="00B556DF">
        <w:tab/>
        <w:t>Sudre CH, Murray B, Varsavsky T, Graham MS, Penfold RS, Bowyer RC, et al. Attributes and predictors of long COVID. Nature medicine. 2021;27(4):626-31.</w:t>
      </w:r>
    </w:p>
    <w:p w14:paraId="4EB94DF6" w14:textId="77777777" w:rsidR="00B556DF" w:rsidRPr="00B556DF" w:rsidRDefault="00B556DF" w:rsidP="00B556DF">
      <w:pPr>
        <w:pStyle w:val="EndNoteBibliography"/>
        <w:spacing w:after="0"/>
      </w:pPr>
      <w:r w:rsidRPr="00B556DF">
        <w:t>113.</w:t>
      </w:r>
      <w:r w:rsidRPr="00B556DF">
        <w:tab/>
        <w:t>Sykes D, Holdsworth L, Jawad N, Gunasekera P, Morice AH, Crooks MG. Post-COVID-19 Symptom Burden: what is Long-COVID and How Should We Manage It? Lung. 2021.</w:t>
      </w:r>
    </w:p>
    <w:p w14:paraId="72249C6C" w14:textId="77777777" w:rsidR="00B556DF" w:rsidRPr="00B556DF" w:rsidRDefault="00B556DF" w:rsidP="00B556DF">
      <w:pPr>
        <w:pStyle w:val="EndNoteBibliography"/>
        <w:spacing w:after="0"/>
      </w:pPr>
      <w:r w:rsidRPr="00B556DF">
        <w:t>114.</w:t>
      </w:r>
      <w:r w:rsidRPr="00B556DF">
        <w:tab/>
        <w:t>Taboada M, Carinena A, Moreno E, Rodriguez N, Dominguez MJ, Casal A, et al. Post-COVID-19 functional status six-months after hospitalization. The Journal of infection. 2021;82(4):e31-e3.</w:t>
      </w:r>
    </w:p>
    <w:p w14:paraId="21149D37" w14:textId="77777777" w:rsidR="00B556DF" w:rsidRPr="00B556DF" w:rsidRDefault="00B556DF" w:rsidP="00B556DF">
      <w:pPr>
        <w:pStyle w:val="EndNoteBibliography"/>
        <w:spacing w:after="0"/>
      </w:pPr>
      <w:r w:rsidRPr="00B556DF">
        <w:t>115.</w:t>
      </w:r>
      <w:r w:rsidRPr="00B556DF">
        <w:tab/>
        <w:t>Taquet M, Dercon Q, Luciano S, Geddes JR, Husain M, Harrison PJ. Incidence, co-occurrence, and evolution of long-COVID features: A 6-month retrospective cohort study of 273,618 survivors of COVID-19. PLoS medicine. 2021;18(9):e1003773.</w:t>
      </w:r>
    </w:p>
    <w:p w14:paraId="7DC8D3A4" w14:textId="77777777" w:rsidR="00B556DF" w:rsidRPr="00B556DF" w:rsidRDefault="00B556DF" w:rsidP="00B556DF">
      <w:pPr>
        <w:pStyle w:val="EndNoteBibliography"/>
        <w:spacing w:after="0"/>
      </w:pPr>
      <w:r w:rsidRPr="00B556DF">
        <w:t>116.</w:t>
      </w:r>
      <w:r w:rsidRPr="00B556DF">
        <w:tab/>
        <w:t>Taquet M, Geddes JR, Husain M, Luciano S, Harrison PJ. 6-month neurological and psychiatric outcomes in 236 379 survivors of COVID-19: a retrospective cohort study using electronic health records. The lancet Psychiatry. 2021;8(5):416-27.</w:t>
      </w:r>
    </w:p>
    <w:p w14:paraId="10F83E2D" w14:textId="77777777" w:rsidR="00B556DF" w:rsidRPr="00B556DF" w:rsidRDefault="00B556DF" w:rsidP="00B556DF">
      <w:pPr>
        <w:pStyle w:val="EndNoteBibliography"/>
        <w:spacing w:after="0"/>
      </w:pPr>
      <w:r w:rsidRPr="00B556DF">
        <w:t>117.</w:t>
      </w:r>
      <w:r w:rsidRPr="00B556DF">
        <w:tab/>
        <w:t>Tarsitani L, Vassalini P, Koukopoulos A, Borrazzo C, Alessi F, Di Nicolantonio C, et al. Post-traumatic Stress Disorder Among COVID-19 Survivors at 3-Month Follow-up After Hospital Discharge. Journal of general internal medicine. 2021;36(6):1702-7.</w:t>
      </w:r>
    </w:p>
    <w:p w14:paraId="4C3D6F8A" w14:textId="77777777" w:rsidR="00B556DF" w:rsidRPr="00B556DF" w:rsidRDefault="00B556DF" w:rsidP="00B556DF">
      <w:pPr>
        <w:pStyle w:val="EndNoteBibliography"/>
        <w:spacing w:after="0"/>
      </w:pPr>
      <w:r w:rsidRPr="00B556DF">
        <w:lastRenderedPageBreak/>
        <w:t>118.</w:t>
      </w:r>
      <w:r w:rsidRPr="00B556DF">
        <w:tab/>
        <w:t>Tawfik HM, Shaaban HM, Tawfik AM. Post-covid-19 syndrome in egyptian healthcare staff: Highlighting the carers sufferings. Electronic Journal of General Medicine. 2021;18(3) (no pagination)(em291).</w:t>
      </w:r>
    </w:p>
    <w:p w14:paraId="1D6A9D69" w14:textId="77777777" w:rsidR="00B556DF" w:rsidRPr="00B556DF" w:rsidRDefault="00B556DF" w:rsidP="00B556DF">
      <w:pPr>
        <w:pStyle w:val="EndNoteBibliography"/>
        <w:spacing w:after="0"/>
      </w:pPr>
      <w:r w:rsidRPr="00B556DF">
        <w:t>119.</w:t>
      </w:r>
      <w:r w:rsidRPr="00B556DF">
        <w:tab/>
        <w:t>Taylor R, Trivedi B, Patel N, Singh R, Ricketts WM, Elliott K, et al. Post-COVID symptoms reported at asynchronous virtual review and stratified follow-up after COVID-19 pneumonia. Clinical medicine (London, England). 2021.</w:t>
      </w:r>
    </w:p>
    <w:p w14:paraId="1FF5AD66" w14:textId="77777777" w:rsidR="00B556DF" w:rsidRPr="00B556DF" w:rsidRDefault="00B556DF" w:rsidP="00B556DF">
      <w:pPr>
        <w:pStyle w:val="EndNoteBibliography"/>
        <w:spacing w:after="0"/>
      </w:pPr>
      <w:r w:rsidRPr="00B556DF">
        <w:t>120.</w:t>
      </w:r>
      <w:r w:rsidRPr="00B556DF">
        <w:tab/>
        <w:t>Tempany M, Leonard A, Prior AR, Boran G, Reilly P, Murray C, et al. The potential impact of post-COVID symptoms in the healthcare sector. Occupational medicine (Oxford, England). 2021;71(6-7):284-9.</w:t>
      </w:r>
    </w:p>
    <w:p w14:paraId="51BC1343" w14:textId="77777777" w:rsidR="00B556DF" w:rsidRPr="00B556DF" w:rsidRDefault="00B556DF" w:rsidP="00B556DF">
      <w:pPr>
        <w:pStyle w:val="EndNoteBibliography"/>
        <w:spacing w:after="0"/>
      </w:pPr>
      <w:r w:rsidRPr="00B556DF">
        <w:t>121.</w:t>
      </w:r>
      <w:r w:rsidRPr="00B556DF">
        <w:tab/>
        <w:t>Writing Committee for the CSG, Morin L, Savale L, Pham T, Colle R, Figueiredo S, et al. Four-Month Clinical Status of a Cohort of Patients After Hospitalization for COVID-19. JAMA. 2021;325(15):1525-34.</w:t>
      </w:r>
    </w:p>
    <w:p w14:paraId="0553E5EB" w14:textId="77777777" w:rsidR="00B556DF" w:rsidRPr="00B556DF" w:rsidRDefault="00B556DF" w:rsidP="00B556DF">
      <w:pPr>
        <w:pStyle w:val="EndNoteBibliography"/>
        <w:spacing w:after="0"/>
      </w:pPr>
      <w:r w:rsidRPr="00B556DF">
        <w:t>122.</w:t>
      </w:r>
      <w:r w:rsidRPr="00B556DF">
        <w:tab/>
        <w:t>Tholin B, Ghanima W, Einvik G, Aarli B, Bronstad E, Skjonsberg OH, et al. Incidence of thrombotic complications in hospitalised and non-hospitalised patients after COVID-19 diagnosis. British Journal of Haematology. 2021;194(3):542-6.</w:t>
      </w:r>
    </w:p>
    <w:p w14:paraId="0FC7CDF7" w14:textId="77777777" w:rsidR="00B556DF" w:rsidRPr="00B556DF" w:rsidRDefault="00B556DF" w:rsidP="00B556DF">
      <w:pPr>
        <w:pStyle w:val="EndNoteBibliography"/>
        <w:spacing w:after="0"/>
      </w:pPr>
      <w:r w:rsidRPr="00B556DF">
        <w:t>123.</w:t>
      </w:r>
      <w:r w:rsidRPr="00B556DF">
        <w:tab/>
        <w:t>Tleyjeh IM, Saddik B, AlSwaidan N, AlAnazi A, Ramakrishnan RK, Alhazmi D, et al. Prevalence and predictors of Post-Acute COVID-19 Syndrome (PACS) after hospital discharge: A cohort study with 4 months median follow-up. PLOS ONE. 2021;16(12):e0260568.</w:t>
      </w:r>
    </w:p>
    <w:p w14:paraId="28900AFF" w14:textId="77777777" w:rsidR="00B556DF" w:rsidRPr="00B556DF" w:rsidRDefault="00B556DF" w:rsidP="00B556DF">
      <w:pPr>
        <w:pStyle w:val="EndNoteBibliography"/>
        <w:spacing w:after="0"/>
      </w:pPr>
      <w:r w:rsidRPr="00B556DF">
        <w:t>124.</w:t>
      </w:r>
      <w:r w:rsidRPr="00B556DF">
        <w:tab/>
        <w:t>Todt BC, Szlejf C, Duim E, Linhares AOM, Kogiso D, Varela G, et al. Clinical outcomes and quality of life of COVID-19 survivors: A follow-up of 3 months post hospital discharge. Respiratory Medicine. 2021;184:106453.</w:t>
      </w:r>
    </w:p>
    <w:p w14:paraId="2664548A" w14:textId="77777777" w:rsidR="00B556DF" w:rsidRPr="00B556DF" w:rsidRDefault="00B556DF" w:rsidP="00B556DF">
      <w:pPr>
        <w:pStyle w:val="EndNoteBibliography"/>
        <w:spacing w:after="0"/>
      </w:pPr>
      <w:r w:rsidRPr="00B556DF">
        <w:t>125.</w:t>
      </w:r>
      <w:r w:rsidRPr="00B556DF">
        <w:tab/>
        <w:t>Tohamy D, Sharaf M, Abdelazeem K, Saleh MGA, Rateb MF, Soliman W, et al. Ocular Manifestations of Post-Acute COVID-19 Syndrome, Upper Egypt Early Report. Journal of multidisciplinary healthcare. 2021;14:1935-44.</w:t>
      </w:r>
    </w:p>
    <w:p w14:paraId="17DAAEC9" w14:textId="77777777" w:rsidR="00B556DF" w:rsidRPr="00B556DF" w:rsidRDefault="00B556DF" w:rsidP="00B556DF">
      <w:pPr>
        <w:pStyle w:val="EndNoteBibliography"/>
        <w:spacing w:after="0"/>
      </w:pPr>
      <w:r w:rsidRPr="00B556DF">
        <w:t>126.</w:t>
      </w:r>
      <w:r w:rsidRPr="00B556DF">
        <w:tab/>
        <w:t>Townsend L, Dyer AH, Jones K, Dunne J, Mooney A, Gaffney F, et al. Persistent fatigue following SARS-CoV-2 infection is common and independent of severity of initial infection. PloS one. 2020;15(11):e0240784.</w:t>
      </w:r>
    </w:p>
    <w:p w14:paraId="6EC22694" w14:textId="77777777" w:rsidR="00B556DF" w:rsidRPr="00B556DF" w:rsidRDefault="00B556DF" w:rsidP="00B556DF">
      <w:pPr>
        <w:pStyle w:val="EndNoteBibliography"/>
        <w:spacing w:after="0"/>
      </w:pPr>
      <w:r w:rsidRPr="00B556DF">
        <w:t>127.</w:t>
      </w:r>
      <w:r w:rsidRPr="00B556DF">
        <w:tab/>
        <w:t>Trunfio M, Venuti F, Alladio F, Longo BM, Burdino E, Cerutti F, et al. Diagnostic SARS-CoV-2 Cycle Threshold Value Predicts Disease Severity, Survival, and Six-Month Sequelae in COVID-19 Symptomatic Patients. Viruses. 2021;13(2).</w:t>
      </w:r>
    </w:p>
    <w:p w14:paraId="56C62399" w14:textId="77777777" w:rsidR="00B556DF" w:rsidRPr="00B556DF" w:rsidRDefault="00B556DF" w:rsidP="00B556DF">
      <w:pPr>
        <w:pStyle w:val="EndNoteBibliography"/>
        <w:spacing w:after="0"/>
      </w:pPr>
      <w:r w:rsidRPr="00B556DF">
        <w:t>128.</w:t>
      </w:r>
      <w:r w:rsidRPr="00B556DF">
        <w:tab/>
        <w:t>Ursini F, Ciaffi J, Mancarella L, Lisi L, Brusi V, Cavallari C, et al. Fibromyalgia: a new facet of the post-COVID-19 syndrome spectrum? Results from a web-based survey. RMD Open. 2021;7(3):08.</w:t>
      </w:r>
    </w:p>
    <w:p w14:paraId="52AC3908" w14:textId="77777777" w:rsidR="00B556DF" w:rsidRPr="00B556DF" w:rsidRDefault="00B556DF" w:rsidP="00B556DF">
      <w:pPr>
        <w:pStyle w:val="EndNoteBibliography"/>
        <w:spacing w:after="0"/>
      </w:pPr>
      <w:r w:rsidRPr="00B556DF">
        <w:t>129.</w:t>
      </w:r>
      <w:r w:rsidRPr="00B556DF">
        <w:tab/>
        <w:t>Venturelli S, Benatti SV, Casati M, Binda F, Zuglian G, Imeri G, et al. Surviving COVID-19 in Bergamo province: a post-acute outpatient re-evaluation. Epidemiology and infection. 2021;149:e32.</w:t>
      </w:r>
    </w:p>
    <w:p w14:paraId="37AEF499" w14:textId="77777777" w:rsidR="00B556DF" w:rsidRPr="00B556DF" w:rsidRDefault="00B556DF" w:rsidP="00B556DF">
      <w:pPr>
        <w:pStyle w:val="EndNoteBibliography"/>
        <w:spacing w:after="0"/>
      </w:pPr>
      <w:r w:rsidRPr="00B556DF">
        <w:t>130.</w:t>
      </w:r>
      <w:r w:rsidRPr="00B556DF">
        <w:tab/>
        <w:t>Walle-Hansen MM, Ranhoff AH, Mellingsaeter M, Wang-Hansen MS, Myrstad M. Health-related quality of life, functional decline, and long-term mortality in older patients following hospitalisation due to COVID-19. BMC geriatrics. 2021;21(1):199.</w:t>
      </w:r>
    </w:p>
    <w:p w14:paraId="618C505F" w14:textId="77777777" w:rsidR="00B556DF" w:rsidRPr="00B556DF" w:rsidRDefault="00B556DF" w:rsidP="00B556DF">
      <w:pPr>
        <w:pStyle w:val="EndNoteBibliography"/>
        <w:spacing w:after="0"/>
      </w:pPr>
      <w:r w:rsidRPr="00B556DF">
        <w:t>131.</w:t>
      </w:r>
      <w:r w:rsidRPr="00B556DF">
        <w:tab/>
        <w:t>Weng J, Li Y, Li J, Shen L, Zhu L, Liang Y, et al. Gastrointestinal sequelae 90 days after discharge for COVID-19. The lancet Gastroenterology &amp; hepatology. 2021;6(5):344-6.</w:t>
      </w:r>
    </w:p>
    <w:p w14:paraId="06103507" w14:textId="77777777" w:rsidR="00B556DF" w:rsidRPr="00B556DF" w:rsidRDefault="00B556DF" w:rsidP="00B556DF">
      <w:pPr>
        <w:pStyle w:val="EndNoteBibliography"/>
        <w:spacing w:after="0"/>
      </w:pPr>
      <w:r w:rsidRPr="00B556DF">
        <w:t>132.</w:t>
      </w:r>
      <w:r w:rsidRPr="00B556DF">
        <w:tab/>
        <w:t>Whitaker M, Elliott J, Chadeau-Hyam M, Riley S, Darzi A, Cooke G, et al. Persistent COVID-19 symptoms in a community study of 606,434 people in England. Nature Communications. 2022;13(1):1957.</w:t>
      </w:r>
    </w:p>
    <w:p w14:paraId="25464D1A" w14:textId="77777777" w:rsidR="00B556DF" w:rsidRPr="00B556DF" w:rsidRDefault="00B556DF" w:rsidP="00B556DF">
      <w:pPr>
        <w:pStyle w:val="EndNoteBibliography"/>
        <w:spacing w:after="0"/>
      </w:pPr>
      <w:r w:rsidRPr="00B556DF">
        <w:t>133.</w:t>
      </w:r>
      <w:r w:rsidRPr="00B556DF">
        <w:tab/>
        <w:t>Xiong L, Li Q, Cao X, Xiong H, Huang M, Yang F, et al. Dynamic changes of functional fitness, antibodies to SARS-CoV-2 and immunological indicators within 1 year after discharge in Chinese health care workers with severe COVID-19: a cohort study. BMC Medicine. 2021;19(1):163.</w:t>
      </w:r>
    </w:p>
    <w:p w14:paraId="58E3899F" w14:textId="77777777" w:rsidR="00B556DF" w:rsidRPr="00B556DF" w:rsidRDefault="00B556DF" w:rsidP="00B556DF">
      <w:pPr>
        <w:pStyle w:val="EndNoteBibliography"/>
        <w:spacing w:after="0"/>
      </w:pPr>
      <w:r w:rsidRPr="00B556DF">
        <w:t>134.</w:t>
      </w:r>
      <w:r w:rsidRPr="00B556DF">
        <w:tab/>
        <w:t>Xiong Q, Xu M, Li J, Liu Y, Zhang J, Xu Y, et al. Clinical sequelae of COVID-19 survivors in Wuhan, China: a single-centre longitudinal study. Clinical microbiology and infection : the official publication of the European Society of Clinical Microbiology and Infectious Diseases. 2021;27(1):89-95.</w:t>
      </w:r>
    </w:p>
    <w:p w14:paraId="33A7ACF0" w14:textId="77777777" w:rsidR="00B556DF" w:rsidRPr="00B556DF" w:rsidRDefault="00B556DF" w:rsidP="00B556DF">
      <w:pPr>
        <w:pStyle w:val="EndNoteBibliography"/>
        <w:spacing w:after="0"/>
      </w:pPr>
      <w:r w:rsidRPr="00B556DF">
        <w:lastRenderedPageBreak/>
        <w:t>135.</w:t>
      </w:r>
      <w:r w:rsidRPr="00B556DF">
        <w:tab/>
        <w:t>Yan B, Song L, Guo J, Wang Y, Peng L, Li D. Association Between Clinical Characteristics and Short-Term Outcomes in Adult Male COVID-19 Patients With Mild Clinical Symptoms: A Single-Center Observational Study. Frontiers in medicine. 2020;7:571396.</w:t>
      </w:r>
    </w:p>
    <w:p w14:paraId="5C7EC505" w14:textId="77777777" w:rsidR="00B556DF" w:rsidRPr="00B556DF" w:rsidRDefault="00B556DF" w:rsidP="00B556DF">
      <w:pPr>
        <w:pStyle w:val="EndNoteBibliography"/>
        <w:spacing w:after="0"/>
      </w:pPr>
      <w:r w:rsidRPr="00B556DF">
        <w:t>136.</w:t>
      </w:r>
      <w:r w:rsidRPr="00B556DF">
        <w:tab/>
        <w:t>Yan X, Huang H, Wang C, Jin Z, Zhang Z, He J, et al. Follow-up study of pulmonary function among COVID-19 survivors 1 year after recovery. The Journal of infection. 2021;83(3):381-412.</w:t>
      </w:r>
    </w:p>
    <w:p w14:paraId="280246F8" w14:textId="77777777" w:rsidR="00B556DF" w:rsidRPr="00B556DF" w:rsidRDefault="00B556DF" w:rsidP="00B556DF">
      <w:pPr>
        <w:pStyle w:val="EndNoteBibliography"/>
        <w:spacing w:after="0"/>
      </w:pPr>
      <w:r w:rsidRPr="00B556DF">
        <w:t>137.</w:t>
      </w:r>
      <w:r w:rsidRPr="00B556DF">
        <w:tab/>
        <w:t>Yin X, Xi X, Min X, Feng Z, Li B, Cai W, et al. Long-term chest CT follow-up in COVID-19 Survivors: 102-361 days after onset. Annals of Translational Medicine. 2021;9(15):1231.</w:t>
      </w:r>
    </w:p>
    <w:p w14:paraId="3F51245C" w14:textId="77777777" w:rsidR="00B556DF" w:rsidRPr="00B556DF" w:rsidRDefault="00B556DF" w:rsidP="00B556DF">
      <w:pPr>
        <w:pStyle w:val="EndNoteBibliography"/>
        <w:spacing w:after="0"/>
      </w:pPr>
      <w:r w:rsidRPr="00B556DF">
        <w:t>138.</w:t>
      </w:r>
      <w:r w:rsidRPr="00B556DF">
        <w:tab/>
        <w:t>Zayet S, Zahra H, Royer P-Y, Tipirdamaz C, Mercier J, Gendrin V, et al. Post-COVID-19 Syndrome: Nine Months after SARS-CoV-2 Infection in a Cohort of 354 Patients: Data from the First Wave of COVID-19 in Nord Franche-Comte Hospital, France. Microorganisms. 2021;9(8).</w:t>
      </w:r>
    </w:p>
    <w:p w14:paraId="7BE64116" w14:textId="77777777" w:rsidR="00B556DF" w:rsidRPr="00B556DF" w:rsidRDefault="00B556DF" w:rsidP="00B556DF">
      <w:pPr>
        <w:pStyle w:val="EndNoteBibliography"/>
        <w:spacing w:after="0"/>
      </w:pPr>
      <w:r w:rsidRPr="00B556DF">
        <w:t>139.</w:t>
      </w:r>
      <w:r w:rsidRPr="00B556DF">
        <w:tab/>
        <w:t>Zhan Y, Zhu Y, Wang S, Jia S, Gao Y, Lu Y, et al. SARS-CoV-2 immunity and functional recovery of COVID-19 patients 1-year after infection. Signal Transduction and Targeted Therapy. 2021;6(1) (no pagination)(368).</w:t>
      </w:r>
    </w:p>
    <w:p w14:paraId="7A7511FD" w14:textId="77777777" w:rsidR="00B556DF" w:rsidRPr="00B556DF" w:rsidRDefault="00B556DF" w:rsidP="00B556DF">
      <w:pPr>
        <w:pStyle w:val="EndNoteBibliography"/>
        <w:spacing w:after="0"/>
      </w:pPr>
      <w:r w:rsidRPr="00B556DF">
        <w:t>140.</w:t>
      </w:r>
      <w:r w:rsidRPr="00B556DF">
        <w:tab/>
        <w:t>Zhang D, Zhang C, Li X, Zhao J, An C, Peng C, et al. Thin-section computed tomography findings and longitudinal variations of the residual pulmonary sequelae after discharge in patients with COVID-19: a short-term follow-up study. European Radiology. 2021;31(9):7172-83.</w:t>
      </w:r>
    </w:p>
    <w:p w14:paraId="10FEC960" w14:textId="77777777" w:rsidR="00B556DF" w:rsidRPr="00B556DF" w:rsidRDefault="00B556DF" w:rsidP="00B556DF">
      <w:pPr>
        <w:pStyle w:val="EndNoteBibliography"/>
        <w:spacing w:after="0"/>
      </w:pPr>
      <w:r w:rsidRPr="00B556DF">
        <w:t>141.</w:t>
      </w:r>
      <w:r w:rsidRPr="00B556DF">
        <w:tab/>
        <w:t>Zhang J, Xu J, Zhou S, Wang C, Wang X, Zhang W, et al. The characteristics of 527 discharged COVID-19 patients undergoing long-term follow-up in China. International journal of infectious diseases : IJID : official publication of the International Society for Infectious Diseases. 2021;104:685-92.</w:t>
      </w:r>
    </w:p>
    <w:p w14:paraId="60DA320F" w14:textId="77777777" w:rsidR="00B556DF" w:rsidRPr="00B556DF" w:rsidRDefault="00B556DF" w:rsidP="00B556DF">
      <w:pPr>
        <w:pStyle w:val="EndNoteBibliography"/>
        <w:spacing w:after="0"/>
      </w:pPr>
      <w:r w:rsidRPr="00B556DF">
        <w:t>142.</w:t>
      </w:r>
      <w:r w:rsidRPr="00B556DF">
        <w:tab/>
        <w:t>Zhang X, Wang F, Shen Y, Zhang X, Cen Y, Wang B, et al. Symptoms and Health Outcomes Among Survivors of COVID-19 Infection 1 Year After Discharge From Hospitals in Wuhan, China. JAMA network open. 2021;4(9):e2127403.</w:t>
      </w:r>
    </w:p>
    <w:p w14:paraId="60A53E22" w14:textId="77777777" w:rsidR="00B556DF" w:rsidRPr="00B556DF" w:rsidRDefault="00B556DF" w:rsidP="00B556DF">
      <w:pPr>
        <w:pStyle w:val="EndNoteBibliography"/>
        <w:spacing w:after="0"/>
      </w:pPr>
      <w:r w:rsidRPr="00B556DF">
        <w:t>143.</w:t>
      </w:r>
      <w:r w:rsidRPr="00B556DF">
        <w:tab/>
        <w:t>Zhou M, Xu J, Liao T, Yin Z, Yang F, Wang K, et al. Comparison of Residual Pulmonary Abnormalities 3 Months After Discharge in Patients Who Recovered From COVID-19 of Different Severity. Frontiers in medicine. 2021;8:682087.</w:t>
      </w:r>
    </w:p>
    <w:p w14:paraId="27171E18" w14:textId="77777777" w:rsidR="00B556DF" w:rsidRPr="00B556DF" w:rsidRDefault="00B556DF" w:rsidP="00B556DF">
      <w:pPr>
        <w:pStyle w:val="EndNoteBibliography"/>
        <w:spacing w:after="0"/>
      </w:pPr>
      <w:r w:rsidRPr="00B556DF">
        <w:t>144.</w:t>
      </w:r>
      <w:r w:rsidRPr="00B556DF">
        <w:tab/>
        <w:t>Scully EP, Schumock G, Fu M, Massaccesi G, Muschelli J, Betz J, et al. Sex and Gender Differences in Testing, Hospital Admission, Clinical Presentation, and Drivers of Severe Outcomes From COVID-19. Open Forum Infectious Diseases. 2021;8(9):ofab448.</w:t>
      </w:r>
    </w:p>
    <w:p w14:paraId="7F7D4FC4" w14:textId="77777777" w:rsidR="00B556DF" w:rsidRPr="00B556DF" w:rsidRDefault="00B556DF" w:rsidP="00B556DF">
      <w:pPr>
        <w:pStyle w:val="EndNoteBibliography"/>
        <w:spacing w:after="0"/>
      </w:pPr>
      <w:r w:rsidRPr="00B556DF">
        <w:t>145.</w:t>
      </w:r>
      <w:r w:rsidRPr="00B556DF">
        <w:tab/>
        <w:t>Davis HE, McCorkell L, Vogel JM, Topol EJ. Long COVID: major findings, mechanisms and recommendations. Nature Reviews Microbiology. 2023.</w:t>
      </w:r>
    </w:p>
    <w:p w14:paraId="48B7D9C5" w14:textId="77777777" w:rsidR="00B556DF" w:rsidRPr="00B556DF" w:rsidRDefault="00B556DF" w:rsidP="00B556DF">
      <w:pPr>
        <w:pStyle w:val="EndNoteBibliography"/>
        <w:spacing w:after="0"/>
      </w:pPr>
      <w:r w:rsidRPr="00B556DF">
        <w:t>146.</w:t>
      </w:r>
      <w:r w:rsidRPr="00B556DF">
        <w:tab/>
        <w:t>Office for National Statistics. Prevalence of ongoing symptoms following coronavirus (COVID-19) infection in the UK: 1 September 2022. In: Statistics OfN, editor. 2022.</w:t>
      </w:r>
    </w:p>
    <w:p w14:paraId="7B942932" w14:textId="77777777" w:rsidR="00B556DF" w:rsidRPr="00B556DF" w:rsidRDefault="00B556DF" w:rsidP="00B556DF">
      <w:pPr>
        <w:pStyle w:val="EndNoteBibliography"/>
        <w:spacing w:after="0"/>
      </w:pPr>
      <w:r w:rsidRPr="00B556DF">
        <w:t>147.</w:t>
      </w:r>
      <w:r w:rsidRPr="00B556DF">
        <w:tab/>
        <w:t>Griffith GJ, Morris TT, Tudball MJ, Herbert A, Mancano G, Pike L, et al. Collider bias undermines our understanding of COVID-19 disease risk and severity. Nature Communications. 2020;11(1):5749.</w:t>
      </w:r>
    </w:p>
    <w:p w14:paraId="1A6050AF" w14:textId="77777777" w:rsidR="00B556DF" w:rsidRPr="00B556DF" w:rsidRDefault="00B556DF" w:rsidP="00B556DF">
      <w:pPr>
        <w:pStyle w:val="EndNoteBibliography"/>
        <w:spacing w:after="0"/>
      </w:pPr>
      <w:r w:rsidRPr="00B556DF">
        <w:t>148.</w:t>
      </w:r>
      <w:r w:rsidRPr="00B556DF">
        <w:tab/>
        <w:t>Westreich D, Greenland S. The Table 2 Fallacy: Presenting and Interpreting Confounder and Modifier Coefficients. American Journal of Epidemiology. 2013;177(4):292-8.</w:t>
      </w:r>
    </w:p>
    <w:p w14:paraId="57B0C73C" w14:textId="77777777" w:rsidR="00B556DF" w:rsidRPr="00B556DF" w:rsidRDefault="00B556DF" w:rsidP="00B556DF">
      <w:pPr>
        <w:pStyle w:val="EndNoteBibliography"/>
        <w:spacing w:after="0"/>
      </w:pPr>
      <w:r w:rsidRPr="00B556DF">
        <w:t>149.</w:t>
      </w:r>
      <w:r w:rsidRPr="00B556DF">
        <w:tab/>
        <w:t>Office for National Statistics. Self-reported long COVID after infection with the Omicron variant in the UK: 18 July 2022. In: Statistics OfN, editor. 2022.</w:t>
      </w:r>
    </w:p>
    <w:p w14:paraId="2072DA79" w14:textId="77777777" w:rsidR="00B556DF" w:rsidRPr="00B556DF" w:rsidRDefault="00B556DF" w:rsidP="00B556DF">
      <w:pPr>
        <w:pStyle w:val="EndNoteBibliography"/>
        <w:spacing w:after="0"/>
      </w:pPr>
      <w:r w:rsidRPr="00B556DF">
        <w:t>150.</w:t>
      </w:r>
      <w:r w:rsidRPr="00B556DF">
        <w:tab/>
        <w:t>Ayoubkhani D, Bosworth ML, King S, Pouwels KB, Glickman M, Nafilyan V, et al. Risk of Long Covid in people infected with SARS-CoV-2 after two doses of a COVID-19 vaccine: community-based, matched cohort study. Open Forum Infectious Diseases. 2022.</w:t>
      </w:r>
    </w:p>
    <w:p w14:paraId="7B31482D" w14:textId="77777777" w:rsidR="00B556DF" w:rsidRPr="00B556DF" w:rsidRDefault="00B556DF" w:rsidP="00B556DF">
      <w:pPr>
        <w:pStyle w:val="EndNoteBibliography"/>
      </w:pPr>
      <w:r w:rsidRPr="00B556DF">
        <w:t>151.</w:t>
      </w:r>
      <w:r w:rsidRPr="00B556DF">
        <w:tab/>
        <w:t>Arnold DT, Hamilton FW, Milne A, Morley AJ, Viner J, Attwood M, et al. Patient outcomes after hospitalisation with COVID-19 and implications for follow-up: results from a prospective UK cohort. Thorax. 2021;76:399-401.</w:t>
      </w:r>
    </w:p>
    <w:p w14:paraId="74455249" w14:textId="757DEE70" w:rsidR="00243A7F" w:rsidRDefault="009723F3" w:rsidP="0006510C">
      <w:pPr>
        <w:spacing w:line="480" w:lineRule="auto"/>
        <w:ind w:left="567" w:hanging="567"/>
      </w:pPr>
      <w:r>
        <w:fldChar w:fldCharType="end"/>
      </w:r>
    </w:p>
    <w:p w14:paraId="66AF3418" w14:textId="77777777" w:rsidR="009D37AE" w:rsidRDefault="009D37AE" w:rsidP="0006510C">
      <w:pPr>
        <w:spacing w:line="480" w:lineRule="auto"/>
        <w:ind w:left="567" w:hanging="567"/>
        <w:sectPr w:rsidR="009D37AE" w:rsidSect="0077773C">
          <w:footerReference w:type="default" r:id="rId14"/>
          <w:pgSz w:w="11906" w:h="16838"/>
          <w:pgMar w:top="1440" w:right="1440" w:bottom="1440" w:left="1440" w:header="708" w:footer="708" w:gutter="0"/>
          <w:lnNumType w:countBy="1" w:restart="continuous"/>
          <w:cols w:space="708"/>
          <w:docGrid w:linePitch="360"/>
        </w:sectPr>
      </w:pPr>
    </w:p>
    <w:p w14:paraId="79BDD138" w14:textId="77777777" w:rsidR="00B06434" w:rsidRDefault="00B06434" w:rsidP="009808AF">
      <w:pPr>
        <w:spacing w:line="480" w:lineRule="auto"/>
      </w:pPr>
    </w:p>
    <w:tbl>
      <w:tblPr>
        <w:tblStyle w:val="PlainTable1"/>
        <w:tblW w:w="16161" w:type="dxa"/>
        <w:tblInd w:w="-431" w:type="dxa"/>
        <w:tblLayout w:type="fixed"/>
        <w:tblLook w:val="04A0" w:firstRow="1" w:lastRow="0" w:firstColumn="1" w:lastColumn="0" w:noHBand="0" w:noVBand="1"/>
      </w:tblPr>
      <w:tblGrid>
        <w:gridCol w:w="710"/>
        <w:gridCol w:w="1559"/>
        <w:gridCol w:w="992"/>
        <w:gridCol w:w="1560"/>
        <w:gridCol w:w="1275"/>
        <w:gridCol w:w="1134"/>
        <w:gridCol w:w="1276"/>
        <w:gridCol w:w="1134"/>
        <w:gridCol w:w="827"/>
        <w:gridCol w:w="1280"/>
        <w:gridCol w:w="1084"/>
        <w:gridCol w:w="1432"/>
        <w:gridCol w:w="1860"/>
        <w:gridCol w:w="38"/>
      </w:tblGrid>
      <w:tr w:rsidR="004D3690" w:rsidRPr="00882E7A" w14:paraId="7C464781" w14:textId="77777777">
        <w:trPr>
          <w:gridAfter w:val="1"/>
          <w:cnfStyle w:val="100000000000" w:firstRow="1" w:lastRow="0" w:firstColumn="0" w:lastColumn="0" w:oddVBand="0" w:evenVBand="0" w:oddHBand="0" w:evenHBand="0" w:firstRowFirstColumn="0" w:firstRowLastColumn="0" w:lastRowFirstColumn="0" w:lastRowLastColumn="0"/>
          <w:wAfter w:w="38" w:type="dxa"/>
          <w:tblHeader/>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44E2D80" w14:textId="77777777" w:rsidR="004D3690" w:rsidRPr="00DA2829" w:rsidRDefault="004D3690">
            <w:pPr>
              <w:ind w:left="392" w:right="597"/>
              <w:rPr>
                <w:b w:val="0"/>
                <w:bCs w:val="0"/>
                <w:sz w:val="18"/>
                <w:szCs w:val="18"/>
              </w:rPr>
            </w:pPr>
          </w:p>
        </w:tc>
        <w:tc>
          <w:tcPr>
            <w:tcW w:w="1559" w:type="dxa"/>
            <w:shd w:val="clear" w:color="auto" w:fill="auto"/>
          </w:tcPr>
          <w:p w14:paraId="26346D41" w14:textId="77777777" w:rsidR="004D3690" w:rsidRPr="00882E7A"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2E7A">
              <w:rPr>
                <w:sz w:val="18"/>
                <w:szCs w:val="18"/>
              </w:rPr>
              <w:t>Author</w:t>
            </w:r>
          </w:p>
        </w:tc>
        <w:tc>
          <w:tcPr>
            <w:tcW w:w="992" w:type="dxa"/>
            <w:shd w:val="clear" w:color="auto" w:fill="auto"/>
          </w:tcPr>
          <w:p w14:paraId="445023B7" w14:textId="77777777" w:rsidR="004D3690" w:rsidRPr="00882E7A"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2E7A">
              <w:rPr>
                <w:sz w:val="18"/>
                <w:szCs w:val="18"/>
              </w:rPr>
              <w:t>Country</w:t>
            </w:r>
          </w:p>
        </w:tc>
        <w:tc>
          <w:tcPr>
            <w:tcW w:w="1560" w:type="dxa"/>
            <w:shd w:val="clear" w:color="auto" w:fill="auto"/>
          </w:tcPr>
          <w:p w14:paraId="5176F9CC" w14:textId="77777777" w:rsidR="004D3690" w:rsidRPr="00066430"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66430">
              <w:rPr>
                <w:sz w:val="18"/>
                <w:szCs w:val="18"/>
              </w:rPr>
              <w:t>Study design</w:t>
            </w:r>
            <w:r>
              <w:rPr>
                <w:sz w:val="18"/>
                <w:szCs w:val="18"/>
              </w:rPr>
              <w:t xml:space="preserve"> (as described by study, * if not stated)</w:t>
            </w:r>
          </w:p>
        </w:tc>
        <w:tc>
          <w:tcPr>
            <w:tcW w:w="1275" w:type="dxa"/>
            <w:shd w:val="clear" w:color="auto" w:fill="auto"/>
          </w:tcPr>
          <w:p w14:paraId="5C59EA8A" w14:textId="77777777" w:rsidR="004D3690" w:rsidRPr="007502DB" w:rsidRDefault="004D3690">
            <w:pPr>
              <w:cnfStyle w:val="100000000000" w:firstRow="1" w:lastRow="0" w:firstColumn="0" w:lastColumn="0" w:oddVBand="0" w:evenVBand="0" w:oddHBand="0" w:evenHBand="0" w:firstRowFirstColumn="0" w:firstRowLastColumn="0" w:lastRowFirstColumn="0" w:lastRowLastColumn="0"/>
              <w:rPr>
                <w:sz w:val="18"/>
                <w:szCs w:val="18"/>
              </w:rPr>
            </w:pPr>
            <w:r w:rsidRPr="007502DB">
              <w:rPr>
                <w:sz w:val="18"/>
                <w:szCs w:val="18"/>
              </w:rPr>
              <w:t>Denominator</w:t>
            </w:r>
            <w:r>
              <w:rPr>
                <w:rStyle w:val="FootnoteReference"/>
                <w:sz w:val="18"/>
                <w:szCs w:val="18"/>
              </w:rPr>
              <w:footnoteReference w:id="2"/>
            </w:r>
          </w:p>
        </w:tc>
        <w:tc>
          <w:tcPr>
            <w:tcW w:w="1134" w:type="dxa"/>
            <w:shd w:val="clear" w:color="auto" w:fill="auto"/>
          </w:tcPr>
          <w:p w14:paraId="00878B66" w14:textId="77777777" w:rsidR="004D3690"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B84E87">
              <w:rPr>
                <w:sz w:val="18"/>
                <w:szCs w:val="18"/>
              </w:rPr>
              <w:t>Controls</w:t>
            </w:r>
          </w:p>
          <w:p w14:paraId="6AFB84AB" w14:textId="77777777" w:rsidR="004D3690" w:rsidRPr="0012557C"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Pr>
                <w:b w:val="0"/>
                <w:bCs w:val="0"/>
                <w:sz w:val="18"/>
                <w:szCs w:val="18"/>
              </w:rPr>
              <w:t>N, t</w:t>
            </w:r>
            <w:r w:rsidRPr="00F24087">
              <w:rPr>
                <w:b w:val="0"/>
                <w:bCs w:val="0"/>
                <w:sz w:val="18"/>
                <w:szCs w:val="18"/>
              </w:rPr>
              <w:t>ype</w:t>
            </w:r>
          </w:p>
        </w:tc>
        <w:tc>
          <w:tcPr>
            <w:tcW w:w="1276" w:type="dxa"/>
            <w:shd w:val="clear" w:color="auto" w:fill="auto"/>
          </w:tcPr>
          <w:p w14:paraId="4E1D924D" w14:textId="77777777" w:rsidR="004D3690" w:rsidRPr="0012557C"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2557C">
              <w:rPr>
                <w:sz w:val="18"/>
                <w:szCs w:val="18"/>
              </w:rPr>
              <w:t>Setting</w:t>
            </w:r>
          </w:p>
        </w:tc>
        <w:tc>
          <w:tcPr>
            <w:tcW w:w="1134" w:type="dxa"/>
            <w:shd w:val="clear" w:color="auto" w:fill="auto"/>
          </w:tcPr>
          <w:p w14:paraId="5F8274DA" w14:textId="77777777" w:rsidR="004D3690" w:rsidRPr="00882E7A"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2E7A">
              <w:rPr>
                <w:sz w:val="18"/>
                <w:szCs w:val="18"/>
              </w:rPr>
              <w:t xml:space="preserve">Age (years) </w:t>
            </w:r>
          </w:p>
          <w:p w14:paraId="2AC9CA14" w14:textId="77777777" w:rsidR="004D3690" w:rsidRPr="00D26808"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D26808">
              <w:rPr>
                <w:b w:val="0"/>
                <w:bCs w:val="0"/>
                <w:sz w:val="18"/>
                <w:szCs w:val="18"/>
              </w:rPr>
              <w:t xml:space="preserve">Mean/SD </w:t>
            </w:r>
          </w:p>
          <w:p w14:paraId="1A5A36E9" w14:textId="77777777" w:rsidR="004D3690" w:rsidRPr="00882E7A"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D26808">
              <w:rPr>
                <w:b w:val="0"/>
                <w:bCs w:val="0"/>
                <w:sz w:val="18"/>
                <w:szCs w:val="18"/>
              </w:rPr>
              <w:t>Median (IQR)</w:t>
            </w:r>
          </w:p>
        </w:tc>
        <w:tc>
          <w:tcPr>
            <w:tcW w:w="827" w:type="dxa"/>
            <w:shd w:val="clear" w:color="auto" w:fill="auto"/>
          </w:tcPr>
          <w:p w14:paraId="11F953BA" w14:textId="77777777" w:rsidR="004D3690" w:rsidRPr="0053647D"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53647D">
              <w:rPr>
                <w:sz w:val="18"/>
                <w:szCs w:val="18"/>
              </w:rPr>
              <w:t>% female</w:t>
            </w:r>
          </w:p>
        </w:tc>
        <w:tc>
          <w:tcPr>
            <w:tcW w:w="1280" w:type="dxa"/>
            <w:shd w:val="clear" w:color="auto" w:fill="auto"/>
          </w:tcPr>
          <w:p w14:paraId="250DBA33" w14:textId="77777777" w:rsidR="004D3690" w:rsidRPr="00F17B9F" w:rsidRDefault="004D3690">
            <w:pPr>
              <w:cnfStyle w:val="100000000000" w:firstRow="1" w:lastRow="0" w:firstColumn="0" w:lastColumn="0" w:oddVBand="0" w:evenVBand="0" w:oddHBand="0" w:evenHBand="0" w:firstRowFirstColumn="0" w:firstRowLastColumn="0" w:lastRowFirstColumn="0" w:lastRowLastColumn="0"/>
              <w:rPr>
                <w:b w:val="0"/>
                <w:bCs w:val="0"/>
                <w:sz w:val="18"/>
                <w:szCs w:val="18"/>
              </w:rPr>
            </w:pPr>
            <w:r>
              <w:rPr>
                <w:sz w:val="18"/>
                <w:szCs w:val="18"/>
              </w:rPr>
              <w:t>COVID-19 diagnostic method</w:t>
            </w:r>
          </w:p>
        </w:tc>
        <w:tc>
          <w:tcPr>
            <w:tcW w:w="1084" w:type="dxa"/>
            <w:shd w:val="clear" w:color="auto" w:fill="auto"/>
          </w:tcPr>
          <w:p w14:paraId="1AACEFC6" w14:textId="77777777" w:rsidR="004D3690" w:rsidRPr="005008A1" w:rsidRDefault="004D3690">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5008A1">
              <w:rPr>
                <w:rFonts w:cstheme="minorHAnsi"/>
                <w:sz w:val="18"/>
                <w:szCs w:val="18"/>
              </w:rPr>
              <w:t>Severity</w:t>
            </w:r>
          </w:p>
        </w:tc>
        <w:tc>
          <w:tcPr>
            <w:tcW w:w="1432" w:type="dxa"/>
            <w:shd w:val="clear" w:color="auto" w:fill="auto"/>
          </w:tcPr>
          <w:p w14:paraId="77775013" w14:textId="77777777" w:rsidR="004D3690" w:rsidRDefault="004D3690">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1B6CB6">
              <w:rPr>
                <w:rFonts w:cstheme="minorHAnsi"/>
                <w:sz w:val="18"/>
                <w:szCs w:val="18"/>
              </w:rPr>
              <w:t>Follow-up time</w:t>
            </w:r>
            <w:r>
              <w:rPr>
                <w:rStyle w:val="FootnoteReference"/>
                <w:rFonts w:cstheme="minorHAnsi"/>
                <w:b w:val="0"/>
                <w:bCs w:val="0"/>
                <w:sz w:val="18"/>
                <w:szCs w:val="18"/>
              </w:rPr>
              <w:footnoteReference w:id="3"/>
            </w:r>
          </w:p>
          <w:p w14:paraId="3747DE3E" w14:textId="77777777" w:rsidR="004D3690" w:rsidRPr="00BA073E" w:rsidRDefault="004D3690">
            <w:pPr>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BA073E">
              <w:rPr>
                <w:rFonts w:cstheme="minorHAnsi"/>
                <w:b w:val="0"/>
                <w:bCs w:val="0"/>
                <w:sz w:val="18"/>
                <w:szCs w:val="18"/>
              </w:rPr>
              <w:t>Days</w:t>
            </w:r>
          </w:p>
        </w:tc>
        <w:tc>
          <w:tcPr>
            <w:tcW w:w="1860" w:type="dxa"/>
            <w:shd w:val="clear" w:color="auto" w:fill="auto"/>
          </w:tcPr>
          <w:p w14:paraId="5B25B562" w14:textId="77777777" w:rsidR="004D3690" w:rsidRDefault="004D3690">
            <w:pPr>
              <w:cnfStyle w:val="100000000000" w:firstRow="1" w:lastRow="0" w:firstColumn="0" w:lastColumn="0" w:oddVBand="0" w:evenVBand="0" w:oddHBand="0" w:evenHBand="0" w:firstRowFirstColumn="0" w:firstRowLastColumn="0" w:lastRowFirstColumn="0" w:lastRowLastColumn="0"/>
              <w:rPr>
                <w:b w:val="0"/>
                <w:sz w:val="18"/>
                <w:szCs w:val="18"/>
              </w:rPr>
            </w:pPr>
            <w:r w:rsidRPr="62F0FE60">
              <w:rPr>
                <w:sz w:val="18"/>
                <w:szCs w:val="18"/>
              </w:rPr>
              <w:t>Finding</w:t>
            </w:r>
            <w:r w:rsidRPr="62F0FE60">
              <w:rPr>
                <w:b w:val="0"/>
                <w:sz w:val="18"/>
                <w:szCs w:val="18"/>
              </w:rPr>
              <w:t>:</w:t>
            </w:r>
          </w:p>
          <w:p w14:paraId="50AC47AB" w14:textId="77777777" w:rsidR="004D3690" w:rsidRPr="007C2AE3" w:rsidRDefault="004D3690">
            <w:pPr>
              <w:cnfStyle w:val="100000000000" w:firstRow="1" w:lastRow="0" w:firstColumn="0" w:lastColumn="0" w:oddVBand="0" w:evenVBand="0" w:oddHBand="0" w:evenHBand="0" w:firstRowFirstColumn="0" w:firstRowLastColumn="0" w:lastRowFirstColumn="0" w:lastRowLastColumn="0"/>
              <w:rPr>
                <w:b w:val="0"/>
                <w:sz w:val="18"/>
                <w:szCs w:val="18"/>
              </w:rPr>
            </w:pPr>
            <w:r w:rsidRPr="62F0FE60">
              <w:rPr>
                <w:b w:val="0"/>
                <w:sz w:val="18"/>
                <w:szCs w:val="18"/>
              </w:rPr>
              <w:t>% with at least one symptom or pathology remaining at follow-up</w:t>
            </w:r>
          </w:p>
        </w:tc>
      </w:tr>
      <w:tr w:rsidR="00D47F80" w:rsidRPr="00882E7A" w14:paraId="34EEEBBF"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F321EA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0CE604E" w14:textId="05770956"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elrahman, M et al</w:t>
            </w:r>
            <w:r>
              <w:rPr>
                <w:sz w:val="18"/>
                <w:szCs w:val="18"/>
              </w:rPr>
              <w:fldChar w:fldCharType="begin"/>
            </w:r>
            <w:r w:rsidR="00445383">
              <w:rPr>
                <w:sz w:val="18"/>
                <w:szCs w:val="18"/>
              </w:rPr>
              <w:instrText xml:space="preserve"> ADDIN EN.CITE &lt;EndNote&gt;&lt;Cite&gt;&lt;Author&gt;Abdelrahman&lt;/Author&gt;&lt;Year&gt;2021&lt;/Year&gt;&lt;RecNum&gt;12&lt;/RecNum&gt;&lt;DisplayText&gt;(15)&lt;/DisplayText&gt;&lt;record&gt;&lt;rec-number&gt;12&lt;/rec-number&gt;&lt;foreign-keys&gt;&lt;key app="EN" db-id="pvxd05p2yewfz6earpxxasf7rwds20fer50s" timestamp="1661434940" guid="b26aea64-9d97-479e-8e46-026cab75929f"&gt;12&lt;/key&gt;&lt;/foreign-keys&gt;&lt;ref-type name="Journal Article"&gt;17&lt;/ref-type&gt;&lt;contributors&gt;&lt;authors&gt;&lt;author&gt;Abdelrahman, Mona Mohammed&lt;/author&gt;&lt;author&gt;Abd-Elrahman, Noha Mohammed&lt;/author&gt;&lt;author&gt;Bakheet, Tasneem Mohammed&lt;/author&gt;&lt;/authors&gt;&lt;/contributors&gt;&lt;titles&gt;&lt;title&gt;Persistence of symptoms after improvement of acute COVID19 infection, a longitudinal study&lt;/title&gt;&lt;secondary-title&gt;Journal of medical virology&lt;/secondary-title&gt;&lt;/titles&gt;&lt;periodical&gt;&lt;full-title&gt;Journal of medical virology&lt;/full-title&gt;&lt;/periodical&gt;&lt;pages&gt;5942-5946&lt;/pages&gt;&lt;volume&gt;93&lt;/volume&gt;&lt;number&gt;10&lt;/number&gt;&lt;dates&gt;&lt;year&gt;2021&lt;/year&gt;&lt;/dates&gt;&lt;pub-location&gt;United States&lt;/pub-location&gt;&lt;urls&gt;&lt;related-urls&gt;&lt;url&gt;http://ovidsp.ovid.com/ovidweb.cgi?T=JS&amp;amp;PAGE=reference&amp;amp;D=medl&amp;amp;NEWS=N&amp;amp;AN=34171139&lt;/url&gt;&lt;/related-urls&gt;&lt;/urls&gt;&lt;electronic-resource-num&gt;https://dx.doi.org/10.1002/jmv.27156&lt;/electronic-resource-num&gt;&lt;/record&gt;&lt;/Cite&gt;&lt;/EndNote&gt;</w:instrText>
            </w:r>
            <w:r>
              <w:rPr>
                <w:sz w:val="18"/>
                <w:szCs w:val="18"/>
              </w:rPr>
              <w:fldChar w:fldCharType="separate"/>
            </w:r>
            <w:r w:rsidR="00445383">
              <w:rPr>
                <w:noProof/>
                <w:sz w:val="18"/>
                <w:szCs w:val="18"/>
              </w:rPr>
              <w:t>(15)</w:t>
            </w:r>
            <w:r>
              <w:rPr>
                <w:sz w:val="18"/>
                <w:szCs w:val="18"/>
              </w:rPr>
              <w:fldChar w:fldCharType="end"/>
            </w:r>
          </w:p>
        </w:tc>
        <w:tc>
          <w:tcPr>
            <w:tcW w:w="992" w:type="dxa"/>
            <w:shd w:val="clear" w:color="auto" w:fill="auto"/>
          </w:tcPr>
          <w:p w14:paraId="78516B4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1560" w:type="dxa"/>
            <w:shd w:val="clear" w:color="auto" w:fill="auto"/>
          </w:tcPr>
          <w:p w14:paraId="668E3014"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77D757A3"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72</w:t>
            </w:r>
          </w:p>
        </w:tc>
        <w:tc>
          <w:tcPr>
            <w:tcW w:w="1134" w:type="dxa"/>
            <w:shd w:val="clear" w:color="auto" w:fill="auto"/>
          </w:tcPr>
          <w:p w14:paraId="1B4A0965"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276" w:type="dxa"/>
            <w:shd w:val="clear" w:color="auto" w:fill="auto"/>
          </w:tcPr>
          <w:p w14:paraId="025720D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ospitalised </w:t>
            </w:r>
            <w:r>
              <w:rPr>
                <w:rFonts w:ascii="Calibri" w:hAnsi="Calibri" w:cs="Calibri"/>
                <w:color w:val="000000"/>
                <w:sz w:val="18"/>
                <w:szCs w:val="18"/>
              </w:rPr>
              <w:t>patients</w:t>
            </w:r>
            <w:r>
              <w:rPr>
                <w:sz w:val="18"/>
                <w:szCs w:val="18"/>
              </w:rPr>
              <w:t xml:space="preserve"> and non-hospitalised</w:t>
            </w:r>
          </w:p>
        </w:tc>
        <w:tc>
          <w:tcPr>
            <w:tcW w:w="1134" w:type="dxa"/>
            <w:shd w:val="clear" w:color="auto" w:fill="auto"/>
          </w:tcPr>
          <w:p w14:paraId="63948876"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8/17.6</w:t>
            </w:r>
          </w:p>
        </w:tc>
        <w:tc>
          <w:tcPr>
            <w:tcW w:w="827" w:type="dxa"/>
            <w:shd w:val="clear" w:color="auto" w:fill="auto"/>
          </w:tcPr>
          <w:p w14:paraId="54441054"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65.7</w:t>
            </w:r>
          </w:p>
        </w:tc>
        <w:tc>
          <w:tcPr>
            <w:tcW w:w="1280" w:type="dxa"/>
            <w:shd w:val="clear" w:color="auto" w:fill="auto"/>
          </w:tcPr>
          <w:p w14:paraId="523341DA"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T</w:t>
            </w:r>
            <w:r w:rsidRPr="00F17B9F">
              <w:rPr>
                <w:rFonts w:ascii="Calibri" w:hAnsi="Calibri" w:cs="Calibri"/>
                <w:color w:val="000000"/>
                <w:sz w:val="18"/>
                <w:szCs w:val="18"/>
              </w:rPr>
              <w:t>ested positive'</w:t>
            </w:r>
          </w:p>
        </w:tc>
        <w:tc>
          <w:tcPr>
            <w:tcW w:w="1084" w:type="dxa"/>
            <w:shd w:val="clear" w:color="auto" w:fill="auto"/>
          </w:tcPr>
          <w:p w14:paraId="1372322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12.8% hospitalised (including 4% ICU)</w:t>
            </w:r>
          </w:p>
        </w:tc>
        <w:tc>
          <w:tcPr>
            <w:tcW w:w="1432" w:type="dxa"/>
            <w:shd w:val="clear" w:color="auto" w:fill="auto"/>
          </w:tcPr>
          <w:p w14:paraId="1EFA8923" w14:textId="77777777" w:rsidR="004D3690" w:rsidRPr="00EC446A"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EC446A">
              <w:rPr>
                <w:rFonts w:cstheme="minorHAnsi"/>
                <w:color w:val="000000"/>
                <w:sz w:val="18"/>
                <w:szCs w:val="18"/>
              </w:rPr>
              <w:t> 240-300 (range) following ‘improvement of acute COVID-19’</w:t>
            </w:r>
          </w:p>
        </w:tc>
        <w:tc>
          <w:tcPr>
            <w:tcW w:w="1860" w:type="dxa"/>
            <w:shd w:val="clear" w:color="auto" w:fill="auto"/>
          </w:tcPr>
          <w:p w14:paraId="0C6BD97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62A151E1">
              <w:rPr>
                <w:color w:val="000000" w:themeColor="text1"/>
                <w:sz w:val="18"/>
                <w:szCs w:val="18"/>
              </w:rPr>
              <w:t>61.0%</w:t>
            </w:r>
          </w:p>
        </w:tc>
      </w:tr>
      <w:tr w:rsidR="00D47F80" w:rsidRPr="00882E7A" w14:paraId="32F4AE7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AE89762"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8044438" w14:textId="6C2DA1B3"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nl-NL"/>
              </w:rPr>
            </w:pPr>
            <w:r w:rsidRPr="00BB3EC3">
              <w:rPr>
                <w:sz w:val="18"/>
                <w:szCs w:val="18"/>
                <w:lang w:val="nl-NL"/>
              </w:rPr>
              <w:t>Al-Aly, Z et al</w:t>
            </w:r>
            <w:r>
              <w:rPr>
                <w:sz w:val="18"/>
                <w:szCs w:val="18"/>
              </w:rPr>
              <w:fldChar w:fldCharType="begin"/>
            </w:r>
            <w:r w:rsidR="00445383">
              <w:rPr>
                <w:sz w:val="18"/>
                <w:szCs w:val="18"/>
              </w:rPr>
              <w:instrText xml:space="preserve"> ADDIN EN.CITE &lt;EndNote&gt;&lt;Cite&gt;&lt;Author&gt;Al-Aly&lt;/Author&gt;&lt;Year&gt;2021&lt;/Year&gt;&lt;RecNum&gt;13&lt;/RecNum&gt;&lt;DisplayText&gt;(16)&lt;/DisplayText&gt;&lt;record&gt;&lt;rec-number&gt;13&lt;/rec-number&gt;&lt;foreign-keys&gt;&lt;key app="EN" db-id="pvxd05p2yewfz6earpxxasf7rwds20fer50s" timestamp="1661434940" guid="8e46ad5c-be33-4061-b9a2-406703b94769"&gt;13&lt;/key&gt;&lt;/foreign-keys&gt;&lt;ref-type name="Journal Article"&gt;17&lt;/ref-type&gt;&lt;contributors&gt;&lt;authors&gt;&lt;author&gt;Al-Aly, Ziyad&lt;/author&gt;&lt;author&gt;Xie, Yan&lt;/author&gt;&lt;author&gt;Bowe, Benjamin&lt;/author&gt;&lt;/authors&gt;&lt;/contributors&gt;&lt;titles&gt;&lt;title&gt;High-dimensional characterization of post-acute sequelae of COVID-19&lt;/title&gt;&lt;secondary-title&gt;Nature&lt;/secondary-title&gt;&lt;/titles&gt;&lt;periodical&gt;&lt;full-title&gt;Nature&lt;/full-title&gt;&lt;/periodical&gt;&lt;pages&gt;259-264&lt;/pages&gt;&lt;volume&gt;594&lt;/volume&gt;&lt;number&gt;7862&lt;/number&gt;&lt;dates&gt;&lt;year&gt;2021&lt;/year&gt;&lt;/dates&gt;&lt;pub-location&gt;England&lt;/pub-location&gt;&lt;urls&gt;&lt;related-urls&gt;&lt;url&gt;http://ovidsp.ovid.com/ovidweb.cgi?T=JS&amp;amp;PAGE=reference&amp;amp;D=med18&amp;amp;NEWS=N&amp;amp;AN=33887749&lt;/url&gt;&lt;/related-urls&gt;&lt;/urls&gt;&lt;electronic-resource-num&gt;https://dx.doi.org/10.1038/s41586-021-03553-9&lt;/electronic-resource-num&gt;&lt;/record&gt;&lt;/Cite&gt;&lt;/EndNote&gt;</w:instrText>
            </w:r>
            <w:r>
              <w:rPr>
                <w:sz w:val="18"/>
                <w:szCs w:val="18"/>
              </w:rPr>
              <w:fldChar w:fldCharType="separate"/>
            </w:r>
            <w:r w:rsidR="00445383" w:rsidRPr="00445383">
              <w:rPr>
                <w:noProof/>
                <w:sz w:val="18"/>
                <w:szCs w:val="18"/>
                <w:lang w:val="nl-NL"/>
              </w:rPr>
              <w:t>(16)</w:t>
            </w:r>
            <w:r>
              <w:rPr>
                <w:sz w:val="18"/>
                <w:szCs w:val="18"/>
              </w:rPr>
              <w:fldChar w:fldCharType="end"/>
            </w:r>
          </w:p>
        </w:tc>
        <w:tc>
          <w:tcPr>
            <w:tcW w:w="992" w:type="dxa"/>
            <w:shd w:val="clear" w:color="auto" w:fill="auto"/>
          </w:tcPr>
          <w:p w14:paraId="06BA0C56"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2A77F99D"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Cohort with controls</w:t>
            </w:r>
          </w:p>
        </w:tc>
        <w:tc>
          <w:tcPr>
            <w:tcW w:w="1275" w:type="dxa"/>
            <w:shd w:val="clear" w:color="auto" w:fill="auto"/>
          </w:tcPr>
          <w:p w14:paraId="57AFC29E"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2351BA5E">
              <w:rPr>
                <w:rFonts w:ascii="Calibri" w:hAnsi="Calibri" w:cs="Calibri"/>
                <w:color w:val="000000" w:themeColor="text1"/>
                <w:sz w:val="18"/>
                <w:szCs w:val="18"/>
              </w:rPr>
              <w:t>60255</w:t>
            </w:r>
          </w:p>
        </w:tc>
        <w:tc>
          <w:tcPr>
            <w:tcW w:w="1134" w:type="dxa"/>
            <w:shd w:val="clear" w:color="auto" w:fill="auto"/>
          </w:tcPr>
          <w:p w14:paraId="0CCA0549"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2351BA5E">
              <w:rPr>
                <w:rFonts w:ascii="Calibri" w:hAnsi="Calibri" w:cs="Calibri"/>
                <w:sz w:val="18"/>
                <w:szCs w:val="18"/>
              </w:rPr>
              <w:t>4526737  </w:t>
            </w:r>
          </w:p>
          <w:p w14:paraId="3D398BD9"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DF4C44">
              <w:rPr>
                <w:rFonts w:ascii="Calibri" w:hAnsi="Calibri" w:cs="Calibri"/>
                <w:sz w:val="18"/>
                <w:szCs w:val="18"/>
              </w:rPr>
              <w:t>without COVID-19 and not hospitalised</w:t>
            </w:r>
          </w:p>
        </w:tc>
        <w:tc>
          <w:tcPr>
            <w:tcW w:w="1276" w:type="dxa"/>
            <w:shd w:val="clear" w:color="auto" w:fill="auto"/>
          </w:tcPr>
          <w:p w14:paraId="63B6E4D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Non-hospitalised</w:t>
            </w:r>
          </w:p>
        </w:tc>
        <w:tc>
          <w:tcPr>
            <w:tcW w:w="1134" w:type="dxa"/>
            <w:shd w:val="clear" w:color="auto" w:fill="auto"/>
          </w:tcPr>
          <w:p w14:paraId="7A76D4B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 (4872)</w:t>
            </w:r>
          </w:p>
        </w:tc>
        <w:tc>
          <w:tcPr>
            <w:tcW w:w="827" w:type="dxa"/>
            <w:shd w:val="clear" w:color="auto" w:fill="auto"/>
          </w:tcPr>
          <w:p w14:paraId="3BCC4A6D"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12.</w:t>
            </w:r>
            <w:r>
              <w:rPr>
                <w:rFonts w:ascii="Calibri" w:hAnsi="Calibri" w:cs="Calibri"/>
                <w:color w:val="000000"/>
                <w:sz w:val="18"/>
                <w:szCs w:val="18"/>
              </w:rPr>
              <w:t>1</w:t>
            </w:r>
            <w:r w:rsidRPr="0053647D">
              <w:rPr>
                <w:rFonts w:ascii="Calibri" w:hAnsi="Calibri" w:cs="Calibri"/>
                <w:color w:val="000000"/>
                <w:sz w:val="18"/>
                <w:szCs w:val="18"/>
              </w:rPr>
              <w:t xml:space="preserve"> </w:t>
            </w:r>
          </w:p>
        </w:tc>
        <w:tc>
          <w:tcPr>
            <w:tcW w:w="1280" w:type="dxa"/>
            <w:shd w:val="clear" w:color="auto" w:fill="auto"/>
          </w:tcPr>
          <w:p w14:paraId="2750038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w:t>
            </w:r>
            <w:r w:rsidRPr="00F17B9F">
              <w:rPr>
                <w:rFonts w:ascii="Calibri" w:hAnsi="Calibri" w:cs="Calibri"/>
                <w:color w:val="000000"/>
                <w:sz w:val="18"/>
                <w:szCs w:val="18"/>
              </w:rPr>
              <w:t>Positive test</w:t>
            </w:r>
            <w:r>
              <w:rPr>
                <w:rFonts w:ascii="Calibri" w:hAnsi="Calibri" w:cs="Calibri"/>
                <w:color w:val="000000"/>
                <w:sz w:val="18"/>
                <w:szCs w:val="18"/>
              </w:rPr>
              <w:t>’</w:t>
            </w:r>
          </w:p>
        </w:tc>
        <w:tc>
          <w:tcPr>
            <w:tcW w:w="1084" w:type="dxa"/>
            <w:shd w:val="clear" w:color="auto" w:fill="auto"/>
          </w:tcPr>
          <w:p w14:paraId="43A31F6A"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222222"/>
                <w:sz w:val="18"/>
                <w:szCs w:val="18"/>
              </w:rPr>
              <w:t xml:space="preserve"> -</w:t>
            </w:r>
          </w:p>
        </w:tc>
        <w:tc>
          <w:tcPr>
            <w:tcW w:w="1432" w:type="dxa"/>
            <w:shd w:val="clear" w:color="auto" w:fill="auto"/>
          </w:tcPr>
          <w:p w14:paraId="63F8FE2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26</w:t>
            </w:r>
            <w:r w:rsidRPr="007524A4">
              <w:rPr>
                <w:rFonts w:cstheme="minorHAnsi"/>
                <w:color w:val="000000"/>
                <w:sz w:val="18"/>
                <w:szCs w:val="18"/>
                <w:vertAlign w:val="superscript"/>
              </w:rPr>
              <w:t>b</w:t>
            </w:r>
          </w:p>
        </w:tc>
        <w:tc>
          <w:tcPr>
            <w:tcW w:w="1860" w:type="dxa"/>
            <w:shd w:val="clear" w:color="auto" w:fill="auto"/>
          </w:tcPr>
          <w:p w14:paraId="623ACD1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76E89ADC">
              <w:rPr>
                <w:color w:val="000000" w:themeColor="text1"/>
                <w:sz w:val="18"/>
                <w:szCs w:val="18"/>
              </w:rPr>
              <w:t>2.9</w:t>
            </w:r>
            <w:r w:rsidRPr="62A151E1">
              <w:rPr>
                <w:color w:val="000000" w:themeColor="text1"/>
                <w:sz w:val="18"/>
                <w:szCs w:val="18"/>
              </w:rPr>
              <w:t>%</w:t>
            </w:r>
          </w:p>
        </w:tc>
      </w:tr>
      <w:tr w:rsidR="00D47F80" w:rsidRPr="00882E7A" w14:paraId="7AD41C7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F1DBD18" w14:textId="77777777" w:rsidR="004D3690" w:rsidRPr="00B602F3" w:rsidRDefault="004D3690">
            <w:pPr>
              <w:ind w:right="227"/>
              <w:rPr>
                <w:sz w:val="18"/>
                <w:szCs w:val="18"/>
              </w:rPr>
            </w:pPr>
            <w:r>
              <w:rPr>
                <w:sz w:val="18"/>
                <w:szCs w:val="18"/>
              </w:rPr>
              <w:t>2a.</w:t>
            </w:r>
          </w:p>
        </w:tc>
        <w:tc>
          <w:tcPr>
            <w:tcW w:w="1559" w:type="dxa"/>
            <w:shd w:val="clear" w:color="auto" w:fill="auto"/>
          </w:tcPr>
          <w:p w14:paraId="72EC1F74" w14:textId="579C8F8D"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nl-NL"/>
              </w:rPr>
            </w:pPr>
            <w:r w:rsidRPr="00BB3EC3">
              <w:rPr>
                <w:sz w:val="18"/>
                <w:szCs w:val="18"/>
                <w:lang w:val="nl-NL"/>
              </w:rPr>
              <w:t xml:space="preserve">Al-Aly, Z et al </w:t>
            </w:r>
            <w:r>
              <w:rPr>
                <w:sz w:val="18"/>
                <w:szCs w:val="18"/>
              </w:rPr>
              <w:fldChar w:fldCharType="begin"/>
            </w:r>
            <w:r w:rsidR="00445383">
              <w:rPr>
                <w:sz w:val="18"/>
                <w:szCs w:val="18"/>
              </w:rPr>
              <w:instrText xml:space="preserve"> ADDIN EN.CITE &lt;EndNote&gt;&lt;Cite&gt;&lt;Author&gt;Al-Aly&lt;/Author&gt;&lt;Year&gt;2021&lt;/Year&gt;&lt;RecNum&gt;13&lt;/RecNum&gt;&lt;DisplayText&gt;(16)&lt;/DisplayText&gt;&lt;record&gt;&lt;rec-number&gt;13&lt;/rec-number&gt;&lt;foreign-keys&gt;&lt;key app="EN" db-id="pvxd05p2yewfz6earpxxasf7rwds20fer50s" timestamp="1661434940" guid="8e46ad5c-be33-4061-b9a2-406703b94769"&gt;13&lt;/key&gt;&lt;/foreign-keys&gt;&lt;ref-type name="Journal Article"&gt;17&lt;/ref-type&gt;&lt;contributors&gt;&lt;authors&gt;&lt;author&gt;Al-Aly, Ziyad&lt;/author&gt;&lt;author&gt;Xie, Yan&lt;/author&gt;&lt;author&gt;Bowe, Benjamin&lt;/author&gt;&lt;/authors&gt;&lt;/contributors&gt;&lt;titles&gt;&lt;title&gt;High-dimensional characterization of post-acute sequelae of COVID-19&lt;/title&gt;&lt;secondary-title&gt;Nature&lt;/secondary-title&gt;&lt;/titles&gt;&lt;periodical&gt;&lt;full-title&gt;Nature&lt;/full-title&gt;&lt;/periodical&gt;&lt;pages&gt;259-264&lt;/pages&gt;&lt;volume&gt;594&lt;/volume&gt;&lt;number&gt;7862&lt;/number&gt;&lt;dates&gt;&lt;year&gt;2021&lt;/year&gt;&lt;/dates&gt;&lt;pub-location&gt;England&lt;/pub-location&gt;&lt;urls&gt;&lt;related-urls&gt;&lt;url&gt;http://ovidsp.ovid.com/ovidweb.cgi?T=JS&amp;amp;PAGE=reference&amp;amp;D=med18&amp;amp;NEWS=N&amp;amp;AN=33887749&lt;/url&gt;&lt;/related-urls&gt;&lt;/urls&gt;&lt;electronic-resource-num&gt;https://dx.doi.org/10.1038/s41586-021-03553-9&lt;/electronic-resource-num&gt;&lt;/record&gt;&lt;/Cite&gt;&lt;/EndNote&gt;</w:instrText>
            </w:r>
            <w:r>
              <w:rPr>
                <w:sz w:val="18"/>
                <w:szCs w:val="18"/>
              </w:rPr>
              <w:fldChar w:fldCharType="separate"/>
            </w:r>
            <w:r w:rsidR="00445383" w:rsidRPr="00445383">
              <w:rPr>
                <w:noProof/>
                <w:sz w:val="18"/>
                <w:szCs w:val="18"/>
                <w:lang w:val="nl-NL"/>
              </w:rPr>
              <w:t>(16)</w:t>
            </w:r>
            <w:r>
              <w:rPr>
                <w:sz w:val="18"/>
                <w:szCs w:val="18"/>
              </w:rPr>
              <w:fldChar w:fldCharType="end"/>
            </w:r>
          </w:p>
        </w:tc>
        <w:tc>
          <w:tcPr>
            <w:tcW w:w="992" w:type="dxa"/>
            <w:shd w:val="clear" w:color="auto" w:fill="auto"/>
          </w:tcPr>
          <w:p w14:paraId="677F87E5"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1560" w:type="dxa"/>
            <w:shd w:val="clear" w:color="auto" w:fill="auto"/>
          </w:tcPr>
          <w:p w14:paraId="228D459E"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066430">
              <w:rPr>
                <w:rFonts w:ascii="Calibri" w:hAnsi="Calibri" w:cs="Calibri"/>
                <w:sz w:val="18"/>
                <w:szCs w:val="18"/>
              </w:rPr>
              <w:t>Cohort with controls</w:t>
            </w:r>
          </w:p>
        </w:tc>
        <w:tc>
          <w:tcPr>
            <w:tcW w:w="1275" w:type="dxa"/>
            <w:shd w:val="clear" w:color="auto" w:fill="auto"/>
          </w:tcPr>
          <w:p w14:paraId="20B487AE"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2351BA5E">
              <w:rPr>
                <w:rFonts w:ascii="Calibri" w:hAnsi="Calibri" w:cs="Calibri"/>
                <w:color w:val="000000" w:themeColor="text1"/>
                <w:sz w:val="18"/>
                <w:szCs w:val="18"/>
              </w:rPr>
              <w:t>11800</w:t>
            </w:r>
          </w:p>
        </w:tc>
        <w:tc>
          <w:tcPr>
            <w:tcW w:w="1134" w:type="dxa"/>
            <w:shd w:val="clear" w:color="auto" w:fill="auto"/>
          </w:tcPr>
          <w:p w14:paraId="48C5EA6A"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2351BA5E">
              <w:rPr>
                <w:rFonts w:ascii="Calibri" w:hAnsi="Calibri" w:cs="Calibri"/>
                <w:color w:val="000000" w:themeColor="text1"/>
                <w:sz w:val="18"/>
                <w:szCs w:val="18"/>
              </w:rPr>
              <w:t>11868 hospitalised with seasonal influenza</w:t>
            </w:r>
          </w:p>
        </w:tc>
        <w:tc>
          <w:tcPr>
            <w:tcW w:w="1276" w:type="dxa"/>
            <w:shd w:val="clear" w:color="auto" w:fill="auto"/>
          </w:tcPr>
          <w:p w14:paraId="6BBEB3E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Hospitalised patients</w:t>
            </w:r>
          </w:p>
        </w:tc>
        <w:tc>
          <w:tcPr>
            <w:tcW w:w="1134" w:type="dxa"/>
            <w:shd w:val="clear" w:color="auto" w:fill="auto"/>
          </w:tcPr>
          <w:p w14:paraId="0E099FF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A94CC3">
              <w:rPr>
                <w:rFonts w:ascii="Calibri" w:hAnsi="Calibri" w:cs="Calibri"/>
                <w:color w:val="000000"/>
                <w:sz w:val="18"/>
                <w:szCs w:val="18"/>
              </w:rPr>
              <w:t>70 (61-76)</w:t>
            </w:r>
          </w:p>
        </w:tc>
        <w:tc>
          <w:tcPr>
            <w:tcW w:w="827" w:type="dxa"/>
            <w:shd w:val="clear" w:color="auto" w:fill="auto"/>
          </w:tcPr>
          <w:p w14:paraId="224B3707"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5.8</w:t>
            </w:r>
          </w:p>
        </w:tc>
        <w:tc>
          <w:tcPr>
            <w:tcW w:w="1280" w:type="dxa"/>
            <w:shd w:val="clear" w:color="auto" w:fill="auto"/>
          </w:tcPr>
          <w:p w14:paraId="3A8ACF06"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CR confirmed</w:t>
            </w:r>
          </w:p>
        </w:tc>
        <w:tc>
          <w:tcPr>
            <w:tcW w:w="1084" w:type="dxa"/>
            <w:shd w:val="clear" w:color="auto" w:fill="auto"/>
          </w:tcPr>
          <w:p w14:paraId="7A34FDF4"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26.3% ICU</w:t>
            </w:r>
          </w:p>
        </w:tc>
        <w:tc>
          <w:tcPr>
            <w:tcW w:w="1432" w:type="dxa"/>
            <w:shd w:val="clear" w:color="auto" w:fill="auto"/>
          </w:tcPr>
          <w:p w14:paraId="5DFF859B" w14:textId="77777777" w:rsidR="004D3690" w:rsidRPr="007D489A"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150</w:t>
            </w:r>
            <w:r w:rsidRPr="00E37646">
              <w:rPr>
                <w:rFonts w:cstheme="minorHAnsi"/>
                <w:color w:val="000000"/>
                <w:sz w:val="18"/>
                <w:szCs w:val="18"/>
                <w:vertAlign w:val="superscript"/>
              </w:rPr>
              <w:t>b</w:t>
            </w:r>
          </w:p>
        </w:tc>
        <w:tc>
          <w:tcPr>
            <w:tcW w:w="1860" w:type="dxa"/>
            <w:shd w:val="clear" w:color="auto" w:fill="auto"/>
          </w:tcPr>
          <w:p w14:paraId="2EB570D6"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9.2</w:t>
            </w:r>
            <w:r w:rsidRPr="62A151E1">
              <w:rPr>
                <w:color w:val="000000" w:themeColor="text1"/>
                <w:sz w:val="18"/>
                <w:szCs w:val="18"/>
              </w:rPr>
              <w:t>%</w:t>
            </w:r>
          </w:p>
        </w:tc>
      </w:tr>
      <w:tr w:rsidR="00D47F80" w:rsidRPr="00882E7A" w14:paraId="18601C34"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6308CA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F90C4FB" w14:textId="1EC0D8F1"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minian, A et al </w:t>
            </w:r>
            <w:r>
              <w:rPr>
                <w:sz w:val="18"/>
                <w:szCs w:val="18"/>
              </w:rPr>
              <w:fldChar w:fldCharType="begin"/>
            </w:r>
            <w:r w:rsidR="00445383">
              <w:rPr>
                <w:sz w:val="18"/>
                <w:szCs w:val="18"/>
              </w:rPr>
              <w:instrText xml:space="preserve"> ADDIN EN.CITE &lt;EndNote&gt;&lt;Cite&gt;&lt;Author&gt;Aminian&lt;/Author&gt;&lt;Year&gt;2021&lt;/Year&gt;&lt;RecNum&gt;14&lt;/RecNum&gt;&lt;DisplayText&gt;(18)&lt;/DisplayText&gt;&lt;record&gt;&lt;rec-number&gt;14&lt;/rec-number&gt;&lt;foreign-keys&gt;&lt;key app="EN" db-id="pvxd05p2yewfz6earpxxasf7rwds20fer50s" timestamp="1661434940" guid="c446823f-deb2-4f69-a18b-decd12d7fb0f"&gt;14&lt;/key&gt;&lt;/foreign-keys&gt;&lt;ref-type name="Journal Article"&gt;17&lt;/ref-type&gt;&lt;contributors&gt;&lt;authors&gt;&lt;author&gt;Aminian, A.&lt;/author&gt;&lt;author&gt;Bena, J.&lt;/author&gt;&lt;author&gt;Pantalone, K. M.&lt;/author&gt;&lt;author&gt;Burguera, B.&lt;/author&gt;&lt;/authors&gt;&lt;/contributors&gt;&lt;titles&gt;&lt;title&gt;Association of obesity with postacute sequelae of COVID-19&lt;/title&gt;&lt;secondary-title&gt;Diabetes, Obesity &amp;amp; Metabolism&lt;/secondary-title&gt;&lt;/titles&gt;&lt;periodical&gt;&lt;full-title&gt;Diabetes, Obesity &amp;amp; Metabolism&lt;/full-title&gt;&lt;/periodical&gt;&lt;pages&gt;2183-2188&lt;/pages&gt;&lt;volume&gt;23&lt;/volume&gt;&lt;number&gt;9&lt;/number&gt;&lt;dates&gt;&lt;year&gt;2021&lt;/year&gt;&lt;/dates&gt;&lt;accession-num&gt;34060194&lt;/accession-num&gt;&lt;urls&gt;&lt;related-urls&gt;&lt;url&gt;https://ovidsp.ovid.com/ovidweb.cgi?T=JS&amp;amp;CSC=Y&amp;amp;NEWS=N&amp;amp;PAGE=fulltext&amp;amp;D=medl&amp;amp;AN=34060194&lt;/url&gt;&lt;/related-urls&gt;&lt;/urls&gt;&lt;electronic-resource-num&gt;https://dx.doi.org/10.1111/dom.14454&lt;/electronic-resource-num&gt;&lt;/record&gt;&lt;/Cite&gt;&lt;/EndNote&gt;</w:instrText>
            </w:r>
            <w:r>
              <w:rPr>
                <w:sz w:val="18"/>
                <w:szCs w:val="18"/>
              </w:rPr>
              <w:fldChar w:fldCharType="separate"/>
            </w:r>
            <w:r w:rsidR="00445383">
              <w:rPr>
                <w:noProof/>
                <w:sz w:val="18"/>
                <w:szCs w:val="18"/>
              </w:rPr>
              <w:t>(18)</w:t>
            </w:r>
            <w:r>
              <w:rPr>
                <w:sz w:val="18"/>
                <w:szCs w:val="18"/>
              </w:rPr>
              <w:fldChar w:fldCharType="end"/>
            </w:r>
          </w:p>
        </w:tc>
        <w:tc>
          <w:tcPr>
            <w:tcW w:w="992" w:type="dxa"/>
            <w:shd w:val="clear" w:color="auto" w:fill="auto"/>
          </w:tcPr>
          <w:p w14:paraId="0FE1814A"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5929BEE3"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 xml:space="preserve">etrospective </w:t>
            </w:r>
          </w:p>
        </w:tc>
        <w:tc>
          <w:tcPr>
            <w:tcW w:w="1275" w:type="dxa"/>
            <w:shd w:val="clear" w:color="auto" w:fill="auto"/>
          </w:tcPr>
          <w:p w14:paraId="318CDD7D"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2839</w:t>
            </w:r>
          </w:p>
        </w:tc>
        <w:tc>
          <w:tcPr>
            <w:tcW w:w="1134" w:type="dxa"/>
            <w:shd w:val="clear" w:color="auto" w:fill="auto"/>
          </w:tcPr>
          <w:p w14:paraId="0419C1C8"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B2BC01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08741EA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7/20.1</w:t>
            </w:r>
          </w:p>
        </w:tc>
        <w:tc>
          <w:tcPr>
            <w:tcW w:w="827" w:type="dxa"/>
            <w:shd w:val="clear" w:color="auto" w:fill="auto"/>
          </w:tcPr>
          <w:p w14:paraId="69C985DF"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2.3</w:t>
            </w:r>
          </w:p>
        </w:tc>
        <w:tc>
          <w:tcPr>
            <w:tcW w:w="1280" w:type="dxa"/>
            <w:shd w:val="clear" w:color="auto" w:fill="auto"/>
          </w:tcPr>
          <w:p w14:paraId="7321B099"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6E80CFB2"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ICU excluded</w:t>
            </w:r>
          </w:p>
        </w:tc>
        <w:tc>
          <w:tcPr>
            <w:tcW w:w="1432" w:type="dxa"/>
            <w:shd w:val="clear" w:color="auto" w:fill="auto"/>
          </w:tcPr>
          <w:p w14:paraId="5EACD214"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43</w:t>
            </w:r>
            <w:r w:rsidRPr="003300A0">
              <w:rPr>
                <w:rFonts w:cstheme="minorHAnsi"/>
                <w:color w:val="000000"/>
                <w:sz w:val="18"/>
                <w:szCs w:val="18"/>
                <w:vertAlign w:val="superscript"/>
              </w:rPr>
              <w:t>b</w:t>
            </w:r>
          </w:p>
        </w:tc>
        <w:tc>
          <w:tcPr>
            <w:tcW w:w="1860" w:type="dxa"/>
            <w:shd w:val="clear" w:color="auto" w:fill="auto"/>
          </w:tcPr>
          <w:p w14:paraId="27043131"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44.2</w:t>
            </w:r>
            <w:r w:rsidRPr="62A151E1">
              <w:rPr>
                <w:color w:val="000000" w:themeColor="text1"/>
                <w:sz w:val="18"/>
                <w:szCs w:val="18"/>
              </w:rPr>
              <w:t>%</w:t>
            </w:r>
          </w:p>
        </w:tc>
      </w:tr>
      <w:tr w:rsidR="00D47F80" w:rsidRPr="00882E7A" w14:paraId="07E2BFE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9D9CF8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3FAE93F" w14:textId="72CA8EA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nold, D et al</w:t>
            </w:r>
            <w:r>
              <w:rPr>
                <w:sz w:val="18"/>
                <w:szCs w:val="18"/>
              </w:rPr>
              <w:fldChar w:fldCharType="begin"/>
            </w:r>
            <w:r w:rsidR="00B556DF">
              <w:rPr>
                <w:sz w:val="18"/>
                <w:szCs w:val="18"/>
              </w:rPr>
              <w:instrText xml:space="preserve"> ADDIN EN.CITE &lt;EndNote&gt;&lt;Cite&gt;&lt;Author&gt;Arnold&lt;/Author&gt;&lt;Year&gt;2021&lt;/Year&gt;&lt;RecNum&gt;123&lt;/RecNum&gt;&lt;DisplayText&gt;(151)&lt;/DisplayText&gt;&lt;record&gt;&lt;rec-number&gt;123&lt;/rec-number&gt;&lt;foreign-keys&gt;&lt;key app="EN" db-id="pvxd05p2yewfz6earpxxasf7rwds20fer50s" timestamp="1661435590" guid="ef75140e-e408-4dc0-8c64-9ceb03bfc0ef"&gt;123&lt;/key&gt;&lt;/foreign-keys&gt;&lt;ref-type name="Journal Article"&gt;17&lt;/ref-type&gt;&lt;contributors&gt;&lt;authors&gt;&lt;author&gt;Arnold, D T,&lt;/author&gt;&lt;author&gt;Hamilton, F W,&lt;/author&gt;&lt;author&gt;Milne, A,&lt;/author&gt;&lt;author&gt;Morley, A J,&lt;/author&gt;&lt;author&gt;Viner, J,&lt;/author&gt;&lt;author&gt;Attwood, M,&lt;/author&gt;&lt;author&gt;Noel, A,&lt;/author&gt;&lt;author&gt;Gunning, S,&lt;/author&gt;&lt;author&gt;Hatrick, J,&lt;/author&gt;&lt;author&gt;Hamilton, S,&lt;/author&gt;&lt;author&gt;Elvers, K T,&lt;/author&gt;&lt;author&gt;Hyams, C,&lt;/author&gt;&lt;author&gt;Bibby, A,&lt;/author&gt;&lt;author&gt;Moran, E,&lt;/author&gt;&lt;author&gt;Adamali, H,&lt;/author&gt;&lt;author&gt;Dodd, J W,&lt;/author&gt;&lt;author&gt;Maskell, N A,&lt;/author&gt;&lt;author&gt;Barratt, S L,&lt;/author&gt;&lt;/authors&gt;&lt;/contributors&gt;&lt;titles&gt;&lt;title&gt;Patient outcomes after hospitalisation with COVID-19 and implications for follow-up: results from a prospective UK cohort&lt;/title&gt;&lt;secondary-title&gt;Thorax&lt;/secondary-title&gt;&lt;/titles&gt;&lt;periodical&gt;&lt;full-title&gt;Thorax&lt;/full-title&gt;&lt;/periodical&gt;&lt;pages&gt;399-401&lt;/pages&gt;&lt;volume&gt;76&lt;/volume&gt;&lt;dates&gt;&lt;year&gt;2021&lt;/year&gt;&lt;pub-dates&gt;&lt;date&gt;2021-04-01 00:00:00&lt;/date&gt;&lt;/pub-dates&gt;&lt;/dates&gt;&lt;urls&gt;&lt;/urls&gt;&lt;/record&gt;&lt;/Cite&gt;&lt;/EndNote&gt;</w:instrText>
            </w:r>
            <w:r>
              <w:rPr>
                <w:sz w:val="18"/>
                <w:szCs w:val="18"/>
              </w:rPr>
              <w:fldChar w:fldCharType="separate"/>
            </w:r>
            <w:r w:rsidR="00B556DF">
              <w:rPr>
                <w:noProof/>
                <w:sz w:val="18"/>
                <w:szCs w:val="18"/>
              </w:rPr>
              <w:t>(151)</w:t>
            </w:r>
            <w:r>
              <w:rPr>
                <w:sz w:val="18"/>
                <w:szCs w:val="18"/>
              </w:rPr>
              <w:fldChar w:fldCharType="end"/>
            </w:r>
          </w:p>
        </w:tc>
        <w:tc>
          <w:tcPr>
            <w:tcW w:w="992" w:type="dxa"/>
            <w:shd w:val="clear" w:color="auto" w:fill="auto"/>
          </w:tcPr>
          <w:p w14:paraId="7BD2FE1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1560" w:type="dxa"/>
            <w:shd w:val="clear" w:color="auto" w:fill="auto"/>
          </w:tcPr>
          <w:p w14:paraId="686B6B7C"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rospective cohort</w:t>
            </w:r>
          </w:p>
        </w:tc>
        <w:tc>
          <w:tcPr>
            <w:tcW w:w="1275" w:type="dxa"/>
            <w:shd w:val="clear" w:color="auto" w:fill="auto"/>
          </w:tcPr>
          <w:p w14:paraId="7C0762D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10</w:t>
            </w:r>
          </w:p>
        </w:tc>
        <w:tc>
          <w:tcPr>
            <w:tcW w:w="1134" w:type="dxa"/>
            <w:shd w:val="clear" w:color="auto" w:fill="auto"/>
          </w:tcPr>
          <w:p w14:paraId="4268AAED"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4721CA4"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68C1918C"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 (46-73)</w:t>
            </w:r>
          </w:p>
        </w:tc>
        <w:tc>
          <w:tcPr>
            <w:tcW w:w="827" w:type="dxa"/>
            <w:shd w:val="clear" w:color="auto" w:fill="auto"/>
          </w:tcPr>
          <w:p w14:paraId="64F99D1F"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4</w:t>
            </w:r>
            <w:r>
              <w:rPr>
                <w:rFonts w:ascii="Calibri" w:hAnsi="Calibri" w:cs="Calibri"/>
                <w:color w:val="000000"/>
                <w:sz w:val="18"/>
                <w:szCs w:val="18"/>
              </w:rPr>
              <w:t>.0</w:t>
            </w:r>
          </w:p>
        </w:tc>
        <w:tc>
          <w:tcPr>
            <w:tcW w:w="1280" w:type="dxa"/>
            <w:shd w:val="clear" w:color="auto" w:fill="auto"/>
          </w:tcPr>
          <w:p w14:paraId="570D925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r w:rsidRPr="00F17B9F">
              <w:rPr>
                <w:rFonts w:ascii="Calibri" w:hAnsi="Calibri" w:cs="Calibri"/>
                <w:color w:val="000000"/>
                <w:sz w:val="18"/>
                <w:szCs w:val="18"/>
              </w:rPr>
              <w:t xml:space="preserve"> or clinic</w:t>
            </w:r>
            <w:r>
              <w:rPr>
                <w:rFonts w:ascii="Calibri" w:hAnsi="Calibri" w:cs="Calibri"/>
                <w:color w:val="000000"/>
                <w:sz w:val="18"/>
                <w:szCs w:val="18"/>
              </w:rPr>
              <w:t>o</w:t>
            </w:r>
            <w:r w:rsidRPr="00F17B9F">
              <w:rPr>
                <w:rFonts w:ascii="Calibri" w:hAnsi="Calibri" w:cs="Calibri"/>
                <w:color w:val="000000"/>
                <w:sz w:val="18"/>
                <w:szCs w:val="18"/>
              </w:rPr>
              <w:t>-radiological</w:t>
            </w:r>
          </w:p>
        </w:tc>
        <w:tc>
          <w:tcPr>
            <w:tcW w:w="1084" w:type="dxa"/>
            <w:shd w:val="clear" w:color="auto" w:fill="auto"/>
          </w:tcPr>
          <w:p w14:paraId="3EB4ED6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Mixed</w:t>
            </w:r>
          </w:p>
        </w:tc>
        <w:tc>
          <w:tcPr>
            <w:tcW w:w="1432" w:type="dxa"/>
            <w:shd w:val="clear" w:color="auto" w:fill="auto"/>
          </w:tcPr>
          <w:p w14:paraId="3E04464F"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90</w:t>
            </w:r>
            <w:r w:rsidRPr="003300A0">
              <w:rPr>
                <w:rFonts w:cstheme="minorHAnsi"/>
                <w:color w:val="000000"/>
                <w:sz w:val="18"/>
                <w:szCs w:val="18"/>
                <w:vertAlign w:val="superscript"/>
              </w:rPr>
              <w:t>b</w:t>
            </w:r>
          </w:p>
        </w:tc>
        <w:tc>
          <w:tcPr>
            <w:tcW w:w="1860" w:type="dxa"/>
            <w:shd w:val="clear" w:color="auto" w:fill="auto"/>
          </w:tcPr>
          <w:p w14:paraId="450A1FE3"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7</w:t>
            </w:r>
            <w:r>
              <w:rPr>
                <w:rFonts w:cstheme="minorHAnsi"/>
                <w:color w:val="000000"/>
                <w:sz w:val="18"/>
                <w:szCs w:val="18"/>
              </w:rPr>
              <w:t>3.6</w:t>
            </w:r>
            <w:r w:rsidRPr="62A151E1">
              <w:rPr>
                <w:color w:val="000000" w:themeColor="text1"/>
                <w:sz w:val="18"/>
                <w:szCs w:val="18"/>
              </w:rPr>
              <w:t>%</w:t>
            </w:r>
          </w:p>
        </w:tc>
      </w:tr>
      <w:tr w:rsidR="00D47F80" w:rsidRPr="00882E7A" w14:paraId="2AD1462F"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F3BDB42"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65747F1" w14:textId="6D2CFB6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gustin, M et al</w:t>
            </w:r>
            <w:r>
              <w:rPr>
                <w:sz w:val="18"/>
                <w:szCs w:val="18"/>
              </w:rPr>
              <w:fldChar w:fldCharType="begin"/>
            </w:r>
            <w:r w:rsidR="00445383">
              <w:rPr>
                <w:sz w:val="18"/>
                <w:szCs w:val="18"/>
              </w:rPr>
              <w:instrText xml:space="preserve"> ADDIN EN.CITE &lt;EndNote&gt;&lt;Cite&gt;&lt;Author&gt;Augustin&lt;/Author&gt;&lt;Year&gt;2021&lt;/Year&gt;&lt;RecNum&gt;15&lt;/RecNum&gt;&lt;DisplayText&gt;(20)&lt;/DisplayText&gt;&lt;record&gt;&lt;rec-number&gt;15&lt;/rec-number&gt;&lt;foreign-keys&gt;&lt;key app="EN" db-id="pvxd05p2yewfz6earpxxasf7rwds20fer50s" timestamp="1661434940" guid="0f87b174-f7eb-4249-84ba-317c69da3286"&gt;15&lt;/key&gt;&lt;/foreign-keys&gt;&lt;ref-type name="Journal Article"&gt;17&lt;/ref-type&gt;&lt;contributors&gt;&lt;authors&gt;&lt;author&gt;Augustin, M.&lt;/author&gt;&lt;author&gt;Schommers, P.&lt;/author&gt;&lt;author&gt;Stecher, M.&lt;/author&gt;&lt;author&gt;Dewald, F.&lt;/author&gt;&lt;author&gt;Gieselmann, L.&lt;/author&gt;&lt;author&gt;Gruell, H.&lt;/author&gt;&lt;author&gt;Horn, C.&lt;/author&gt;&lt;author&gt;Vanshylla, K.&lt;/author&gt;&lt;author&gt;Cristanziano, V. D.&lt;/author&gt;&lt;author&gt;Osebold, L.&lt;/author&gt;&lt;author&gt;Roventa, M.&lt;/author&gt;&lt;author&gt;Riaz, T.&lt;/author&gt;&lt;author&gt;Tschernoster, N.&lt;/author&gt;&lt;author&gt;Altmueller, J.&lt;/author&gt;&lt;author&gt;Rose, L.&lt;/author&gt;&lt;author&gt;Salomon, S.&lt;/author&gt;&lt;author&gt;Priesner, V.&lt;/author&gt;&lt;author&gt;Luers, J. C.&lt;/author&gt;&lt;author&gt;Albus, C.&lt;/author&gt;&lt;author&gt;Rosenkranz, S.&lt;/author&gt;&lt;author&gt;Gathof, B.&lt;/author&gt;&lt;author&gt;Fatkenheuer, G.&lt;/author&gt;&lt;author&gt;Hallek, M.&lt;/author&gt;&lt;author&gt;Klein, F.&lt;/author&gt;&lt;author&gt;Suarez, I.&lt;/author&gt;&lt;author&gt;Lehmann, C.&lt;/author&gt;&lt;/authors&gt;&lt;/contributors&gt;&lt;titles&gt;&lt;title&gt;Post-COVID syndrome in non-hospitalised patients with COVID-19: a longitudinal prospective cohort study&lt;/title&gt;&lt;secondary-title&gt;The Lancet Regional Health. Europe&lt;/secondary-title&gt;&lt;/titles&gt;&lt;periodical&gt;&lt;full-title&gt;The Lancet Regional Health. Europe&lt;/full-title&gt;&lt;/periodical&gt;&lt;pages&gt;100122&lt;/pages&gt;&lt;volume&gt;6&lt;/volume&gt;&lt;dates&gt;&lt;year&gt;2021&lt;/year&gt;&lt;/dates&gt;&lt;accession-num&gt;34027514&lt;/accession-num&gt;&lt;urls&gt;&lt;related-urls&gt;&lt;url&gt;https://ovidsp.ovid.com/ovidweb.cgi?T=JS&amp;amp;CSC=Y&amp;amp;NEWS=N&amp;amp;PAGE=fulltext&amp;amp;D=pmnm5&amp;amp;AN=34027514&lt;/url&gt;&lt;/related-urls&gt;&lt;/urls&gt;&lt;electronic-resource-num&gt;https://dx.doi.org/10.1016/j.lanepe.2021.100122&lt;/electronic-resource-num&gt;&lt;/record&gt;&lt;/Cite&gt;&lt;/EndNote&gt;</w:instrText>
            </w:r>
            <w:r>
              <w:rPr>
                <w:sz w:val="18"/>
                <w:szCs w:val="18"/>
              </w:rPr>
              <w:fldChar w:fldCharType="separate"/>
            </w:r>
            <w:r w:rsidR="00445383">
              <w:rPr>
                <w:noProof/>
                <w:sz w:val="18"/>
                <w:szCs w:val="18"/>
              </w:rPr>
              <w:t>(20)</w:t>
            </w:r>
            <w:r>
              <w:rPr>
                <w:sz w:val="18"/>
                <w:szCs w:val="18"/>
              </w:rPr>
              <w:fldChar w:fldCharType="end"/>
            </w:r>
          </w:p>
        </w:tc>
        <w:tc>
          <w:tcPr>
            <w:tcW w:w="992" w:type="dxa"/>
            <w:shd w:val="clear" w:color="auto" w:fill="auto"/>
          </w:tcPr>
          <w:p w14:paraId="0D6FE80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1560" w:type="dxa"/>
            <w:shd w:val="clear" w:color="auto" w:fill="auto"/>
          </w:tcPr>
          <w:p w14:paraId="1924472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L</w:t>
            </w:r>
            <w:r w:rsidRPr="00066430">
              <w:rPr>
                <w:rFonts w:ascii="Calibri" w:hAnsi="Calibri" w:cs="Calibri"/>
                <w:sz w:val="18"/>
                <w:szCs w:val="18"/>
              </w:rPr>
              <w:t xml:space="preserve">ongitudinal </w:t>
            </w:r>
            <w:r>
              <w:rPr>
                <w:rFonts w:ascii="Calibri" w:hAnsi="Calibri" w:cs="Calibri"/>
                <w:sz w:val="18"/>
                <w:szCs w:val="18"/>
              </w:rPr>
              <w:t xml:space="preserve">prospective </w:t>
            </w:r>
            <w:r w:rsidRPr="00066430">
              <w:rPr>
                <w:rFonts w:ascii="Calibri" w:hAnsi="Calibri" w:cs="Calibri"/>
                <w:sz w:val="18"/>
                <w:szCs w:val="18"/>
              </w:rPr>
              <w:t>cohort</w:t>
            </w:r>
          </w:p>
        </w:tc>
        <w:tc>
          <w:tcPr>
            <w:tcW w:w="1275" w:type="dxa"/>
            <w:shd w:val="clear" w:color="auto" w:fill="auto"/>
          </w:tcPr>
          <w:p w14:paraId="1FCA8660"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442</w:t>
            </w:r>
          </w:p>
        </w:tc>
        <w:tc>
          <w:tcPr>
            <w:tcW w:w="1134" w:type="dxa"/>
            <w:shd w:val="clear" w:color="auto" w:fill="auto"/>
          </w:tcPr>
          <w:p w14:paraId="3791D73C"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0FAE1C6"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N</w:t>
            </w:r>
            <w:r w:rsidRPr="0012557C">
              <w:rPr>
                <w:rFonts w:ascii="Calibri" w:hAnsi="Calibri" w:cs="Calibri"/>
                <w:color w:val="000000"/>
                <w:sz w:val="18"/>
                <w:szCs w:val="18"/>
              </w:rPr>
              <w:t>on-hospitalised</w:t>
            </w:r>
            <w:r>
              <w:rPr>
                <w:rFonts w:ascii="Calibri" w:hAnsi="Calibri" w:cs="Calibri"/>
                <w:color w:val="000000"/>
                <w:sz w:val="18"/>
                <w:szCs w:val="18"/>
              </w:rPr>
              <w:t xml:space="preserve"> patients</w:t>
            </w:r>
          </w:p>
        </w:tc>
        <w:tc>
          <w:tcPr>
            <w:tcW w:w="1134" w:type="dxa"/>
            <w:shd w:val="clear" w:color="auto" w:fill="auto"/>
          </w:tcPr>
          <w:p w14:paraId="63B465F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 (31-54)</w:t>
            </w:r>
          </w:p>
        </w:tc>
        <w:tc>
          <w:tcPr>
            <w:tcW w:w="827" w:type="dxa"/>
            <w:shd w:val="clear" w:color="auto" w:fill="auto"/>
          </w:tcPr>
          <w:p w14:paraId="1AB95488"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w:t>
            </w:r>
            <w:r>
              <w:rPr>
                <w:rFonts w:ascii="Calibri" w:hAnsi="Calibri" w:cs="Calibri"/>
                <w:color w:val="000000"/>
                <w:sz w:val="18"/>
                <w:szCs w:val="18"/>
              </w:rPr>
              <w:t>2.3</w:t>
            </w:r>
          </w:p>
        </w:tc>
        <w:tc>
          <w:tcPr>
            <w:tcW w:w="1280" w:type="dxa"/>
            <w:shd w:val="clear" w:color="auto" w:fill="auto"/>
          </w:tcPr>
          <w:p w14:paraId="52ECB308"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5D9D1AA3"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008A1">
              <w:rPr>
                <w:rFonts w:cstheme="minorHAnsi"/>
                <w:color w:val="000000"/>
                <w:sz w:val="18"/>
                <w:szCs w:val="18"/>
              </w:rPr>
              <w:t>97</w:t>
            </w:r>
            <w:r>
              <w:rPr>
                <w:rFonts w:cstheme="minorHAnsi"/>
                <w:color w:val="000000"/>
                <w:sz w:val="18"/>
                <w:szCs w:val="18"/>
              </w:rPr>
              <w:t>.5</w:t>
            </w:r>
            <w:r w:rsidRPr="005008A1">
              <w:rPr>
                <w:rFonts w:cstheme="minorHAnsi"/>
                <w:color w:val="000000"/>
                <w:sz w:val="18"/>
                <w:szCs w:val="18"/>
              </w:rPr>
              <w:t>% mild</w:t>
            </w:r>
          </w:p>
          <w:p w14:paraId="6F13CC28"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432" w:type="dxa"/>
            <w:shd w:val="clear" w:color="auto" w:fill="auto"/>
          </w:tcPr>
          <w:p w14:paraId="658C1EC7"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31</w:t>
            </w:r>
            <w:r w:rsidRPr="003300A0">
              <w:rPr>
                <w:rFonts w:cstheme="minorHAnsi"/>
                <w:color w:val="000000"/>
                <w:sz w:val="18"/>
                <w:szCs w:val="18"/>
                <w:vertAlign w:val="superscript"/>
              </w:rPr>
              <w:t>b</w:t>
            </w:r>
          </w:p>
        </w:tc>
        <w:tc>
          <w:tcPr>
            <w:tcW w:w="1860" w:type="dxa"/>
            <w:shd w:val="clear" w:color="auto" w:fill="auto"/>
          </w:tcPr>
          <w:p w14:paraId="4B85A90F"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7.8</w:t>
            </w:r>
            <w:r w:rsidRPr="62A151E1">
              <w:rPr>
                <w:color w:val="000000" w:themeColor="text1"/>
                <w:sz w:val="18"/>
                <w:szCs w:val="18"/>
              </w:rPr>
              <w:t>%</w:t>
            </w:r>
          </w:p>
        </w:tc>
      </w:tr>
      <w:tr w:rsidR="00D47F80" w:rsidRPr="00882E7A" w14:paraId="5A2C580F"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01FF61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5318450" w14:textId="0F3839A1"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youbkhani, D et al</w:t>
            </w:r>
            <w:r>
              <w:rPr>
                <w:sz w:val="18"/>
                <w:szCs w:val="18"/>
              </w:rPr>
              <w:fldChar w:fldCharType="begin"/>
            </w:r>
            <w:r w:rsidR="00445383">
              <w:rPr>
                <w:sz w:val="18"/>
                <w:szCs w:val="18"/>
              </w:rPr>
              <w:instrText xml:space="preserve"> ADDIN EN.CITE &lt;EndNote&gt;&lt;Cite&gt;&lt;Author&gt;Ayoubkhani&lt;/Author&gt;&lt;Year&gt;2021&lt;/Year&gt;&lt;RecNum&gt;16&lt;/RecNum&gt;&lt;DisplayText&gt;(21)&lt;/DisplayText&gt;&lt;record&gt;&lt;rec-number&gt;16&lt;/rec-number&gt;&lt;foreign-keys&gt;&lt;key app="EN" db-id="pvxd05p2yewfz6earpxxasf7rwds20fer50s" timestamp="1661434940" guid="6f26a063-64f1-4ba7-a17b-09aac253882f"&gt;16&lt;/key&gt;&lt;/foreign-keys&gt;&lt;ref-type name="Journal Article"&gt;17&lt;/ref-type&gt;&lt;contributors&gt;&lt;authors&gt;&lt;author&gt;Ayoubkhani, Daniel&lt;/author&gt;&lt;author&gt;Khunti, Kamlesh&lt;/author&gt;&lt;author&gt;Nafilyan, Vahe&lt;/author&gt;&lt;author&gt;Maddox, Thomas&lt;/author&gt;&lt;author&gt;Humberstone, Ben&lt;/author&gt;&lt;author&gt;Diamond, Ian&lt;/author&gt;&lt;author&gt;Banerjee, Amitava&lt;/author&gt;&lt;/authors&gt;&lt;/contributors&gt;&lt;titles&gt;&lt;title&gt;Post-covid syndrome in individuals admitted to hospital with covid-19: retrospective cohort study&lt;/title&gt;&lt;secondary-title&gt;BMJ (Clinical research ed.)&lt;/secondary-title&gt;&lt;/titles&gt;&lt;periodical&gt;&lt;full-title&gt;BMJ (Clinical research ed.)&lt;/full-title&gt;&lt;/periodical&gt;&lt;pages&gt;n693&lt;/pages&gt;&lt;volume&gt;372&lt;/volume&gt;&lt;dates&gt;&lt;year&gt;2021&lt;/year&gt;&lt;/dates&gt;&lt;pub-location&gt;England&lt;/pub-location&gt;&lt;urls&gt;&lt;related-urls&gt;&lt;url&gt;http://ovidsp.ovid.com/ovidweb.cgi?T=JS&amp;amp;PAGE=reference&amp;amp;D=med18&amp;amp;NEWS=N&amp;amp;AN=33789877&lt;/url&gt;&lt;/related-urls&gt;&lt;/urls&gt;&lt;electronic-resource-num&gt;https://dx.doi.org/10.1136/bmj.n693&lt;/electronic-resource-num&gt;&lt;/record&gt;&lt;/Cite&gt;&lt;/EndNote&gt;</w:instrText>
            </w:r>
            <w:r>
              <w:rPr>
                <w:sz w:val="18"/>
                <w:szCs w:val="18"/>
              </w:rPr>
              <w:fldChar w:fldCharType="separate"/>
            </w:r>
            <w:r w:rsidR="00445383">
              <w:rPr>
                <w:noProof/>
                <w:sz w:val="18"/>
                <w:szCs w:val="18"/>
              </w:rPr>
              <w:t>(21)</w:t>
            </w:r>
            <w:r>
              <w:rPr>
                <w:sz w:val="18"/>
                <w:szCs w:val="18"/>
              </w:rPr>
              <w:fldChar w:fldCharType="end"/>
            </w:r>
          </w:p>
        </w:tc>
        <w:tc>
          <w:tcPr>
            <w:tcW w:w="992" w:type="dxa"/>
            <w:shd w:val="clear" w:color="auto" w:fill="auto"/>
          </w:tcPr>
          <w:p w14:paraId="77ADB95D"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1560" w:type="dxa"/>
            <w:shd w:val="clear" w:color="auto" w:fill="auto"/>
          </w:tcPr>
          <w:p w14:paraId="5EAD2FDA"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Observational r</w:t>
            </w:r>
            <w:r w:rsidRPr="00066430">
              <w:rPr>
                <w:rFonts w:ascii="Calibri" w:hAnsi="Calibri" w:cs="Calibri"/>
                <w:sz w:val="18"/>
                <w:szCs w:val="18"/>
              </w:rPr>
              <w:t xml:space="preserve">etrospective </w:t>
            </w:r>
            <w:r>
              <w:rPr>
                <w:rFonts w:ascii="Calibri" w:hAnsi="Calibri" w:cs="Calibri"/>
                <w:sz w:val="18"/>
                <w:szCs w:val="18"/>
              </w:rPr>
              <w:t xml:space="preserve">matched </w:t>
            </w:r>
            <w:r w:rsidRPr="00066430">
              <w:rPr>
                <w:rFonts w:ascii="Calibri" w:hAnsi="Calibri" w:cs="Calibri"/>
                <w:sz w:val="18"/>
                <w:szCs w:val="18"/>
              </w:rPr>
              <w:t xml:space="preserve">cohort </w:t>
            </w:r>
            <w:r>
              <w:rPr>
                <w:rFonts w:ascii="Calibri" w:hAnsi="Calibri" w:cs="Calibri"/>
                <w:sz w:val="18"/>
                <w:szCs w:val="18"/>
              </w:rPr>
              <w:t>(</w:t>
            </w:r>
            <w:r w:rsidRPr="00066430">
              <w:rPr>
                <w:rFonts w:ascii="Calibri" w:hAnsi="Calibri" w:cs="Calibri"/>
                <w:sz w:val="18"/>
                <w:szCs w:val="18"/>
              </w:rPr>
              <w:t>with controls</w:t>
            </w:r>
            <w:r>
              <w:rPr>
                <w:rFonts w:ascii="Calibri" w:hAnsi="Calibri" w:cs="Calibri"/>
                <w:sz w:val="18"/>
                <w:szCs w:val="18"/>
              </w:rPr>
              <w:t>)</w:t>
            </w:r>
          </w:p>
        </w:tc>
        <w:tc>
          <w:tcPr>
            <w:tcW w:w="1275" w:type="dxa"/>
            <w:shd w:val="clear" w:color="auto" w:fill="auto"/>
          </w:tcPr>
          <w:p w14:paraId="35119CD5"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47780</w:t>
            </w:r>
          </w:p>
        </w:tc>
        <w:tc>
          <w:tcPr>
            <w:tcW w:w="1134" w:type="dxa"/>
            <w:shd w:val="clear" w:color="auto" w:fill="auto"/>
          </w:tcPr>
          <w:p w14:paraId="7FBA5AA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47780 matched for age, sex</w:t>
            </w:r>
          </w:p>
        </w:tc>
        <w:tc>
          <w:tcPr>
            <w:tcW w:w="1276" w:type="dxa"/>
            <w:shd w:val="clear" w:color="auto" w:fill="auto"/>
          </w:tcPr>
          <w:p w14:paraId="2B3509F2"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2CCB48D4"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5/19.2</w:t>
            </w:r>
          </w:p>
        </w:tc>
        <w:tc>
          <w:tcPr>
            <w:tcW w:w="827" w:type="dxa"/>
            <w:shd w:val="clear" w:color="auto" w:fill="auto"/>
          </w:tcPr>
          <w:p w14:paraId="0DB5C489"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5.1</w:t>
            </w:r>
          </w:p>
        </w:tc>
        <w:tc>
          <w:tcPr>
            <w:tcW w:w="1280" w:type="dxa"/>
            <w:shd w:val="clear" w:color="auto" w:fill="auto"/>
          </w:tcPr>
          <w:p w14:paraId="1141753E"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Laboratory</w:t>
            </w:r>
            <w:r w:rsidRPr="00F17B9F">
              <w:rPr>
                <w:rFonts w:ascii="Calibri" w:hAnsi="Calibri" w:cs="Calibri"/>
                <w:color w:val="000000"/>
                <w:sz w:val="18"/>
                <w:szCs w:val="18"/>
              </w:rPr>
              <w:t xml:space="preserve"> </w:t>
            </w:r>
            <w:r>
              <w:rPr>
                <w:rFonts w:ascii="Calibri" w:hAnsi="Calibri" w:cs="Calibri"/>
                <w:color w:val="000000"/>
                <w:sz w:val="18"/>
                <w:szCs w:val="18"/>
              </w:rPr>
              <w:t xml:space="preserve">confirmed </w:t>
            </w:r>
            <w:r w:rsidRPr="00F17B9F">
              <w:rPr>
                <w:rFonts w:ascii="Calibri" w:hAnsi="Calibri" w:cs="Calibri"/>
                <w:color w:val="000000"/>
                <w:sz w:val="18"/>
                <w:szCs w:val="18"/>
              </w:rPr>
              <w:t>or clinic</w:t>
            </w:r>
            <w:r>
              <w:rPr>
                <w:rFonts w:ascii="Calibri" w:hAnsi="Calibri" w:cs="Calibri"/>
                <w:color w:val="000000"/>
                <w:sz w:val="18"/>
                <w:szCs w:val="18"/>
              </w:rPr>
              <w:t xml:space="preserve">al </w:t>
            </w:r>
            <w:r w:rsidRPr="00F17B9F">
              <w:rPr>
                <w:rFonts w:ascii="Calibri" w:hAnsi="Calibri" w:cs="Calibri"/>
                <w:color w:val="000000"/>
                <w:sz w:val="18"/>
                <w:szCs w:val="18"/>
              </w:rPr>
              <w:t>diagnosis</w:t>
            </w:r>
          </w:p>
        </w:tc>
        <w:tc>
          <w:tcPr>
            <w:tcW w:w="1084" w:type="dxa"/>
            <w:shd w:val="clear" w:color="auto" w:fill="auto"/>
          </w:tcPr>
          <w:p w14:paraId="173B8B37"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9.9% ICU</w:t>
            </w:r>
          </w:p>
        </w:tc>
        <w:tc>
          <w:tcPr>
            <w:tcW w:w="1432" w:type="dxa"/>
            <w:shd w:val="clear" w:color="auto" w:fill="auto"/>
          </w:tcPr>
          <w:p w14:paraId="62587F97"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40</w:t>
            </w:r>
            <w:r w:rsidRPr="003300A0">
              <w:rPr>
                <w:rFonts w:cstheme="minorHAnsi"/>
                <w:sz w:val="18"/>
                <w:szCs w:val="18"/>
                <w:vertAlign w:val="superscript"/>
              </w:rPr>
              <w:t>e</w:t>
            </w:r>
          </w:p>
        </w:tc>
        <w:tc>
          <w:tcPr>
            <w:tcW w:w="1860" w:type="dxa"/>
            <w:shd w:val="clear" w:color="auto" w:fill="auto"/>
          </w:tcPr>
          <w:p w14:paraId="7823B00C"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1.5</w:t>
            </w:r>
          </w:p>
        </w:tc>
      </w:tr>
      <w:tr w:rsidR="00D47F80" w:rsidRPr="00882E7A" w14:paraId="4CFDD4E5"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0691EEC"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BD4019F" w14:textId="4AC2F3B3"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ricich, A et al</w:t>
            </w:r>
            <w:r>
              <w:rPr>
                <w:sz w:val="18"/>
                <w:szCs w:val="18"/>
              </w:rPr>
              <w:fldChar w:fldCharType="begin"/>
            </w:r>
            <w:r w:rsidR="00445383">
              <w:rPr>
                <w:sz w:val="18"/>
                <w:szCs w:val="18"/>
              </w:rPr>
              <w:instrText xml:space="preserve"> ADDIN EN.CITE &lt;EndNote&gt;&lt;Cite&gt;&lt;Author&gt;Baricich&lt;/Author&gt;&lt;Year&gt;2021&lt;/Year&gt;&lt;RecNum&gt;17&lt;/RecNum&gt;&lt;DisplayText&gt;(22)&lt;/DisplayText&gt;&lt;record&gt;&lt;rec-number&gt;17&lt;/rec-number&gt;&lt;foreign-keys&gt;&lt;key app="EN" db-id="pvxd05p2yewfz6earpxxasf7rwds20fer50s" timestamp="1661434940" guid="f929fd58-9406-40b1-a146-cb935796f2be"&gt;17&lt;/key&gt;&lt;/foreign-keys&gt;&lt;ref-type name="Journal Article"&gt;17&lt;/ref-type&gt;&lt;contributors&gt;&lt;authors&gt;&lt;author&gt;Baricich, Alessio&lt;/author&gt;&lt;author&gt;Borg, Margherita B.&lt;/author&gt;&lt;author&gt;Cuneo, Daria&lt;/author&gt;&lt;author&gt;Cadario, Emanuela&lt;/author&gt;&lt;author&gt;Azzolina, Danila&lt;/author&gt;&lt;author&gt;Balbo, Piero E.&lt;/author&gt;&lt;author&gt;Bellan, Mattia&lt;/author&gt;&lt;author&gt;Zeppegno, Patrizia&lt;/author&gt;&lt;author&gt;Pirisi, Mario&lt;/author&gt;&lt;author&gt;Cisari, Carlo&lt;/author&gt;&lt;author&gt;No-more Covid, Group&lt;/author&gt;&lt;author&gt;Aimaretti G, Avanzi G. C. Baldon G. Bartolomei G. Battaglia M. Battistini S. Binda V. Cantaluppi V. Castello L. M. Clivati E. Costanzo M. Croce A. D. E. Benedittis C. D. E. Vecchi S. Feggi A. Gai M. Gambaro E. Gattoni E. Gramaglia C. Grisafi L. Guerriero C. Hayden E. Jona A. Invernizzi M. Lorenzini L. Loreti L. Martelli M. Matino E. Panero A. Paracchini E. Patrucco F. Patti G. Pirovano A. Prosperini P. Quaglino R. Rigamonti C. Sainaghi P. P. Soddu D. Vecchi C. Zecca E.&lt;/author&gt;&lt;/authors&gt;&lt;/contributors&gt;&lt;titles&gt;&lt;title&gt;Midterm functional sequelae and implications in rehabilitation after COVID-19: a cross-sectional study&lt;/title&gt;&lt;secondary-title&gt;European journal of physical and rehabilitation medicine&lt;/secondary-title&gt;&lt;/titles&gt;&lt;periodical&gt;&lt;full-title&gt;European journal of physical and rehabilitation medicine&lt;/full-title&gt;&lt;/periodical&gt;&lt;pages&gt;199-207&lt;/pages&gt;&lt;volume&gt;57&lt;/volume&gt;&lt;number&gt;2&lt;/number&gt;&lt;dates&gt;&lt;year&gt;2021&lt;/year&gt;&lt;/dates&gt;&lt;pub-location&gt;Italy&lt;/pub-location&gt;&lt;urls&gt;&lt;related-urls&gt;&lt;url&gt;http://ovidsp.ovid.com/ovidweb.cgi?T=JS&amp;amp;PAGE=reference&amp;amp;D=med18&amp;amp;NEWS=N&amp;amp;AN=33565741&lt;/url&gt;&lt;/related-urls&gt;&lt;/urls&gt;&lt;electronic-resource-num&gt;https://dx.doi.org/10.23736/S1973-9087.21.06699-5&lt;/electronic-resource-num&gt;&lt;/record&gt;&lt;/Cite&gt;&lt;/EndNote&gt;</w:instrText>
            </w:r>
            <w:r>
              <w:rPr>
                <w:sz w:val="18"/>
                <w:szCs w:val="18"/>
              </w:rPr>
              <w:fldChar w:fldCharType="separate"/>
            </w:r>
            <w:r w:rsidR="00445383">
              <w:rPr>
                <w:noProof/>
                <w:sz w:val="18"/>
                <w:szCs w:val="18"/>
              </w:rPr>
              <w:t>(22)</w:t>
            </w:r>
            <w:r>
              <w:rPr>
                <w:sz w:val="18"/>
                <w:szCs w:val="18"/>
              </w:rPr>
              <w:fldChar w:fldCharType="end"/>
            </w:r>
          </w:p>
        </w:tc>
        <w:tc>
          <w:tcPr>
            <w:tcW w:w="992" w:type="dxa"/>
            <w:shd w:val="clear" w:color="auto" w:fill="auto"/>
          </w:tcPr>
          <w:p w14:paraId="0F4F3251"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6C4A0326"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ross-sectional</w:t>
            </w:r>
          </w:p>
        </w:tc>
        <w:tc>
          <w:tcPr>
            <w:tcW w:w="1275" w:type="dxa"/>
            <w:shd w:val="clear" w:color="auto" w:fill="auto"/>
          </w:tcPr>
          <w:p w14:paraId="6E67ABB5"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204</w:t>
            </w:r>
          </w:p>
        </w:tc>
        <w:tc>
          <w:tcPr>
            <w:tcW w:w="1134" w:type="dxa"/>
            <w:shd w:val="clear" w:color="auto" w:fill="auto"/>
          </w:tcPr>
          <w:p w14:paraId="1A3335F8"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9AA1E4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E58193A"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9/12.8</w:t>
            </w:r>
          </w:p>
        </w:tc>
        <w:tc>
          <w:tcPr>
            <w:tcW w:w="827" w:type="dxa"/>
            <w:shd w:val="clear" w:color="auto" w:fill="auto"/>
          </w:tcPr>
          <w:p w14:paraId="24CCAFF2"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0</w:t>
            </w:r>
            <w:r>
              <w:rPr>
                <w:rFonts w:ascii="Calibri" w:hAnsi="Calibri" w:cs="Calibri"/>
                <w:color w:val="000000"/>
                <w:sz w:val="18"/>
                <w:szCs w:val="18"/>
              </w:rPr>
              <w:t>.0</w:t>
            </w:r>
          </w:p>
        </w:tc>
        <w:tc>
          <w:tcPr>
            <w:tcW w:w="1280" w:type="dxa"/>
            <w:shd w:val="clear" w:color="auto" w:fill="auto"/>
          </w:tcPr>
          <w:p w14:paraId="5B86A3A4"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C</w:t>
            </w:r>
            <w:r w:rsidRPr="00F17B9F">
              <w:rPr>
                <w:rFonts w:ascii="Calibri" w:hAnsi="Calibri" w:cs="Calibri"/>
                <w:color w:val="000000"/>
                <w:sz w:val="18"/>
                <w:szCs w:val="18"/>
              </w:rPr>
              <w:t>onfirmed diagnosis</w:t>
            </w:r>
            <w:r>
              <w:rPr>
                <w:rFonts w:ascii="Calibri" w:hAnsi="Calibri" w:cs="Calibri"/>
                <w:color w:val="000000"/>
                <w:sz w:val="18"/>
                <w:szCs w:val="18"/>
              </w:rPr>
              <w:t>’</w:t>
            </w:r>
          </w:p>
        </w:tc>
        <w:tc>
          <w:tcPr>
            <w:tcW w:w="1084" w:type="dxa"/>
            <w:shd w:val="clear" w:color="auto" w:fill="auto"/>
          </w:tcPr>
          <w:p w14:paraId="5740A46B"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3% ICU</w:t>
            </w:r>
          </w:p>
        </w:tc>
        <w:tc>
          <w:tcPr>
            <w:tcW w:w="1432" w:type="dxa"/>
            <w:shd w:val="clear" w:color="auto" w:fill="auto"/>
          </w:tcPr>
          <w:p w14:paraId="65F06E8A"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24.7</w:t>
            </w:r>
            <w:r w:rsidRPr="003300A0">
              <w:rPr>
                <w:rFonts w:cstheme="minorHAnsi"/>
                <w:color w:val="000000"/>
                <w:sz w:val="18"/>
                <w:szCs w:val="18"/>
                <w:vertAlign w:val="superscript"/>
              </w:rPr>
              <w:t>e</w:t>
            </w:r>
          </w:p>
        </w:tc>
        <w:tc>
          <w:tcPr>
            <w:tcW w:w="1860" w:type="dxa"/>
            <w:shd w:val="clear" w:color="auto" w:fill="auto"/>
          </w:tcPr>
          <w:p w14:paraId="53CDA3E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32</w:t>
            </w:r>
            <w:r>
              <w:rPr>
                <w:rFonts w:cstheme="minorHAnsi"/>
                <w:color w:val="000000"/>
                <w:sz w:val="18"/>
                <w:szCs w:val="18"/>
              </w:rPr>
              <w:t>.4</w:t>
            </w:r>
            <w:r w:rsidRPr="62A151E1">
              <w:rPr>
                <w:color w:val="000000" w:themeColor="text1"/>
                <w:sz w:val="18"/>
                <w:szCs w:val="18"/>
              </w:rPr>
              <w:t>%</w:t>
            </w:r>
          </w:p>
        </w:tc>
      </w:tr>
      <w:tr w:rsidR="00D47F80" w:rsidRPr="00882E7A" w14:paraId="61FA17A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921970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8ACC011" w14:textId="080CDBDB"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cker, J et al</w:t>
            </w:r>
            <w:r>
              <w:rPr>
                <w:sz w:val="18"/>
                <w:szCs w:val="18"/>
              </w:rPr>
              <w:fldChar w:fldCharType="begin"/>
            </w:r>
            <w:r w:rsidR="00445383">
              <w:rPr>
                <w:sz w:val="18"/>
                <w:szCs w:val="18"/>
              </w:rPr>
              <w:instrText xml:space="preserve"> ADDIN EN.CITE &lt;EndNote&gt;&lt;Cite&gt;&lt;Author&gt;Becker&lt;/Author&gt;&lt;Year&gt;2021&lt;/Year&gt;&lt;RecNum&gt;18&lt;/RecNum&gt;&lt;DisplayText&gt;(23)&lt;/DisplayText&gt;&lt;record&gt;&lt;rec-number&gt;18&lt;/rec-number&gt;&lt;foreign-keys&gt;&lt;key app="EN" db-id="pvxd05p2yewfz6earpxxasf7rwds20fer50s" timestamp="1661434940" guid="74c1c1d0-a6db-4add-9fd8-71e19dbeffff"&gt;18&lt;/key&gt;&lt;/foreign-keys&gt;&lt;ref-type name="Journal Article"&gt;17&lt;/ref-type&gt;&lt;contributors&gt;&lt;authors&gt;&lt;author&gt;Becker, Jacqueline H.&lt;/author&gt;&lt;author&gt;Lin, Jenny J.&lt;/author&gt;&lt;author&gt;Doernberg, Molly&lt;/author&gt;&lt;author&gt;Stone, Kimberly&lt;/author&gt;&lt;author&gt;Navis, Allison&lt;/author&gt;&lt;author&gt;Festa, Joanne R.&lt;/author&gt;&lt;author&gt;Wisnivesky, Juan P.&lt;/author&gt;&lt;/authors&gt;&lt;/contributors&gt;&lt;titles&gt;&lt;title&gt;Assessment of Cognitive Function in Patients After COVID-19 Infection&lt;/title&gt;&lt;secondary-title&gt;JAMA network open&lt;/secondary-title&gt;&lt;/titles&gt;&lt;periodical&gt;&lt;full-title&gt;JAMA Network Open&lt;/full-title&gt;&lt;/periodical&gt;&lt;pages&gt;e2130645&lt;/pages&gt;&lt;volume&gt;4&lt;/volume&gt;&lt;number&gt;10&lt;/number&gt;&lt;dates&gt;&lt;year&gt;2021&lt;/year&gt;&lt;/dates&gt;&lt;pub-location&gt;United States&lt;/pub-location&gt;&lt;urls&gt;&lt;related-urls&gt;&lt;url&gt;http://ovidsp.ovid.com/ovidweb.cgi?T=JS&amp;amp;PAGE=reference&amp;amp;D=prem&amp;amp;NEWS=N&amp;amp;AN=34677597&lt;/url&gt;&lt;/related-urls&gt;&lt;/urls&gt;&lt;electronic-resource-num&gt;https://dx.doi.org/10.1001/jamanetworkopen.2021.30645&lt;/electronic-resource-num&gt;&lt;/record&gt;&lt;/Cite&gt;&lt;/EndNote&gt;</w:instrText>
            </w:r>
            <w:r>
              <w:rPr>
                <w:sz w:val="18"/>
                <w:szCs w:val="18"/>
              </w:rPr>
              <w:fldChar w:fldCharType="separate"/>
            </w:r>
            <w:r w:rsidR="00445383">
              <w:rPr>
                <w:noProof/>
                <w:sz w:val="18"/>
                <w:szCs w:val="18"/>
              </w:rPr>
              <w:t>(23)</w:t>
            </w:r>
            <w:r>
              <w:rPr>
                <w:sz w:val="18"/>
                <w:szCs w:val="18"/>
              </w:rPr>
              <w:fldChar w:fldCharType="end"/>
            </w:r>
          </w:p>
        </w:tc>
        <w:tc>
          <w:tcPr>
            <w:tcW w:w="992" w:type="dxa"/>
            <w:shd w:val="clear" w:color="auto" w:fill="auto"/>
          </w:tcPr>
          <w:p w14:paraId="665106B1"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1560" w:type="dxa"/>
            <w:shd w:val="clear" w:color="auto" w:fill="auto"/>
          </w:tcPr>
          <w:p w14:paraId="4D7AAF2F"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ross-sectional</w:t>
            </w:r>
          </w:p>
        </w:tc>
        <w:tc>
          <w:tcPr>
            <w:tcW w:w="1275" w:type="dxa"/>
            <w:shd w:val="clear" w:color="auto" w:fill="auto"/>
          </w:tcPr>
          <w:p w14:paraId="769F73B7"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740</w:t>
            </w:r>
          </w:p>
        </w:tc>
        <w:tc>
          <w:tcPr>
            <w:tcW w:w="1134" w:type="dxa"/>
            <w:shd w:val="clear" w:color="auto" w:fill="auto"/>
          </w:tcPr>
          <w:p w14:paraId="5E2724EC" w14:textId="77777777" w:rsidR="004D3690" w:rsidRPr="00D116E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highlight w:val="yellow"/>
              </w:rPr>
            </w:pPr>
            <w:r w:rsidRPr="00BE3DE1">
              <w:rPr>
                <w:rFonts w:ascii="Calibri" w:hAnsi="Calibri" w:cs="Calibri"/>
                <w:color w:val="000000"/>
                <w:sz w:val="18"/>
                <w:szCs w:val="18"/>
              </w:rPr>
              <w:t>-</w:t>
            </w:r>
          </w:p>
        </w:tc>
        <w:tc>
          <w:tcPr>
            <w:tcW w:w="1276" w:type="dxa"/>
            <w:shd w:val="clear" w:color="auto" w:fill="auto"/>
          </w:tcPr>
          <w:p w14:paraId="1EC04BE0" w14:textId="77777777" w:rsidR="004D3690" w:rsidRPr="000A5683"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highlight w:val="yellow"/>
              </w:rPr>
            </w:pPr>
            <w:r w:rsidRPr="000A5683">
              <w:rPr>
                <w:rFonts w:ascii="Calibri" w:hAnsi="Calibri" w:cs="Calibri"/>
                <w:color w:val="000000"/>
                <w:sz w:val="18"/>
                <w:szCs w:val="18"/>
              </w:rPr>
              <w:t>Hospitalised patients, outpatients and ER attendees</w:t>
            </w:r>
          </w:p>
        </w:tc>
        <w:tc>
          <w:tcPr>
            <w:tcW w:w="1134" w:type="dxa"/>
            <w:shd w:val="clear" w:color="auto" w:fill="auto"/>
          </w:tcPr>
          <w:p w14:paraId="522B978E"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 (38-59)</w:t>
            </w:r>
          </w:p>
        </w:tc>
        <w:tc>
          <w:tcPr>
            <w:tcW w:w="827" w:type="dxa"/>
            <w:shd w:val="clear" w:color="auto" w:fill="auto"/>
          </w:tcPr>
          <w:p w14:paraId="6D6211DA"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63</w:t>
            </w:r>
            <w:r>
              <w:rPr>
                <w:rFonts w:ascii="Calibri" w:hAnsi="Calibri" w:cs="Calibri"/>
                <w:color w:val="000000"/>
                <w:sz w:val="18"/>
                <w:szCs w:val="18"/>
              </w:rPr>
              <w:t>.0</w:t>
            </w:r>
          </w:p>
        </w:tc>
        <w:tc>
          <w:tcPr>
            <w:tcW w:w="1280" w:type="dxa"/>
            <w:shd w:val="clear" w:color="auto" w:fill="auto"/>
          </w:tcPr>
          <w:p w14:paraId="6653CE4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Tested positive or antibody positive</w:t>
            </w:r>
          </w:p>
        </w:tc>
        <w:tc>
          <w:tcPr>
            <w:tcW w:w="1084" w:type="dxa"/>
            <w:shd w:val="clear" w:color="auto" w:fill="auto"/>
          </w:tcPr>
          <w:p w14:paraId="381D8430"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5F64EBB8"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28</w:t>
            </w:r>
            <w:r w:rsidRPr="00884C8C">
              <w:rPr>
                <w:rFonts w:cstheme="minorHAnsi"/>
                <w:color w:val="000000"/>
                <w:sz w:val="18"/>
                <w:szCs w:val="18"/>
                <w:vertAlign w:val="superscript"/>
              </w:rPr>
              <w:t>a</w:t>
            </w:r>
          </w:p>
        </w:tc>
        <w:tc>
          <w:tcPr>
            <w:tcW w:w="1860" w:type="dxa"/>
            <w:shd w:val="clear" w:color="auto" w:fill="auto"/>
          </w:tcPr>
          <w:p w14:paraId="3DB3DA38"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4</w:t>
            </w:r>
            <w:r>
              <w:rPr>
                <w:rFonts w:cstheme="minorHAnsi"/>
                <w:color w:val="000000"/>
                <w:sz w:val="18"/>
                <w:szCs w:val="18"/>
              </w:rPr>
              <w:t>.1</w:t>
            </w:r>
            <w:r w:rsidRPr="62A151E1">
              <w:rPr>
                <w:color w:val="000000" w:themeColor="text1"/>
                <w:sz w:val="18"/>
                <w:szCs w:val="18"/>
              </w:rPr>
              <w:t>%</w:t>
            </w:r>
          </w:p>
        </w:tc>
      </w:tr>
      <w:tr w:rsidR="00D47F80" w:rsidRPr="00882E7A" w14:paraId="16C6228E"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94CEB1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6E2B55C" w14:textId="685E39AF"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lan, M et al</w:t>
            </w:r>
            <w:r>
              <w:rPr>
                <w:sz w:val="18"/>
                <w:szCs w:val="18"/>
              </w:rPr>
              <w:fldChar w:fldCharType="begin">
                <w:fldData xml:space="preserve">PEVuZE5vdGU+PENpdGU+PEF1dGhvcj5CZWxsYW48L0F1dGhvcj48WWVhcj4yMDIxPC9ZZWFyPjxS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</w:fldData>
              </w:fldChar>
            </w:r>
            <w:r w:rsidR="00445383">
              <w:rPr>
                <w:sz w:val="18"/>
                <w:szCs w:val="18"/>
              </w:rPr>
              <w:instrText xml:space="preserve"> ADDIN EN.CITE </w:instrText>
            </w:r>
            <w:r w:rsidR="00445383">
              <w:rPr>
                <w:sz w:val="18"/>
                <w:szCs w:val="18"/>
              </w:rPr>
              <w:fldChar w:fldCharType="begin">
                <w:fldData xml:space="preserve">PEVuZE5vdGU+PENpdGU+PEF1dGhvcj5CZWxsYW48L0F1dGhvcj48WWVhcj4yMDIxPC9ZZWFyPjxS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24)</w:t>
            </w:r>
            <w:r>
              <w:rPr>
                <w:sz w:val="18"/>
                <w:szCs w:val="18"/>
              </w:rPr>
              <w:fldChar w:fldCharType="end"/>
            </w:r>
          </w:p>
        </w:tc>
        <w:tc>
          <w:tcPr>
            <w:tcW w:w="992" w:type="dxa"/>
            <w:shd w:val="clear" w:color="auto" w:fill="auto"/>
          </w:tcPr>
          <w:p w14:paraId="1254374F"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43DA7D9B"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30118E15"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238</w:t>
            </w:r>
          </w:p>
        </w:tc>
        <w:tc>
          <w:tcPr>
            <w:tcW w:w="1134" w:type="dxa"/>
            <w:shd w:val="clear" w:color="auto" w:fill="auto"/>
          </w:tcPr>
          <w:p w14:paraId="2C848F4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47858F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 patients</w:t>
            </w:r>
          </w:p>
        </w:tc>
        <w:tc>
          <w:tcPr>
            <w:tcW w:w="1134" w:type="dxa"/>
            <w:shd w:val="clear" w:color="auto" w:fill="auto"/>
          </w:tcPr>
          <w:p w14:paraId="47FB2B2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 (50-71)</w:t>
            </w:r>
          </w:p>
        </w:tc>
        <w:tc>
          <w:tcPr>
            <w:tcW w:w="827" w:type="dxa"/>
            <w:shd w:val="clear" w:color="auto" w:fill="auto"/>
          </w:tcPr>
          <w:p w14:paraId="09B3E645"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0.3</w:t>
            </w:r>
          </w:p>
        </w:tc>
        <w:tc>
          <w:tcPr>
            <w:tcW w:w="1280" w:type="dxa"/>
            <w:shd w:val="clear" w:color="auto" w:fill="auto"/>
          </w:tcPr>
          <w:p w14:paraId="559589C8"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r w:rsidRPr="00F17B9F">
              <w:rPr>
                <w:rFonts w:ascii="Calibri" w:hAnsi="Calibri" w:cs="Calibri"/>
                <w:color w:val="000000"/>
                <w:sz w:val="18"/>
                <w:szCs w:val="18"/>
              </w:rPr>
              <w:t xml:space="preserve"> bronchial swab, serological testing, or suggestive CT</w:t>
            </w:r>
          </w:p>
        </w:tc>
        <w:tc>
          <w:tcPr>
            <w:tcW w:w="1084" w:type="dxa"/>
            <w:shd w:val="clear" w:color="auto" w:fill="auto"/>
          </w:tcPr>
          <w:p w14:paraId="64D397A5"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27.7% did not require oxygen</w:t>
            </w:r>
          </w:p>
          <w:p w14:paraId="246D748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8% ICU</w:t>
            </w:r>
          </w:p>
        </w:tc>
        <w:tc>
          <w:tcPr>
            <w:tcW w:w="1432" w:type="dxa"/>
            <w:shd w:val="clear" w:color="auto" w:fill="auto"/>
          </w:tcPr>
          <w:p w14:paraId="161D165F"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91-121</w:t>
            </w:r>
            <w:r w:rsidRPr="003300A0">
              <w:rPr>
                <w:rFonts w:cstheme="minorHAnsi"/>
                <w:color w:val="000000"/>
                <w:sz w:val="18"/>
                <w:szCs w:val="18"/>
                <w:vertAlign w:val="superscript"/>
              </w:rPr>
              <w:t>e</w:t>
            </w:r>
          </w:p>
        </w:tc>
        <w:tc>
          <w:tcPr>
            <w:tcW w:w="1860" w:type="dxa"/>
            <w:shd w:val="clear" w:color="auto" w:fill="auto"/>
          </w:tcPr>
          <w:p w14:paraId="74F0097C"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3.8</w:t>
            </w:r>
            <w:r w:rsidRPr="62A151E1">
              <w:rPr>
                <w:color w:val="000000" w:themeColor="text1"/>
                <w:sz w:val="18"/>
                <w:szCs w:val="18"/>
              </w:rPr>
              <w:t>%</w:t>
            </w:r>
          </w:p>
        </w:tc>
      </w:tr>
      <w:tr w:rsidR="00D47F80" w:rsidRPr="00882E7A" w14:paraId="7B22156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09EFF7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EBB63D4" w14:textId="7435B9A1"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anco, J et al</w:t>
            </w:r>
            <w:r>
              <w:rPr>
                <w:sz w:val="18"/>
                <w:szCs w:val="18"/>
              </w:rPr>
              <w:fldChar w:fldCharType="begin"/>
            </w:r>
            <w:r w:rsidR="00445383">
              <w:rPr>
                <w:sz w:val="18"/>
                <w:szCs w:val="18"/>
              </w:rPr>
              <w:instrText xml:space="preserve"> ADDIN EN.CITE &lt;EndNote&gt;&lt;Cite&gt;&lt;Author&gt;Blanco&lt;/Author&gt;&lt;Year&gt;2021&lt;/Year&gt;&lt;RecNum&gt;19&lt;/RecNum&gt;&lt;DisplayText&gt;(25)&lt;/DisplayText&gt;&lt;record&gt;&lt;rec-number&gt;19&lt;/rec-number&gt;&lt;foreign-keys&gt;&lt;key app="EN" db-id="pvxd05p2yewfz6earpxxasf7rwds20fer50s" timestamp="1661434940" guid="23911625-83fe-4304-b0cb-e8259885f365"&gt;19&lt;/key&gt;&lt;/foreign-keys&gt;&lt;ref-type name="Journal Article"&gt;17&lt;/ref-type&gt;&lt;contributors&gt;&lt;authors&gt;&lt;author&gt;Blanco, J. R.&lt;/author&gt;&lt;author&gt;Cobos-Ceballos, M. J.&lt;/author&gt;&lt;author&gt;Navarro, F.&lt;/author&gt;&lt;author&gt;Sanjoaquin, I.&lt;/author&gt;&lt;author&gt;Arnaiz de Las Revillas, F.&lt;/author&gt;&lt;author&gt;Bernal, E.&lt;/author&gt;&lt;author&gt;Buzon-Martin, L.&lt;/author&gt;&lt;author&gt;Viribay, M.&lt;/author&gt;&lt;author&gt;Romero, L.&lt;/author&gt;&lt;author&gt;Espejo-Perez, S.&lt;/author&gt;&lt;author&gt;Valencia, B.&lt;/author&gt;&lt;author&gt;Ibanez, D.&lt;/author&gt;&lt;author&gt;Ferrer-Pargada, D.&lt;/author&gt;&lt;author&gt;Malia, D.&lt;/author&gt;&lt;author&gt;Gutierrez-Herrero, F. G.&lt;/author&gt;&lt;author&gt;Olalla, J.&lt;/author&gt;&lt;author&gt;Jurado-Gamez, B.&lt;/author&gt;&lt;author&gt;Ugedo, J.&lt;/author&gt;&lt;/authors&gt;&lt;/contributors&gt;&lt;titles&gt;&lt;title&gt;Pulmonary long-term consequences of COVID-19 infections after hospital discharge&lt;/title&gt;&lt;secondary-title&gt;Clinical Microbiology &amp;amp; Infection&lt;/secondary-title&gt;&lt;/titles&gt;&lt;periodical&gt;&lt;full-title&gt;Clinical Microbiology &amp;amp; Infection&lt;/full-title&gt;&lt;/periodical&gt;&lt;pages&gt;892-896&lt;/pages&gt;&lt;volume&gt;27&lt;/volume&gt;&lt;number&gt;6&lt;/number&gt;&lt;dates&gt;&lt;year&gt;2021&lt;/year&gt;&lt;/dates&gt;&lt;accession-num&gt;33662544&lt;/accession-num&gt;&lt;urls&gt;&lt;related-urls&gt;&lt;url&gt;https://ovidsp.ovid.com/ovidweb.cgi?T=JS&amp;amp;CSC=Y&amp;amp;NEWS=N&amp;amp;PAGE=fulltext&amp;amp;D=medl&amp;amp;AN=33662544&lt;/url&gt;&lt;/related-urls&gt;&lt;/urls&gt;&lt;electronic-resource-num&gt;https://dx.doi.org/10.1016/j.cmi.2021.02.019&lt;/electronic-resource-num&gt;&lt;/record&gt;&lt;/Cite&gt;&lt;/EndNote&gt;</w:instrText>
            </w:r>
            <w:r>
              <w:rPr>
                <w:sz w:val="18"/>
                <w:szCs w:val="18"/>
              </w:rPr>
              <w:fldChar w:fldCharType="separate"/>
            </w:r>
            <w:r w:rsidR="00445383">
              <w:rPr>
                <w:noProof/>
                <w:sz w:val="18"/>
                <w:szCs w:val="18"/>
              </w:rPr>
              <w:t>(25)</w:t>
            </w:r>
            <w:r>
              <w:rPr>
                <w:sz w:val="18"/>
                <w:szCs w:val="18"/>
              </w:rPr>
              <w:fldChar w:fldCharType="end"/>
            </w:r>
          </w:p>
        </w:tc>
        <w:tc>
          <w:tcPr>
            <w:tcW w:w="992" w:type="dxa"/>
            <w:shd w:val="clear" w:color="auto" w:fill="auto"/>
          </w:tcPr>
          <w:p w14:paraId="05F18F91"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1560" w:type="dxa"/>
            <w:shd w:val="clear" w:color="auto" w:fill="auto"/>
          </w:tcPr>
          <w:p w14:paraId="1F1D4F19" w14:textId="77777777" w:rsidR="004D3690" w:rsidRPr="00B949E7"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Pr>
                <w:rFonts w:ascii="Calibri" w:hAnsi="Calibri" w:cs="Calibri"/>
                <w:sz w:val="18"/>
                <w:szCs w:val="18"/>
              </w:rPr>
              <w:t>P</w:t>
            </w:r>
            <w:r w:rsidRPr="00066430">
              <w:rPr>
                <w:rFonts w:ascii="Calibri" w:hAnsi="Calibri" w:cs="Calibri"/>
                <w:sz w:val="18"/>
                <w:szCs w:val="18"/>
              </w:rPr>
              <w:t>rospective</w:t>
            </w:r>
          </w:p>
        </w:tc>
        <w:tc>
          <w:tcPr>
            <w:tcW w:w="1275" w:type="dxa"/>
            <w:shd w:val="clear" w:color="auto" w:fill="auto"/>
          </w:tcPr>
          <w:p w14:paraId="4270260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0</w:t>
            </w:r>
            <w:r>
              <w:rPr>
                <w:rFonts w:ascii="Calibri" w:hAnsi="Calibri" w:cs="Calibri"/>
                <w:color w:val="000000"/>
                <w:sz w:val="18"/>
                <w:szCs w:val="18"/>
              </w:rPr>
              <w:t>0</w:t>
            </w:r>
          </w:p>
        </w:tc>
        <w:tc>
          <w:tcPr>
            <w:tcW w:w="1134" w:type="dxa"/>
            <w:shd w:val="clear" w:color="auto" w:fill="auto"/>
          </w:tcPr>
          <w:p w14:paraId="636EEFD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1F4187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7C5C909B"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4.9/10.3</w:t>
            </w:r>
          </w:p>
        </w:tc>
        <w:tc>
          <w:tcPr>
            <w:tcW w:w="827" w:type="dxa"/>
            <w:shd w:val="clear" w:color="auto" w:fill="auto"/>
          </w:tcPr>
          <w:p w14:paraId="06248DA9"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w:t>
            </w:r>
            <w:r>
              <w:rPr>
                <w:rFonts w:ascii="Calibri" w:hAnsi="Calibri" w:cs="Calibri"/>
                <w:color w:val="000000"/>
                <w:sz w:val="18"/>
                <w:szCs w:val="18"/>
              </w:rPr>
              <w:t>6.0</w:t>
            </w:r>
          </w:p>
        </w:tc>
        <w:tc>
          <w:tcPr>
            <w:tcW w:w="1280" w:type="dxa"/>
            <w:shd w:val="clear" w:color="auto" w:fill="auto"/>
          </w:tcPr>
          <w:p w14:paraId="435B4FE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21154403"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47% severe</w:t>
            </w:r>
          </w:p>
        </w:tc>
        <w:tc>
          <w:tcPr>
            <w:tcW w:w="1432" w:type="dxa"/>
            <w:shd w:val="clear" w:color="auto" w:fill="auto"/>
          </w:tcPr>
          <w:p w14:paraId="47DEDA91"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04</w:t>
            </w:r>
            <w:r w:rsidRPr="003300A0">
              <w:rPr>
                <w:rFonts w:cstheme="minorHAnsi"/>
                <w:color w:val="000000"/>
                <w:sz w:val="18"/>
                <w:szCs w:val="18"/>
                <w:vertAlign w:val="superscript"/>
              </w:rPr>
              <w:t>b</w:t>
            </w:r>
          </w:p>
        </w:tc>
        <w:tc>
          <w:tcPr>
            <w:tcW w:w="1860" w:type="dxa"/>
            <w:shd w:val="clear" w:color="auto" w:fill="auto"/>
          </w:tcPr>
          <w:p w14:paraId="4B73BE59"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2</w:t>
            </w:r>
            <w:r>
              <w:rPr>
                <w:rFonts w:cstheme="minorHAnsi"/>
                <w:color w:val="000000"/>
                <w:sz w:val="18"/>
                <w:szCs w:val="18"/>
              </w:rPr>
              <w:t>.0</w:t>
            </w:r>
            <w:r w:rsidRPr="62A151E1">
              <w:rPr>
                <w:color w:val="000000" w:themeColor="text1"/>
                <w:sz w:val="18"/>
                <w:szCs w:val="18"/>
              </w:rPr>
              <w:t>%</w:t>
            </w:r>
          </w:p>
        </w:tc>
      </w:tr>
      <w:tr w:rsidR="00D47F80" w:rsidRPr="00882E7A" w14:paraId="7FCB6DAD"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9CBC86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9D51614" w14:textId="10779D53"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iddal, S et al</w:t>
            </w:r>
            <w:r>
              <w:rPr>
                <w:sz w:val="18"/>
                <w:szCs w:val="18"/>
              </w:rPr>
              <w:fldChar w:fldCharType="begin"/>
            </w:r>
            <w:r w:rsidR="00445383">
              <w:rPr>
                <w:sz w:val="18"/>
                <w:szCs w:val="18"/>
              </w:rPr>
              <w:instrText xml:space="preserve"> ADDIN EN.CITE &lt;EndNote&gt;&lt;Cite&gt;&lt;Author&gt;Bliddal&lt;/Author&gt;&lt;Year&gt;2021&lt;/Year&gt;&lt;RecNum&gt;20&lt;/RecNum&gt;&lt;DisplayText&gt;(26)&lt;/DisplayText&gt;&lt;record&gt;&lt;rec-number&gt;20&lt;/rec-number&gt;&lt;foreign-keys&gt;&lt;key app="EN" db-id="pvxd05p2yewfz6earpxxasf7rwds20fer50s" timestamp="1661434940" guid="0cfaca95-1628-4962-bc8a-71af90664467"&gt;20&lt;/key&gt;&lt;/foreign-keys&gt;&lt;ref-type name="Journal Article"&gt;17&lt;/ref-type&gt;&lt;contributors&gt;&lt;authors&gt;&lt;author&gt;Bliddal, S.&lt;/author&gt;&lt;author&gt;Banasik, K.&lt;/author&gt;&lt;author&gt;Pedersen, O. B.&lt;/author&gt;&lt;author&gt;Nissen, J.&lt;/author&gt;&lt;author&gt;Cantwell, L.&lt;/author&gt;&lt;author&gt;Schwinn, M.&lt;/author&gt;&lt;author&gt;Tulstrup, M.&lt;/author&gt;&lt;author&gt;Westergaard, D.&lt;/author&gt;&lt;author&gt;Ullum, H.&lt;/author&gt;&lt;author&gt;Brunak, S.&lt;/author&gt;&lt;author&gt;Tommerup, N.&lt;/author&gt;&lt;author&gt;Feenstra, B.&lt;/author&gt;&lt;author&gt;Geller, F.&lt;/author&gt;&lt;author&gt;Ostrowski, S. R.&lt;/author&gt;&lt;author&gt;Gronbaek, K.&lt;/author&gt;&lt;author&gt;Nielsen, C. H.&lt;/author&gt;&lt;author&gt;Nielsen, S. D.&lt;/author&gt;&lt;author&gt;Feldt-Rasmussen, U.&lt;/author&gt;&lt;/authors&gt;&lt;/contributors&gt;&lt;titles&gt;&lt;title&gt;Acute and persistent symptoms in non-hospitalized PCR-confirmed COVID-19 patients&lt;/title&gt;&lt;secondary-title&gt;Scientific Reports&lt;/secondary-title&gt;&lt;/titles&gt;&lt;periodical&gt;&lt;full-title&gt;Scientific Reports&lt;/full-title&gt;&lt;/periodical&gt;&lt;pages&gt;13153&lt;/pages&gt;&lt;volume&gt;11&lt;/volume&gt;&lt;number&gt;1&lt;/number&gt;&lt;dates&gt;&lt;year&gt;2021&lt;/year&gt;&lt;/dates&gt;&lt;accession-num&gt;34162913&lt;/accession-num&gt;&lt;urls&gt;&lt;related-urls&gt;&lt;url&gt;https://ovidsp.ovid.com/ovidweb.cgi?T=JS&amp;amp;CSC=Y&amp;amp;NEWS=N&amp;amp;PAGE=fulltext&amp;amp;D=medl&amp;amp;AN=34162913&lt;/url&gt;&lt;/related-urls&gt;&lt;/urls&gt;&lt;electronic-resource-num&gt;https://dx.doi.org/10.1038/s41598-021-92045-x&lt;/electronic-resource-num&gt;&lt;/record&gt;&lt;/Cite&gt;&lt;/EndNote&gt;</w:instrText>
            </w:r>
            <w:r>
              <w:rPr>
                <w:sz w:val="18"/>
                <w:szCs w:val="18"/>
              </w:rPr>
              <w:fldChar w:fldCharType="separate"/>
            </w:r>
            <w:r w:rsidR="00445383">
              <w:rPr>
                <w:noProof/>
                <w:sz w:val="18"/>
                <w:szCs w:val="18"/>
              </w:rPr>
              <w:t>(26)</w:t>
            </w:r>
            <w:r>
              <w:rPr>
                <w:sz w:val="18"/>
                <w:szCs w:val="18"/>
              </w:rPr>
              <w:fldChar w:fldCharType="end"/>
            </w:r>
          </w:p>
        </w:tc>
        <w:tc>
          <w:tcPr>
            <w:tcW w:w="992" w:type="dxa"/>
            <w:shd w:val="clear" w:color="auto" w:fill="auto"/>
          </w:tcPr>
          <w:p w14:paraId="6EBCC93E"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enmark</w:t>
            </w:r>
          </w:p>
        </w:tc>
        <w:tc>
          <w:tcPr>
            <w:tcW w:w="1560" w:type="dxa"/>
            <w:shd w:val="clear" w:color="auto" w:fill="auto"/>
          </w:tcPr>
          <w:p w14:paraId="5B81306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062ADA6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29</w:t>
            </w:r>
          </w:p>
        </w:tc>
        <w:tc>
          <w:tcPr>
            <w:tcW w:w="1134" w:type="dxa"/>
            <w:shd w:val="clear" w:color="auto" w:fill="auto"/>
          </w:tcPr>
          <w:p w14:paraId="3508717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FF68F5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Non-hospitalised</w:t>
            </w:r>
            <w:r>
              <w:rPr>
                <w:rFonts w:ascii="Calibri" w:hAnsi="Calibri" w:cs="Calibri"/>
                <w:color w:val="000000"/>
                <w:sz w:val="18"/>
                <w:szCs w:val="18"/>
              </w:rPr>
              <w:t xml:space="preserve"> patients</w:t>
            </w:r>
          </w:p>
        </w:tc>
        <w:tc>
          <w:tcPr>
            <w:tcW w:w="1134" w:type="dxa"/>
            <w:shd w:val="clear" w:color="auto" w:fill="auto"/>
          </w:tcPr>
          <w:p w14:paraId="50E6E383"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8 (13.6)</w:t>
            </w:r>
          </w:p>
        </w:tc>
        <w:tc>
          <w:tcPr>
            <w:tcW w:w="827" w:type="dxa"/>
            <w:shd w:val="clear" w:color="auto" w:fill="auto"/>
          </w:tcPr>
          <w:p w14:paraId="44B2F4AD" w14:textId="77777777" w:rsidR="004D3690" w:rsidRPr="0053647D" w:rsidRDefault="004D3690">
            <w:pPr>
              <w:tabs>
                <w:tab w:val="left" w:pos="720"/>
              </w:tabs>
              <w:cnfStyle w:val="000000000000" w:firstRow="0" w:lastRow="0" w:firstColumn="0" w:lastColumn="0" w:oddVBand="0" w:evenVBand="0" w:oddHBand="0" w:evenHBand="0" w:firstRowFirstColumn="0" w:firstRowLastColumn="0" w:lastRowFirstColumn="0" w:lastRowLastColumn="0"/>
              <w:rPr>
                <w:sz w:val="18"/>
                <w:szCs w:val="18"/>
              </w:rPr>
            </w:pPr>
            <w:r w:rsidRPr="535BCBB2">
              <w:rPr>
                <w:rFonts w:ascii="Calibri" w:hAnsi="Calibri" w:cs="Calibri"/>
                <w:color w:val="000000" w:themeColor="text1"/>
                <w:sz w:val="18"/>
                <w:szCs w:val="18"/>
              </w:rPr>
              <w:t> </w:t>
            </w:r>
            <w:r>
              <w:rPr>
                <w:rFonts w:ascii="Calibri" w:hAnsi="Calibri" w:cs="Calibri"/>
                <w:color w:val="000000" w:themeColor="text1"/>
                <w:sz w:val="18"/>
                <w:szCs w:val="18"/>
              </w:rPr>
              <w:t>70.0</w:t>
            </w:r>
          </w:p>
        </w:tc>
        <w:tc>
          <w:tcPr>
            <w:tcW w:w="1280" w:type="dxa"/>
            <w:shd w:val="clear" w:color="auto" w:fill="auto"/>
          </w:tcPr>
          <w:p w14:paraId="206173C1"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55A283F6"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 xml:space="preserve">Non-hospitalised </w:t>
            </w:r>
          </w:p>
        </w:tc>
        <w:tc>
          <w:tcPr>
            <w:tcW w:w="1432" w:type="dxa"/>
            <w:shd w:val="clear" w:color="auto" w:fill="auto"/>
          </w:tcPr>
          <w:p w14:paraId="56AD4DD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90</w:t>
            </w:r>
            <w:r w:rsidRPr="00884C8C">
              <w:rPr>
                <w:rFonts w:cstheme="minorHAnsi"/>
                <w:color w:val="000000"/>
                <w:sz w:val="18"/>
                <w:szCs w:val="18"/>
                <w:vertAlign w:val="superscript"/>
              </w:rPr>
              <w:t>a</w:t>
            </w:r>
          </w:p>
        </w:tc>
        <w:tc>
          <w:tcPr>
            <w:tcW w:w="1860" w:type="dxa"/>
            <w:shd w:val="clear" w:color="auto" w:fill="auto"/>
          </w:tcPr>
          <w:p w14:paraId="518FB99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3B105B08">
              <w:rPr>
                <w:color w:val="000000" w:themeColor="text1"/>
                <w:sz w:val="18"/>
                <w:szCs w:val="18"/>
              </w:rPr>
              <w:t>40.</w:t>
            </w:r>
            <w:r>
              <w:rPr>
                <w:color w:val="000000" w:themeColor="text1"/>
                <w:sz w:val="18"/>
                <w:szCs w:val="18"/>
              </w:rPr>
              <w:t>3</w:t>
            </w:r>
            <w:r w:rsidRPr="62A151E1">
              <w:rPr>
                <w:color w:val="000000" w:themeColor="text1"/>
                <w:sz w:val="18"/>
                <w:szCs w:val="18"/>
              </w:rPr>
              <w:t>%</w:t>
            </w:r>
          </w:p>
        </w:tc>
      </w:tr>
      <w:tr w:rsidR="00D47F80" w:rsidRPr="00882E7A" w14:paraId="3DE1628B"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DDA999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644461F" w14:textId="44B335F1"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omberg, B et al</w:t>
            </w:r>
            <w:r>
              <w:rPr>
                <w:sz w:val="18"/>
                <w:szCs w:val="18"/>
              </w:rPr>
              <w:fldChar w:fldCharType="begin"/>
            </w:r>
            <w:r w:rsidR="00445383">
              <w:rPr>
                <w:sz w:val="18"/>
                <w:szCs w:val="18"/>
              </w:rPr>
              <w:instrText xml:space="preserve"> ADDIN EN.CITE &lt;EndNote&gt;&lt;Cite&gt;&lt;Author&gt;Blomberg&lt;/Author&gt;&lt;Year&gt;2021&lt;/Year&gt;&lt;RecNum&gt;21&lt;/RecNum&gt;&lt;DisplayText&gt;(17)&lt;/DisplayText&gt;&lt;record&gt;&lt;rec-number&gt;21&lt;/rec-number&gt;&lt;foreign-keys&gt;&lt;key app="EN" db-id="pvxd05p2yewfz6earpxxasf7rwds20fer50s" timestamp="1661434940" guid="c34b5397-c413-4d3e-a6d6-56f4fd3eeb42"&gt;21&lt;/key&gt;&lt;/foreign-keys&gt;&lt;ref-type name="Journal Article"&gt;17&lt;/ref-type&gt;&lt;contributors&gt;&lt;authors&gt;&lt;author&gt;Blomberg, Bjorn&lt;/author&gt;&lt;author&gt;Mohn, Kristin Greve-Isdahl&lt;/author&gt;&lt;author&gt;Brokstad, Karl Albert&lt;/author&gt;&lt;author&gt;Zhou, Fan&lt;/author&gt;&lt;author&gt;Linchausen, Dagrun Waag&lt;/author&gt;&lt;author&gt;Hansen, Bent-Are&lt;/author&gt;&lt;author&gt;Lartey, Sarah&lt;/author&gt;&lt;author&gt;Onyango, Therese Bredholt&lt;/author&gt;&lt;author&gt;Kuwelker, Kanika&lt;/author&gt;&lt;author&gt;Saevik, Marianne&lt;/author&gt;&lt;author&gt;Bartsch, Hauke&lt;/author&gt;&lt;author&gt;Tondel, Camilla&lt;/author&gt;&lt;author&gt;Kittang, Bard Reiakvam&lt;/author&gt;&lt;author&gt;Bergen, Covid-Research Group&lt;/author&gt;&lt;author&gt;Cox, Rebecca Jane&lt;/author&gt;&lt;author&gt;Langeland, Nina&lt;/author&gt;&lt;author&gt;Madsen A, Bredholt G. Vahokoski J. Fjelltveit E. B. Bansal A. Trieu M. C. Ljostveit S. Olofsson J. S. Ertesvag N. Sandnes H. H. Corydon A. Soyland H. Eidsheim M. Jakobsen K. Guldseth N. Hauge S.&lt;/author&gt;&lt;/authors&gt;&lt;/contributors&gt;&lt;titles&gt;&lt;title&gt;Long COVID in a prospective cohort of home-isolated patients&lt;/title&gt;&lt;secondary-title&gt;Nature medicine&lt;/secondary-title&gt;&lt;/titles&gt;&lt;periodical&gt;&lt;full-title&gt;Nature medicine&lt;/full-title&gt;&lt;/periodical&gt;&lt;pages&gt;1607-1613&lt;/pages&gt;&lt;volume&gt;27&lt;/volume&gt;&lt;number&gt;9&lt;/number&gt;&lt;dates&gt;&lt;year&gt;2021&lt;/year&gt;&lt;/dates&gt;&lt;pub-location&gt;United States&lt;/pub-location&gt;&lt;urls&gt;&lt;related-urls&gt;&lt;url&gt;http://ovidsp.ovid.com/ovidweb.cgi?T=JS&amp;amp;PAGE=reference&amp;amp;D=medl&amp;amp;NEWS=N&amp;amp;AN=34163090&lt;/url&gt;&lt;/related-urls&gt;&lt;/urls&gt;&lt;electronic-resource-num&gt;https://dx.doi.org/10.1038/s41591-021-01433-3&lt;/electronic-resource-num&gt;&lt;/record&gt;&lt;/Cite&gt;&lt;/EndNote&gt;</w:instrText>
            </w:r>
            <w:r>
              <w:rPr>
                <w:sz w:val="18"/>
                <w:szCs w:val="18"/>
              </w:rPr>
              <w:fldChar w:fldCharType="separate"/>
            </w:r>
            <w:r w:rsidR="00445383">
              <w:rPr>
                <w:noProof/>
                <w:sz w:val="18"/>
                <w:szCs w:val="18"/>
              </w:rPr>
              <w:t>(17)</w:t>
            </w:r>
            <w:r>
              <w:rPr>
                <w:sz w:val="18"/>
                <w:szCs w:val="18"/>
              </w:rPr>
              <w:fldChar w:fldCharType="end"/>
            </w:r>
          </w:p>
        </w:tc>
        <w:tc>
          <w:tcPr>
            <w:tcW w:w="992" w:type="dxa"/>
            <w:shd w:val="clear" w:color="auto" w:fill="auto"/>
          </w:tcPr>
          <w:p w14:paraId="1442F98B"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rway</w:t>
            </w:r>
          </w:p>
        </w:tc>
        <w:tc>
          <w:tcPr>
            <w:tcW w:w="1560" w:type="dxa"/>
            <w:shd w:val="clear" w:color="auto" w:fill="auto"/>
          </w:tcPr>
          <w:p w14:paraId="686BFAA6"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 with controls</w:t>
            </w:r>
          </w:p>
        </w:tc>
        <w:tc>
          <w:tcPr>
            <w:tcW w:w="1275" w:type="dxa"/>
            <w:shd w:val="clear" w:color="auto" w:fill="auto"/>
          </w:tcPr>
          <w:p w14:paraId="117B9224"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3</w:t>
            </w:r>
            <w:r>
              <w:rPr>
                <w:rFonts w:ascii="Calibri" w:hAnsi="Calibri" w:cs="Calibri"/>
                <w:color w:val="000000"/>
                <w:sz w:val="18"/>
                <w:szCs w:val="18"/>
              </w:rPr>
              <w:t>12</w:t>
            </w:r>
          </w:p>
        </w:tc>
        <w:tc>
          <w:tcPr>
            <w:tcW w:w="1134" w:type="dxa"/>
            <w:shd w:val="clear" w:color="auto" w:fill="auto"/>
          </w:tcPr>
          <w:p w14:paraId="4CA22EC4"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60 seronegative household contacts</w:t>
            </w:r>
          </w:p>
        </w:tc>
        <w:tc>
          <w:tcPr>
            <w:tcW w:w="1276" w:type="dxa"/>
            <w:shd w:val="clear" w:color="auto" w:fill="auto"/>
          </w:tcPr>
          <w:p w14:paraId="04E8FE2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patients and non-hospitalised</w:t>
            </w:r>
          </w:p>
        </w:tc>
        <w:tc>
          <w:tcPr>
            <w:tcW w:w="1134" w:type="dxa"/>
            <w:shd w:val="clear" w:color="auto" w:fill="auto"/>
          </w:tcPr>
          <w:p w14:paraId="796BF08A"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6 (30-58)</w:t>
            </w:r>
          </w:p>
        </w:tc>
        <w:tc>
          <w:tcPr>
            <w:tcW w:w="827" w:type="dxa"/>
            <w:shd w:val="clear" w:color="auto" w:fill="auto"/>
          </w:tcPr>
          <w:p w14:paraId="3CF7E96D"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1</w:t>
            </w:r>
            <w:r>
              <w:rPr>
                <w:rFonts w:ascii="Calibri" w:hAnsi="Calibri" w:cs="Calibri"/>
                <w:color w:val="000000"/>
                <w:sz w:val="18"/>
                <w:szCs w:val="18"/>
              </w:rPr>
              <w:t>.0</w:t>
            </w:r>
          </w:p>
        </w:tc>
        <w:tc>
          <w:tcPr>
            <w:tcW w:w="1280" w:type="dxa"/>
            <w:shd w:val="clear" w:color="auto" w:fill="auto"/>
          </w:tcPr>
          <w:p w14:paraId="0DC2C7DA"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Tested positive’</w:t>
            </w:r>
          </w:p>
        </w:tc>
        <w:tc>
          <w:tcPr>
            <w:tcW w:w="1084" w:type="dxa"/>
            <w:shd w:val="clear" w:color="auto" w:fill="auto"/>
          </w:tcPr>
          <w:p w14:paraId="0479B417"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 asymptomatic,78% symptomatic in community, 21% hospitalised</w:t>
            </w:r>
          </w:p>
        </w:tc>
        <w:tc>
          <w:tcPr>
            <w:tcW w:w="1432" w:type="dxa"/>
            <w:shd w:val="clear" w:color="auto" w:fill="auto"/>
          </w:tcPr>
          <w:p w14:paraId="4BFE8B2E"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52-213 (range) after illness</w:t>
            </w:r>
          </w:p>
        </w:tc>
        <w:tc>
          <w:tcPr>
            <w:tcW w:w="1860" w:type="dxa"/>
            <w:shd w:val="clear" w:color="auto" w:fill="auto"/>
          </w:tcPr>
          <w:p w14:paraId="7F2E3FB8"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60.6</w:t>
            </w:r>
            <w:r w:rsidRPr="62A151E1">
              <w:rPr>
                <w:color w:val="000000" w:themeColor="text1"/>
                <w:sz w:val="18"/>
                <w:szCs w:val="18"/>
              </w:rPr>
              <w:t>%</w:t>
            </w:r>
          </w:p>
        </w:tc>
      </w:tr>
      <w:tr w:rsidR="00D47F80" w:rsidRPr="00882E7A" w14:paraId="05EB1781"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FC0F87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9098D1B" w14:textId="52857F25"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it-IT"/>
              </w:rPr>
            </w:pPr>
            <w:r w:rsidRPr="00BB3EC3">
              <w:rPr>
                <w:sz w:val="18"/>
                <w:szCs w:val="18"/>
                <w:lang w:val="it-IT"/>
              </w:rPr>
              <w:t>Boscolo-Rizzo, P et al</w:t>
            </w:r>
            <w:r>
              <w:rPr>
                <w:sz w:val="18"/>
                <w:szCs w:val="18"/>
              </w:rPr>
              <w:fldChar w:fldCharType="begin"/>
            </w:r>
            <w:r w:rsidR="00445383">
              <w:rPr>
                <w:sz w:val="18"/>
                <w:szCs w:val="18"/>
              </w:rPr>
              <w:instrText xml:space="preserve"> ADDIN EN.CITE &lt;EndNote&gt;&lt;Cite&gt;&lt;Author&gt;Boscolo-Rizzo&lt;/Author&gt;&lt;Year&gt;2021&lt;/Year&gt;&lt;RecNum&gt;22&lt;/RecNum&gt;&lt;DisplayText&gt;(27)&lt;/DisplayText&gt;&lt;record&gt;&lt;rec-number&gt;22&lt;/rec-number&gt;&lt;foreign-keys&gt;&lt;key app="EN" db-id="pvxd05p2yewfz6earpxxasf7rwds20fer50s" timestamp="1661434940" guid="4bb322db-d688-493e-9d20-1ca0ec3382c9"&gt;22&lt;/key&gt;&lt;/foreign-keys&gt;&lt;ref-type name="Journal Article"&gt;17&lt;/ref-type&gt;&lt;contributors&gt;&lt;authors&gt;&lt;author&gt;Boscolo-Rizzo, P.&lt;/author&gt;&lt;author&gt;Guida, F.&lt;/author&gt;&lt;author&gt;Polesel, J.&lt;/author&gt;&lt;author&gt;Marcuzzo, A. V.&lt;/author&gt;&lt;author&gt;Capriotti, V.&lt;/author&gt;&lt;author&gt;D&amp;apos;Alessandro, A.&lt;/author&gt;&lt;author&gt;Zanelli, E.&lt;/author&gt;&lt;author&gt;Marzolino, R.&lt;/author&gt;&lt;author&gt;Lazzarin, C.&lt;/author&gt;&lt;author&gt;Antonucci, P.&lt;/author&gt;&lt;author&gt;Sacchet, E.&lt;/author&gt;&lt;author&gt;Tofanelli, M.&lt;/author&gt;&lt;author&gt;Borsetto, D.&lt;/author&gt;&lt;author&gt;Gardenal, N.&lt;/author&gt;&lt;author&gt;Pengo, M.&lt;/author&gt;&lt;author&gt;Tirelli, G.&lt;/author&gt;&lt;/authors&gt;&lt;/contributors&gt;&lt;titles&gt;&lt;title&gt;Sequelae in adults at 12 months after mild-to-moderate coronavirus disease 2019 (COVID-19)&lt;/title&gt;&lt;secondary-title&gt;International Forum of Allergy and Rhinology.&lt;/secondary-title&gt;&lt;/titles&gt;&lt;periodical&gt;&lt;full-title&gt;International Forum of Allergy and Rhinology.&lt;/full-title&gt;&lt;/periodical&gt;&lt;dates&gt;&lt;year&gt;2021&lt;/year&gt;&lt;/dates&gt;&lt;accession-num&gt;2012329096&lt;/accession-num&gt;&lt;urls&gt;&lt;related-urls&gt;&lt;url&gt;http://onlinelibrary.wiley.com/journal/10.1002/(ISSN)2042-6984&lt;/url&gt;&lt;/related-urls&gt;&lt;/urls&gt;&lt;electronic-resource-num&gt;http://dx.doi.org/10.1002/alr.22832&lt;/electronic-resource-num&gt;&lt;/record&gt;&lt;/Cite&gt;&lt;/EndNote&gt;</w:instrText>
            </w:r>
            <w:r>
              <w:rPr>
                <w:sz w:val="18"/>
                <w:szCs w:val="18"/>
              </w:rPr>
              <w:fldChar w:fldCharType="separate"/>
            </w:r>
            <w:r w:rsidR="00445383" w:rsidRPr="00445383">
              <w:rPr>
                <w:noProof/>
                <w:sz w:val="18"/>
                <w:szCs w:val="18"/>
                <w:lang w:val="it-IT"/>
              </w:rPr>
              <w:t>(27)</w:t>
            </w:r>
            <w:r>
              <w:rPr>
                <w:sz w:val="18"/>
                <w:szCs w:val="18"/>
              </w:rPr>
              <w:fldChar w:fldCharType="end"/>
            </w:r>
          </w:p>
        </w:tc>
        <w:tc>
          <w:tcPr>
            <w:tcW w:w="992" w:type="dxa"/>
            <w:shd w:val="clear" w:color="auto" w:fill="auto"/>
          </w:tcPr>
          <w:p w14:paraId="6E77198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6A1C20C5"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Prospective </w:t>
            </w:r>
          </w:p>
        </w:tc>
        <w:tc>
          <w:tcPr>
            <w:tcW w:w="1275" w:type="dxa"/>
            <w:shd w:val="clear" w:color="auto" w:fill="auto"/>
          </w:tcPr>
          <w:p w14:paraId="54220AC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304</w:t>
            </w:r>
          </w:p>
        </w:tc>
        <w:tc>
          <w:tcPr>
            <w:tcW w:w="1134" w:type="dxa"/>
            <w:shd w:val="clear" w:color="auto" w:fill="auto"/>
          </w:tcPr>
          <w:p w14:paraId="3904F6C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E7CBCEA"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62681773"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 (n/a)</w:t>
            </w:r>
          </w:p>
        </w:tc>
        <w:tc>
          <w:tcPr>
            <w:tcW w:w="827" w:type="dxa"/>
            <w:shd w:val="clear" w:color="auto" w:fill="auto"/>
          </w:tcPr>
          <w:p w14:paraId="4E588AB1"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0.9</w:t>
            </w:r>
          </w:p>
        </w:tc>
        <w:tc>
          <w:tcPr>
            <w:tcW w:w="1280" w:type="dxa"/>
            <w:shd w:val="clear" w:color="auto" w:fill="auto"/>
          </w:tcPr>
          <w:p w14:paraId="35CD8211"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280390E2"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M</w:t>
            </w:r>
            <w:r w:rsidRPr="005008A1">
              <w:rPr>
                <w:rFonts w:cstheme="minorHAnsi"/>
                <w:color w:val="000000"/>
                <w:sz w:val="18"/>
                <w:szCs w:val="18"/>
              </w:rPr>
              <w:t xml:space="preserve">ild-to-moderate </w:t>
            </w:r>
            <w:r>
              <w:rPr>
                <w:rFonts w:cstheme="minorHAnsi"/>
                <w:color w:val="000000"/>
                <w:sz w:val="18"/>
                <w:szCs w:val="18"/>
              </w:rPr>
              <w:t>(home-isolated)</w:t>
            </w:r>
          </w:p>
        </w:tc>
        <w:tc>
          <w:tcPr>
            <w:tcW w:w="1432" w:type="dxa"/>
            <w:shd w:val="clear" w:color="auto" w:fill="auto"/>
          </w:tcPr>
          <w:p w14:paraId="2BD9E540"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365</w:t>
            </w:r>
            <w:r w:rsidRPr="00884C8C">
              <w:rPr>
                <w:rFonts w:cstheme="minorHAnsi"/>
                <w:color w:val="000000"/>
                <w:sz w:val="18"/>
                <w:szCs w:val="18"/>
                <w:vertAlign w:val="superscript"/>
              </w:rPr>
              <w:t>a</w:t>
            </w:r>
          </w:p>
        </w:tc>
        <w:tc>
          <w:tcPr>
            <w:tcW w:w="1860" w:type="dxa"/>
            <w:shd w:val="clear" w:color="auto" w:fill="auto"/>
          </w:tcPr>
          <w:p w14:paraId="613C9619"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3</w:t>
            </w:r>
            <w:r>
              <w:rPr>
                <w:rFonts w:cstheme="minorHAnsi"/>
                <w:color w:val="000000"/>
                <w:sz w:val="18"/>
                <w:szCs w:val="18"/>
              </w:rPr>
              <w:t>.0</w:t>
            </w:r>
            <w:r w:rsidRPr="62A151E1">
              <w:rPr>
                <w:color w:val="000000" w:themeColor="text1"/>
                <w:sz w:val="18"/>
                <w:szCs w:val="18"/>
              </w:rPr>
              <w:t>%</w:t>
            </w:r>
          </w:p>
        </w:tc>
      </w:tr>
      <w:tr w:rsidR="00D47F80" w:rsidRPr="00882E7A" w14:paraId="5D5F4E8C"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8419D6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8413DAF" w14:textId="55F67B20"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it-IT"/>
              </w:rPr>
            </w:pPr>
            <w:r w:rsidRPr="00BB3EC3">
              <w:rPr>
                <w:sz w:val="18"/>
                <w:szCs w:val="18"/>
                <w:lang w:val="it-IT"/>
              </w:rPr>
              <w:t>Carrillo-Garcia, P et al</w:t>
            </w:r>
            <w:r>
              <w:rPr>
                <w:sz w:val="18"/>
                <w:szCs w:val="18"/>
              </w:rPr>
              <w:fldChar w:fldCharType="begin"/>
            </w:r>
            <w:r w:rsidR="00445383">
              <w:rPr>
                <w:sz w:val="18"/>
                <w:szCs w:val="18"/>
              </w:rPr>
              <w:instrText xml:space="preserve"> ADDIN EN.CITE &lt;EndNote&gt;&lt;Cite&gt;&lt;Author&gt;Carrillo-Garcia&lt;/Author&gt;&lt;Year&gt;2021&lt;/Year&gt;&lt;RecNum&gt;23&lt;/RecNum&gt;&lt;DisplayText&gt;(28)&lt;/DisplayText&gt;&lt;record&gt;&lt;rec-number&gt;23&lt;/rec-number&gt;&lt;foreign-keys&gt;&lt;key app="EN" db-id="pvxd05p2yewfz6earpxxasf7rwds20fer50s" timestamp="1661434940" guid="72f90076-1731-47e8-97f1-ede94f25e787"&gt;23&lt;/key&gt;&lt;/foreign-keys&gt;&lt;ref-type name="Journal Article"&gt;17&lt;/ref-type&gt;&lt;contributors&gt;&lt;authors&gt;&lt;author&gt;Carrillo-Garcia, Pamela&lt;/author&gt;&lt;author&gt;Garmendia-Prieto, Blanca&lt;/author&gt;&lt;author&gt;Cristofori, Giovanna&lt;/author&gt;&lt;author&gt;Montoya, Isabel Lozano&lt;/author&gt;&lt;author&gt;Hidalgo, Javier Jaramillo&lt;/author&gt;&lt;author&gt;Feijoo, Maribel Quezada&lt;/author&gt;&lt;author&gt;Cortes, Juan Jose Baztan&lt;/author&gt;&lt;author&gt;Gomez-Pavon, Javier&lt;/author&gt;&lt;/authors&gt;&lt;/contributors&gt;&lt;titles&gt;&lt;title&gt;Health status in survivors older than 70 years after hospitalization with COVID-19: observational follow-up study at 3 months&lt;/title&gt;&lt;secondary-title&gt;European geriatric medicine&lt;/secondary-title&gt;&lt;/titles&gt;&lt;periodical&gt;&lt;full-title&gt;European geriatric medicine&lt;/full-title&gt;&lt;/periodical&gt;&lt;pages&gt;1091-1094&lt;/pages&gt;&lt;volume&gt;12&lt;/volume&gt;&lt;number&gt;5&lt;/number&gt;&lt;dates&gt;&lt;year&gt;2021&lt;/year&gt;&lt;/dates&gt;&lt;pub-location&gt;Switzerland&lt;/pub-location&gt;&lt;urls&gt;&lt;related-urls&gt;&lt;url&gt;http://ovidsp.ovid.com/ovidweb.cgi?T=JS&amp;amp;PAGE=reference&amp;amp;D=medl&amp;amp;NEWS=N&amp;amp;AN=34057701&lt;/url&gt;&lt;/related-urls&gt;&lt;/urls&gt;&lt;electronic-resource-num&gt;https://dx.doi.org/10.1007/s41999-021-00516-1&lt;/electronic-resource-num&gt;&lt;/record&gt;&lt;/Cite&gt;&lt;/EndNote&gt;</w:instrText>
            </w:r>
            <w:r>
              <w:rPr>
                <w:sz w:val="18"/>
                <w:szCs w:val="18"/>
              </w:rPr>
              <w:fldChar w:fldCharType="separate"/>
            </w:r>
            <w:r w:rsidR="00445383" w:rsidRPr="00445383">
              <w:rPr>
                <w:noProof/>
                <w:sz w:val="18"/>
                <w:szCs w:val="18"/>
                <w:lang w:val="it-IT"/>
              </w:rPr>
              <w:t>(28)</w:t>
            </w:r>
            <w:r>
              <w:rPr>
                <w:sz w:val="18"/>
                <w:szCs w:val="18"/>
              </w:rPr>
              <w:fldChar w:fldCharType="end"/>
            </w:r>
          </w:p>
        </w:tc>
        <w:tc>
          <w:tcPr>
            <w:tcW w:w="992" w:type="dxa"/>
            <w:shd w:val="clear" w:color="auto" w:fill="auto"/>
          </w:tcPr>
          <w:p w14:paraId="39E8294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1560" w:type="dxa"/>
            <w:shd w:val="clear" w:color="auto" w:fill="auto"/>
          </w:tcPr>
          <w:p w14:paraId="1A858129"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Longitudinal o</w:t>
            </w:r>
            <w:r w:rsidRPr="00066430">
              <w:rPr>
                <w:rFonts w:ascii="Calibri" w:hAnsi="Calibri" w:cs="Calibri"/>
                <w:sz w:val="18"/>
                <w:szCs w:val="18"/>
              </w:rPr>
              <w:t>bservational</w:t>
            </w:r>
          </w:p>
        </w:tc>
        <w:tc>
          <w:tcPr>
            <w:tcW w:w="1275" w:type="dxa"/>
            <w:shd w:val="clear" w:color="auto" w:fill="auto"/>
          </w:tcPr>
          <w:p w14:paraId="0EB8C3FC"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65</w:t>
            </w:r>
          </w:p>
        </w:tc>
        <w:tc>
          <w:tcPr>
            <w:tcW w:w="1134" w:type="dxa"/>
            <w:shd w:val="clear" w:color="auto" w:fill="auto"/>
          </w:tcPr>
          <w:p w14:paraId="614355F7"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F45C024"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older adult patients</w:t>
            </w:r>
          </w:p>
        </w:tc>
        <w:tc>
          <w:tcPr>
            <w:tcW w:w="1134" w:type="dxa"/>
            <w:shd w:val="clear" w:color="auto" w:fill="auto"/>
          </w:tcPr>
          <w:p w14:paraId="61E915FE"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5/6.7</w:t>
            </w:r>
          </w:p>
        </w:tc>
        <w:tc>
          <w:tcPr>
            <w:tcW w:w="827" w:type="dxa"/>
            <w:shd w:val="clear" w:color="auto" w:fill="auto"/>
          </w:tcPr>
          <w:p w14:paraId="45FDA749"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69.1</w:t>
            </w:r>
          </w:p>
        </w:tc>
        <w:tc>
          <w:tcPr>
            <w:tcW w:w="1280" w:type="dxa"/>
            <w:shd w:val="clear" w:color="auto" w:fill="auto"/>
          </w:tcPr>
          <w:p w14:paraId="2F077895"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 and suspected cases (clinical, imaging and laboratory results)</w:t>
            </w:r>
          </w:p>
        </w:tc>
        <w:tc>
          <w:tcPr>
            <w:tcW w:w="1084" w:type="dxa"/>
            <w:shd w:val="clear" w:color="auto" w:fill="auto"/>
          </w:tcPr>
          <w:p w14:paraId="4CA9B688"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25CC6769"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m post-hospital discharge</w:t>
            </w:r>
          </w:p>
        </w:tc>
        <w:tc>
          <w:tcPr>
            <w:tcW w:w="1860" w:type="dxa"/>
            <w:shd w:val="clear" w:color="auto" w:fill="auto"/>
          </w:tcPr>
          <w:p w14:paraId="2DA7DF1E"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66</w:t>
            </w:r>
            <w:r>
              <w:rPr>
                <w:rFonts w:cstheme="minorHAnsi"/>
                <w:color w:val="000000"/>
                <w:sz w:val="18"/>
                <w:szCs w:val="18"/>
              </w:rPr>
              <w:t>.2</w:t>
            </w:r>
            <w:r w:rsidRPr="62A151E1">
              <w:rPr>
                <w:color w:val="000000" w:themeColor="text1"/>
                <w:sz w:val="18"/>
                <w:szCs w:val="18"/>
              </w:rPr>
              <w:t>%</w:t>
            </w:r>
          </w:p>
        </w:tc>
      </w:tr>
      <w:tr w:rsidR="00D47F80" w:rsidRPr="00882E7A" w14:paraId="75C43655"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B286828"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83084DF" w14:textId="63219452"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uso, D et al</w:t>
            </w:r>
            <w:r>
              <w:rPr>
                <w:sz w:val="18"/>
                <w:szCs w:val="18"/>
              </w:rPr>
              <w:fldChar w:fldCharType="begin"/>
            </w:r>
            <w:r w:rsidR="00445383">
              <w:rPr>
                <w:sz w:val="18"/>
                <w:szCs w:val="18"/>
              </w:rPr>
              <w:instrText xml:space="preserve"> ADDIN EN.CITE &lt;EndNote&gt;&lt;Cite&gt;&lt;Author&gt;Caruso&lt;/Author&gt;&lt;Year&gt;2021&lt;/Year&gt;&lt;RecNum&gt;24&lt;/RecNum&gt;&lt;DisplayText&gt;(29)&lt;/DisplayText&gt;&lt;record&gt;&lt;rec-number&gt;24&lt;/rec-number&gt;&lt;foreign-keys&gt;&lt;key app="EN" db-id="pvxd05p2yewfz6earpxxasf7rwds20fer50s" timestamp="1661434940" guid="05aac65f-8a3f-475b-b279-7fd68537d980"&gt;24&lt;/key&gt;&lt;/foreign-keys&gt;&lt;ref-type name="Journal Article"&gt;17&lt;/ref-type&gt;&lt;contributors&gt;&lt;authors&gt;&lt;author&gt;Caruso, Damiano&lt;/author&gt;&lt;author&gt;Guido, Gisella&lt;/author&gt;&lt;author&gt;Zerunian, Marta&lt;/author&gt;&lt;author&gt;Polidori, Tiziano&lt;/author&gt;&lt;author&gt;Lucertini, Elena&lt;/author&gt;&lt;author&gt;Pucciarelli, Francesco&lt;/author&gt;&lt;author&gt;Polici, Michela&lt;/author&gt;&lt;author&gt;Rucci, Carlotta&lt;/author&gt;&lt;author&gt;Bracci, Benedetta&lt;/author&gt;&lt;author&gt;Nicolai, Matteo&lt;/author&gt;&lt;author&gt;Cremona, Antonio&lt;/author&gt;&lt;author&gt;De Dominicis, Chiara&lt;/author&gt;&lt;author&gt;Laghi, Andrea&lt;/author&gt;&lt;/authors&gt;&lt;/contributors&gt;&lt;titles&gt;&lt;title&gt;Post-Acute Sequelae of COVID-19 Pneumonia: Six-month Chest CT Follow-up&lt;/title&gt;&lt;secondary-title&gt;Radiology&lt;/secondary-title&gt;&lt;/titles&gt;&lt;periodical&gt;&lt;full-title&gt;Radiology&lt;/full-title&gt;&lt;/periodical&gt;&lt;pages&gt;E396-E405&lt;/pages&gt;&lt;volume&gt;301&lt;/volume&gt;&lt;number&gt;2&lt;/number&gt;&lt;dates&gt;&lt;year&gt;2021&lt;/year&gt;&lt;/dates&gt;&lt;pub-location&gt;United States&lt;/pub-location&gt;&lt;urls&gt;&lt;related-urls&gt;&lt;url&gt;http://ovidsp.ovid.com/ovidweb.cgi?T=JS&amp;amp;PAGE=reference&amp;amp;D=prem&amp;amp;NEWS=N&amp;amp;AN=34313468&lt;/url&gt;&lt;/related-urls&gt;&lt;/urls&gt;&lt;electronic-resource-num&gt;https://dx.doi.org/10.1148/radiol.2021210834&lt;/electronic-resource-num&gt;&lt;/record&gt;&lt;/Cite&gt;&lt;/EndNote&gt;</w:instrText>
            </w:r>
            <w:r>
              <w:rPr>
                <w:sz w:val="18"/>
                <w:szCs w:val="18"/>
              </w:rPr>
              <w:fldChar w:fldCharType="separate"/>
            </w:r>
            <w:r w:rsidR="00445383">
              <w:rPr>
                <w:noProof/>
                <w:sz w:val="18"/>
                <w:szCs w:val="18"/>
              </w:rPr>
              <w:t>(29)</w:t>
            </w:r>
            <w:r>
              <w:rPr>
                <w:sz w:val="18"/>
                <w:szCs w:val="18"/>
              </w:rPr>
              <w:fldChar w:fldCharType="end"/>
            </w:r>
          </w:p>
        </w:tc>
        <w:tc>
          <w:tcPr>
            <w:tcW w:w="992" w:type="dxa"/>
            <w:shd w:val="clear" w:color="auto" w:fill="auto"/>
          </w:tcPr>
          <w:p w14:paraId="08663DA6"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5557CC97"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Prospective</w:t>
            </w:r>
          </w:p>
        </w:tc>
        <w:tc>
          <w:tcPr>
            <w:tcW w:w="1275" w:type="dxa"/>
            <w:shd w:val="clear" w:color="auto" w:fill="auto"/>
          </w:tcPr>
          <w:p w14:paraId="24509B0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8</w:t>
            </w:r>
          </w:p>
        </w:tc>
        <w:tc>
          <w:tcPr>
            <w:tcW w:w="1134" w:type="dxa"/>
            <w:shd w:val="clear" w:color="auto" w:fill="auto"/>
          </w:tcPr>
          <w:p w14:paraId="4358B4D6"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D1E464A"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 xml:space="preserve">Hospitalised </w:t>
            </w:r>
            <w:r>
              <w:rPr>
                <w:rFonts w:ascii="Calibri" w:hAnsi="Calibri" w:cs="Calibri"/>
                <w:color w:val="000000"/>
                <w:sz w:val="18"/>
                <w:szCs w:val="18"/>
              </w:rPr>
              <w:t>patients</w:t>
            </w:r>
            <w:r w:rsidRPr="0012557C">
              <w:rPr>
                <w:rFonts w:ascii="Calibri" w:hAnsi="Calibri" w:cs="Calibri"/>
                <w:color w:val="000000"/>
                <w:sz w:val="18"/>
                <w:szCs w:val="18"/>
              </w:rPr>
              <w:t xml:space="preserve"> with interstitial pneumonia</w:t>
            </w:r>
          </w:p>
        </w:tc>
        <w:tc>
          <w:tcPr>
            <w:tcW w:w="1134" w:type="dxa"/>
            <w:shd w:val="clear" w:color="auto" w:fill="auto"/>
          </w:tcPr>
          <w:p w14:paraId="4D7B68D6"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12</w:t>
            </w:r>
          </w:p>
        </w:tc>
        <w:tc>
          <w:tcPr>
            <w:tcW w:w="827" w:type="dxa"/>
            <w:shd w:val="clear" w:color="auto" w:fill="auto"/>
          </w:tcPr>
          <w:p w14:paraId="1271BF6C"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3</w:t>
            </w:r>
            <w:r>
              <w:rPr>
                <w:rFonts w:ascii="Calibri" w:hAnsi="Calibri" w:cs="Calibri"/>
                <w:color w:val="000000"/>
                <w:sz w:val="18"/>
                <w:szCs w:val="18"/>
              </w:rPr>
              <w:t>.0</w:t>
            </w:r>
          </w:p>
        </w:tc>
        <w:tc>
          <w:tcPr>
            <w:tcW w:w="1280" w:type="dxa"/>
            <w:shd w:val="clear" w:color="auto" w:fill="auto"/>
          </w:tcPr>
          <w:p w14:paraId="30C9585E"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374FE896"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Moderate to severe</w:t>
            </w:r>
          </w:p>
        </w:tc>
        <w:tc>
          <w:tcPr>
            <w:tcW w:w="1432" w:type="dxa"/>
            <w:shd w:val="clear" w:color="auto" w:fill="auto"/>
          </w:tcPr>
          <w:p w14:paraId="0F9AA58D"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58E3">
              <w:rPr>
                <w:rFonts w:cstheme="minorHAnsi"/>
                <w:sz w:val="18"/>
                <w:szCs w:val="18"/>
              </w:rPr>
              <w:t>6m post-hospital</w:t>
            </w:r>
            <w:r>
              <w:rPr>
                <w:rFonts w:cstheme="minorHAnsi"/>
                <w:sz w:val="18"/>
                <w:szCs w:val="18"/>
              </w:rPr>
              <w:t xml:space="preserve"> admission</w:t>
            </w:r>
          </w:p>
        </w:tc>
        <w:tc>
          <w:tcPr>
            <w:tcW w:w="1860" w:type="dxa"/>
            <w:shd w:val="clear" w:color="auto" w:fill="auto"/>
          </w:tcPr>
          <w:p w14:paraId="3ACDCAA5"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77.1</w:t>
            </w:r>
            <w:r w:rsidRPr="62A151E1">
              <w:rPr>
                <w:color w:val="000000" w:themeColor="text1"/>
                <w:sz w:val="18"/>
                <w:szCs w:val="18"/>
              </w:rPr>
              <w:t>%</w:t>
            </w:r>
          </w:p>
        </w:tc>
      </w:tr>
      <w:tr w:rsidR="00D47F80" w:rsidRPr="00882E7A" w14:paraId="7099CCB8"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A0E3A3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EDB9D7A" w14:textId="17CF4248"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persen, I et al</w:t>
            </w:r>
            <w:r>
              <w:rPr>
                <w:sz w:val="18"/>
                <w:szCs w:val="18"/>
              </w:rPr>
              <w:fldChar w:fldCharType="begin"/>
            </w:r>
            <w:r w:rsidR="00445383">
              <w:rPr>
                <w:sz w:val="18"/>
                <w:szCs w:val="18"/>
              </w:rPr>
              <w:instrText xml:space="preserve"> ADDIN EN.CITE &lt;EndNote&gt;&lt;Cite&gt;&lt;Author&gt;Caspersen&lt;/Author&gt;&lt;Year&gt;2022&lt;/Year&gt;&lt;RecNum&gt;133&lt;/RecNum&gt;&lt;DisplayText&gt;(30)&lt;/DisplayText&gt;&lt;record&gt;&lt;rec-number&gt;133&lt;/rec-number&gt;&lt;foreign-keys&gt;&lt;key app="EN" db-id="pvxd05p2yewfz6earpxxasf7rwds20fer50s" timestamp="1661439340" guid="11f8f3db-07cf-4943-8224-37fc01b2d32e"&gt;133&lt;/key&gt;&lt;/foreign-keys&gt;&lt;ref-type name="Journal Article"&gt;17&lt;/ref-type&gt;&lt;contributors&gt;&lt;authors&gt;&lt;author&gt;Caspersen, Ida Henriette&lt;/author&gt;&lt;author&gt;Magnus, Per&lt;/author&gt;&lt;author&gt;Trogstad, Lill&lt;/author&gt;&lt;/authors&gt;&lt;/contributors&gt;&lt;titles&gt;&lt;title&gt;Excess risk and clusters of symptoms after COVID-19 in a large Norwegian cohort&lt;/title&gt;&lt;secondary-title&gt;European Journal of Epidemiology&lt;/secondary-title&gt;&lt;/titles&gt;&lt;periodical&gt;&lt;full-title&gt;European Journal of Epidemiology&lt;/full-title&gt;&lt;/periodical&gt;&lt;pages&gt;539-548&lt;/pages&gt;&lt;volume&gt;37&lt;/volume&gt;&lt;number&gt;5&lt;/number&gt;&lt;dates&gt;&lt;year&gt;2022&lt;/year&gt;&lt;pub-dates&gt;&lt;date&gt;2022/05/01&lt;/date&gt;&lt;/pub-dates&gt;&lt;/dates&gt;&lt;isbn&gt;1573-7284&lt;/isbn&gt;&lt;urls&gt;&lt;related-urls&gt;&lt;url&gt;https://doi.org/10.1007/s10654-022-00847-8&lt;/url&gt;&lt;/related-urls&gt;&lt;/urls&gt;&lt;electronic-resource-num&gt;10.1007/s10654-022-00847-8&lt;/electronic-resource-num&gt;&lt;/record&gt;&lt;/Cite&gt;&lt;/EndNote&gt;</w:instrText>
            </w:r>
            <w:r>
              <w:rPr>
                <w:sz w:val="18"/>
                <w:szCs w:val="18"/>
              </w:rPr>
              <w:fldChar w:fldCharType="separate"/>
            </w:r>
            <w:r w:rsidR="00445383">
              <w:rPr>
                <w:noProof/>
                <w:sz w:val="18"/>
                <w:szCs w:val="18"/>
              </w:rPr>
              <w:t>(30)</w:t>
            </w:r>
            <w:r>
              <w:rPr>
                <w:sz w:val="18"/>
                <w:szCs w:val="18"/>
              </w:rPr>
              <w:fldChar w:fldCharType="end"/>
            </w:r>
          </w:p>
        </w:tc>
        <w:tc>
          <w:tcPr>
            <w:tcW w:w="992" w:type="dxa"/>
            <w:shd w:val="clear" w:color="auto" w:fill="auto"/>
          </w:tcPr>
          <w:p w14:paraId="7A35412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rway</w:t>
            </w:r>
          </w:p>
        </w:tc>
        <w:tc>
          <w:tcPr>
            <w:tcW w:w="1560" w:type="dxa"/>
            <w:shd w:val="clear" w:color="auto" w:fill="auto"/>
          </w:tcPr>
          <w:p w14:paraId="6812AF9E"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M</w:t>
            </w:r>
            <w:r w:rsidRPr="00066430">
              <w:rPr>
                <w:rFonts w:ascii="Calibri" w:hAnsi="Calibri" w:cs="Calibri"/>
                <w:sz w:val="18"/>
                <w:szCs w:val="18"/>
              </w:rPr>
              <w:t>atched cohort</w:t>
            </w:r>
          </w:p>
        </w:tc>
        <w:tc>
          <w:tcPr>
            <w:tcW w:w="1275" w:type="dxa"/>
            <w:shd w:val="clear" w:color="auto" w:fill="auto"/>
          </w:tcPr>
          <w:p w14:paraId="2FE830DE"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774</w:t>
            </w:r>
          </w:p>
        </w:tc>
        <w:tc>
          <w:tcPr>
            <w:tcW w:w="1134" w:type="dxa"/>
            <w:shd w:val="clear" w:color="auto" w:fill="auto"/>
          </w:tcPr>
          <w:p w14:paraId="79A780C6"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72953</w:t>
            </w:r>
          </w:p>
        </w:tc>
        <w:tc>
          <w:tcPr>
            <w:tcW w:w="1276" w:type="dxa"/>
            <w:shd w:val="clear" w:color="auto" w:fill="auto"/>
          </w:tcPr>
          <w:p w14:paraId="2A041AC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C</w:t>
            </w:r>
            <w:r w:rsidRPr="0012557C">
              <w:rPr>
                <w:rFonts w:ascii="Calibri" w:hAnsi="Calibri" w:cs="Calibri"/>
                <w:color w:val="000000"/>
                <w:sz w:val="18"/>
                <w:szCs w:val="18"/>
              </w:rPr>
              <w:t>ommunity</w:t>
            </w:r>
            <w:r>
              <w:rPr>
                <w:rFonts w:ascii="Calibri" w:hAnsi="Calibri" w:cs="Calibri"/>
                <w:color w:val="000000"/>
                <w:sz w:val="18"/>
                <w:szCs w:val="18"/>
              </w:rPr>
              <w:t xml:space="preserve"> (MoBa:</w:t>
            </w:r>
            <w:r w:rsidRPr="00D7000B">
              <w:t xml:space="preserve"> </w:t>
            </w:r>
            <w:r w:rsidRPr="00D7000B">
              <w:rPr>
                <w:rFonts w:ascii="Calibri" w:hAnsi="Calibri" w:cs="Calibri"/>
                <w:color w:val="000000"/>
                <w:sz w:val="18"/>
                <w:szCs w:val="18"/>
              </w:rPr>
              <w:t>population-based pregnancy cohort study</w:t>
            </w:r>
            <w:r>
              <w:rPr>
                <w:rFonts w:ascii="Calibri" w:hAnsi="Calibri" w:cs="Calibri"/>
                <w:color w:val="000000"/>
                <w:sz w:val="18"/>
                <w:szCs w:val="18"/>
              </w:rPr>
              <w:t>)</w:t>
            </w:r>
          </w:p>
        </w:tc>
        <w:tc>
          <w:tcPr>
            <w:tcW w:w="1134" w:type="dxa"/>
            <w:shd w:val="clear" w:color="auto" w:fill="auto"/>
          </w:tcPr>
          <w:p w14:paraId="7A830419"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827" w:type="dxa"/>
            <w:shd w:val="clear" w:color="auto" w:fill="auto"/>
          </w:tcPr>
          <w:p w14:paraId="0F4136CF"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8</w:t>
            </w:r>
            <w:r>
              <w:rPr>
                <w:rFonts w:ascii="Calibri" w:hAnsi="Calibri" w:cs="Calibri"/>
                <w:color w:val="000000"/>
                <w:sz w:val="18"/>
                <w:szCs w:val="18"/>
              </w:rPr>
              <w:t>.0</w:t>
            </w:r>
          </w:p>
        </w:tc>
        <w:tc>
          <w:tcPr>
            <w:tcW w:w="1280" w:type="dxa"/>
            <w:shd w:val="clear" w:color="auto" w:fill="auto"/>
          </w:tcPr>
          <w:p w14:paraId="53E06343"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624CE6CA"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321CCF31">
              <w:rPr>
                <w:sz w:val="18"/>
                <w:szCs w:val="18"/>
              </w:rPr>
              <w:t>-</w:t>
            </w:r>
          </w:p>
        </w:tc>
        <w:tc>
          <w:tcPr>
            <w:tcW w:w="1432" w:type="dxa"/>
            <w:shd w:val="clear" w:color="auto" w:fill="auto"/>
          </w:tcPr>
          <w:p w14:paraId="3B3ED156" w14:textId="77777777" w:rsidR="004D3690" w:rsidRPr="0047196F"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B665D5">
              <w:rPr>
                <w:rFonts w:cstheme="minorHAnsi"/>
                <w:color w:val="000000"/>
                <w:sz w:val="18"/>
                <w:szCs w:val="18"/>
              </w:rPr>
              <w:t>33</w:t>
            </w:r>
            <w:r>
              <w:rPr>
                <w:rFonts w:cstheme="minorHAnsi"/>
                <w:color w:val="000000"/>
                <w:sz w:val="18"/>
                <w:szCs w:val="18"/>
              </w:rPr>
              <w:t>4</w:t>
            </w:r>
            <w:r w:rsidRPr="00B665D5">
              <w:rPr>
                <w:rFonts w:cstheme="minorHAnsi"/>
                <w:color w:val="000000"/>
                <w:sz w:val="18"/>
                <w:szCs w:val="18"/>
              </w:rPr>
              <w:t xml:space="preserve">-365 (range) after infection </w:t>
            </w:r>
          </w:p>
        </w:tc>
        <w:tc>
          <w:tcPr>
            <w:tcW w:w="1860" w:type="dxa"/>
            <w:shd w:val="clear" w:color="auto" w:fill="auto"/>
          </w:tcPr>
          <w:p w14:paraId="73F1B70A"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16.</w:t>
            </w:r>
            <w:r>
              <w:rPr>
                <w:rFonts w:cstheme="minorHAnsi"/>
                <w:color w:val="000000"/>
                <w:sz w:val="18"/>
                <w:szCs w:val="18"/>
              </w:rPr>
              <w:t>5</w:t>
            </w:r>
            <w:r w:rsidRPr="62A151E1">
              <w:rPr>
                <w:color w:val="000000" w:themeColor="text1"/>
                <w:sz w:val="18"/>
                <w:szCs w:val="18"/>
              </w:rPr>
              <w:t>%</w:t>
            </w:r>
          </w:p>
        </w:tc>
      </w:tr>
      <w:tr w:rsidR="00D47F80" w:rsidRPr="00882E7A" w14:paraId="60526BEE" w14:textId="77777777">
        <w:trPr>
          <w:gridAfter w:val="1"/>
          <w:wAfter w:w="38" w:type="dxa"/>
          <w:trHeight w:val="510"/>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D652786"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CAA08F6" w14:textId="3913D0A0"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stro, V et al</w:t>
            </w:r>
            <w:r>
              <w:rPr>
                <w:sz w:val="18"/>
                <w:szCs w:val="18"/>
              </w:rPr>
              <w:fldChar w:fldCharType="begin"/>
            </w:r>
            <w:r w:rsidR="00445383">
              <w:rPr>
                <w:sz w:val="18"/>
                <w:szCs w:val="18"/>
              </w:rPr>
              <w:instrText xml:space="preserve"> ADDIN EN.CITE &lt;EndNote&gt;&lt;Cite&gt;&lt;Author&gt;Castro&lt;/Author&gt;&lt;Year&gt;2022&lt;/Year&gt;&lt;RecNum&gt;127&lt;/RecNum&gt;&lt;DisplayText&gt;(31)&lt;/DisplayText&gt;&lt;record&gt;&lt;rec-number&gt;127&lt;/rec-number&gt;&lt;foreign-keys&gt;&lt;key app="EN" db-id="pvxd05p2yewfz6earpxxasf7rwds20fer50s" timestamp="1661437978" guid="0b1c6f17-c359-4898-8ccd-c330437e418c"&gt;127&lt;/key&gt;&lt;/foreign-keys&gt;&lt;ref-type name="Journal Article"&gt;17&lt;/ref-type&gt;&lt;contributors&gt;&lt;authors&gt;&lt;author&gt;Castro, Victor M.&lt;/author&gt;&lt;author&gt;Rosand, Jonathan&lt;/author&gt;&lt;author&gt;Giacino, Joseph T.&lt;/author&gt;&lt;author&gt;McCoy, Thomas H.&lt;/author&gt;&lt;author&gt;Perlis, Roy H.&lt;/author&gt;&lt;/authors&gt;&lt;/contributors&gt;&lt;titles&gt;&lt;title&gt;Case-control study of neuropsychiatric symptoms in electronic health records following COVID-19 hospitalization in 2 academic health systems&lt;/title&gt;&lt;secondary-title&gt;Molecular Psychiatry&lt;/secondary-title&gt;&lt;/titles&gt;&lt;periodical&gt;&lt;full-title&gt;Molecular Psychiatry&lt;/full-title&gt;&lt;/periodical&gt;&lt;dates&gt;&lt;year&gt;2022&lt;/year&gt;&lt;pub-dates&gt;&lt;date&gt;2022/06/15&lt;/date&gt;&lt;/pub-dates&gt;&lt;/dates&gt;&lt;isbn&gt;1476-5578&lt;/isbn&gt;&lt;urls&gt;&lt;related-urls&gt;&lt;url&gt;https://doi.org/10.1038/s41380-022-01646-z&lt;/url&gt;&lt;/related-urls&gt;&lt;/urls&gt;&lt;electronic-resource-num&gt;10.1038/s41380-022-01646-z&lt;/electronic-resource-num&gt;&lt;/record&gt;&lt;/Cite&gt;&lt;/EndNote&gt;</w:instrText>
            </w:r>
            <w:r>
              <w:rPr>
                <w:sz w:val="18"/>
                <w:szCs w:val="18"/>
              </w:rPr>
              <w:fldChar w:fldCharType="separate"/>
            </w:r>
            <w:r w:rsidR="00445383">
              <w:rPr>
                <w:noProof/>
                <w:sz w:val="18"/>
                <w:szCs w:val="18"/>
              </w:rPr>
              <w:t>(31)</w:t>
            </w:r>
            <w:r>
              <w:rPr>
                <w:sz w:val="18"/>
                <w:szCs w:val="18"/>
              </w:rPr>
              <w:fldChar w:fldCharType="end"/>
            </w:r>
          </w:p>
        </w:tc>
        <w:tc>
          <w:tcPr>
            <w:tcW w:w="992" w:type="dxa"/>
            <w:shd w:val="clear" w:color="auto" w:fill="auto"/>
          </w:tcPr>
          <w:p w14:paraId="3226919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0CAB5D77"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Retrospective cohort </w:t>
            </w:r>
          </w:p>
        </w:tc>
        <w:tc>
          <w:tcPr>
            <w:tcW w:w="1275" w:type="dxa"/>
            <w:shd w:val="clear" w:color="auto" w:fill="auto"/>
          </w:tcPr>
          <w:p w14:paraId="252D6663"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 xml:space="preserve">5571 </w:t>
            </w:r>
          </w:p>
        </w:tc>
        <w:tc>
          <w:tcPr>
            <w:tcW w:w="1134" w:type="dxa"/>
            <w:shd w:val="clear" w:color="auto" w:fill="auto"/>
          </w:tcPr>
          <w:p w14:paraId="59BDBAB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0193 hospitalised COVID-19 negative patients</w:t>
            </w:r>
          </w:p>
        </w:tc>
        <w:tc>
          <w:tcPr>
            <w:tcW w:w="1276" w:type="dxa"/>
            <w:shd w:val="clear" w:color="auto" w:fill="auto"/>
          </w:tcPr>
          <w:p w14:paraId="5EB17EC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5A5AB419"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3 (50-76)</w:t>
            </w:r>
          </w:p>
        </w:tc>
        <w:tc>
          <w:tcPr>
            <w:tcW w:w="827" w:type="dxa"/>
            <w:shd w:val="clear" w:color="auto" w:fill="auto"/>
          </w:tcPr>
          <w:p w14:paraId="64BC084F"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7</w:t>
            </w:r>
            <w:r>
              <w:rPr>
                <w:rFonts w:ascii="Calibri" w:hAnsi="Calibri" w:cs="Calibri"/>
                <w:color w:val="000000"/>
                <w:sz w:val="18"/>
                <w:szCs w:val="18"/>
              </w:rPr>
              <w:t>.0</w:t>
            </w:r>
          </w:p>
        </w:tc>
        <w:tc>
          <w:tcPr>
            <w:tcW w:w="1280" w:type="dxa"/>
            <w:shd w:val="clear" w:color="auto" w:fill="auto"/>
          </w:tcPr>
          <w:p w14:paraId="1C97A7C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010B3D8E"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3% ICU</w:t>
            </w:r>
          </w:p>
        </w:tc>
        <w:tc>
          <w:tcPr>
            <w:tcW w:w="1432" w:type="dxa"/>
            <w:shd w:val="clear" w:color="auto" w:fill="auto"/>
          </w:tcPr>
          <w:p w14:paraId="27452B08"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1-150 days post-hospital admission</w:t>
            </w:r>
          </w:p>
        </w:tc>
        <w:tc>
          <w:tcPr>
            <w:tcW w:w="1860" w:type="dxa"/>
            <w:shd w:val="clear" w:color="auto" w:fill="auto"/>
          </w:tcPr>
          <w:p w14:paraId="23909F76"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10.9</w:t>
            </w:r>
            <w:r w:rsidRPr="62A151E1">
              <w:rPr>
                <w:color w:val="000000" w:themeColor="text1"/>
                <w:sz w:val="18"/>
                <w:szCs w:val="18"/>
              </w:rPr>
              <w:t>%</w:t>
            </w:r>
          </w:p>
        </w:tc>
      </w:tr>
      <w:tr w:rsidR="00D47F80" w:rsidRPr="00882E7A" w14:paraId="0572876E"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C55CEE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2EFEB69" w14:textId="60698B4E"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ai, C et al</w:t>
            </w:r>
            <w:r>
              <w:rPr>
                <w:sz w:val="18"/>
                <w:szCs w:val="18"/>
              </w:rPr>
              <w:fldChar w:fldCharType="begin"/>
            </w:r>
            <w:r w:rsidR="00445383">
              <w:rPr>
                <w:sz w:val="18"/>
                <w:szCs w:val="18"/>
              </w:rPr>
              <w:instrText xml:space="preserve"> ADDIN EN.CITE &lt;EndNote&gt;&lt;Cite&gt;&lt;Author&gt;Chai&lt;/Author&gt;&lt;Year&gt;2021&lt;/Year&gt;&lt;RecNum&gt;26&lt;/RecNum&gt;&lt;DisplayText&gt;(32)&lt;/DisplayText&gt;&lt;record&gt;&lt;rec-number&gt;26&lt;/rec-number&gt;&lt;foreign-keys&gt;&lt;key app="EN" db-id="pvxd05p2yewfz6earpxxasf7rwds20fer50s" timestamp="1661434940" guid="e61a7ee2-7882-4323-b634-5e902a3a7052"&gt;26&lt;/key&gt;&lt;/foreign-keys&gt;&lt;ref-type name="Journal Article"&gt;17&lt;/ref-type&gt;&lt;contributors&gt;&lt;authors&gt;&lt;author&gt;Chai, Chen&lt;/author&gt;&lt;author&gt;Feng, Xiaojun&lt;/author&gt;&lt;author&gt;Lu, Meixia&lt;/author&gt;&lt;author&gt;Li, Shoupeng&lt;/author&gt;&lt;author&gt;Chen, Kui&lt;/author&gt;&lt;author&gt;Wang, Hongxiang&lt;/author&gt;&lt;author&gt;Wang, Wendan&lt;/author&gt;&lt;author&gt;Tang, Zhaoming&lt;/author&gt;&lt;author&gt;Cheng, Gang&lt;/author&gt;&lt;author&gt;Wu, Xiaoxiong&lt;/author&gt;&lt;author&gt;Li, Yunfeng&lt;/author&gt;&lt;author&gt;Wen, Yuying&lt;/author&gt;&lt;author&gt;Da, Banghong&lt;/author&gt;&lt;author&gt;Fan, Hong&lt;/author&gt;&lt;author&gt;Wang, Lei&lt;/author&gt;&lt;author&gt;Ai, Fen&lt;/author&gt;&lt;author&gt;Li, Wei&lt;/author&gt;&lt;author&gt;Peng, Cao&lt;/author&gt;&lt;author&gt;Zhang, Hongrong&lt;/author&gt;&lt;author&gt;Wen, Shuang&lt;/author&gt;&lt;author&gt;Zhang, Jinnong&lt;/author&gt;&lt;author&gt;Weng, Yuxiong&lt;/author&gt;&lt;author&gt;Tang, Zehai&lt;/author&gt;&lt;/authors&gt;&lt;/contributors&gt;&lt;titles&gt;&lt;title&gt;One-year mortality and consequences of COVID-19 in cancer patients: A cohort study&lt;/title&gt;&lt;secondary-title&gt;IUBMB life&lt;/secondary-title&gt;&lt;/titles&gt;&lt;periodical&gt;&lt;full-title&gt;IUBMB life&lt;/full-title&gt;&lt;/periodical&gt;&lt;pages&gt;1244-1256&lt;/pages&gt;&lt;volume&gt;73&lt;/volume&gt;&lt;number&gt;10&lt;/number&gt;&lt;dates&gt;&lt;year&gt;2021&lt;/year&gt;&lt;/dates&gt;&lt;pub-location&gt;England&lt;/pub-location&gt;&lt;urls&gt;&lt;related-urls&gt;&lt;url&gt;http://ovidsp.ovid.com/ovidweb.cgi?T=JS&amp;amp;PAGE=reference&amp;amp;D=medl&amp;amp;NEWS=N&amp;amp;AN=34318585&lt;/url&gt;&lt;/related-urls&gt;&lt;/urls&gt;&lt;electronic-resource-num&gt;https://dx.doi.org/10.1002/iub.2536&lt;/electronic-resource-num&gt;&lt;/record&gt;&lt;/Cite&gt;&lt;/EndNote&gt;</w:instrText>
            </w:r>
            <w:r>
              <w:rPr>
                <w:sz w:val="18"/>
                <w:szCs w:val="18"/>
              </w:rPr>
              <w:fldChar w:fldCharType="separate"/>
            </w:r>
            <w:r w:rsidR="00445383">
              <w:rPr>
                <w:noProof/>
                <w:sz w:val="18"/>
                <w:szCs w:val="18"/>
              </w:rPr>
              <w:t>(32)</w:t>
            </w:r>
            <w:r>
              <w:rPr>
                <w:sz w:val="18"/>
                <w:szCs w:val="18"/>
              </w:rPr>
              <w:fldChar w:fldCharType="end"/>
            </w:r>
          </w:p>
        </w:tc>
        <w:tc>
          <w:tcPr>
            <w:tcW w:w="992" w:type="dxa"/>
            <w:shd w:val="clear" w:color="auto" w:fill="auto"/>
          </w:tcPr>
          <w:p w14:paraId="1926CD0D"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00951E27"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Multi</w:t>
            </w:r>
            <w:r>
              <w:rPr>
                <w:rFonts w:ascii="Calibri" w:hAnsi="Calibri" w:cs="Calibri"/>
                <w:sz w:val="18"/>
                <w:szCs w:val="18"/>
              </w:rPr>
              <w:t>-</w:t>
            </w:r>
            <w:r w:rsidRPr="00066430">
              <w:rPr>
                <w:rFonts w:ascii="Calibri" w:hAnsi="Calibri" w:cs="Calibri"/>
                <w:sz w:val="18"/>
                <w:szCs w:val="18"/>
              </w:rPr>
              <w:t>cent</w:t>
            </w:r>
            <w:r>
              <w:rPr>
                <w:rFonts w:ascii="Calibri" w:hAnsi="Calibri" w:cs="Calibri"/>
                <w:sz w:val="18"/>
                <w:szCs w:val="18"/>
              </w:rPr>
              <w:t xml:space="preserve">re ambidirectional </w:t>
            </w:r>
            <w:r w:rsidRPr="00066430">
              <w:rPr>
                <w:rFonts w:ascii="Calibri" w:hAnsi="Calibri" w:cs="Calibri"/>
                <w:sz w:val="18"/>
                <w:szCs w:val="18"/>
              </w:rPr>
              <w:t xml:space="preserve">cohort </w:t>
            </w:r>
          </w:p>
        </w:tc>
        <w:tc>
          <w:tcPr>
            <w:tcW w:w="1275" w:type="dxa"/>
            <w:shd w:val="clear" w:color="auto" w:fill="auto"/>
          </w:tcPr>
          <w:p w14:paraId="73B27B02"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546</w:t>
            </w:r>
          </w:p>
          <w:p w14:paraId="2125E873"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1134" w:type="dxa"/>
            <w:shd w:val="clear" w:color="auto" w:fill="auto"/>
          </w:tcPr>
          <w:p w14:paraId="4653585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672112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c</w:t>
            </w:r>
            <w:r w:rsidRPr="0012557C">
              <w:rPr>
                <w:rFonts w:ascii="Calibri" w:hAnsi="Calibri" w:cs="Calibri"/>
                <w:color w:val="000000"/>
                <w:sz w:val="18"/>
                <w:szCs w:val="18"/>
              </w:rPr>
              <w:t>ancer and non-cancer patients</w:t>
            </w:r>
          </w:p>
        </w:tc>
        <w:tc>
          <w:tcPr>
            <w:tcW w:w="1134" w:type="dxa"/>
            <w:shd w:val="clear" w:color="auto" w:fill="auto"/>
          </w:tcPr>
          <w:p w14:paraId="6107BF95"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5 (59-70)</w:t>
            </w:r>
          </w:p>
        </w:tc>
        <w:tc>
          <w:tcPr>
            <w:tcW w:w="827" w:type="dxa"/>
            <w:shd w:val="clear" w:color="auto" w:fill="auto"/>
          </w:tcPr>
          <w:p w14:paraId="014D917F"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1</w:t>
            </w:r>
            <w:r>
              <w:rPr>
                <w:rFonts w:ascii="Calibri" w:hAnsi="Calibri" w:cs="Calibri"/>
                <w:color w:val="000000"/>
                <w:sz w:val="18"/>
                <w:szCs w:val="18"/>
              </w:rPr>
              <w:t>.0</w:t>
            </w:r>
          </w:p>
        </w:tc>
        <w:tc>
          <w:tcPr>
            <w:tcW w:w="1280" w:type="dxa"/>
            <w:shd w:val="clear" w:color="auto" w:fill="auto"/>
          </w:tcPr>
          <w:p w14:paraId="17D36AD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24B75CD5"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24% severe</w:t>
            </w:r>
          </w:p>
        </w:tc>
        <w:tc>
          <w:tcPr>
            <w:tcW w:w="1432" w:type="dxa"/>
            <w:shd w:val="clear" w:color="auto" w:fill="auto"/>
          </w:tcPr>
          <w:p w14:paraId="29710D5E" w14:textId="77777777" w:rsidR="004D3690" w:rsidRPr="0088077D"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8077D">
              <w:rPr>
                <w:rFonts w:cstheme="minorHAnsi"/>
                <w:sz w:val="18"/>
                <w:szCs w:val="18"/>
              </w:rPr>
              <w:t>370</w:t>
            </w:r>
            <w:r w:rsidRPr="0088077D">
              <w:rPr>
                <w:rFonts w:cstheme="minorHAnsi"/>
                <w:sz w:val="18"/>
                <w:szCs w:val="18"/>
                <w:vertAlign w:val="superscript"/>
              </w:rPr>
              <w:t>d</w:t>
            </w:r>
          </w:p>
        </w:tc>
        <w:tc>
          <w:tcPr>
            <w:tcW w:w="1860" w:type="dxa"/>
            <w:shd w:val="clear" w:color="auto" w:fill="auto"/>
          </w:tcPr>
          <w:p w14:paraId="711A90E5" w14:textId="77777777" w:rsidR="004D3690" w:rsidRPr="004E6A5E"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C2AE3">
              <w:rPr>
                <w:rFonts w:cstheme="minorHAnsi"/>
                <w:color w:val="000000"/>
                <w:sz w:val="18"/>
                <w:szCs w:val="18"/>
              </w:rPr>
              <w:t>28.</w:t>
            </w:r>
            <w:r>
              <w:rPr>
                <w:rFonts w:cstheme="minorHAnsi"/>
                <w:color w:val="000000"/>
                <w:sz w:val="18"/>
                <w:szCs w:val="18"/>
              </w:rPr>
              <w:t>6</w:t>
            </w:r>
            <w:r w:rsidRPr="62A151E1">
              <w:rPr>
                <w:color w:val="000000" w:themeColor="text1"/>
                <w:sz w:val="18"/>
                <w:szCs w:val="18"/>
              </w:rPr>
              <w:t>%</w:t>
            </w:r>
          </w:p>
        </w:tc>
      </w:tr>
      <w:tr w:rsidR="004D3690" w:rsidRPr="00882E7A" w14:paraId="4682AB48" w14:textId="77777777">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ADB08C8"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FECC729" w14:textId="3E49579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ulli, E et al</w:t>
            </w:r>
            <w:r>
              <w:rPr>
                <w:sz w:val="18"/>
                <w:szCs w:val="18"/>
              </w:rPr>
              <w:fldChar w:fldCharType="begin"/>
            </w:r>
            <w:r w:rsidR="00445383">
              <w:rPr>
                <w:sz w:val="18"/>
                <w:szCs w:val="18"/>
              </w:rPr>
              <w:instrText xml:space="preserve"> ADDIN EN.CITE &lt;EndNote&gt;&lt;Cite&gt;&lt;Author&gt;Cirulli&lt;/Author&gt;&lt;Year&gt;2020&lt;/Year&gt;&lt;RecNum&gt;137&lt;/RecNum&gt;&lt;DisplayText&gt;(33)&lt;/DisplayText&gt;&lt;record&gt;&lt;rec-number&gt;137&lt;/rec-number&gt;&lt;foreign-keys&gt;&lt;key app="EN" db-id="pvxd05p2yewfz6earpxxasf7rwds20fer50s" timestamp="1661439915" guid="1fbc5b7b-6ccc-40e2-9567-aabd4d60ef1e"&gt;137&lt;/key&gt;&lt;/foreign-keys&gt;&lt;ref-type name="Journal Article"&gt;17&lt;/ref-type&gt;&lt;contributors&gt;&lt;authors&gt;&lt;author&gt;Cirulli, Elizabeth T.&lt;/author&gt;&lt;author&gt;Schiabor Barrett, Kelly M.&lt;/author&gt;&lt;author&gt;Riffle, Stephen&lt;/author&gt;&lt;author&gt;Bolze, Alexandre&lt;/author&gt;&lt;author&gt;Neveux, Iva&lt;/author&gt;&lt;author&gt;Dabe, Shaun&lt;/author&gt;&lt;author&gt;Grzymski, Joseph J.&lt;/author&gt;&lt;author&gt;Lu, James T.&lt;/author&gt;&lt;author&gt;Washington, Nicole L.&lt;/author&gt;&lt;/authors&gt;&lt;/contributors&gt;&lt;titles&gt;&lt;title&gt;Long-term COVID-19 symptoms in a large unselected population&lt;/title&gt;&lt;secondary-title&gt;medRxiv&lt;/secondary-title&gt;&lt;/titles&gt;&lt;periodical&gt;&lt;full-title&gt;medRxiv&lt;/full-title&gt;&lt;/periodical&gt;&lt;pages&gt;2020.10.07.20208702&lt;/pages&gt;&lt;dates&gt;&lt;year&gt;2020&lt;/year&gt;&lt;/dates&gt;&lt;urls&gt;&lt;related-urls&gt;&lt;url&gt;http://medrxiv.org/content/early/2020/12/01/2020.10.07.20208702.abstract&lt;/url&gt;&lt;/related-urls&gt;&lt;/urls&gt;&lt;electronic-resource-num&gt;10.1101/2020.10.07.20208702&lt;/electronic-resource-num&gt;&lt;/record&gt;&lt;/Cite&gt;&lt;/EndNote&gt;</w:instrText>
            </w:r>
            <w:r>
              <w:rPr>
                <w:sz w:val="18"/>
                <w:szCs w:val="18"/>
              </w:rPr>
              <w:fldChar w:fldCharType="separate"/>
            </w:r>
            <w:r w:rsidR="00445383">
              <w:rPr>
                <w:noProof/>
                <w:sz w:val="18"/>
                <w:szCs w:val="18"/>
              </w:rPr>
              <w:t>(33)</w:t>
            </w:r>
            <w:r>
              <w:rPr>
                <w:sz w:val="18"/>
                <w:szCs w:val="18"/>
              </w:rPr>
              <w:fldChar w:fldCharType="end"/>
            </w:r>
          </w:p>
        </w:tc>
        <w:tc>
          <w:tcPr>
            <w:tcW w:w="992" w:type="dxa"/>
            <w:shd w:val="clear" w:color="auto" w:fill="auto"/>
          </w:tcPr>
          <w:p w14:paraId="59A135F4"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189FA51D"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Pr>
                <w:rFonts w:ascii="Calibri" w:hAnsi="Calibri" w:cs="Calibri"/>
                <w:sz w:val="18"/>
                <w:szCs w:val="18"/>
              </w:rPr>
              <w:t>Prospective longitudinal</w:t>
            </w:r>
          </w:p>
        </w:tc>
        <w:tc>
          <w:tcPr>
            <w:tcW w:w="1275" w:type="dxa"/>
            <w:shd w:val="clear" w:color="auto" w:fill="auto"/>
          </w:tcPr>
          <w:p w14:paraId="3F8E0A59"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57</w:t>
            </w:r>
          </w:p>
        </w:tc>
        <w:tc>
          <w:tcPr>
            <w:tcW w:w="1134" w:type="dxa"/>
            <w:shd w:val="clear" w:color="auto" w:fill="auto"/>
          </w:tcPr>
          <w:p w14:paraId="472FD6BE"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14E0BC5"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Community</w:t>
            </w:r>
          </w:p>
        </w:tc>
        <w:tc>
          <w:tcPr>
            <w:tcW w:w="1134" w:type="dxa"/>
            <w:shd w:val="clear" w:color="auto" w:fill="auto"/>
          </w:tcPr>
          <w:p w14:paraId="7A2648BF"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827" w:type="dxa"/>
            <w:shd w:val="clear" w:color="auto" w:fill="auto"/>
          </w:tcPr>
          <w:p w14:paraId="29C1D2D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80" w:type="dxa"/>
            <w:shd w:val="clear" w:color="auto" w:fill="auto"/>
          </w:tcPr>
          <w:p w14:paraId="0BC1EA35"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PCR confirmed</w:t>
            </w:r>
          </w:p>
        </w:tc>
        <w:tc>
          <w:tcPr>
            <w:tcW w:w="1084" w:type="dxa"/>
            <w:shd w:val="clear" w:color="auto" w:fill="auto"/>
          </w:tcPr>
          <w:p w14:paraId="2942A8E7"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w:t>
            </w:r>
          </w:p>
        </w:tc>
        <w:tc>
          <w:tcPr>
            <w:tcW w:w="1432" w:type="dxa"/>
            <w:shd w:val="clear" w:color="auto" w:fill="auto"/>
          </w:tcPr>
          <w:p w14:paraId="7D5681DA" w14:textId="77777777" w:rsidR="004D3690" w:rsidRPr="0088077D"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0</w:t>
            </w:r>
            <w:r w:rsidRPr="009B3FAD">
              <w:rPr>
                <w:rFonts w:cstheme="minorHAnsi"/>
                <w:sz w:val="18"/>
                <w:szCs w:val="18"/>
                <w:vertAlign w:val="superscript"/>
              </w:rPr>
              <w:t>a</w:t>
            </w:r>
          </w:p>
        </w:tc>
        <w:tc>
          <w:tcPr>
            <w:tcW w:w="1898" w:type="dxa"/>
            <w:gridSpan w:val="2"/>
            <w:shd w:val="clear" w:color="auto" w:fill="auto"/>
          </w:tcPr>
          <w:p w14:paraId="7AC08386" w14:textId="77777777" w:rsidR="004D3690" w:rsidRPr="007C2AE3" w:rsidRDefault="004D3690">
            <w:pPr>
              <w:ind w:right="324"/>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14.8%</w:t>
            </w:r>
          </w:p>
        </w:tc>
      </w:tr>
      <w:tr w:rsidR="00D47F80" w:rsidRPr="00882E7A" w14:paraId="4D9EA805"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DF1CFE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0C0EC10" w14:textId="6DE5314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lavario, P et al</w:t>
            </w:r>
            <w:r>
              <w:rPr>
                <w:sz w:val="18"/>
                <w:szCs w:val="18"/>
              </w:rPr>
              <w:fldChar w:fldCharType="begin"/>
            </w:r>
            <w:r w:rsidR="00445383">
              <w:rPr>
                <w:sz w:val="18"/>
                <w:szCs w:val="18"/>
              </w:rPr>
              <w:instrText xml:space="preserve"> ADDIN EN.CITE &lt;EndNote&gt;&lt;Cite&gt;&lt;Author&gt;Clavario&lt;/Author&gt;&lt;Year&gt;2021&lt;/Year&gt;&lt;RecNum&gt;27&lt;/RecNum&gt;&lt;DisplayText&gt;(34)&lt;/DisplayText&gt;&lt;record&gt;&lt;rec-number&gt;27&lt;/rec-number&gt;&lt;foreign-keys&gt;&lt;key app="EN" db-id="pvxd05p2yewfz6earpxxasf7rwds20fer50s" timestamp="1661434940" guid="3a773e74-4d66-420e-952d-51248bc04991"&gt;27&lt;/key&gt;&lt;/foreign-keys&gt;&lt;ref-type name="Journal Article"&gt;17&lt;/ref-type&gt;&lt;contributors&gt;&lt;authors&gt;&lt;author&gt;Clavario, Piero&lt;/author&gt;&lt;author&gt;De Marzo, Vincenzo&lt;/author&gt;&lt;author&gt;Lotti, Roberta&lt;/author&gt;&lt;author&gt;Barbara, Cristina&lt;/author&gt;&lt;author&gt;Porcile, Annalisa&lt;/author&gt;&lt;author&gt;Russo, Carmelo&lt;/author&gt;&lt;author&gt;Beccaria, Federica&lt;/author&gt;&lt;author&gt;Bonavia, Marco&lt;/author&gt;&lt;author&gt;Bottaro, Luigi Carlo&lt;/author&gt;&lt;author&gt;Caltabellotta, Marta&lt;/author&gt;&lt;author&gt;Chioni, Flavia&lt;/author&gt;&lt;author&gt;Santangelo, Monica&lt;/author&gt;&lt;author&gt;Hautala, Arto J.&lt;/author&gt;&lt;author&gt;Griffo, Raffaele&lt;/author&gt;&lt;author&gt;Parati, Gianfranco&lt;/author&gt;&lt;author&gt;Corra, Ugo&lt;/author&gt;&lt;author&gt;Porto, Italo&lt;/author&gt;&lt;/authors&gt;&lt;/contributors&gt;&lt;titles&gt;&lt;title&gt;Cardiopulmonary exercise testing in COVID-19 patients at 3 months follow-up&lt;/title&gt;&lt;secondary-title&gt;International journal of cardiology&lt;/secondary-title&gt;&lt;/titles&gt;&lt;periodical&gt;&lt;full-title&gt;International journal of cardiology&lt;/full-title&gt;&lt;/periodical&gt;&lt;pages&gt;113-118&lt;/pages&gt;&lt;volume&gt;340&lt;/volume&gt;&lt;dates&gt;&lt;year&gt;2021&lt;/year&gt;&lt;/dates&gt;&lt;pub-location&gt;Netherlands&lt;/pub-location&gt;&lt;urls&gt;&lt;related-urls&gt;&lt;url&gt;http://ovidsp.ovid.com/ovidweb.cgi?T=JS&amp;amp;PAGE=reference&amp;amp;D=medl&amp;amp;NEWS=N&amp;amp;AN=34311011&lt;/url&gt;&lt;/related-urls&gt;&lt;/urls&gt;&lt;electronic-resource-num&gt;https://dx.doi.org/10.1016/j.ijcard.2021.07.033&lt;/electronic-resource-num&gt;&lt;/record&gt;&lt;/Cite&gt;&lt;/EndNote&gt;</w:instrText>
            </w:r>
            <w:r>
              <w:rPr>
                <w:sz w:val="18"/>
                <w:szCs w:val="18"/>
              </w:rPr>
              <w:fldChar w:fldCharType="separate"/>
            </w:r>
            <w:r w:rsidR="00445383">
              <w:rPr>
                <w:noProof/>
                <w:sz w:val="18"/>
                <w:szCs w:val="18"/>
              </w:rPr>
              <w:t>(34)</w:t>
            </w:r>
            <w:r>
              <w:rPr>
                <w:sz w:val="18"/>
                <w:szCs w:val="18"/>
              </w:rPr>
              <w:fldChar w:fldCharType="end"/>
            </w:r>
          </w:p>
        </w:tc>
        <w:tc>
          <w:tcPr>
            <w:tcW w:w="992" w:type="dxa"/>
            <w:shd w:val="clear" w:color="auto" w:fill="auto"/>
          </w:tcPr>
          <w:p w14:paraId="642D0F48"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1560" w:type="dxa"/>
            <w:shd w:val="clear" w:color="auto" w:fill="auto"/>
          </w:tcPr>
          <w:p w14:paraId="2FB02575"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rospective cohort</w:t>
            </w:r>
          </w:p>
        </w:tc>
        <w:tc>
          <w:tcPr>
            <w:tcW w:w="1275" w:type="dxa"/>
            <w:shd w:val="clear" w:color="auto" w:fill="auto"/>
          </w:tcPr>
          <w:p w14:paraId="1399CD5A" w14:textId="77777777" w:rsidR="004D3690" w:rsidRPr="009F3161" w:rsidRDefault="004D3690">
            <w:pPr>
              <w:tabs>
                <w:tab w:val="left" w:pos="840"/>
              </w:tabs>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w:t>
            </w:r>
            <w:r>
              <w:rPr>
                <w:rFonts w:ascii="Calibri" w:hAnsi="Calibri" w:cs="Calibri"/>
                <w:color w:val="000000"/>
                <w:sz w:val="18"/>
                <w:szCs w:val="18"/>
              </w:rPr>
              <w:t>00</w:t>
            </w:r>
          </w:p>
        </w:tc>
        <w:tc>
          <w:tcPr>
            <w:tcW w:w="1134" w:type="dxa"/>
            <w:shd w:val="clear" w:color="auto" w:fill="auto"/>
          </w:tcPr>
          <w:p w14:paraId="0E67B2FD"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B4A5DB7"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2EFA0C19"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8 (51.6-66.0)</w:t>
            </w:r>
          </w:p>
        </w:tc>
        <w:tc>
          <w:tcPr>
            <w:tcW w:w="827" w:type="dxa"/>
            <w:shd w:val="clear" w:color="auto" w:fill="auto"/>
          </w:tcPr>
          <w:p w14:paraId="49AEF406"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3</w:t>
            </w:r>
            <w:r>
              <w:rPr>
                <w:rFonts w:ascii="Calibri" w:hAnsi="Calibri" w:cs="Calibri"/>
                <w:color w:val="000000"/>
                <w:sz w:val="18"/>
                <w:szCs w:val="18"/>
              </w:rPr>
              <w:t>.0</w:t>
            </w:r>
          </w:p>
        </w:tc>
        <w:tc>
          <w:tcPr>
            <w:tcW w:w="1280" w:type="dxa"/>
            <w:shd w:val="clear" w:color="auto" w:fill="auto"/>
          </w:tcPr>
          <w:p w14:paraId="57D454F5"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07CC1F7D" w14:textId="77777777" w:rsidR="004D3690" w:rsidRPr="005008A1" w:rsidRDefault="004D3690">
            <w:pPr>
              <w:tabs>
                <w:tab w:val="center" w:pos="747"/>
              </w:tabs>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89% required at least oxygen support</w:t>
            </w:r>
          </w:p>
        </w:tc>
        <w:tc>
          <w:tcPr>
            <w:tcW w:w="1432" w:type="dxa"/>
            <w:shd w:val="clear" w:color="auto" w:fill="auto"/>
          </w:tcPr>
          <w:p w14:paraId="3CE0A1C7"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07</w:t>
            </w:r>
            <w:r w:rsidRPr="003300A0">
              <w:rPr>
                <w:rFonts w:cstheme="minorHAnsi"/>
                <w:sz w:val="18"/>
                <w:szCs w:val="18"/>
                <w:vertAlign w:val="superscript"/>
              </w:rPr>
              <w:t>f</w:t>
            </w:r>
          </w:p>
        </w:tc>
        <w:tc>
          <w:tcPr>
            <w:tcW w:w="1860" w:type="dxa"/>
            <w:shd w:val="clear" w:color="auto" w:fill="auto"/>
          </w:tcPr>
          <w:p w14:paraId="10AB1EF2"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80</w:t>
            </w:r>
            <w:r>
              <w:rPr>
                <w:rFonts w:cstheme="minorHAnsi"/>
                <w:color w:val="000000"/>
                <w:sz w:val="18"/>
                <w:szCs w:val="18"/>
              </w:rPr>
              <w:t>.0</w:t>
            </w:r>
            <w:r w:rsidRPr="62A151E1">
              <w:rPr>
                <w:color w:val="000000" w:themeColor="text1"/>
                <w:sz w:val="18"/>
                <w:szCs w:val="18"/>
              </w:rPr>
              <w:t>%</w:t>
            </w:r>
          </w:p>
        </w:tc>
      </w:tr>
      <w:tr w:rsidR="00D47F80" w:rsidRPr="00882E7A" w14:paraId="576F3FC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E8BB17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022FDB1" w14:textId="5537CF41"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ristillo, V et al</w:t>
            </w:r>
            <w:r>
              <w:rPr>
                <w:sz w:val="18"/>
                <w:szCs w:val="18"/>
              </w:rPr>
              <w:fldChar w:fldCharType="begin"/>
            </w:r>
            <w:r w:rsidR="00445383">
              <w:rPr>
                <w:sz w:val="18"/>
                <w:szCs w:val="18"/>
              </w:rPr>
              <w:instrText xml:space="preserve"> ADDIN EN.CITE &lt;EndNote&gt;&lt;Cite&gt;&lt;Author&gt;Cristillo&lt;/Author&gt;&lt;Year&gt;2021&lt;/Year&gt;&lt;RecNum&gt;28&lt;/RecNum&gt;&lt;DisplayText&gt;(35)&lt;/DisplayText&gt;&lt;record&gt;&lt;rec-number&gt;28&lt;/rec-number&gt;&lt;foreign-keys&gt;&lt;key app="EN" db-id="pvxd05p2yewfz6earpxxasf7rwds20fer50s" timestamp="1661434940" guid="84de5918-bfbc-44aa-a083-9632f15a2f86"&gt;28&lt;/key&gt;&lt;/foreign-keys&gt;&lt;ref-type name="Journal Article"&gt;17&lt;/ref-type&gt;&lt;contributors&gt;&lt;authors&gt;&lt;author&gt;Cristillo, Viviana&lt;/author&gt;&lt;author&gt;Pilotto, Andrea&lt;/author&gt;&lt;author&gt;Cotti Piccinelli, Stefano&lt;/author&gt;&lt;author&gt;Zoppi, Nicola&lt;/author&gt;&lt;author&gt;Bonzi, Giulio&lt;/author&gt;&lt;author&gt;Gipponi, Stefano&lt;/author&gt;&lt;author&gt;Sattin, Davide&lt;/author&gt;&lt;author&gt;Schiavolin, Silvia&lt;/author&gt;&lt;author&gt;Raggi, Alberto&lt;/author&gt;&lt;author&gt;Bezzi, Michela&lt;/author&gt;&lt;author&gt;Leonardi, Matilde&lt;/author&gt;&lt;author&gt;Padovani, Alessandro&lt;/author&gt;&lt;author&gt;Neuro Covid Next Study, Group&lt;/author&gt;&lt;/authors&gt;&lt;/contributors&gt;&lt;titles&gt;&lt;title&gt;Age and subtle cognitive impairment are associated with long-term olfactory dysfunction after COVID-19 infection&lt;/title&gt;&lt;secondary-title&gt;Journal of the American Geriatrics Society&lt;/secondary-title&gt;&lt;/titles&gt;&lt;periodical&gt;&lt;full-title&gt;Journal of the American Geriatrics Society&lt;/full-title&gt;&lt;/periodical&gt;&lt;pages&gt;2778-2780&lt;/pages&gt;&lt;volume&gt;69&lt;/volume&gt;&lt;number&gt;10&lt;/number&gt;&lt;dates&gt;&lt;year&gt;2021&lt;/year&gt;&lt;/dates&gt;&lt;pub-location&gt;United States&lt;/pub-location&gt;&lt;urls&gt;&lt;related-urls&gt;&lt;url&gt;http://ovidsp.ovid.com/ovidweb.cgi?T=JS&amp;amp;PAGE=reference&amp;amp;D=medl&amp;amp;NEWS=N&amp;amp;AN=34019707&lt;/url&gt;&lt;/related-urls&gt;&lt;/urls&gt;&lt;electronic-resource-num&gt;https://dx.doi.org/10.1111/jgs.17296&lt;/electronic-resource-num&gt;&lt;/record&gt;&lt;/Cite&gt;&lt;/EndNote&gt;</w:instrText>
            </w:r>
            <w:r>
              <w:rPr>
                <w:sz w:val="18"/>
                <w:szCs w:val="18"/>
              </w:rPr>
              <w:fldChar w:fldCharType="separate"/>
            </w:r>
            <w:r w:rsidR="00445383">
              <w:rPr>
                <w:noProof/>
                <w:sz w:val="18"/>
                <w:szCs w:val="18"/>
              </w:rPr>
              <w:t>(35)</w:t>
            </w:r>
            <w:r>
              <w:rPr>
                <w:sz w:val="18"/>
                <w:szCs w:val="18"/>
              </w:rPr>
              <w:fldChar w:fldCharType="end"/>
            </w:r>
          </w:p>
        </w:tc>
        <w:tc>
          <w:tcPr>
            <w:tcW w:w="992" w:type="dxa"/>
            <w:shd w:val="clear" w:color="auto" w:fill="auto"/>
          </w:tcPr>
          <w:p w14:paraId="796B274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1ECE7635"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719997B5"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01</w:t>
            </w:r>
          </w:p>
        </w:tc>
        <w:tc>
          <w:tcPr>
            <w:tcW w:w="1134" w:type="dxa"/>
            <w:shd w:val="clear" w:color="auto" w:fill="auto"/>
          </w:tcPr>
          <w:p w14:paraId="2C5DED6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A69123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1BED59C5"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3.6/12.9</w:t>
            </w:r>
          </w:p>
        </w:tc>
        <w:tc>
          <w:tcPr>
            <w:tcW w:w="827" w:type="dxa"/>
            <w:shd w:val="clear" w:color="auto" w:fill="auto"/>
          </w:tcPr>
          <w:p w14:paraId="7B99A976"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27.7</w:t>
            </w:r>
          </w:p>
        </w:tc>
        <w:tc>
          <w:tcPr>
            <w:tcW w:w="1280" w:type="dxa"/>
            <w:shd w:val="clear" w:color="auto" w:fill="auto"/>
          </w:tcPr>
          <w:p w14:paraId="51071E55"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for COVID-19’</w:t>
            </w:r>
          </w:p>
        </w:tc>
        <w:tc>
          <w:tcPr>
            <w:tcW w:w="1084" w:type="dxa"/>
            <w:shd w:val="clear" w:color="auto" w:fill="auto"/>
          </w:tcPr>
          <w:p w14:paraId="1923967F"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hospitalized for mild to moderate COVID</w:t>
            </w:r>
          </w:p>
        </w:tc>
        <w:tc>
          <w:tcPr>
            <w:tcW w:w="1432" w:type="dxa"/>
            <w:shd w:val="clear" w:color="auto" w:fill="auto"/>
          </w:tcPr>
          <w:p w14:paraId="05514408"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m post-hospital discharge</w:t>
            </w:r>
          </w:p>
        </w:tc>
        <w:tc>
          <w:tcPr>
            <w:tcW w:w="1860" w:type="dxa"/>
            <w:shd w:val="clear" w:color="auto" w:fill="auto"/>
          </w:tcPr>
          <w:p w14:paraId="19AB9BBC"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49.5</w:t>
            </w:r>
            <w:r w:rsidRPr="62A151E1">
              <w:rPr>
                <w:color w:val="000000" w:themeColor="text1"/>
                <w:sz w:val="18"/>
                <w:szCs w:val="18"/>
              </w:rPr>
              <w:t>%</w:t>
            </w:r>
          </w:p>
        </w:tc>
      </w:tr>
      <w:tr w:rsidR="00D47F80" w:rsidRPr="00882E7A" w14:paraId="0267BDC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89C8FD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9477329" w14:textId="1EE02500"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fr-FR"/>
              </w:rPr>
            </w:pPr>
            <w:r w:rsidRPr="00BB3EC3">
              <w:rPr>
                <w:sz w:val="18"/>
                <w:szCs w:val="18"/>
                <w:lang w:val="fr-FR"/>
              </w:rPr>
              <w:t>Diaz-Fuentes, G et al</w:t>
            </w:r>
            <w:r>
              <w:rPr>
                <w:sz w:val="18"/>
                <w:szCs w:val="18"/>
              </w:rPr>
              <w:fldChar w:fldCharType="begin"/>
            </w:r>
            <w:r w:rsidR="00445383">
              <w:rPr>
                <w:sz w:val="18"/>
                <w:szCs w:val="18"/>
              </w:rPr>
              <w:instrText xml:space="preserve"> ADDIN EN.CITE &lt;EndNote&gt;&lt;Cite&gt;&lt;Author&gt;Diaz-Fuentes&lt;/Author&gt;&lt;Year&gt;2021&lt;/Year&gt;&lt;RecNum&gt;29&lt;/RecNum&gt;&lt;DisplayText&gt;(36)&lt;/DisplayText&gt;&lt;record&gt;&lt;rec-number&gt;29&lt;/rec-number&gt;&lt;foreign-keys&gt;&lt;key app="EN" db-id="pvxd05p2yewfz6earpxxasf7rwds20fer50s" timestamp="1661434940" guid="10bff246-d7a1-4129-bbae-dd92faafa51d"&gt;29&lt;/key&gt;&lt;/foreign-keys&gt;&lt;ref-type name="Journal Article"&gt;17&lt;/ref-type&gt;&lt;contributors&gt;&lt;authors&gt;&lt;author&gt;Diaz-Fuentes, Gilda&lt;/author&gt;&lt;author&gt;Roa-Gomez, Gabriella&lt;/author&gt;&lt;author&gt;Reyes, Olga&lt;/author&gt;&lt;author&gt;Singhal, Ravish&lt;/author&gt;&lt;author&gt;Venkatram, Sindhaghatta&lt;/author&gt;&lt;/authors&gt;&lt;/contributors&gt;&lt;titles&gt;&lt;title&gt;Coronavirus Pneumonia: Outcomes and Characteristics of Patients in an Inner-City Area after 3 Months of Infection&lt;/title&gt;&lt;secondary-title&gt;Journal of clinical medicine&lt;/secondary-title&gt;&lt;/titles&gt;&lt;periodical&gt;&lt;full-title&gt;Journal of Clinical Medicine&lt;/full-title&gt;&lt;/periodical&gt;&lt;volume&gt;10&lt;/volume&gt;&lt;number&gt;15&lt;/number&gt;&lt;dates&gt;&lt;year&gt;2021&lt;/year&gt;&lt;/dates&gt;&lt;pub-location&gt;Switzerland&lt;/pub-location&gt;&lt;urls&gt;&lt;related-urls&gt;&lt;url&gt;http://ovidsp.ovid.com/ovidweb.cgi?T=JS&amp;amp;PAGE=reference&amp;amp;D=pmnm5&amp;amp;NEWS=N&amp;amp;AN=34362155&lt;/url&gt;&lt;/related-urls&gt;&lt;/urls&gt;&lt;electronic-resource-num&gt;https://dx.doi.org/10.3390/jcm10153368&lt;/electronic-resource-num&gt;&lt;/record&gt;&lt;/Cite&gt;&lt;/EndNote&gt;</w:instrText>
            </w:r>
            <w:r>
              <w:rPr>
                <w:sz w:val="18"/>
                <w:szCs w:val="18"/>
              </w:rPr>
              <w:fldChar w:fldCharType="separate"/>
            </w:r>
            <w:r w:rsidR="00445383" w:rsidRPr="00445383">
              <w:rPr>
                <w:noProof/>
                <w:sz w:val="18"/>
                <w:szCs w:val="18"/>
                <w:lang w:val="fr-FR"/>
              </w:rPr>
              <w:t>(36)</w:t>
            </w:r>
            <w:r>
              <w:rPr>
                <w:sz w:val="18"/>
                <w:szCs w:val="18"/>
              </w:rPr>
              <w:fldChar w:fldCharType="end"/>
            </w:r>
          </w:p>
        </w:tc>
        <w:tc>
          <w:tcPr>
            <w:tcW w:w="992" w:type="dxa"/>
            <w:shd w:val="clear" w:color="auto" w:fill="auto"/>
          </w:tcPr>
          <w:p w14:paraId="4519EB5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1560" w:type="dxa"/>
            <w:shd w:val="clear" w:color="auto" w:fill="auto"/>
          </w:tcPr>
          <w:p w14:paraId="0E668E20"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Retrospective cohort</w:t>
            </w:r>
          </w:p>
        </w:tc>
        <w:tc>
          <w:tcPr>
            <w:tcW w:w="1275" w:type="dxa"/>
            <w:shd w:val="clear" w:color="auto" w:fill="auto"/>
          </w:tcPr>
          <w:p w14:paraId="0F671E78"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11</w:t>
            </w:r>
          </w:p>
        </w:tc>
        <w:tc>
          <w:tcPr>
            <w:tcW w:w="1134" w:type="dxa"/>
            <w:shd w:val="clear" w:color="auto" w:fill="auto"/>
          </w:tcPr>
          <w:p w14:paraId="0208A7F5"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276" w:type="dxa"/>
            <w:shd w:val="clear" w:color="auto" w:fill="auto"/>
          </w:tcPr>
          <w:p w14:paraId="2120049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ospitalised </w:t>
            </w:r>
            <w:r>
              <w:rPr>
                <w:rFonts w:ascii="Calibri" w:hAnsi="Calibri" w:cs="Calibri"/>
                <w:color w:val="000000"/>
                <w:sz w:val="18"/>
                <w:szCs w:val="18"/>
              </w:rPr>
              <w:t>patients</w:t>
            </w:r>
            <w:r>
              <w:rPr>
                <w:sz w:val="18"/>
                <w:szCs w:val="18"/>
              </w:rPr>
              <w:t xml:space="preserve"> and non-hospitalised</w:t>
            </w:r>
          </w:p>
        </w:tc>
        <w:tc>
          <w:tcPr>
            <w:tcW w:w="1134" w:type="dxa"/>
            <w:shd w:val="clear" w:color="auto" w:fill="auto"/>
          </w:tcPr>
          <w:p w14:paraId="645E1E74"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13.9</w:t>
            </w:r>
          </w:p>
        </w:tc>
        <w:tc>
          <w:tcPr>
            <w:tcW w:w="827" w:type="dxa"/>
            <w:shd w:val="clear" w:color="auto" w:fill="auto"/>
          </w:tcPr>
          <w:p w14:paraId="09C33F0E"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3.1</w:t>
            </w:r>
          </w:p>
        </w:tc>
        <w:tc>
          <w:tcPr>
            <w:tcW w:w="1280" w:type="dxa"/>
            <w:shd w:val="clear" w:color="auto" w:fill="auto"/>
          </w:tcPr>
          <w:p w14:paraId="2256B9AE"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sitive nasal swab</w:t>
            </w:r>
          </w:p>
        </w:tc>
        <w:tc>
          <w:tcPr>
            <w:tcW w:w="1084" w:type="dxa"/>
            <w:shd w:val="clear" w:color="auto" w:fill="auto"/>
          </w:tcPr>
          <w:p w14:paraId="741E078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Mixed</w:t>
            </w:r>
          </w:p>
        </w:tc>
        <w:tc>
          <w:tcPr>
            <w:tcW w:w="1432" w:type="dxa"/>
            <w:shd w:val="clear" w:color="auto" w:fill="auto"/>
          </w:tcPr>
          <w:p w14:paraId="3F138C2D"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0462E">
              <w:rPr>
                <w:rFonts w:cstheme="minorHAnsi"/>
                <w:sz w:val="18"/>
                <w:szCs w:val="18"/>
              </w:rPr>
              <w:t>12 weeks post-infection</w:t>
            </w:r>
          </w:p>
        </w:tc>
        <w:tc>
          <w:tcPr>
            <w:tcW w:w="1860" w:type="dxa"/>
            <w:shd w:val="clear" w:color="auto" w:fill="auto"/>
          </w:tcPr>
          <w:p w14:paraId="6BF574C9"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79.</w:t>
            </w:r>
            <w:r>
              <w:rPr>
                <w:rFonts w:cstheme="minorHAnsi"/>
                <w:color w:val="000000"/>
                <w:sz w:val="18"/>
                <w:szCs w:val="18"/>
              </w:rPr>
              <w:t>3</w:t>
            </w:r>
            <w:r w:rsidRPr="62A151E1">
              <w:rPr>
                <w:color w:val="000000" w:themeColor="text1"/>
                <w:sz w:val="18"/>
                <w:szCs w:val="18"/>
              </w:rPr>
              <w:t>%</w:t>
            </w:r>
          </w:p>
        </w:tc>
      </w:tr>
      <w:tr w:rsidR="00D47F80" w:rsidRPr="00882E7A" w14:paraId="2AA2A62D"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25785D6"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2B641E6" w14:textId="626D19BD"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nl-NL"/>
              </w:rPr>
            </w:pPr>
            <w:r w:rsidRPr="00BB3EC3">
              <w:rPr>
                <w:sz w:val="18"/>
                <w:szCs w:val="18"/>
                <w:lang w:val="nl-NL"/>
              </w:rPr>
              <w:t>Domenech-Montoliu, S et al</w:t>
            </w:r>
            <w:r>
              <w:rPr>
                <w:sz w:val="18"/>
                <w:szCs w:val="18"/>
              </w:rPr>
              <w:fldChar w:fldCharType="begin">
                <w:fldData xml:space="preserve">PEVuZE5vdGU+PENpdGU+PEF1dGhvcj5Eb21lbmVjaC1Nb250b2xpdTwvQXV0aG9yPjxZZWFyPjIw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2b2x1bWU+MTg8L3ZvbHVtZT48
bnVtYmVyPjE5PC9udW1iZXI+PGRhdGVzPjx5ZWFyPjIwMjE8L3llYXI+PC9kYXRlcz48cHViLWxv
Y2F0aW9uPlN3aXR6ZXJsYW5kPC9wdWItbG9jYXRpb24+PHVybHM+PHJlbGF0ZWQtdXJscz48dXJs
Pmh0dHA6Ly9vdmlkc3Aub3ZpZC5jb20vb3ZpZHdlYi5jZ2k/VD1KUyZhbXA7UEFHRT1yZWZlcmVu
Y2UmYW1wO0Q9bWVkbCZhbXA7TkVXUz1OJmFtcDtBTj0zNDYzOTM0NDwvdXJsPjwvcmVsYXRlZC11
cmxzPjwvdXJscz48ZWxlY3Ryb25pYy1yZXNvdXJjZS1udW0+aHR0cHM6Ly9keC5kb2kub3JnLzEw
LjMzOTAvaWplcnBoMTgxOTEwMDM5PC9lbGVjdHJvbmljLXJlc291cmNlLW51bT48L3JlY29yZD48
L0NpdGU+PC9FbmROb3RlPn==
</w:fldData>
              </w:fldChar>
            </w:r>
            <w:r w:rsidR="00445383">
              <w:rPr>
                <w:sz w:val="18"/>
                <w:szCs w:val="18"/>
              </w:rPr>
              <w:instrText xml:space="preserve"> ADDIN EN.CITE </w:instrText>
            </w:r>
            <w:r w:rsidR="00445383">
              <w:rPr>
                <w:sz w:val="18"/>
                <w:szCs w:val="18"/>
              </w:rPr>
              <w:fldChar w:fldCharType="begin">
                <w:fldData xml:space="preserve">PEVuZE5vdGU+PENpdGU+PEF1dGhvcj5Eb21lbmVjaC1Nb250b2xpdTwvQXV0aG9yPjxZZWFyPjIw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2b2x1bWU+MTg8L3ZvbHVtZT48
bnVtYmVyPjE5PC9udW1iZXI+PGRhdGVzPjx5ZWFyPjIwMjE8L3llYXI+PC9kYXRlcz48cHViLWxv
Y2F0aW9uPlN3aXR6ZXJsYW5kPC9wdWItbG9jYXRpb24+PHVybHM+PHJlbGF0ZWQtdXJscz48dXJs
Pmh0dHA6Ly9vdmlkc3Aub3ZpZC5jb20vb3ZpZHdlYi5jZ2k/VD1KUyZhbXA7UEFHRT1yZWZlcmVu
Y2UmYW1wO0Q9bWVkbCZhbXA7TkVXUz1OJmFtcDtBTj0zNDYzOTM0NDwvdXJsPjwvcmVsYXRlZC11
cmxzPjwvdXJscz48ZWxlY3Ryb25pYy1yZXNvdXJjZS1udW0+aHR0cHM6Ly9keC5kb2kub3JnLzEw
LjMzOTAvaWplcnBoMTgxOTEwMDM5PC9lbGVjdHJvbmljLXJlc291cmNlLW51bT48L3JlY29yZD48
L0NpdGU+PC9FbmROb3RlPn==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sidRPr="00445383">
              <w:rPr>
                <w:noProof/>
                <w:sz w:val="18"/>
                <w:szCs w:val="18"/>
                <w:lang w:val="nl-NL"/>
              </w:rPr>
              <w:t>(37)</w:t>
            </w:r>
            <w:r>
              <w:rPr>
                <w:sz w:val="18"/>
                <w:szCs w:val="18"/>
              </w:rPr>
              <w:fldChar w:fldCharType="end"/>
            </w:r>
          </w:p>
        </w:tc>
        <w:tc>
          <w:tcPr>
            <w:tcW w:w="992" w:type="dxa"/>
            <w:shd w:val="clear" w:color="auto" w:fill="auto"/>
          </w:tcPr>
          <w:p w14:paraId="350B089F"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03567D1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280A10E9"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4</w:t>
            </w:r>
            <w:r w:rsidRPr="009F3161">
              <w:rPr>
                <w:rFonts w:ascii="Calibri" w:hAnsi="Calibri" w:cs="Calibri"/>
                <w:color w:val="000000"/>
                <w:sz w:val="18"/>
                <w:szCs w:val="18"/>
              </w:rPr>
              <w:t>8</w:t>
            </w:r>
            <w:r>
              <w:rPr>
                <w:rFonts w:ascii="Calibri" w:hAnsi="Calibri" w:cs="Calibri"/>
                <w:color w:val="000000"/>
                <w:sz w:val="18"/>
                <w:szCs w:val="18"/>
              </w:rPr>
              <w:t>3</w:t>
            </w:r>
          </w:p>
        </w:tc>
        <w:tc>
          <w:tcPr>
            <w:tcW w:w="1134" w:type="dxa"/>
            <w:shd w:val="clear" w:color="auto" w:fill="auto"/>
          </w:tcPr>
          <w:p w14:paraId="2537728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B32054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29024DC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2/17.1</w:t>
            </w:r>
          </w:p>
        </w:tc>
        <w:tc>
          <w:tcPr>
            <w:tcW w:w="827" w:type="dxa"/>
            <w:shd w:val="clear" w:color="auto" w:fill="auto"/>
          </w:tcPr>
          <w:p w14:paraId="586E162B"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2.1</w:t>
            </w:r>
          </w:p>
        </w:tc>
        <w:tc>
          <w:tcPr>
            <w:tcW w:w="1280" w:type="dxa"/>
            <w:shd w:val="clear" w:color="auto" w:fill="auto"/>
          </w:tcPr>
          <w:p w14:paraId="125551C8"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Laboratory</w:t>
            </w:r>
            <w:r w:rsidRPr="00F17B9F">
              <w:rPr>
                <w:rFonts w:ascii="Calibri" w:hAnsi="Calibri" w:cs="Calibri"/>
                <w:color w:val="000000"/>
                <w:sz w:val="18"/>
                <w:szCs w:val="18"/>
              </w:rPr>
              <w:t xml:space="preserve"> </w:t>
            </w:r>
            <w:r>
              <w:rPr>
                <w:rFonts w:ascii="Calibri" w:hAnsi="Calibri" w:cs="Calibri"/>
                <w:color w:val="000000"/>
                <w:sz w:val="18"/>
                <w:szCs w:val="18"/>
              </w:rPr>
              <w:t>confirmed</w:t>
            </w:r>
          </w:p>
        </w:tc>
        <w:tc>
          <w:tcPr>
            <w:tcW w:w="1084" w:type="dxa"/>
            <w:shd w:val="clear" w:color="auto" w:fill="auto"/>
          </w:tcPr>
          <w:p w14:paraId="6E2F172E"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1.2% asymptomatic</w:t>
            </w:r>
          </w:p>
        </w:tc>
        <w:tc>
          <w:tcPr>
            <w:tcW w:w="1432" w:type="dxa"/>
            <w:shd w:val="clear" w:color="auto" w:fill="auto"/>
          </w:tcPr>
          <w:p w14:paraId="1F994263" w14:textId="77777777" w:rsidR="004D3690" w:rsidRPr="00AA5599"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m post-infection</w:t>
            </w:r>
          </w:p>
        </w:tc>
        <w:tc>
          <w:tcPr>
            <w:tcW w:w="1860" w:type="dxa"/>
            <w:shd w:val="clear" w:color="auto" w:fill="auto"/>
          </w:tcPr>
          <w:p w14:paraId="5594A169"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3.4</w:t>
            </w:r>
            <w:r w:rsidRPr="62A151E1">
              <w:rPr>
                <w:color w:val="000000" w:themeColor="text1"/>
                <w:sz w:val="18"/>
                <w:szCs w:val="18"/>
              </w:rPr>
              <w:t>%</w:t>
            </w:r>
          </w:p>
        </w:tc>
      </w:tr>
      <w:tr w:rsidR="00D47F80" w:rsidRPr="00882E7A" w14:paraId="2121C1E8"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0CEA1D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22465EA" w14:textId="6EFCF006"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rol, N et al</w:t>
            </w:r>
            <w:r>
              <w:rPr>
                <w:sz w:val="18"/>
                <w:szCs w:val="18"/>
              </w:rPr>
              <w:fldChar w:fldCharType="begin"/>
            </w:r>
            <w:r w:rsidR="00445383">
              <w:rPr>
                <w:sz w:val="18"/>
                <w:szCs w:val="18"/>
              </w:rPr>
              <w:instrText xml:space="preserve"> ADDIN EN.CITE &lt;EndNote&gt;&lt;Cite&gt;&lt;Author&gt;Erol&lt;/Author&gt;&lt;Year&gt;2021&lt;/Year&gt;&lt;RecNum&gt;31&lt;/RecNum&gt;&lt;DisplayText&gt;(38)&lt;/DisplayText&gt;&lt;record&gt;&lt;rec-number&gt;31&lt;/rec-number&gt;&lt;foreign-keys&gt;&lt;key app="EN" db-id="pvxd05p2yewfz6earpxxasf7rwds20fer50s" timestamp="1661434940" guid="b7a7bf6c-5964-436b-8cbc-c3918172264a"&gt;31&lt;/key&gt;&lt;/foreign-keys&gt;&lt;ref-type name="Journal Article"&gt;17&lt;/ref-type&gt;&lt;contributors&gt;&lt;authors&gt;&lt;author&gt;Erol, N.&lt;/author&gt;&lt;author&gt;Alpinar, A.&lt;/author&gt;&lt;author&gt;Erol, C.&lt;/author&gt;&lt;author&gt;Sari, E.&lt;/author&gt;&lt;author&gt;Alkan, K.&lt;/author&gt;&lt;/authors&gt;&lt;/contributors&gt;&lt;titles&gt;&lt;title&gt;Intriguing New Faces Of Covid-19: persisting Clinical Symptoms And Cardiac Effects in Children&lt;/title&gt;&lt;secondary-title&gt;Cardiology in the young&lt;/secondary-title&gt;&lt;/titles&gt;&lt;periodical&gt;&lt;full-title&gt;Cardiology in the young&lt;/full-title&gt;&lt;/periodical&gt;&lt;pages&gt;1-27&lt;/pages&gt;&lt;dates&gt;&lt;year&gt;2021&lt;/year&gt;&lt;/dates&gt;&lt;accession-num&gt;18590026&lt;/accession-num&gt;&lt;urls&gt;&lt;related-urls&gt;&lt;url&gt;https://pubmed.ncbi.nlm.nih.gov/34407902&lt;/url&gt;&lt;/related-urls&gt;&lt;/urls&gt;&lt;electronic-resource-num&gt;10.1017/S1047951121003693&lt;/electronic-resource-num&gt;&lt;/record&gt;&lt;/Cite&gt;&lt;/EndNote&gt;</w:instrText>
            </w:r>
            <w:r>
              <w:rPr>
                <w:sz w:val="18"/>
                <w:szCs w:val="18"/>
              </w:rPr>
              <w:fldChar w:fldCharType="separate"/>
            </w:r>
            <w:r w:rsidR="00445383">
              <w:rPr>
                <w:noProof/>
                <w:sz w:val="18"/>
                <w:szCs w:val="18"/>
              </w:rPr>
              <w:t>(38)</w:t>
            </w:r>
            <w:r>
              <w:rPr>
                <w:sz w:val="18"/>
                <w:szCs w:val="18"/>
              </w:rPr>
              <w:fldChar w:fldCharType="end"/>
            </w:r>
          </w:p>
        </w:tc>
        <w:tc>
          <w:tcPr>
            <w:tcW w:w="992" w:type="dxa"/>
            <w:shd w:val="clear" w:color="auto" w:fill="auto"/>
          </w:tcPr>
          <w:p w14:paraId="5966988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1560" w:type="dxa"/>
            <w:shd w:val="clear" w:color="auto" w:fill="auto"/>
          </w:tcPr>
          <w:p w14:paraId="4FF72B32"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 xml:space="preserve">Cohort </w:t>
            </w:r>
          </w:p>
        </w:tc>
        <w:tc>
          <w:tcPr>
            <w:tcW w:w="1275" w:type="dxa"/>
            <w:shd w:val="clear" w:color="auto" w:fill="auto"/>
          </w:tcPr>
          <w:p w14:paraId="5840EC10"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121</w:t>
            </w:r>
          </w:p>
        </w:tc>
        <w:tc>
          <w:tcPr>
            <w:tcW w:w="1134" w:type="dxa"/>
            <w:shd w:val="clear" w:color="auto" w:fill="auto"/>
          </w:tcPr>
          <w:p w14:paraId="4DAD05EB"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95 randomly selected from non-COVID patients attending the ward</w:t>
            </w:r>
          </w:p>
        </w:tc>
        <w:tc>
          <w:tcPr>
            <w:tcW w:w="1276" w:type="dxa"/>
            <w:shd w:val="clear" w:color="auto" w:fill="auto"/>
          </w:tcPr>
          <w:p w14:paraId="01C8D5A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and non-hospitalised children</w:t>
            </w:r>
          </w:p>
        </w:tc>
        <w:tc>
          <w:tcPr>
            <w:tcW w:w="1134" w:type="dxa"/>
            <w:shd w:val="clear" w:color="auto" w:fill="auto"/>
          </w:tcPr>
          <w:p w14:paraId="10B81905" w14:textId="77777777" w:rsidR="004D3690" w:rsidRPr="00D21598" w:rsidRDefault="004D3690">
            <w:pP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16E">
              <w:rPr>
                <w:sz w:val="18"/>
                <w:szCs w:val="18"/>
              </w:rPr>
              <w:t>9.2 (10.9-17.9)</w:t>
            </w:r>
          </w:p>
        </w:tc>
        <w:tc>
          <w:tcPr>
            <w:tcW w:w="827" w:type="dxa"/>
            <w:shd w:val="clear" w:color="auto" w:fill="auto"/>
          </w:tcPr>
          <w:p w14:paraId="01A489A6"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6.2</w:t>
            </w:r>
          </w:p>
        </w:tc>
        <w:tc>
          <w:tcPr>
            <w:tcW w:w="1280" w:type="dxa"/>
            <w:shd w:val="clear" w:color="auto" w:fill="auto"/>
          </w:tcPr>
          <w:p w14:paraId="20414B9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w:t>
            </w:r>
            <w:r w:rsidRPr="00F17B9F">
              <w:rPr>
                <w:rFonts w:ascii="Calibri" w:hAnsi="Calibri" w:cs="Calibri"/>
                <w:color w:val="000000"/>
                <w:sz w:val="18"/>
                <w:szCs w:val="18"/>
              </w:rPr>
              <w:t>Tested positive</w:t>
            </w:r>
            <w:r>
              <w:rPr>
                <w:rFonts w:ascii="Calibri" w:hAnsi="Calibri" w:cs="Calibri"/>
                <w:color w:val="000000"/>
                <w:sz w:val="18"/>
                <w:szCs w:val="18"/>
              </w:rPr>
              <w:t>’</w:t>
            </w:r>
          </w:p>
        </w:tc>
        <w:tc>
          <w:tcPr>
            <w:tcW w:w="1084" w:type="dxa"/>
            <w:shd w:val="clear" w:color="auto" w:fill="auto"/>
          </w:tcPr>
          <w:p w14:paraId="03FDD918"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22.3% hospitalised</w:t>
            </w:r>
          </w:p>
        </w:tc>
        <w:tc>
          <w:tcPr>
            <w:tcW w:w="1432" w:type="dxa"/>
            <w:shd w:val="clear" w:color="auto" w:fill="auto"/>
          </w:tcPr>
          <w:p w14:paraId="3C7E28A7" w14:textId="77777777" w:rsidR="004D3690" w:rsidRPr="00F861E7"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861E7">
              <w:rPr>
                <w:rFonts w:cstheme="minorHAnsi"/>
                <w:color w:val="000000"/>
                <w:sz w:val="18"/>
                <w:szCs w:val="18"/>
              </w:rPr>
              <w:t>5.6m post-infection</w:t>
            </w:r>
          </w:p>
        </w:tc>
        <w:tc>
          <w:tcPr>
            <w:tcW w:w="1860" w:type="dxa"/>
            <w:shd w:val="clear" w:color="auto" w:fill="auto"/>
          </w:tcPr>
          <w:p w14:paraId="4EEA4FF8"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7.</w:t>
            </w:r>
            <w:r>
              <w:rPr>
                <w:rFonts w:cstheme="minorHAnsi"/>
                <w:color w:val="000000"/>
                <w:sz w:val="18"/>
                <w:szCs w:val="18"/>
              </w:rPr>
              <w:t>2</w:t>
            </w:r>
            <w:r w:rsidRPr="62A151E1">
              <w:rPr>
                <w:color w:val="000000" w:themeColor="text1"/>
                <w:sz w:val="18"/>
                <w:szCs w:val="18"/>
              </w:rPr>
              <w:t>%</w:t>
            </w:r>
          </w:p>
        </w:tc>
      </w:tr>
      <w:tr w:rsidR="00D47F80" w:rsidRPr="00882E7A" w14:paraId="152CBDA9"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AF0ADD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E4906CB" w14:textId="494AAD6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vans R, et al (PHOSP-COVID study) </w:t>
            </w:r>
            <w:r>
              <w:rPr>
                <w:sz w:val="18"/>
                <w:szCs w:val="18"/>
              </w:rPr>
              <w:fldChar w:fldCharType="begin">
                <w:fldData xml:space="preserve">PEVuZE5vdGU+PENpdGU+PEF1dGhvcj5FdmFuczwvQXV0aG9yPjxZZWFyPjIwMjI8L1llYXI+PFJl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</w:fldData>
              </w:fldChar>
            </w:r>
            <w:r w:rsidR="00445383">
              <w:rPr>
                <w:sz w:val="18"/>
                <w:szCs w:val="18"/>
              </w:rPr>
              <w:instrText xml:space="preserve"> ADDIN EN.CITE </w:instrText>
            </w:r>
            <w:r w:rsidR="00445383">
              <w:rPr>
                <w:sz w:val="18"/>
                <w:szCs w:val="18"/>
              </w:rPr>
              <w:fldChar w:fldCharType="begin">
                <w:fldData xml:space="preserve">PEVuZE5vdGU+PENpdGU+PEF1dGhvcj5FdmFuczwvQXV0aG9yPjxZZWFyPjIwMjI8L1llYXI+PFJl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39)</w:t>
            </w:r>
            <w:r>
              <w:rPr>
                <w:sz w:val="18"/>
                <w:szCs w:val="18"/>
              </w:rPr>
              <w:fldChar w:fldCharType="end"/>
            </w:r>
            <w:r>
              <w:rPr>
                <w:sz w:val="18"/>
                <w:szCs w:val="18"/>
              </w:rPr>
              <w:t xml:space="preserve"> </w:t>
            </w:r>
            <w:r w:rsidRPr="00604751">
              <w:rPr>
                <w:b/>
                <w:bCs/>
                <w:sz w:val="18"/>
                <w:szCs w:val="18"/>
              </w:rPr>
              <w:t>(</w:t>
            </w:r>
            <w:r w:rsidRPr="00604751">
              <w:rPr>
                <w:rFonts w:cstheme="minorHAnsi"/>
                <w:b/>
                <w:bCs/>
                <w:sz w:val="18"/>
                <w:szCs w:val="18"/>
              </w:rPr>
              <w:t>¥)</w:t>
            </w:r>
          </w:p>
        </w:tc>
        <w:tc>
          <w:tcPr>
            <w:tcW w:w="992" w:type="dxa"/>
            <w:shd w:val="clear" w:color="auto" w:fill="auto"/>
          </w:tcPr>
          <w:p w14:paraId="22964163"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1560" w:type="dxa"/>
            <w:shd w:val="clear" w:color="auto" w:fill="auto"/>
          </w:tcPr>
          <w:p w14:paraId="795729CF"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rospective l</w:t>
            </w:r>
            <w:r w:rsidRPr="00066430">
              <w:rPr>
                <w:rFonts w:ascii="Calibri" w:hAnsi="Calibri" w:cs="Calibri"/>
                <w:sz w:val="18"/>
                <w:szCs w:val="18"/>
              </w:rPr>
              <w:t>ongitudinal cohort</w:t>
            </w:r>
          </w:p>
        </w:tc>
        <w:tc>
          <w:tcPr>
            <w:tcW w:w="1275" w:type="dxa"/>
            <w:shd w:val="clear" w:color="auto" w:fill="auto"/>
          </w:tcPr>
          <w:p w14:paraId="1FEBE8E8"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p w14:paraId="3852C5C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804</w:t>
            </w:r>
          </w:p>
        </w:tc>
        <w:tc>
          <w:tcPr>
            <w:tcW w:w="1134" w:type="dxa"/>
            <w:shd w:val="clear" w:color="auto" w:fill="auto"/>
          </w:tcPr>
          <w:p w14:paraId="5A793CC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81E6D72"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2599A9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8.0/12.6</w:t>
            </w:r>
          </w:p>
        </w:tc>
        <w:tc>
          <w:tcPr>
            <w:tcW w:w="827" w:type="dxa"/>
            <w:shd w:val="clear" w:color="auto" w:fill="auto"/>
          </w:tcPr>
          <w:p w14:paraId="028D379B"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w:t>
            </w:r>
            <w:r>
              <w:rPr>
                <w:rFonts w:ascii="Calibri" w:hAnsi="Calibri" w:cs="Calibri"/>
                <w:color w:val="000000"/>
                <w:sz w:val="18"/>
                <w:szCs w:val="18"/>
              </w:rPr>
              <w:t>9.0</w:t>
            </w:r>
          </w:p>
        </w:tc>
        <w:tc>
          <w:tcPr>
            <w:tcW w:w="1280" w:type="dxa"/>
            <w:shd w:val="clear" w:color="auto" w:fill="auto"/>
          </w:tcPr>
          <w:p w14:paraId="7E9ADC1E"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PCR c</w:t>
            </w:r>
            <w:r w:rsidRPr="00F17B9F">
              <w:rPr>
                <w:rFonts w:ascii="Calibri" w:hAnsi="Calibri" w:cs="Calibri"/>
                <w:color w:val="000000"/>
                <w:sz w:val="18"/>
                <w:szCs w:val="18"/>
              </w:rPr>
              <w:t>onfirmed or clinician diagnosed</w:t>
            </w:r>
          </w:p>
        </w:tc>
        <w:tc>
          <w:tcPr>
            <w:tcW w:w="1084" w:type="dxa"/>
            <w:shd w:val="clear" w:color="auto" w:fill="auto"/>
          </w:tcPr>
          <w:p w14:paraId="15FB6E8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Mixed</w:t>
            </w:r>
          </w:p>
        </w:tc>
        <w:tc>
          <w:tcPr>
            <w:tcW w:w="1432" w:type="dxa"/>
            <w:shd w:val="clear" w:color="auto" w:fill="auto"/>
          </w:tcPr>
          <w:p w14:paraId="69CCE72B"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vertAlign w:val="superscript"/>
              </w:rPr>
            </w:pPr>
            <w:r>
              <w:rPr>
                <w:rFonts w:cstheme="minorHAnsi"/>
                <w:sz w:val="18"/>
                <w:szCs w:val="18"/>
              </w:rPr>
              <w:t>365</w:t>
            </w:r>
            <w:r w:rsidRPr="003300A0">
              <w:rPr>
                <w:rFonts w:cstheme="minorHAnsi"/>
                <w:sz w:val="18"/>
                <w:szCs w:val="18"/>
                <w:vertAlign w:val="superscript"/>
              </w:rPr>
              <w:t>f</w:t>
            </w:r>
          </w:p>
          <w:p w14:paraId="74CD558D" w14:textId="77777777" w:rsidR="004D3690" w:rsidRPr="001F7F88"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860" w:type="dxa"/>
            <w:shd w:val="clear" w:color="auto" w:fill="auto"/>
          </w:tcPr>
          <w:p w14:paraId="045808DF"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p w14:paraId="40591639"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48.8</w:t>
            </w:r>
            <w:r w:rsidRPr="62A151E1">
              <w:rPr>
                <w:color w:val="000000" w:themeColor="text1"/>
                <w:sz w:val="18"/>
                <w:szCs w:val="18"/>
              </w:rPr>
              <w:t>%</w:t>
            </w:r>
          </w:p>
        </w:tc>
      </w:tr>
      <w:tr w:rsidR="00D47F80" w:rsidRPr="00882E7A" w14:paraId="4E3D4B65"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38ACB0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E9CCEA0" w14:textId="64410315"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vans, R et al (PHOSP-COVID study)</w:t>
            </w:r>
            <w:r>
              <w:rPr>
                <w:sz w:val="18"/>
                <w:szCs w:val="18"/>
              </w:rPr>
              <w:fldChar w:fldCharType="begin">
                <w:fldData xml:space="preserve">PEVuZE5vdGU+PENpdGU+PEF1dGhvcj5FdmFuczwvQXV0aG9yPjxZZWFyPjIwMjE8L1llYXI+PFJl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=
</w:fldData>
              </w:fldChar>
            </w:r>
            <w:r w:rsidR="00445383">
              <w:rPr>
                <w:sz w:val="18"/>
                <w:szCs w:val="18"/>
              </w:rPr>
              <w:instrText xml:space="preserve"> ADDIN EN.CITE </w:instrText>
            </w:r>
            <w:r w:rsidR="00445383">
              <w:rPr>
                <w:sz w:val="18"/>
                <w:szCs w:val="18"/>
              </w:rPr>
              <w:fldChar w:fldCharType="begin">
                <w:fldData xml:space="preserve">PEVuZE5vdGU+PENpdGU+PEF1dGhvcj5FdmFuczwvQXV0aG9yPjxZZWFyPjIwMjE8L1llYXI+PFJl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=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40)</w:t>
            </w:r>
            <w:r>
              <w:rPr>
                <w:sz w:val="18"/>
                <w:szCs w:val="18"/>
              </w:rPr>
              <w:fldChar w:fldCharType="end"/>
            </w:r>
            <w:r>
              <w:rPr>
                <w:sz w:val="18"/>
                <w:szCs w:val="18"/>
              </w:rPr>
              <w:t xml:space="preserve"> </w:t>
            </w:r>
            <w:r w:rsidRPr="008828F4">
              <w:rPr>
                <w:b/>
                <w:bCs/>
                <w:sz w:val="18"/>
                <w:szCs w:val="18"/>
              </w:rPr>
              <w:t>(</w:t>
            </w:r>
            <w:r w:rsidRPr="008828F4">
              <w:rPr>
                <w:rFonts w:cstheme="minorHAnsi"/>
                <w:b/>
                <w:bCs/>
                <w:sz w:val="18"/>
                <w:szCs w:val="18"/>
              </w:rPr>
              <w:t>¥)</w:t>
            </w:r>
          </w:p>
        </w:tc>
        <w:tc>
          <w:tcPr>
            <w:tcW w:w="992" w:type="dxa"/>
            <w:shd w:val="clear" w:color="auto" w:fill="auto"/>
          </w:tcPr>
          <w:p w14:paraId="30AF913D"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1560" w:type="dxa"/>
            <w:shd w:val="clear" w:color="auto" w:fill="auto"/>
          </w:tcPr>
          <w:p w14:paraId="5A63A514"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longitudinal cohort</w:t>
            </w:r>
          </w:p>
        </w:tc>
        <w:tc>
          <w:tcPr>
            <w:tcW w:w="1275" w:type="dxa"/>
            <w:shd w:val="clear" w:color="auto" w:fill="auto"/>
          </w:tcPr>
          <w:p w14:paraId="3BC0DAE4"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077</w:t>
            </w:r>
          </w:p>
        </w:tc>
        <w:tc>
          <w:tcPr>
            <w:tcW w:w="1134" w:type="dxa"/>
            <w:shd w:val="clear" w:color="auto" w:fill="auto"/>
          </w:tcPr>
          <w:p w14:paraId="709A2282"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42AD294"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59DD739F"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7.9/13</w:t>
            </w:r>
          </w:p>
        </w:tc>
        <w:tc>
          <w:tcPr>
            <w:tcW w:w="827" w:type="dxa"/>
            <w:shd w:val="clear" w:color="auto" w:fill="auto"/>
          </w:tcPr>
          <w:p w14:paraId="1FA97E45"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5.7</w:t>
            </w:r>
          </w:p>
        </w:tc>
        <w:tc>
          <w:tcPr>
            <w:tcW w:w="1280" w:type="dxa"/>
            <w:shd w:val="clear" w:color="auto" w:fill="auto"/>
          </w:tcPr>
          <w:p w14:paraId="445DD8EF"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C</w:t>
            </w:r>
            <w:r w:rsidRPr="00F17B9F">
              <w:rPr>
                <w:rFonts w:ascii="Calibri" w:hAnsi="Calibri" w:cs="Calibri"/>
                <w:color w:val="000000"/>
                <w:sz w:val="18"/>
                <w:szCs w:val="18"/>
              </w:rPr>
              <w:t>onfirmed or clinician-diagnosed</w:t>
            </w:r>
          </w:p>
        </w:tc>
        <w:tc>
          <w:tcPr>
            <w:tcW w:w="1084" w:type="dxa"/>
            <w:shd w:val="clear" w:color="auto" w:fill="auto"/>
          </w:tcPr>
          <w:p w14:paraId="5F5827AF"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Mixed</w:t>
            </w:r>
          </w:p>
        </w:tc>
        <w:tc>
          <w:tcPr>
            <w:tcW w:w="1432" w:type="dxa"/>
            <w:shd w:val="clear" w:color="auto" w:fill="auto"/>
          </w:tcPr>
          <w:p w14:paraId="53F73CC4"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76</w:t>
            </w:r>
            <w:r w:rsidRPr="003300A0">
              <w:rPr>
                <w:rFonts w:cstheme="minorHAnsi"/>
                <w:color w:val="000000"/>
                <w:sz w:val="18"/>
                <w:szCs w:val="18"/>
                <w:vertAlign w:val="superscript"/>
              </w:rPr>
              <w:t>f</w:t>
            </w:r>
          </w:p>
        </w:tc>
        <w:tc>
          <w:tcPr>
            <w:tcW w:w="1860" w:type="dxa"/>
            <w:shd w:val="clear" w:color="auto" w:fill="auto"/>
          </w:tcPr>
          <w:p w14:paraId="4EE2FD06"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4AE089A9">
              <w:rPr>
                <w:color w:val="000000" w:themeColor="text1"/>
                <w:sz w:val="18"/>
                <w:szCs w:val="18"/>
              </w:rPr>
              <w:t>92.6</w:t>
            </w:r>
            <w:r w:rsidRPr="62A151E1">
              <w:rPr>
                <w:color w:val="000000" w:themeColor="text1"/>
                <w:sz w:val="18"/>
                <w:szCs w:val="18"/>
              </w:rPr>
              <w:t>%</w:t>
            </w:r>
          </w:p>
        </w:tc>
      </w:tr>
      <w:tr w:rsidR="00D47F80" w:rsidRPr="00882E7A" w14:paraId="2B743CD0"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3935F36"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7B86746" w14:textId="6929B71D" w:rsidR="004D3690" w:rsidRPr="002845B9" w:rsidRDefault="004D3690">
            <w:pPr>
              <w:cnfStyle w:val="000000000000" w:firstRow="0" w:lastRow="0" w:firstColumn="0" w:lastColumn="0" w:oddVBand="0" w:evenVBand="0" w:oddHBand="0" w:evenHBand="0" w:firstRowFirstColumn="0" w:firstRowLastColumn="0" w:lastRowFirstColumn="0" w:lastRowLastColumn="0"/>
              <w:rPr>
                <w:sz w:val="18"/>
                <w:szCs w:val="18"/>
                <w:lang w:val="fr-FR"/>
              </w:rPr>
            </w:pPr>
            <w:r w:rsidRPr="002845B9">
              <w:rPr>
                <w:sz w:val="18"/>
                <w:szCs w:val="18"/>
                <w:lang w:val="fr-FR"/>
              </w:rPr>
              <w:t>Fernandez-de-Las-Penas, C et al</w:t>
            </w:r>
            <w:r>
              <w:rPr>
                <w:sz w:val="18"/>
                <w:szCs w:val="18"/>
                <w:lang w:val="fr-FR"/>
              </w:rPr>
              <w:fldChar w:fldCharType="begin"/>
            </w:r>
            <w:r w:rsidR="00445383">
              <w:rPr>
                <w:sz w:val="18"/>
                <w:szCs w:val="18"/>
                <w:lang w:val="fr-FR"/>
              </w:rPr>
              <w:instrText xml:space="preserve"> ADDIN EN.CITE &lt;EndNote&gt;&lt;Cite&gt;&lt;Author&gt;Fernandez-de-Las-Penas&lt;/Author&gt;&lt;Year&gt;2021&lt;/Year&gt;&lt;RecNum&gt;34&lt;/RecNum&gt;&lt;DisplayText&gt;(43)&lt;/DisplayText&gt;&lt;record&gt;&lt;rec-number&gt;34&lt;/rec-number&gt;&lt;foreign-keys&gt;&lt;key app="EN" db-id="pvxd05p2yewfz6earpxxasf7rwds20fer50s" timestamp="1661434940" guid="edb80567-06a6-4008-8ad0-a97faf69cc9b"&gt;34&lt;/key&gt;&lt;/foreign-keys&gt;&lt;ref-type name="Journal Article"&gt;17&lt;/ref-type&gt;&lt;contributors&gt;&lt;authors&gt;&lt;author&gt;Fernandez-de-Las-Penas, C.&lt;/author&gt;&lt;author&gt;Palacios-Cena, D.&lt;/author&gt;&lt;author&gt;Gomez-Mayordomo, V.&lt;/author&gt;&lt;author&gt;Rodriuez-Jimenez, J.&lt;/author&gt;&lt;author&gt;Palacios-Cena, M.&lt;/author&gt;&lt;author&gt;Velasco-Arribas, M.&lt;/author&gt;&lt;author&gt;Guijarro, C.&lt;/author&gt;&lt;author&gt;de-la-Llave-Rincon, A. I.&lt;/author&gt;&lt;author&gt;Fuensalida-Novo, S.&lt;/author&gt;&lt;author&gt;Elvira-Martinez, C. M.&lt;/author&gt;&lt;author&gt;Cuadrado, M. L.&lt;/author&gt;&lt;author&gt;Arias-Navalon, J. A.&lt;/author&gt;&lt;author&gt;Florencio, L. L.&lt;/author&gt;&lt;author&gt;Ortega-Santiago, R.&lt;/author&gt;&lt;author&gt;Molina-Trigueros, L. J.&lt;/author&gt;&lt;author&gt;Sebastian-Viana, T.&lt;/author&gt;&lt;author&gt;Torres-Macho, J.&lt;/author&gt;&lt;author&gt;Canto-Diez, G.&lt;/author&gt;&lt;author&gt;Plaza-Canteli, S.&lt;/author&gt;&lt;author&gt;Cigaran-Mendez, M.&lt;/author&gt;&lt;author&gt;Ambite-Quesada, S.&lt;/author&gt;&lt;author&gt;Hernandez-Barrera, V.&lt;/author&gt;&lt;author&gt;Arias-Buria, J. L.&lt;/author&gt;&lt;author&gt;Arendt-Nielsen, L.&lt;/author&gt;&lt;/authors&gt;&lt;/contributors&gt;&lt;titles&gt;&lt;title&gt;Long-term post-COVID symptoms and associated risk factors in previously hospitalized patients: A multicenter study&lt;/title&gt;&lt;secondary-title&gt;Journal of Infection&lt;/secondary-title&gt;&lt;/titles&gt;&lt;periodical&gt;&lt;full-title&gt;Journal of Infection&lt;/full-title&gt;&lt;/periodical&gt;&lt;pages&gt;237-279&lt;/pages&gt;&lt;volume&gt;83&lt;/volume&gt;&lt;number&gt;2&lt;/number&gt;&lt;dates&gt;&lt;year&gt;2021&lt;/year&gt;&lt;/dates&gt;&lt;accession-num&gt;33984399&lt;/accession-num&gt;&lt;urls&gt;&lt;related-urls&gt;&lt;url&gt;https://ovidsp.ovid.com/ovidweb.cgi?T=JS&amp;amp;CSC=Y&amp;amp;NEWS=N&amp;amp;PAGE=fulltext&amp;amp;D=medl&amp;amp;AN=33984399&lt;/url&gt;&lt;/related-urls&gt;&lt;/urls&gt;&lt;electronic-resource-num&gt;https://dx.doi.org/10.1016/j.jinf.2021.04.036&lt;/electronic-resource-num&gt;&lt;/record&gt;&lt;/Cite&gt;&lt;/EndNote&gt;</w:instrText>
            </w:r>
            <w:r>
              <w:rPr>
                <w:sz w:val="18"/>
                <w:szCs w:val="18"/>
                <w:lang w:val="fr-FR"/>
              </w:rPr>
              <w:fldChar w:fldCharType="separate"/>
            </w:r>
            <w:r w:rsidR="00445383">
              <w:rPr>
                <w:noProof/>
                <w:sz w:val="18"/>
                <w:szCs w:val="18"/>
                <w:lang w:val="fr-FR"/>
              </w:rPr>
              <w:t>(43)</w:t>
            </w:r>
            <w:r>
              <w:rPr>
                <w:sz w:val="18"/>
                <w:szCs w:val="18"/>
                <w:lang w:val="fr-FR"/>
              </w:rPr>
              <w:fldChar w:fldCharType="end"/>
            </w:r>
            <w:r w:rsidRPr="002845B9">
              <w:rPr>
                <w:sz w:val="18"/>
                <w:szCs w:val="18"/>
                <w:lang w:val="fr-FR"/>
              </w:rPr>
              <w:t xml:space="preserve"> </w:t>
            </w:r>
            <w:r w:rsidRPr="002845B9">
              <w:rPr>
                <w:b/>
                <w:bCs/>
                <w:sz w:val="18"/>
                <w:szCs w:val="18"/>
                <w:lang w:val="fr-FR"/>
              </w:rPr>
              <w:t>(</w:t>
            </w:r>
            <w:r w:rsidRPr="002845B9">
              <w:rPr>
                <w:rFonts w:cstheme="minorHAnsi"/>
                <w:b/>
                <w:bCs/>
                <w:sz w:val="18"/>
                <w:szCs w:val="18"/>
                <w:lang w:val="fr-FR"/>
              </w:rPr>
              <w:t>∞)</w:t>
            </w:r>
          </w:p>
        </w:tc>
        <w:tc>
          <w:tcPr>
            <w:tcW w:w="992" w:type="dxa"/>
            <w:shd w:val="clear" w:color="auto" w:fill="auto"/>
          </w:tcPr>
          <w:p w14:paraId="485E94F0"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6F8490F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re observational</w:t>
            </w:r>
          </w:p>
        </w:tc>
        <w:tc>
          <w:tcPr>
            <w:tcW w:w="1275" w:type="dxa"/>
            <w:shd w:val="clear" w:color="auto" w:fill="auto"/>
          </w:tcPr>
          <w:p w14:paraId="4BBAC633"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42</w:t>
            </w:r>
          </w:p>
        </w:tc>
        <w:tc>
          <w:tcPr>
            <w:tcW w:w="1134" w:type="dxa"/>
            <w:shd w:val="clear" w:color="auto" w:fill="auto"/>
          </w:tcPr>
          <w:p w14:paraId="57526446"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EDDB1CA"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69FA5C7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17</w:t>
            </w:r>
          </w:p>
        </w:tc>
        <w:tc>
          <w:tcPr>
            <w:tcW w:w="827" w:type="dxa"/>
            <w:shd w:val="clear" w:color="auto" w:fill="auto"/>
          </w:tcPr>
          <w:p w14:paraId="44BAF38A"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7.5</w:t>
            </w:r>
          </w:p>
        </w:tc>
        <w:tc>
          <w:tcPr>
            <w:tcW w:w="1280" w:type="dxa"/>
            <w:shd w:val="clear" w:color="auto" w:fill="auto"/>
          </w:tcPr>
          <w:p w14:paraId="531DBD96"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36FF1622"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7% ICU</w:t>
            </w:r>
          </w:p>
        </w:tc>
        <w:tc>
          <w:tcPr>
            <w:tcW w:w="1432" w:type="dxa"/>
            <w:shd w:val="clear" w:color="auto" w:fill="auto"/>
          </w:tcPr>
          <w:p w14:paraId="7300ECB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10</w:t>
            </w:r>
            <w:r w:rsidRPr="003300A0">
              <w:rPr>
                <w:rFonts w:cstheme="minorHAnsi"/>
                <w:color w:val="000000"/>
                <w:sz w:val="18"/>
                <w:szCs w:val="18"/>
                <w:vertAlign w:val="superscript"/>
              </w:rPr>
              <w:t>e</w:t>
            </w:r>
          </w:p>
        </w:tc>
        <w:tc>
          <w:tcPr>
            <w:tcW w:w="1860" w:type="dxa"/>
            <w:shd w:val="clear" w:color="auto" w:fill="auto"/>
          </w:tcPr>
          <w:p w14:paraId="05871F6D"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81.4</w:t>
            </w:r>
            <w:r w:rsidRPr="62A151E1">
              <w:rPr>
                <w:color w:val="000000" w:themeColor="text1"/>
                <w:sz w:val="18"/>
                <w:szCs w:val="18"/>
              </w:rPr>
              <w:t>%</w:t>
            </w:r>
          </w:p>
        </w:tc>
      </w:tr>
      <w:tr w:rsidR="00D47F80" w:rsidRPr="00882E7A" w14:paraId="5B09719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D84CB3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A756ABA" w14:textId="2D4A29FF" w:rsidR="004D3690" w:rsidRPr="002845B9" w:rsidRDefault="004D3690">
            <w:pPr>
              <w:cnfStyle w:val="000000100000" w:firstRow="0" w:lastRow="0" w:firstColumn="0" w:lastColumn="0" w:oddVBand="0" w:evenVBand="0" w:oddHBand="1" w:evenHBand="0" w:firstRowFirstColumn="0" w:firstRowLastColumn="0" w:lastRowFirstColumn="0" w:lastRowLastColumn="0"/>
              <w:rPr>
                <w:sz w:val="18"/>
                <w:szCs w:val="18"/>
                <w:lang w:val="fr-FR"/>
              </w:rPr>
            </w:pPr>
            <w:r w:rsidRPr="002845B9">
              <w:rPr>
                <w:sz w:val="18"/>
                <w:szCs w:val="18"/>
                <w:lang w:val="fr-FR"/>
              </w:rPr>
              <w:t>Fernandez-de-Las-Penas, C et al</w:t>
            </w:r>
            <w:r>
              <w:rPr>
                <w:sz w:val="18"/>
                <w:szCs w:val="18"/>
                <w:lang w:val="fr-FR"/>
              </w:rPr>
              <w:fldChar w:fldCharType="begin"/>
            </w:r>
            <w:r w:rsidR="00445383">
              <w:rPr>
                <w:sz w:val="18"/>
                <w:szCs w:val="18"/>
                <w:lang w:val="fr-FR"/>
              </w:rPr>
              <w:instrText xml:space="preserve"> ADDIN EN.CITE &lt;EndNote&gt;&lt;Cite&gt;&lt;Author&gt;Fernandez-de-Las-Penas&lt;/Author&gt;&lt;Year&gt;2021&lt;/Year&gt;&lt;RecNum&gt;32&lt;/RecNum&gt;&lt;DisplayText&gt;(41)&lt;/DisplayText&gt;&lt;record&gt;&lt;rec-number&gt;32&lt;/rec-number&gt;&lt;foreign-keys&gt;&lt;key app="EN" db-id="pvxd05p2yewfz6earpxxasf7rwds20fer50s" timestamp="1661434940" guid="75169f90-9021-4771-999d-051f2b417fa8"&gt;32&lt;/key&gt;&lt;/foreign-keys&gt;&lt;ref-type name="Journal Article"&gt;17&lt;/ref-type&gt;&lt;contributors&gt;&lt;authors&gt;&lt;author&gt;Fernandez-de-Las-Penas, Cesar&lt;/author&gt;&lt;author&gt;Gomez-Mayordomo, Victor&lt;/author&gt;&lt;author&gt;de-la-Llave-Rincon, Ana I.&lt;/author&gt;&lt;author&gt;Palacios-Cena, Maria&lt;/author&gt;&lt;author&gt;Rodriguez-Jimenez, Jorge&lt;/author&gt;&lt;author&gt;Florencio, Lidiane L.&lt;/author&gt;&lt;author&gt;Velasco-Arribas, Maria&lt;/author&gt;&lt;author&gt;Fuensalida-Novo, Stella&lt;/author&gt;&lt;author&gt;Cigaran-Mendez, Margarita&lt;/author&gt;&lt;author&gt;Ambite-Quesada, Silvia&lt;/author&gt;&lt;author&gt;Guijarro, Carlos&lt;/author&gt;&lt;author&gt;Cuadrado, Maria L.&lt;/author&gt;&lt;author&gt;Arias-Navalon, Jose A.&lt;/author&gt;&lt;author&gt;Ortega-Santiago, Ricardo&lt;/author&gt;&lt;author&gt;Elvira-Martinez, Carlos M.&lt;/author&gt;&lt;author&gt;Molina-Trigueros, Luis J.&lt;/author&gt;&lt;author&gt;Torres-Macho, Juan&lt;/author&gt;&lt;author&gt;Sebastian-Viana, Tomas&lt;/author&gt;&lt;author&gt;Canto-Diez, M. Gabriela&lt;/author&gt;&lt;author&gt;Hernandez-Barrera, Valentin&lt;/author&gt;&lt;author&gt;Palacios-Cena, Domingo&lt;/author&gt;&lt;/authors&gt;&lt;/contributors&gt;&lt;titles&gt;&lt;title&gt;Anxiety, depression and poor sleep quality as long-term post-COVID sequelae in previously hospitalized patients: A multicenter study&lt;/title&gt;&lt;secondary-title&gt;The Journal of infection&lt;/secondary-title&gt;&lt;/titles&gt;&lt;periodical&gt;&lt;full-title&gt;The Journal of infection&lt;/full-title&gt;&lt;/periodical&gt;&lt;pages&gt;496-522&lt;/pages&gt;&lt;volume&gt;83&lt;/volume&gt;&lt;number&gt;4&lt;/number&gt;&lt;dates&gt;&lt;year&gt;2021&lt;/year&gt;&lt;/dates&gt;&lt;pub-location&gt;England&lt;/pub-location&gt;&lt;urls&gt;&lt;related-urls&gt;&lt;url&gt;http://ovidsp.ovid.com/ovidweb.cgi?T=JS&amp;amp;PAGE=reference&amp;amp;D=medl&amp;amp;NEWS=N&amp;amp;AN=34192525&lt;/url&gt;&lt;/related-urls&gt;&lt;/urls&gt;&lt;electronic-resource-num&gt;https://dx.doi.org/10.1016/j.jinf.2021.06.022&lt;/electronic-resource-num&gt;&lt;/record&gt;&lt;/Cite&gt;&lt;/EndNote&gt;</w:instrText>
            </w:r>
            <w:r>
              <w:rPr>
                <w:sz w:val="18"/>
                <w:szCs w:val="18"/>
                <w:lang w:val="fr-FR"/>
              </w:rPr>
              <w:fldChar w:fldCharType="separate"/>
            </w:r>
            <w:r w:rsidR="00445383">
              <w:rPr>
                <w:noProof/>
                <w:sz w:val="18"/>
                <w:szCs w:val="18"/>
                <w:lang w:val="fr-FR"/>
              </w:rPr>
              <w:t>(41)</w:t>
            </w:r>
            <w:r>
              <w:rPr>
                <w:sz w:val="18"/>
                <w:szCs w:val="18"/>
                <w:lang w:val="fr-FR"/>
              </w:rPr>
              <w:fldChar w:fldCharType="end"/>
            </w:r>
            <w:r w:rsidRPr="002845B9">
              <w:rPr>
                <w:sz w:val="18"/>
                <w:szCs w:val="18"/>
                <w:lang w:val="fr-FR"/>
              </w:rPr>
              <w:t xml:space="preserve"> </w:t>
            </w:r>
            <w:r w:rsidRPr="002845B9">
              <w:rPr>
                <w:b/>
                <w:bCs/>
                <w:sz w:val="18"/>
                <w:szCs w:val="18"/>
                <w:lang w:val="fr-FR"/>
              </w:rPr>
              <w:t>(</w:t>
            </w:r>
            <w:r w:rsidRPr="002845B9">
              <w:rPr>
                <w:rFonts w:cstheme="minorHAnsi"/>
                <w:b/>
                <w:bCs/>
                <w:sz w:val="18"/>
                <w:szCs w:val="18"/>
                <w:lang w:val="fr-FR"/>
              </w:rPr>
              <w:t>∞)</w:t>
            </w:r>
          </w:p>
        </w:tc>
        <w:tc>
          <w:tcPr>
            <w:tcW w:w="992" w:type="dxa"/>
            <w:shd w:val="clear" w:color="auto" w:fill="auto"/>
          </w:tcPr>
          <w:p w14:paraId="358C48B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1560" w:type="dxa"/>
            <w:shd w:val="clear" w:color="auto" w:fill="auto"/>
          </w:tcPr>
          <w:p w14:paraId="61CFA5CB"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re observational</w:t>
            </w:r>
          </w:p>
        </w:tc>
        <w:tc>
          <w:tcPr>
            <w:tcW w:w="1275" w:type="dxa"/>
            <w:shd w:val="clear" w:color="auto" w:fill="auto"/>
          </w:tcPr>
          <w:p w14:paraId="761857DA"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142</w:t>
            </w:r>
          </w:p>
        </w:tc>
        <w:tc>
          <w:tcPr>
            <w:tcW w:w="1134" w:type="dxa"/>
            <w:shd w:val="clear" w:color="auto" w:fill="auto"/>
          </w:tcPr>
          <w:p w14:paraId="1EEF30B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92DCE4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D4E564D"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17</w:t>
            </w:r>
          </w:p>
        </w:tc>
        <w:tc>
          <w:tcPr>
            <w:tcW w:w="827" w:type="dxa"/>
            <w:shd w:val="clear" w:color="auto" w:fill="auto"/>
          </w:tcPr>
          <w:p w14:paraId="515194C6"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7.4</w:t>
            </w:r>
          </w:p>
        </w:tc>
        <w:tc>
          <w:tcPr>
            <w:tcW w:w="1280" w:type="dxa"/>
            <w:shd w:val="clear" w:color="auto" w:fill="auto"/>
          </w:tcPr>
          <w:p w14:paraId="41C550B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49B7303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7% ICU</w:t>
            </w:r>
          </w:p>
        </w:tc>
        <w:tc>
          <w:tcPr>
            <w:tcW w:w="1432" w:type="dxa"/>
            <w:shd w:val="clear" w:color="auto" w:fill="auto"/>
          </w:tcPr>
          <w:p w14:paraId="13C16162"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10</w:t>
            </w:r>
            <w:r w:rsidRPr="003300A0">
              <w:rPr>
                <w:rFonts w:cstheme="minorHAnsi"/>
                <w:color w:val="000000"/>
                <w:sz w:val="18"/>
                <w:szCs w:val="18"/>
                <w:vertAlign w:val="superscript"/>
              </w:rPr>
              <w:t>e</w:t>
            </w:r>
          </w:p>
        </w:tc>
        <w:tc>
          <w:tcPr>
            <w:tcW w:w="1860" w:type="dxa"/>
            <w:shd w:val="clear" w:color="auto" w:fill="auto"/>
          </w:tcPr>
          <w:p w14:paraId="7CC1B74D"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9.6</w:t>
            </w:r>
            <w:r w:rsidRPr="62A151E1">
              <w:rPr>
                <w:color w:val="000000" w:themeColor="text1"/>
                <w:sz w:val="18"/>
                <w:szCs w:val="18"/>
              </w:rPr>
              <w:t>%</w:t>
            </w:r>
          </w:p>
        </w:tc>
      </w:tr>
      <w:tr w:rsidR="00D47F80" w:rsidRPr="00882E7A" w14:paraId="0094194B"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93A3AA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9EA1AD9" w14:textId="629FBF41" w:rsidR="004D3690" w:rsidRPr="00065DF0" w:rsidRDefault="004D3690">
            <w:pPr>
              <w:cnfStyle w:val="000000000000" w:firstRow="0" w:lastRow="0" w:firstColumn="0" w:lastColumn="0" w:oddVBand="0" w:evenVBand="0" w:oddHBand="0" w:evenHBand="0" w:firstRowFirstColumn="0" w:firstRowLastColumn="0" w:lastRowFirstColumn="0" w:lastRowLastColumn="0"/>
              <w:rPr>
                <w:sz w:val="18"/>
                <w:szCs w:val="18"/>
                <w:lang w:val="fr-FR"/>
              </w:rPr>
            </w:pPr>
            <w:r w:rsidRPr="00065DF0">
              <w:rPr>
                <w:sz w:val="18"/>
                <w:szCs w:val="18"/>
                <w:lang w:val="fr-FR"/>
              </w:rPr>
              <w:t>Fernandez-de-Las-Penas, C et al</w:t>
            </w:r>
            <w:r>
              <w:rPr>
                <w:sz w:val="18"/>
                <w:szCs w:val="18"/>
                <w:lang w:val="fr-FR"/>
              </w:rPr>
              <w:fldChar w:fldCharType="begin"/>
            </w:r>
            <w:r w:rsidR="00445383">
              <w:rPr>
                <w:sz w:val="18"/>
                <w:szCs w:val="18"/>
                <w:lang w:val="fr-FR"/>
              </w:rPr>
              <w:instrText xml:space="preserve"> ADDIN EN.CITE &lt;EndNote&gt;&lt;Cite&gt;&lt;Author&gt;Fernandez-de-Las-Penas&lt;/Author&gt;&lt;Year&gt;2021&lt;/Year&gt;&lt;RecNum&gt;33&lt;/RecNum&gt;&lt;DisplayText&gt;(42)&lt;/DisplayText&gt;&lt;record&gt;&lt;rec-number&gt;33&lt;/rec-number&gt;&lt;foreign-keys&gt;&lt;key app="EN" db-id="pvxd05p2yewfz6earpxxasf7rwds20fer50s" timestamp="1661434940" guid="10d2ce68-86b2-4f4a-9014-c5c9a2ca9ea5"&gt;33&lt;/key&gt;&lt;/foreign-keys&gt;&lt;ref-type name="Journal Article"&gt;17&lt;/ref-type&gt;&lt;contributors&gt;&lt;authors&gt;&lt;author&gt;Fernandez-de-Las-Penas, Cesar&lt;/author&gt;&lt;author&gt;Guijarro, Carlos&lt;/author&gt;&lt;author&gt;Plaza-Canteli, Susana&lt;/author&gt;&lt;author&gt;Hernandez-Barrera, Valentin&lt;/author&gt;&lt;author&gt;Torres-Macho, Juan&lt;/author&gt;&lt;/authors&gt;&lt;/contributors&gt;&lt;titles&gt;&lt;title&gt;Prevalence of Post-COVID-19 Cough One Year After SARS-CoV-2 Infection: A Multicenter Study&lt;/title&gt;&lt;secondary-title&gt;Lung&lt;/secondary-title&gt;&lt;/titles&gt;&lt;periodical&gt;&lt;full-title&gt;Lung&lt;/full-title&gt;&lt;/periodical&gt;&lt;pages&gt;249-253&lt;/pages&gt;&lt;volume&gt;199&lt;/volume&gt;&lt;number&gt;3&lt;/number&gt;&lt;dates&gt;&lt;year&gt;2021&lt;/year&gt;&lt;/dates&gt;&lt;pub-location&gt;United States&lt;/pub-location&gt;&lt;urls&gt;&lt;related-urls&gt;&lt;url&gt;http://ovidsp.ovid.com/ovidweb.cgi?T=JS&amp;amp;PAGE=reference&amp;amp;D=med18&amp;amp;NEWS=N&amp;amp;AN=33993321&lt;/url&gt;&lt;/related-urls&gt;&lt;/urls&gt;&lt;electronic-resource-num&gt;https://dx.doi.org/10.1007/s00408-021-00450-w&lt;/electronic-resource-num&gt;&lt;/record&gt;&lt;/Cite&gt;&lt;/EndNote&gt;</w:instrText>
            </w:r>
            <w:r>
              <w:rPr>
                <w:sz w:val="18"/>
                <w:szCs w:val="18"/>
                <w:lang w:val="fr-FR"/>
              </w:rPr>
              <w:fldChar w:fldCharType="separate"/>
            </w:r>
            <w:r w:rsidR="00445383">
              <w:rPr>
                <w:noProof/>
                <w:sz w:val="18"/>
                <w:szCs w:val="18"/>
                <w:lang w:val="fr-FR"/>
              </w:rPr>
              <w:t>(42)</w:t>
            </w:r>
            <w:r>
              <w:rPr>
                <w:sz w:val="18"/>
                <w:szCs w:val="18"/>
                <w:lang w:val="fr-FR"/>
              </w:rPr>
              <w:fldChar w:fldCharType="end"/>
            </w:r>
            <w:r w:rsidRPr="00065DF0">
              <w:rPr>
                <w:sz w:val="18"/>
                <w:szCs w:val="18"/>
                <w:lang w:val="fr-FR"/>
              </w:rPr>
              <w:t xml:space="preserve"> </w:t>
            </w:r>
            <w:r w:rsidRPr="00065DF0">
              <w:rPr>
                <w:b/>
                <w:bCs/>
                <w:sz w:val="18"/>
                <w:szCs w:val="18"/>
                <w:lang w:val="fr-FR"/>
              </w:rPr>
              <w:t>(</w:t>
            </w:r>
            <w:r w:rsidRPr="00065DF0">
              <w:rPr>
                <w:rFonts w:cstheme="minorHAnsi"/>
                <w:b/>
                <w:bCs/>
                <w:sz w:val="18"/>
                <w:szCs w:val="18"/>
                <w:lang w:val="fr-FR"/>
              </w:rPr>
              <w:t>∞)</w:t>
            </w:r>
          </w:p>
        </w:tc>
        <w:tc>
          <w:tcPr>
            <w:tcW w:w="992" w:type="dxa"/>
            <w:shd w:val="clear" w:color="auto" w:fill="auto"/>
          </w:tcPr>
          <w:p w14:paraId="5514D76A"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1B98DC85"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Multi-centre cohort</w:t>
            </w:r>
          </w:p>
        </w:tc>
        <w:tc>
          <w:tcPr>
            <w:tcW w:w="1275" w:type="dxa"/>
            <w:shd w:val="clear" w:color="auto" w:fill="auto"/>
          </w:tcPr>
          <w:p w14:paraId="52509A14"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950</w:t>
            </w:r>
          </w:p>
        </w:tc>
        <w:tc>
          <w:tcPr>
            <w:tcW w:w="1134" w:type="dxa"/>
            <w:shd w:val="clear" w:color="auto" w:fill="auto"/>
          </w:tcPr>
          <w:p w14:paraId="7933E13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6539654"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5FBAF9E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16</w:t>
            </w:r>
          </w:p>
        </w:tc>
        <w:tc>
          <w:tcPr>
            <w:tcW w:w="827" w:type="dxa"/>
            <w:shd w:val="clear" w:color="auto" w:fill="auto"/>
          </w:tcPr>
          <w:p w14:paraId="231196D1"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6.9</w:t>
            </w:r>
          </w:p>
        </w:tc>
        <w:tc>
          <w:tcPr>
            <w:tcW w:w="1280" w:type="dxa"/>
            <w:shd w:val="clear" w:color="auto" w:fill="auto"/>
          </w:tcPr>
          <w:p w14:paraId="74D3947B"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73F43A9A"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6.6% ICU</w:t>
            </w:r>
          </w:p>
        </w:tc>
        <w:tc>
          <w:tcPr>
            <w:tcW w:w="1432" w:type="dxa"/>
            <w:shd w:val="clear" w:color="auto" w:fill="auto"/>
          </w:tcPr>
          <w:p w14:paraId="7B7912F6"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40</w:t>
            </w:r>
            <w:r w:rsidRPr="003300A0">
              <w:rPr>
                <w:rFonts w:cstheme="minorHAnsi"/>
                <w:sz w:val="18"/>
                <w:szCs w:val="18"/>
                <w:vertAlign w:val="superscript"/>
              </w:rPr>
              <w:t>e</w:t>
            </w:r>
          </w:p>
        </w:tc>
        <w:tc>
          <w:tcPr>
            <w:tcW w:w="1860" w:type="dxa"/>
            <w:shd w:val="clear" w:color="auto" w:fill="auto"/>
          </w:tcPr>
          <w:p w14:paraId="6ED972A8"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81.2</w:t>
            </w:r>
            <w:r w:rsidRPr="62A151E1">
              <w:rPr>
                <w:color w:val="000000" w:themeColor="text1"/>
                <w:sz w:val="18"/>
                <w:szCs w:val="18"/>
              </w:rPr>
              <w:t>%</w:t>
            </w:r>
          </w:p>
        </w:tc>
      </w:tr>
      <w:tr w:rsidR="00D47F80" w:rsidRPr="00882E7A" w14:paraId="7705CC15"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0A3C04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513F938" w14:textId="00CD0CC0"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fr-FR"/>
              </w:rPr>
            </w:pPr>
            <w:r w:rsidRPr="00BB3EC3">
              <w:rPr>
                <w:sz w:val="18"/>
                <w:szCs w:val="18"/>
                <w:lang w:val="fr-FR"/>
              </w:rPr>
              <w:t>Frija-Masson, J et al</w:t>
            </w:r>
            <w:r>
              <w:rPr>
                <w:sz w:val="18"/>
                <w:szCs w:val="18"/>
              </w:rPr>
              <w:fldChar w:fldCharType="begin"/>
            </w:r>
            <w:r w:rsidR="00445383">
              <w:rPr>
                <w:sz w:val="18"/>
                <w:szCs w:val="18"/>
              </w:rPr>
              <w:instrText xml:space="preserve"> ADDIN EN.CITE &lt;EndNote&gt;&lt;Cite&gt;&lt;Author&gt;Frija-Masson&lt;/Author&gt;&lt;Year&gt;2021&lt;/Year&gt;&lt;RecNum&gt;35&lt;/RecNum&gt;&lt;DisplayText&gt;(44)&lt;/DisplayText&gt;&lt;record&gt;&lt;rec-number&gt;35&lt;/rec-number&gt;&lt;foreign-keys&gt;&lt;key app="EN" db-id="pvxd05p2yewfz6earpxxasf7rwds20fer50s" timestamp="1661434940" guid="eb20baed-3bc8-49f7-802b-abb5af4120f9"&gt;35&lt;/key&gt;&lt;/foreign-keys&gt;&lt;ref-type name="Journal Article"&gt;17&lt;/ref-type&gt;&lt;contributors&gt;&lt;authors&gt;&lt;author&gt;Frija-Masson, J.&lt;/author&gt;&lt;author&gt;Debray, M. P.&lt;/author&gt;&lt;author&gt;Boussouar, S.&lt;/author&gt;&lt;author&gt;Khalil, A.&lt;/author&gt;&lt;author&gt;Bancal, C.&lt;/author&gt;&lt;author&gt;Motiejunaite, J.&lt;/author&gt;&lt;author&gt;Galarza-Jimenez, M. A.&lt;/author&gt;&lt;author&gt;Benzaquen, H.&lt;/author&gt;&lt;author&gt;Penaud, D.&lt;/author&gt;&lt;author&gt;Laveneziana, P.&lt;/author&gt;&lt;author&gt;Malrin, R.&lt;/author&gt;&lt;author&gt;Redheuil, A.&lt;/author&gt;&lt;author&gt;Donciu, V.&lt;/author&gt;&lt;author&gt;Lucidarme, O.&lt;/author&gt;&lt;author&gt;Taille, C.&lt;/author&gt;&lt;author&gt;Guerder, A.&lt;/author&gt;&lt;author&gt;Arnoult, F.&lt;/author&gt;&lt;author&gt;Vidal-Petiot, E.&lt;/author&gt;&lt;author&gt;Flamant, M.&lt;/author&gt;&lt;author&gt;Similowski, T.&lt;/author&gt;&lt;author&gt;Morelot-Panzini, C.&lt;/author&gt;&lt;author&gt;Faure, M.&lt;/author&gt;&lt;author&gt;Lescure, F. X.&lt;/author&gt;&lt;author&gt;Straus, C.&lt;/author&gt;&lt;author&gt;d&amp;apos;Ortho, M. P.&lt;/author&gt;&lt;author&gt;Gonzalez-Bermejo, J.&lt;/author&gt;&lt;/authors&gt;&lt;/contributors&gt;&lt;titles&gt;&lt;title&gt;Residual ground glass opacities three months after Covid-19 pneumonia correlate to alteration of respiratory function: The post Covid M3 study&lt;/title&gt;&lt;secondary-title&gt;Respiratory Medicine&lt;/secondary-title&gt;&lt;/titles&gt;&lt;periodical&gt;&lt;full-title&gt;Respiratory Medicine&lt;/full-title&gt;&lt;/periodical&gt;&lt;pages&gt;106435&lt;/pages&gt;&lt;volume&gt;184&lt;/volume&gt;&lt;dates&gt;&lt;year&gt;2021&lt;/year&gt;&lt;/dates&gt;&lt;accession-num&gt;34020126&lt;/accession-num&gt;&lt;urls&gt;&lt;related-urls&gt;&lt;url&gt;https://ovidsp.ovid.com/ovidweb.cgi?T=JS&amp;amp;CSC=Y&amp;amp;NEWS=N&amp;amp;PAGE=fulltext&amp;amp;D=medl&amp;amp;AN=34020126&lt;/url&gt;&lt;/related-urls&gt;&lt;/urls&gt;&lt;electronic-resource-num&gt;https://dx.doi.org/10.1016/j.rmed.2021.106435&lt;/electronic-resource-num&gt;&lt;/record&gt;&lt;/Cite&gt;&lt;/EndNote&gt;</w:instrText>
            </w:r>
            <w:r>
              <w:rPr>
                <w:sz w:val="18"/>
                <w:szCs w:val="18"/>
              </w:rPr>
              <w:fldChar w:fldCharType="separate"/>
            </w:r>
            <w:r w:rsidR="00445383" w:rsidRPr="00445383">
              <w:rPr>
                <w:noProof/>
                <w:sz w:val="18"/>
                <w:szCs w:val="18"/>
                <w:lang w:val="fr-FR"/>
              </w:rPr>
              <w:t>(44)</w:t>
            </w:r>
            <w:r>
              <w:rPr>
                <w:sz w:val="18"/>
                <w:szCs w:val="18"/>
              </w:rPr>
              <w:fldChar w:fldCharType="end"/>
            </w:r>
          </w:p>
        </w:tc>
        <w:tc>
          <w:tcPr>
            <w:tcW w:w="992" w:type="dxa"/>
            <w:shd w:val="clear" w:color="auto" w:fill="auto"/>
          </w:tcPr>
          <w:p w14:paraId="4A4CD79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1560" w:type="dxa"/>
            <w:shd w:val="clear" w:color="auto" w:fill="auto"/>
          </w:tcPr>
          <w:p w14:paraId="00F7E4E6"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etrospective</w:t>
            </w:r>
          </w:p>
        </w:tc>
        <w:tc>
          <w:tcPr>
            <w:tcW w:w="1275" w:type="dxa"/>
            <w:shd w:val="clear" w:color="auto" w:fill="auto"/>
          </w:tcPr>
          <w:p w14:paraId="4114F6A4"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37</w:t>
            </w:r>
          </w:p>
        </w:tc>
        <w:tc>
          <w:tcPr>
            <w:tcW w:w="1134" w:type="dxa"/>
            <w:shd w:val="clear" w:color="auto" w:fill="auto"/>
          </w:tcPr>
          <w:p w14:paraId="5C46B61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FC369D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 xml:space="preserve">Not stated </w:t>
            </w:r>
          </w:p>
        </w:tc>
        <w:tc>
          <w:tcPr>
            <w:tcW w:w="1134" w:type="dxa"/>
            <w:shd w:val="clear" w:color="auto" w:fill="auto"/>
          </w:tcPr>
          <w:p w14:paraId="26C12C43"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 (50-68)</w:t>
            </w:r>
          </w:p>
        </w:tc>
        <w:tc>
          <w:tcPr>
            <w:tcW w:w="827" w:type="dxa"/>
            <w:shd w:val="clear" w:color="auto" w:fill="auto"/>
          </w:tcPr>
          <w:p w14:paraId="5BCBCC2C"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9</w:t>
            </w:r>
            <w:r>
              <w:rPr>
                <w:rFonts w:ascii="Calibri" w:hAnsi="Calibri" w:cs="Calibri"/>
                <w:color w:val="000000"/>
                <w:sz w:val="18"/>
                <w:szCs w:val="18"/>
              </w:rPr>
              <w:t>.0</w:t>
            </w:r>
          </w:p>
        </w:tc>
        <w:tc>
          <w:tcPr>
            <w:tcW w:w="1280" w:type="dxa"/>
            <w:shd w:val="clear" w:color="auto" w:fill="auto"/>
          </w:tcPr>
          <w:p w14:paraId="346498EA"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124B1630"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90.5% required respiratory support</w:t>
            </w:r>
          </w:p>
        </w:tc>
        <w:tc>
          <w:tcPr>
            <w:tcW w:w="1432" w:type="dxa"/>
            <w:shd w:val="clear" w:color="auto" w:fill="auto"/>
          </w:tcPr>
          <w:p w14:paraId="659EE65C" w14:textId="77777777" w:rsidR="004D3690" w:rsidRPr="0088077D"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8077D">
              <w:rPr>
                <w:rFonts w:cstheme="minorHAnsi"/>
                <w:sz w:val="18"/>
                <w:szCs w:val="18"/>
              </w:rPr>
              <w:t>3m post-symptom onset</w:t>
            </w:r>
          </w:p>
        </w:tc>
        <w:tc>
          <w:tcPr>
            <w:tcW w:w="1860" w:type="dxa"/>
            <w:shd w:val="clear" w:color="auto" w:fill="auto"/>
          </w:tcPr>
          <w:p w14:paraId="1BF836BC"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75.</w:t>
            </w:r>
            <w:r>
              <w:rPr>
                <w:rFonts w:cstheme="minorHAnsi"/>
                <w:color w:val="000000"/>
                <w:sz w:val="18"/>
                <w:szCs w:val="18"/>
              </w:rPr>
              <w:t>2</w:t>
            </w:r>
            <w:r w:rsidRPr="62A151E1">
              <w:rPr>
                <w:color w:val="000000" w:themeColor="text1"/>
                <w:sz w:val="18"/>
                <w:szCs w:val="18"/>
              </w:rPr>
              <w:t>%</w:t>
            </w:r>
          </w:p>
        </w:tc>
      </w:tr>
      <w:tr w:rsidR="00D47F80" w:rsidRPr="00882E7A" w14:paraId="2E47BE10"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A22E38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77E68B5" w14:textId="09BEDAD4"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oidure, A et al</w:t>
            </w:r>
            <w:r>
              <w:rPr>
                <w:sz w:val="18"/>
                <w:szCs w:val="18"/>
              </w:rPr>
              <w:fldChar w:fldCharType="begin"/>
            </w:r>
            <w:r w:rsidR="00445383">
              <w:rPr>
                <w:sz w:val="18"/>
                <w:szCs w:val="18"/>
              </w:rPr>
              <w:instrText xml:space="preserve"> ADDIN EN.CITE &lt;EndNote&gt;&lt;Cite&gt;&lt;Author&gt;Froidure&lt;/Author&gt;&lt;Year&gt;2021&lt;/Year&gt;&lt;RecNum&gt;36&lt;/RecNum&gt;&lt;DisplayText&gt;(45)&lt;/DisplayText&gt;&lt;record&gt;&lt;rec-number&gt;36&lt;/rec-number&gt;&lt;foreign-keys&gt;&lt;key app="EN" db-id="pvxd05p2yewfz6earpxxasf7rwds20fer50s" timestamp="1661434940" guid="00123c5b-3958-4e4a-b141-63a70089bcf3"&gt;36&lt;/key&gt;&lt;/foreign-keys&gt;&lt;ref-type name="Journal Article"&gt;17&lt;/ref-type&gt;&lt;contributors&gt;&lt;authors&gt;&lt;author&gt;Froidure, Antoine&lt;/author&gt;&lt;author&gt;Mahsouli, Amin&lt;/author&gt;&lt;author&gt;Liistro, Giuseppe&lt;/author&gt;&lt;author&gt;De Greef, Julien&lt;/author&gt;&lt;author&gt;Belkhir, Leila&lt;/author&gt;&lt;author&gt;Gerard, Ludovic&lt;/author&gt;&lt;author&gt;Bertrand, Aurelie&lt;/author&gt;&lt;author&gt;Koenig, Sandra&lt;/author&gt;&lt;author&gt;Pothen, Lucie&lt;/author&gt;&lt;author&gt;Yildiz, Halil&lt;/author&gt;&lt;author&gt;Mwenge, Benny&lt;/author&gt;&lt;author&gt;Aboubakar, Frank&lt;/author&gt;&lt;author&gt;Gohy, Sophie&lt;/author&gt;&lt;author&gt;Pilette, Charles&lt;/author&gt;&lt;author&gt;Reychler, Gregory&lt;/author&gt;&lt;author&gt;Coche, Emmanuel&lt;/author&gt;&lt;author&gt;Yombi, Jean-Cyr&lt;/author&gt;&lt;author&gt;Ghaye, Benoit&lt;/author&gt;&lt;/authors&gt;&lt;/contributors&gt;&lt;titles&gt;&lt;title&gt;Integrative respiratory follow-up of severe COVID-19 reveals common functional and lung imaging sequelae&lt;/title&gt;&lt;secondary-title&gt;Respiratory medicine&lt;/secondary-title&gt;&lt;/titles&gt;&lt;periodical&gt;&lt;full-title&gt;Respiratory Medicine&lt;/full-title&gt;&lt;/periodical&gt;&lt;pages&gt;106383&lt;/pages&gt;&lt;volume&gt;181&lt;/volume&gt;&lt;dates&gt;&lt;year&gt;2021&lt;/year&gt;&lt;/dates&gt;&lt;pub-location&gt;England&lt;/pub-location&gt;&lt;urls&gt;&lt;related-urls&gt;&lt;url&gt;http://ovidsp.ovid.com/ovidweb.cgi?T=JS&amp;amp;PAGE=reference&amp;amp;D=med18&amp;amp;NEWS=N&amp;amp;AN=33839588&lt;/url&gt;&lt;/related-urls&gt;&lt;/urls&gt;&lt;electronic-resource-num&gt;https://dx.doi.org/10.1016/j.rmed.2021.106383&lt;/electronic-resource-num&gt;&lt;/record&gt;&lt;/Cite&gt;&lt;/EndNote&gt;</w:instrText>
            </w:r>
            <w:r>
              <w:rPr>
                <w:sz w:val="18"/>
                <w:szCs w:val="18"/>
              </w:rPr>
              <w:fldChar w:fldCharType="separate"/>
            </w:r>
            <w:r w:rsidR="00445383">
              <w:rPr>
                <w:noProof/>
                <w:sz w:val="18"/>
                <w:szCs w:val="18"/>
              </w:rPr>
              <w:t>(45)</w:t>
            </w:r>
            <w:r>
              <w:rPr>
                <w:sz w:val="18"/>
                <w:szCs w:val="18"/>
              </w:rPr>
              <w:fldChar w:fldCharType="end"/>
            </w:r>
          </w:p>
        </w:tc>
        <w:tc>
          <w:tcPr>
            <w:tcW w:w="992" w:type="dxa"/>
            <w:shd w:val="clear" w:color="auto" w:fill="auto"/>
          </w:tcPr>
          <w:p w14:paraId="4783E55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1560" w:type="dxa"/>
            <w:shd w:val="clear" w:color="auto" w:fill="auto"/>
          </w:tcPr>
          <w:p w14:paraId="2A01D83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Single-centre c</w:t>
            </w:r>
            <w:r w:rsidRPr="00066430">
              <w:rPr>
                <w:rFonts w:ascii="Calibri" w:hAnsi="Calibri" w:cs="Calibri"/>
                <w:sz w:val="18"/>
                <w:szCs w:val="18"/>
              </w:rPr>
              <w:t>ohort</w:t>
            </w:r>
          </w:p>
        </w:tc>
        <w:tc>
          <w:tcPr>
            <w:tcW w:w="1275" w:type="dxa"/>
            <w:shd w:val="clear" w:color="auto" w:fill="auto"/>
          </w:tcPr>
          <w:p w14:paraId="23D0131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07</w:t>
            </w:r>
          </w:p>
        </w:tc>
        <w:tc>
          <w:tcPr>
            <w:tcW w:w="1134" w:type="dxa"/>
            <w:shd w:val="clear" w:color="auto" w:fill="auto"/>
          </w:tcPr>
          <w:p w14:paraId="0078344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E7ACECE"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w:t>
            </w:r>
            <w:r>
              <w:rPr>
                <w:rFonts w:ascii="Calibri" w:hAnsi="Calibri" w:cs="Calibri"/>
                <w:color w:val="000000"/>
                <w:sz w:val="18"/>
                <w:szCs w:val="18"/>
              </w:rPr>
              <w:t>ised patients</w:t>
            </w:r>
          </w:p>
        </w:tc>
        <w:tc>
          <w:tcPr>
            <w:tcW w:w="1134" w:type="dxa"/>
            <w:shd w:val="clear" w:color="auto" w:fill="auto"/>
          </w:tcPr>
          <w:p w14:paraId="685C7918"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 (53-68)</w:t>
            </w:r>
          </w:p>
        </w:tc>
        <w:tc>
          <w:tcPr>
            <w:tcW w:w="827" w:type="dxa"/>
            <w:shd w:val="clear" w:color="auto" w:fill="auto"/>
          </w:tcPr>
          <w:p w14:paraId="3E9E854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1</w:t>
            </w:r>
            <w:r>
              <w:rPr>
                <w:rFonts w:ascii="Calibri" w:hAnsi="Calibri" w:cs="Calibri"/>
                <w:color w:val="000000"/>
                <w:sz w:val="18"/>
                <w:szCs w:val="18"/>
              </w:rPr>
              <w:t>.0</w:t>
            </w:r>
          </w:p>
        </w:tc>
        <w:tc>
          <w:tcPr>
            <w:tcW w:w="1280" w:type="dxa"/>
            <w:shd w:val="clear" w:color="auto" w:fill="auto"/>
          </w:tcPr>
          <w:p w14:paraId="626B674E"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4D6700D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Severe and critical</w:t>
            </w:r>
          </w:p>
        </w:tc>
        <w:tc>
          <w:tcPr>
            <w:tcW w:w="1432" w:type="dxa"/>
            <w:shd w:val="clear" w:color="auto" w:fill="auto"/>
          </w:tcPr>
          <w:p w14:paraId="0398FCD9"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3</w:t>
            </w:r>
            <w:r w:rsidRPr="003300A0">
              <w:rPr>
                <w:rFonts w:cstheme="minorHAnsi"/>
                <w:sz w:val="18"/>
                <w:szCs w:val="18"/>
                <w:vertAlign w:val="superscript"/>
              </w:rPr>
              <w:t>b</w:t>
            </w:r>
          </w:p>
        </w:tc>
        <w:tc>
          <w:tcPr>
            <w:tcW w:w="1860" w:type="dxa"/>
            <w:shd w:val="clear" w:color="auto" w:fill="auto"/>
          </w:tcPr>
          <w:p w14:paraId="1F28CD27"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w:t>
            </w:r>
            <w:r>
              <w:rPr>
                <w:rFonts w:cstheme="minorHAnsi"/>
                <w:color w:val="000000"/>
                <w:sz w:val="18"/>
                <w:szCs w:val="18"/>
              </w:rPr>
              <w:t>8.2</w:t>
            </w:r>
            <w:r w:rsidRPr="62A151E1">
              <w:rPr>
                <w:color w:val="000000" w:themeColor="text1"/>
                <w:sz w:val="18"/>
                <w:szCs w:val="18"/>
              </w:rPr>
              <w:t>%</w:t>
            </w:r>
          </w:p>
        </w:tc>
      </w:tr>
      <w:tr w:rsidR="00D47F80" w:rsidRPr="00882E7A" w14:paraId="39E33AD9"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C2AD10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1A0C125" w14:textId="3E1A158D"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u, L et al</w:t>
            </w:r>
            <w:r>
              <w:rPr>
                <w:sz w:val="18"/>
                <w:szCs w:val="18"/>
              </w:rPr>
              <w:fldChar w:fldCharType="begin"/>
            </w:r>
            <w:r w:rsidR="00445383">
              <w:rPr>
                <w:sz w:val="18"/>
                <w:szCs w:val="18"/>
              </w:rPr>
              <w:instrText xml:space="preserve"> ADDIN EN.CITE &lt;EndNote&gt;&lt;Cite&gt;&lt;Author&gt;Fu&lt;/Author&gt;&lt;Year&gt;2021&lt;/Year&gt;&lt;RecNum&gt;37&lt;/RecNum&gt;&lt;DisplayText&gt;(46)&lt;/DisplayText&gt;&lt;record&gt;&lt;rec-number&gt;37&lt;/rec-number&gt;&lt;foreign-keys&gt;&lt;key app="EN" db-id="pvxd05p2yewfz6earpxxasf7rwds20fer50s" timestamp="1661434940" guid="ee3fa367-af64-4464-9929-af68eb84382a"&gt;37&lt;/key&gt;&lt;/foreign-keys&gt;&lt;ref-type name="Journal Article"&gt;17&lt;/ref-type&gt;&lt;contributors&gt;&lt;authors&gt;&lt;author&gt;Fu, Leiwen&lt;/author&gt;&lt;author&gt;Fang, Yuan&lt;/author&gt;&lt;author&gt;Luo, Dan&lt;/author&gt;&lt;author&gt;Wang, Bingyi&lt;/author&gt;&lt;author&gt;Xiao, Xin&lt;/author&gt;&lt;author&gt;Hu, Yuqing&lt;/author&gt;&lt;author&gt;Ju, Niu&lt;/author&gt;&lt;author&gt;Zheng, Weiran&lt;/author&gt;&lt;author&gt;Xu, Hui&lt;/author&gt;&lt;author&gt;Yang, Xue&lt;/author&gt;&lt;author&gt;Chan, Paul Shing Fong&lt;/author&gt;&lt;author&gt;Xu, Zhijie&lt;/author&gt;&lt;author&gt;Chen, Ping&lt;/author&gt;&lt;author&gt;He, Jiaoling&lt;/author&gt;&lt;author&gt;Zhu, Hongqiong&lt;/author&gt;&lt;author&gt;Tang, Huiwen&lt;/author&gt;&lt;author&gt;Huang, Dixi&lt;/author&gt;&lt;author&gt;Hong, Zhongsi&lt;/author&gt;&lt;author&gt;Ma, Xiaojun&lt;/author&gt;&lt;author&gt;Hao, Yanrong&lt;/author&gt;&lt;author&gt;Cai, Lianying&lt;/author&gt;&lt;author&gt;Yang, Jianrong&lt;/author&gt;&lt;author&gt;Ye, Shupei&lt;/author&gt;&lt;author&gt;Yuan, Jianhui&lt;/author&gt;&lt;author&gt;Chen, Yaoqing&lt;/author&gt;&lt;author&gt;Xiao, Fei&lt;/author&gt;&lt;author&gt;Wang, Zixin&lt;/author&gt;&lt;author&gt;Zou, Huachun&lt;/author&gt;&lt;/authors&gt;&lt;/contributors&gt;&lt;titles&gt;&lt;title&gt;Pre-hospital, in-hospital and post-hospital factors associated with sleep quality among COVID-19 survivors 6 months after hospital discharge: cross-sectional survey in five cities in China&lt;/title&gt;&lt;secondary-title&gt;BJPsych open&lt;/secondary-title&gt;&lt;/titles&gt;&lt;periodical&gt;&lt;full-title&gt;BJPsych open&lt;/full-title&gt;&lt;/periodical&gt;&lt;pages&gt;e191&lt;/pages&gt;&lt;volume&gt;7&lt;/volume&gt;&lt;number&gt;6&lt;/number&gt;&lt;dates&gt;&lt;year&gt;2021&lt;/year&gt;&lt;/dates&gt;&lt;pub-location&gt;England&lt;/pub-location&gt;&lt;urls&gt;&lt;related-urls&gt;&lt;url&gt;http://ovidsp.ovid.com/ovidweb.cgi?T=JS&amp;amp;PAGE=reference&amp;amp;D=pmnm&amp;amp;NEWS=N&amp;amp;AN=34659795&lt;/url&gt;&lt;/related-urls&gt;&lt;/urls&gt;&lt;electronic-resource-num&gt;https://dx.doi.org/10.1192/bjo.2021.1008&lt;/electronic-resource-num&gt;&lt;/record&gt;&lt;/Cite&gt;&lt;/EndNote&gt;</w:instrText>
            </w:r>
            <w:r>
              <w:rPr>
                <w:sz w:val="18"/>
                <w:szCs w:val="18"/>
              </w:rPr>
              <w:fldChar w:fldCharType="separate"/>
            </w:r>
            <w:r w:rsidR="00445383">
              <w:rPr>
                <w:noProof/>
                <w:sz w:val="18"/>
                <w:szCs w:val="18"/>
              </w:rPr>
              <w:t>(46)</w:t>
            </w:r>
            <w:r>
              <w:rPr>
                <w:sz w:val="18"/>
                <w:szCs w:val="18"/>
              </w:rPr>
              <w:fldChar w:fldCharType="end"/>
            </w:r>
          </w:p>
        </w:tc>
        <w:tc>
          <w:tcPr>
            <w:tcW w:w="992" w:type="dxa"/>
            <w:shd w:val="clear" w:color="auto" w:fill="auto"/>
          </w:tcPr>
          <w:p w14:paraId="1F1E819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705EF6FD"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Cross-sectional</w:t>
            </w:r>
          </w:p>
        </w:tc>
        <w:tc>
          <w:tcPr>
            <w:tcW w:w="1275" w:type="dxa"/>
            <w:shd w:val="clear" w:color="auto" w:fill="auto"/>
          </w:tcPr>
          <w:p w14:paraId="06364665"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199</w:t>
            </w:r>
          </w:p>
        </w:tc>
        <w:tc>
          <w:tcPr>
            <w:tcW w:w="1134" w:type="dxa"/>
            <w:shd w:val="clear" w:color="auto" w:fill="auto"/>
          </w:tcPr>
          <w:p w14:paraId="6B37352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000112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5D9F17A7"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w:t>
            </w:r>
          </w:p>
        </w:tc>
        <w:tc>
          <w:tcPr>
            <w:tcW w:w="827" w:type="dxa"/>
            <w:shd w:val="clear" w:color="auto" w:fill="auto"/>
          </w:tcPr>
          <w:p w14:paraId="3B5B3FA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3.3</w:t>
            </w:r>
          </w:p>
        </w:tc>
        <w:tc>
          <w:tcPr>
            <w:tcW w:w="1280" w:type="dxa"/>
            <w:shd w:val="clear" w:color="auto" w:fill="auto"/>
          </w:tcPr>
          <w:p w14:paraId="36A4D4C9"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w:t>
            </w:r>
            <w:r>
              <w:rPr>
                <w:rFonts w:ascii="Calibri" w:hAnsi="Calibri" w:cs="Calibri"/>
                <w:color w:val="000000"/>
                <w:sz w:val="18"/>
                <w:szCs w:val="18"/>
              </w:rPr>
              <w:t>Not stated</w:t>
            </w:r>
          </w:p>
        </w:tc>
        <w:tc>
          <w:tcPr>
            <w:tcW w:w="1084" w:type="dxa"/>
            <w:shd w:val="clear" w:color="auto" w:fill="auto"/>
          </w:tcPr>
          <w:p w14:paraId="6C83FFEE"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5% ICU</w:t>
            </w:r>
          </w:p>
        </w:tc>
        <w:tc>
          <w:tcPr>
            <w:tcW w:w="1432" w:type="dxa"/>
            <w:shd w:val="clear" w:color="auto" w:fill="auto"/>
          </w:tcPr>
          <w:p w14:paraId="1EFE304B"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6m post-hospital discharge</w:t>
            </w:r>
          </w:p>
        </w:tc>
        <w:tc>
          <w:tcPr>
            <w:tcW w:w="1860" w:type="dxa"/>
            <w:shd w:val="clear" w:color="auto" w:fill="auto"/>
          </w:tcPr>
          <w:p w14:paraId="188F7734"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10.1</w:t>
            </w:r>
            <w:r w:rsidRPr="62A151E1">
              <w:rPr>
                <w:color w:val="000000" w:themeColor="text1"/>
                <w:sz w:val="18"/>
                <w:szCs w:val="18"/>
              </w:rPr>
              <w:t>%</w:t>
            </w:r>
          </w:p>
        </w:tc>
      </w:tr>
      <w:tr w:rsidR="00D47F80" w:rsidRPr="00882E7A" w14:paraId="15706513"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A5B2A5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673A40C" w14:textId="7D67E22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aber, T et al</w:t>
            </w:r>
            <w:r>
              <w:rPr>
                <w:sz w:val="18"/>
                <w:szCs w:val="18"/>
              </w:rPr>
              <w:fldChar w:fldCharType="begin"/>
            </w:r>
            <w:r w:rsidR="00445383">
              <w:rPr>
                <w:sz w:val="18"/>
                <w:szCs w:val="18"/>
              </w:rPr>
              <w:instrText xml:space="preserve"> ADDIN EN.CITE &lt;EndNote&gt;&lt;Cite&gt;&lt;Author&gt;Gaber&lt;/Author&gt;&lt;Year&gt;2021&lt;/Year&gt;&lt;RecNum&gt;38&lt;/RecNum&gt;&lt;DisplayText&gt;(47)&lt;/DisplayText&gt;&lt;record&gt;&lt;rec-number&gt;38&lt;/rec-number&gt;&lt;foreign-keys&gt;&lt;key app="EN" db-id="pvxd05p2yewfz6earpxxasf7rwds20fer50s" timestamp="1661434940" guid="2919b0f0-50f5-42b3-a59a-1035b07d57a7"&gt;38&lt;/key&gt;&lt;/foreign-keys&gt;&lt;ref-type name="Journal Article"&gt;17&lt;/ref-type&gt;&lt;contributors&gt;&lt;authors&gt;&lt;author&gt;Gaber, T. A. K.&lt;/author&gt;&lt;author&gt;Ashish, A.&lt;/author&gt;&lt;author&gt;Unsworth, A.&lt;/author&gt;&lt;/authors&gt;&lt;/contributors&gt;&lt;titles&gt;&lt;title&gt;Persistent post-covid symptoms in healthcare workers&lt;/title&gt;&lt;secondary-title&gt;Occupational Medicine (Oxford)&lt;/secondary-title&gt;&lt;/titles&gt;&lt;periodical&gt;&lt;full-title&gt;Occupational Medicine (Oxford)&lt;/full-title&gt;&lt;/periodical&gt;&lt;pages&gt;144-146&lt;/pages&gt;&lt;volume&gt;71&lt;/volume&gt;&lt;number&gt;3&lt;/number&gt;&lt;dates&gt;&lt;year&gt;2021&lt;/year&gt;&lt;/dates&gt;&lt;accession-num&gt;33830208&lt;/accession-num&gt;&lt;urls&gt;&lt;related-urls&gt;&lt;url&gt;https://ovidsp.ovid.com/ovidweb.cgi?T=JS&amp;amp;CSC=Y&amp;amp;NEWS=N&amp;amp;PAGE=fulltext&amp;amp;D=medl&amp;amp;AN=33830208&lt;/url&gt;&lt;/related-urls&gt;&lt;/urls&gt;&lt;electronic-resource-num&gt;https://dx.doi.org/10.1093/occmed/kqab043&lt;/electronic-resource-num&gt;&lt;/record&gt;&lt;/Cite&gt;&lt;/EndNote&gt;</w:instrText>
            </w:r>
            <w:r>
              <w:rPr>
                <w:sz w:val="18"/>
                <w:szCs w:val="18"/>
              </w:rPr>
              <w:fldChar w:fldCharType="separate"/>
            </w:r>
            <w:r w:rsidR="00445383">
              <w:rPr>
                <w:noProof/>
                <w:sz w:val="18"/>
                <w:szCs w:val="18"/>
              </w:rPr>
              <w:t>(47)</w:t>
            </w:r>
            <w:r>
              <w:rPr>
                <w:sz w:val="18"/>
                <w:szCs w:val="18"/>
              </w:rPr>
              <w:fldChar w:fldCharType="end"/>
            </w:r>
          </w:p>
        </w:tc>
        <w:tc>
          <w:tcPr>
            <w:tcW w:w="992" w:type="dxa"/>
            <w:shd w:val="clear" w:color="auto" w:fill="auto"/>
          </w:tcPr>
          <w:p w14:paraId="6D69176E"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1560" w:type="dxa"/>
            <w:shd w:val="clear" w:color="auto" w:fill="auto"/>
          </w:tcPr>
          <w:p w14:paraId="73B4C43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Cross-sectional</w:t>
            </w:r>
          </w:p>
        </w:tc>
        <w:tc>
          <w:tcPr>
            <w:tcW w:w="1275" w:type="dxa"/>
            <w:shd w:val="clear" w:color="auto" w:fill="auto"/>
          </w:tcPr>
          <w:p w14:paraId="78D7F8C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38</w:t>
            </w:r>
          </w:p>
        </w:tc>
        <w:tc>
          <w:tcPr>
            <w:tcW w:w="1134" w:type="dxa"/>
            <w:shd w:val="clear" w:color="auto" w:fill="auto"/>
          </w:tcPr>
          <w:p w14:paraId="1070985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276" w:type="dxa"/>
            <w:shd w:val="clear" w:color="auto" w:fill="auto"/>
          </w:tcPr>
          <w:p w14:paraId="4A90AFD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 non-hospitalised health care workers</w:t>
            </w:r>
          </w:p>
        </w:tc>
        <w:tc>
          <w:tcPr>
            <w:tcW w:w="1134" w:type="dxa"/>
            <w:shd w:val="clear" w:color="auto" w:fill="auto"/>
          </w:tcPr>
          <w:p w14:paraId="2BB6EFC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827" w:type="dxa"/>
            <w:shd w:val="clear" w:color="auto" w:fill="auto"/>
          </w:tcPr>
          <w:p w14:paraId="241A486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92</w:t>
            </w:r>
            <w:r>
              <w:rPr>
                <w:rFonts w:ascii="Calibri" w:hAnsi="Calibri" w:cs="Calibri"/>
                <w:color w:val="000000"/>
                <w:sz w:val="18"/>
                <w:szCs w:val="18"/>
              </w:rPr>
              <w:t>.0</w:t>
            </w:r>
          </w:p>
        </w:tc>
        <w:tc>
          <w:tcPr>
            <w:tcW w:w="1280" w:type="dxa"/>
            <w:shd w:val="clear" w:color="auto" w:fill="auto"/>
          </w:tcPr>
          <w:p w14:paraId="1F57F1A8"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83% PCR confirmed</w:t>
            </w:r>
          </w:p>
          <w:p w14:paraId="0BDE7EE5" w14:textId="77777777" w:rsidR="004D3690" w:rsidRPr="00E31085"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7% no laboratory confirmation</w:t>
            </w:r>
          </w:p>
        </w:tc>
        <w:tc>
          <w:tcPr>
            <w:tcW w:w="1084" w:type="dxa"/>
            <w:shd w:val="clear" w:color="auto" w:fill="auto"/>
          </w:tcPr>
          <w:p w14:paraId="71B6C7E4"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2% hospitalised</w:t>
            </w:r>
          </w:p>
        </w:tc>
        <w:tc>
          <w:tcPr>
            <w:tcW w:w="1432" w:type="dxa"/>
            <w:shd w:val="clear" w:color="auto" w:fill="auto"/>
          </w:tcPr>
          <w:p w14:paraId="0C1F789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m post-infection</w:t>
            </w:r>
          </w:p>
        </w:tc>
        <w:tc>
          <w:tcPr>
            <w:tcW w:w="1860" w:type="dxa"/>
            <w:shd w:val="clear" w:color="auto" w:fill="auto"/>
          </w:tcPr>
          <w:p w14:paraId="2E619E4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44.2</w:t>
            </w:r>
            <w:r w:rsidRPr="62A151E1">
              <w:rPr>
                <w:color w:val="000000" w:themeColor="text1"/>
                <w:sz w:val="18"/>
                <w:szCs w:val="18"/>
              </w:rPr>
              <w:t>%</w:t>
            </w:r>
          </w:p>
        </w:tc>
      </w:tr>
      <w:tr w:rsidR="00D47F80" w:rsidRPr="00882E7A" w14:paraId="5C5EDBC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E01DA8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829CE0E" w14:textId="2261A97C"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it-IT"/>
              </w:rPr>
            </w:pPr>
            <w:r w:rsidRPr="00BB3EC3">
              <w:rPr>
                <w:sz w:val="18"/>
                <w:szCs w:val="18"/>
                <w:lang w:val="it-IT"/>
              </w:rPr>
              <w:t>Garcia-Abellan, J et al</w:t>
            </w:r>
            <w:r>
              <w:rPr>
                <w:sz w:val="18"/>
                <w:szCs w:val="18"/>
              </w:rPr>
              <w:fldChar w:fldCharType="begin"/>
            </w:r>
            <w:r w:rsidR="00445383">
              <w:rPr>
                <w:sz w:val="18"/>
                <w:szCs w:val="18"/>
              </w:rPr>
              <w:instrText xml:space="preserve"> ADDIN EN.CITE &lt;EndNote&gt;&lt;Cite&gt;&lt;Author&gt;Garcia-Abellan&lt;/Author&gt;&lt;Year&gt;2021&lt;/Year&gt;&lt;RecNum&gt;39&lt;/RecNum&gt;&lt;DisplayText&gt;(48)&lt;/DisplayText&gt;&lt;record&gt;&lt;rec-number&gt;39&lt;/rec-number&gt;&lt;foreign-keys&gt;&lt;key app="EN" db-id="pvxd05p2yewfz6earpxxasf7rwds20fer50s" timestamp="1661434940" guid="faa25683-2b76-486c-98ce-2712bb877341"&gt;39&lt;/key&gt;&lt;/foreign-keys&gt;&lt;ref-type name="Journal Article"&gt;17&lt;/ref-type&gt;&lt;contributors&gt;&lt;authors&gt;&lt;author&gt;Garcia-Abellan, Javier&lt;/author&gt;&lt;author&gt;Padilla, Sergio&lt;/author&gt;&lt;author&gt;Fernandez-Gonzalez, Marta&lt;/author&gt;&lt;author&gt;Garcia, Jose A.&lt;/author&gt;&lt;author&gt;Agullo, Vanesa&lt;/author&gt;&lt;author&gt;Andreo, Maria&lt;/author&gt;&lt;author&gt;Ruiz, Sandra&lt;/author&gt;&lt;author&gt;Galiana, Antonio&lt;/author&gt;&lt;author&gt;Gutierrez, Felix&lt;/author&gt;&lt;author&gt;Masia, Mar&lt;/author&gt;&lt;/authors&gt;&lt;/contributors&gt;&lt;titles&gt;&lt;title&gt;Antibody Response to SARS-CoV-2 is Associated with Long-term Clinical Outcome in Patients with COVID-19: a Longitudinal Study&lt;/title&gt;&lt;secondary-title&gt;Journal of clinical immunology&lt;/secondary-title&gt;&lt;/titles&gt;&lt;periodical&gt;&lt;full-title&gt;Journal of clinical immunology&lt;/full-title&gt;&lt;/periodical&gt;&lt;pages&gt;1490-1501&lt;/pages&gt;&lt;volume&gt;41&lt;/volume&gt;&lt;number&gt;7&lt;/number&gt;&lt;dates&gt;&lt;year&gt;2021&lt;/year&gt;&lt;/dates&gt;&lt;pub-location&gt;Netherlands&lt;/pub-location&gt;&lt;urls&gt;&lt;related-urls&gt;&lt;url&gt;http://ovidsp.ovid.com/ovidweb.cgi?T=JS&amp;amp;PAGE=reference&amp;amp;D=medl&amp;amp;NEWS=N&amp;amp;AN=34273064&lt;/url&gt;&lt;/related-urls&gt;&lt;/urls&gt;&lt;electronic-resource-num&gt;https://dx.doi.org/10.1007/s10875-021-01083-7&lt;/electronic-resource-num&gt;&lt;/record&gt;&lt;/Cite&gt;&lt;/EndNote&gt;</w:instrText>
            </w:r>
            <w:r>
              <w:rPr>
                <w:sz w:val="18"/>
                <w:szCs w:val="18"/>
              </w:rPr>
              <w:fldChar w:fldCharType="separate"/>
            </w:r>
            <w:r w:rsidR="00445383" w:rsidRPr="00445383">
              <w:rPr>
                <w:noProof/>
                <w:sz w:val="18"/>
                <w:szCs w:val="18"/>
                <w:lang w:val="it-IT"/>
              </w:rPr>
              <w:t>(48)</w:t>
            </w:r>
            <w:r>
              <w:rPr>
                <w:sz w:val="18"/>
                <w:szCs w:val="18"/>
              </w:rPr>
              <w:fldChar w:fldCharType="end"/>
            </w:r>
          </w:p>
        </w:tc>
        <w:tc>
          <w:tcPr>
            <w:tcW w:w="992" w:type="dxa"/>
            <w:shd w:val="clear" w:color="auto" w:fill="auto"/>
          </w:tcPr>
          <w:p w14:paraId="16D2B47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1560" w:type="dxa"/>
            <w:shd w:val="clear" w:color="auto" w:fill="auto"/>
          </w:tcPr>
          <w:p w14:paraId="2C624114"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w:t>
            </w:r>
            <w:r>
              <w:rPr>
                <w:rFonts w:ascii="Calibri" w:hAnsi="Calibri" w:cs="Calibri"/>
                <w:sz w:val="18"/>
                <w:szCs w:val="18"/>
              </w:rPr>
              <w:t>longitudinal</w:t>
            </w:r>
          </w:p>
        </w:tc>
        <w:tc>
          <w:tcPr>
            <w:tcW w:w="1275" w:type="dxa"/>
            <w:shd w:val="clear" w:color="auto" w:fill="auto"/>
          </w:tcPr>
          <w:p w14:paraId="50675BCE"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16</w:t>
            </w:r>
          </w:p>
        </w:tc>
        <w:tc>
          <w:tcPr>
            <w:tcW w:w="1134" w:type="dxa"/>
            <w:shd w:val="clear" w:color="auto" w:fill="auto"/>
          </w:tcPr>
          <w:p w14:paraId="2839C8E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BDC0773"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5316AAF5"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 (54-76)</w:t>
            </w:r>
          </w:p>
        </w:tc>
        <w:tc>
          <w:tcPr>
            <w:tcW w:w="827" w:type="dxa"/>
            <w:shd w:val="clear" w:color="auto" w:fill="auto"/>
          </w:tcPr>
          <w:p w14:paraId="27A94D3A"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9.7</w:t>
            </w:r>
          </w:p>
        </w:tc>
        <w:tc>
          <w:tcPr>
            <w:tcW w:w="1280" w:type="dxa"/>
            <w:shd w:val="clear" w:color="auto" w:fill="auto"/>
          </w:tcPr>
          <w:p w14:paraId="250463D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34770AAB"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4% ICU</w:t>
            </w:r>
          </w:p>
        </w:tc>
        <w:tc>
          <w:tcPr>
            <w:tcW w:w="1432" w:type="dxa"/>
            <w:shd w:val="clear" w:color="auto" w:fill="auto"/>
          </w:tcPr>
          <w:p w14:paraId="55E11A9C"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80</w:t>
            </w:r>
            <w:r w:rsidRPr="00884C8C">
              <w:rPr>
                <w:rFonts w:cstheme="minorHAnsi"/>
                <w:color w:val="000000"/>
                <w:sz w:val="18"/>
                <w:szCs w:val="18"/>
                <w:vertAlign w:val="superscript"/>
              </w:rPr>
              <w:t>a</w:t>
            </w:r>
          </w:p>
        </w:tc>
        <w:tc>
          <w:tcPr>
            <w:tcW w:w="1860" w:type="dxa"/>
            <w:shd w:val="clear" w:color="auto" w:fill="auto"/>
          </w:tcPr>
          <w:p w14:paraId="37C6C05E"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4.1</w:t>
            </w:r>
            <w:r w:rsidRPr="62A151E1">
              <w:rPr>
                <w:color w:val="000000" w:themeColor="text1"/>
                <w:sz w:val="18"/>
                <w:szCs w:val="18"/>
              </w:rPr>
              <w:t>%</w:t>
            </w:r>
          </w:p>
        </w:tc>
      </w:tr>
      <w:tr w:rsidR="00D47F80" w:rsidRPr="00882E7A" w14:paraId="3C477EE9"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9CF53C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1CCF7E4" w14:textId="0DA2C191"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arratt, A et al</w:t>
            </w:r>
            <w:r>
              <w:rPr>
                <w:sz w:val="18"/>
                <w:szCs w:val="18"/>
              </w:rPr>
              <w:fldChar w:fldCharType="begin"/>
            </w:r>
            <w:r w:rsidR="00445383">
              <w:rPr>
                <w:sz w:val="18"/>
                <w:szCs w:val="18"/>
              </w:rPr>
              <w:instrText xml:space="preserve"> ADDIN EN.CITE &lt;EndNote&gt;&lt;Cite&gt;&lt;Author&gt;Garratt&lt;/Author&gt;&lt;Year&gt;2021&lt;/Year&gt;&lt;RecNum&gt;40&lt;/RecNum&gt;&lt;DisplayText&gt;(49)&lt;/DisplayText&gt;&lt;record&gt;&lt;rec-number&gt;40&lt;/rec-number&gt;&lt;foreign-keys&gt;&lt;key app="EN" db-id="pvxd05p2yewfz6earpxxasf7rwds20fer50s" timestamp="1661434940" guid="03a4454a-9b5f-4c3a-bac2-39e11b287434"&gt;40&lt;/key&gt;&lt;/foreign-keys&gt;&lt;ref-type name="Journal Article"&gt;17&lt;/ref-type&gt;&lt;contributors&gt;&lt;authors&gt;&lt;author&gt;Garratt, Andrew M.&lt;/author&gt;&lt;author&gt;Ghanima, Waleed&lt;/author&gt;&lt;author&gt;Einvik, Gunnar&lt;/author&gt;&lt;author&gt;Stavem, Knut&lt;/author&gt;&lt;/authors&gt;&lt;/contributors&gt;&lt;titles&gt;&lt;title&gt;Quality of life after COVID-19 without hospitalisation: Good overall, but reduced in some dimensions&lt;/title&gt;&lt;secondary-title&gt;The Journal of infection&lt;/secondary-title&gt;&lt;/titles&gt;&lt;periodical&gt;&lt;full-title&gt;The Journal of infection&lt;/full-title&gt;&lt;/periodical&gt;&lt;pages&gt;186-230&lt;/pages&gt;&lt;volume&gt;82&lt;/volume&gt;&lt;number&gt;5&lt;/number&gt;&lt;dates&gt;&lt;year&gt;2021&lt;/year&gt;&lt;/dates&gt;&lt;pub-location&gt;England&lt;/pub-location&gt;&lt;urls&gt;&lt;related-urls&gt;&lt;url&gt;http://ovidsp.ovid.com/ovidweb.cgi?T=JS&amp;amp;PAGE=reference&amp;amp;D=med18&amp;amp;NEWS=N&amp;amp;AN=33434590&lt;/url&gt;&lt;/related-urls&gt;&lt;/urls&gt;&lt;electronic-resource-num&gt;https://dx.doi.org/10.1016/j.jinf.2021.01.002&lt;/electronic-resource-num&gt;&lt;/record&gt;&lt;/Cite&gt;&lt;/EndNote&gt;</w:instrText>
            </w:r>
            <w:r>
              <w:rPr>
                <w:sz w:val="18"/>
                <w:szCs w:val="18"/>
              </w:rPr>
              <w:fldChar w:fldCharType="separate"/>
            </w:r>
            <w:r w:rsidR="00445383">
              <w:rPr>
                <w:noProof/>
                <w:sz w:val="18"/>
                <w:szCs w:val="18"/>
              </w:rPr>
              <w:t>(49)</w:t>
            </w:r>
            <w:r>
              <w:rPr>
                <w:sz w:val="18"/>
                <w:szCs w:val="18"/>
              </w:rPr>
              <w:fldChar w:fldCharType="end"/>
            </w:r>
            <w:r>
              <w:t xml:space="preserve"> </w:t>
            </w:r>
            <w:r w:rsidRPr="00604751">
              <w:rPr>
                <w:b/>
                <w:bCs/>
              </w:rPr>
              <w:t>(</w:t>
            </w:r>
            <w:r w:rsidRPr="00604751">
              <w:rPr>
                <w:rFonts w:cstheme="minorHAnsi"/>
                <w:b/>
                <w:bCs/>
                <w:sz w:val="18"/>
                <w:szCs w:val="18"/>
              </w:rPr>
              <w:t>▪)</w:t>
            </w:r>
          </w:p>
        </w:tc>
        <w:tc>
          <w:tcPr>
            <w:tcW w:w="992" w:type="dxa"/>
            <w:shd w:val="clear" w:color="auto" w:fill="auto"/>
          </w:tcPr>
          <w:p w14:paraId="0F4ECB6F"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rway</w:t>
            </w:r>
          </w:p>
        </w:tc>
        <w:tc>
          <w:tcPr>
            <w:tcW w:w="1560" w:type="dxa"/>
            <w:shd w:val="clear" w:color="auto" w:fill="auto"/>
          </w:tcPr>
          <w:p w14:paraId="5CDF207D"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 xml:space="preserve">ross-sectional </w:t>
            </w:r>
            <w:r>
              <w:rPr>
                <w:rFonts w:ascii="Calibri" w:hAnsi="Calibri" w:cs="Calibri"/>
                <w:sz w:val="18"/>
                <w:szCs w:val="18"/>
              </w:rPr>
              <w:t>survey of a geographical cohort</w:t>
            </w:r>
          </w:p>
        </w:tc>
        <w:tc>
          <w:tcPr>
            <w:tcW w:w="1275" w:type="dxa"/>
            <w:shd w:val="clear" w:color="auto" w:fill="auto"/>
          </w:tcPr>
          <w:p w14:paraId="76EE39F7"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4</w:t>
            </w:r>
            <w:r>
              <w:rPr>
                <w:rFonts w:ascii="Calibri" w:hAnsi="Calibri" w:cs="Calibri"/>
                <w:color w:val="000000"/>
                <w:sz w:val="18"/>
                <w:szCs w:val="18"/>
              </w:rPr>
              <w:t>47</w:t>
            </w:r>
          </w:p>
        </w:tc>
        <w:tc>
          <w:tcPr>
            <w:tcW w:w="1134" w:type="dxa"/>
            <w:shd w:val="clear" w:color="auto" w:fill="auto"/>
          </w:tcPr>
          <w:p w14:paraId="2C32C1C7"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Norwegian general population norms</w:t>
            </w:r>
          </w:p>
        </w:tc>
        <w:tc>
          <w:tcPr>
            <w:tcW w:w="1276" w:type="dxa"/>
            <w:shd w:val="clear" w:color="auto" w:fill="auto"/>
          </w:tcPr>
          <w:p w14:paraId="3240AB5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75F8E27E"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5/15.3</w:t>
            </w:r>
          </w:p>
        </w:tc>
        <w:tc>
          <w:tcPr>
            <w:tcW w:w="827" w:type="dxa"/>
            <w:shd w:val="clear" w:color="auto" w:fill="auto"/>
          </w:tcPr>
          <w:p w14:paraId="6815F215"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6</w:t>
            </w:r>
            <w:r>
              <w:rPr>
                <w:rFonts w:ascii="Calibri" w:hAnsi="Calibri" w:cs="Calibri"/>
                <w:color w:val="000000"/>
                <w:sz w:val="18"/>
                <w:szCs w:val="18"/>
              </w:rPr>
              <w:t>.0</w:t>
            </w:r>
          </w:p>
        </w:tc>
        <w:tc>
          <w:tcPr>
            <w:tcW w:w="1280" w:type="dxa"/>
            <w:shd w:val="clear" w:color="auto" w:fill="auto"/>
          </w:tcPr>
          <w:p w14:paraId="2CF508A4"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4F593C77"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on-hospitalised</w:t>
            </w:r>
          </w:p>
        </w:tc>
        <w:tc>
          <w:tcPr>
            <w:tcW w:w="1432" w:type="dxa"/>
            <w:shd w:val="clear" w:color="auto" w:fill="auto"/>
          </w:tcPr>
          <w:p w14:paraId="2D71869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7.5</w:t>
            </w:r>
            <w:r w:rsidRPr="003300A0">
              <w:rPr>
                <w:rFonts w:cstheme="minorHAnsi"/>
                <w:color w:val="000000"/>
                <w:sz w:val="18"/>
                <w:szCs w:val="18"/>
                <w:vertAlign w:val="superscript"/>
              </w:rPr>
              <w:t>b</w:t>
            </w:r>
          </w:p>
        </w:tc>
        <w:tc>
          <w:tcPr>
            <w:tcW w:w="1860" w:type="dxa"/>
            <w:shd w:val="clear" w:color="auto" w:fill="auto"/>
          </w:tcPr>
          <w:p w14:paraId="7745DF4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35</w:t>
            </w:r>
            <w:r>
              <w:rPr>
                <w:rFonts w:cstheme="minorHAnsi"/>
                <w:color w:val="000000"/>
                <w:sz w:val="18"/>
                <w:szCs w:val="18"/>
              </w:rPr>
              <w:t>.3</w:t>
            </w:r>
            <w:r w:rsidRPr="62A151E1">
              <w:rPr>
                <w:color w:val="000000" w:themeColor="text1"/>
                <w:sz w:val="18"/>
                <w:szCs w:val="18"/>
              </w:rPr>
              <w:t>%</w:t>
            </w:r>
          </w:p>
        </w:tc>
      </w:tr>
      <w:tr w:rsidR="00D47F80" w:rsidRPr="00882E7A" w14:paraId="7A583F7E"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548F24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A827516" w14:textId="20FA4ED5"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onzalez-Hermosillo, J et al</w:t>
            </w:r>
            <w:r>
              <w:rPr>
                <w:sz w:val="18"/>
                <w:szCs w:val="18"/>
              </w:rPr>
              <w:fldChar w:fldCharType="begin"/>
            </w:r>
            <w:r w:rsidR="00445383">
              <w:rPr>
                <w:sz w:val="18"/>
                <w:szCs w:val="18"/>
              </w:rPr>
              <w:instrText xml:space="preserve"> ADDIN EN.CITE &lt;EndNote&gt;&lt;Cite&gt;&lt;Author&gt;Gonzalez-Hermosillo&lt;/Author&gt;&lt;Year&gt;2021&lt;/Year&gt;&lt;RecNum&gt;41&lt;/RecNum&gt;&lt;DisplayText&gt;(50)&lt;/DisplayText&gt;&lt;record&gt;&lt;rec-number&gt;41&lt;/rec-number&gt;&lt;foreign-keys&gt;&lt;key app="EN" db-id="pvxd05p2yewfz6earpxxasf7rwds20fer50s" timestamp="1661434940" guid="eacdd49a-a159-4428-b9d3-b17cff309d52"&gt;41&lt;/key&gt;&lt;/foreign-keys&gt;&lt;ref-type name="Journal Article"&gt;17&lt;/ref-type&gt;&lt;contributors&gt;&lt;authors&gt;&lt;author&gt;Gonzalez-Hermosillo, J. Antonio&lt;/author&gt;&lt;author&gt;Martinez-Lopez, Jhanea Patricia&lt;/author&gt;&lt;author&gt;Carrillo-Lampon, Sofia Antonieta&lt;/author&gt;&lt;author&gt;Ruiz-Ojeda, Dayanara&lt;/author&gt;&lt;author&gt;Herrera-Ramirez, Sharon&lt;/author&gt;&lt;author&gt;Amezcua-Guerra, Luis M.&lt;/author&gt;&lt;author&gt;Martinez-Alvarado, Maria Del Rocio&lt;/author&gt;&lt;/authors&gt;&lt;/contributors&gt;&lt;titles&gt;&lt;title&gt;Post-Acute COVID-19 Symptoms, a Potential Link with Myalgic Encephalomyelitis/Chronic Fatigue Syndrome: A 6-Month Survey in a Mexican Cohort&lt;/title&gt;&lt;secondary-title&gt;Brain sciences&lt;/secondary-title&gt;&lt;/titles&gt;&lt;periodical&gt;&lt;full-title&gt;Brain sciences&lt;/full-title&gt;&lt;/periodical&gt;&lt;volume&gt;11&lt;/volume&gt;&lt;number&gt;6&lt;/number&gt;&lt;dates&gt;&lt;year&gt;2021&lt;/year&gt;&lt;/dates&gt;&lt;pub-location&gt;Switzerland&lt;/pub-location&gt;&lt;urls&gt;&lt;related-urls&gt;&lt;url&gt;http://ovidsp.ovid.com/ovidweb.cgi?T=JS&amp;amp;PAGE=reference&amp;amp;D=pmnm5&amp;amp;NEWS=N&amp;amp;AN=34201087&lt;/url&gt;&lt;/related-urls&gt;&lt;/urls&gt;&lt;electronic-resource-num&gt;https://dx.doi.org/10.3390/brainsci11060760&lt;/electronic-resource-num&gt;&lt;/record&gt;&lt;/Cite&gt;&lt;/EndNote&gt;</w:instrText>
            </w:r>
            <w:r>
              <w:rPr>
                <w:sz w:val="18"/>
                <w:szCs w:val="18"/>
              </w:rPr>
              <w:fldChar w:fldCharType="separate"/>
            </w:r>
            <w:r w:rsidR="00445383">
              <w:rPr>
                <w:noProof/>
                <w:sz w:val="18"/>
                <w:szCs w:val="18"/>
              </w:rPr>
              <w:t>(50)</w:t>
            </w:r>
            <w:r>
              <w:rPr>
                <w:sz w:val="18"/>
                <w:szCs w:val="18"/>
              </w:rPr>
              <w:fldChar w:fldCharType="end"/>
            </w:r>
          </w:p>
        </w:tc>
        <w:tc>
          <w:tcPr>
            <w:tcW w:w="992" w:type="dxa"/>
            <w:shd w:val="clear" w:color="auto" w:fill="auto"/>
          </w:tcPr>
          <w:p w14:paraId="79D2C626"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exico</w:t>
            </w:r>
          </w:p>
        </w:tc>
        <w:tc>
          <w:tcPr>
            <w:tcW w:w="1560" w:type="dxa"/>
            <w:shd w:val="clear" w:color="auto" w:fill="auto"/>
          </w:tcPr>
          <w:p w14:paraId="26089512"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w:t>
            </w:r>
            <w:r>
              <w:rPr>
                <w:rFonts w:ascii="Calibri" w:hAnsi="Calibri" w:cs="Calibri"/>
                <w:sz w:val="18"/>
                <w:szCs w:val="18"/>
              </w:rPr>
              <w:t>longitudinal</w:t>
            </w:r>
          </w:p>
        </w:tc>
        <w:tc>
          <w:tcPr>
            <w:tcW w:w="1275" w:type="dxa"/>
            <w:shd w:val="clear" w:color="auto" w:fill="auto"/>
          </w:tcPr>
          <w:p w14:paraId="324B915B"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130</w:t>
            </w:r>
          </w:p>
        </w:tc>
        <w:tc>
          <w:tcPr>
            <w:tcW w:w="1134" w:type="dxa"/>
            <w:shd w:val="clear" w:color="auto" w:fill="auto"/>
          </w:tcPr>
          <w:p w14:paraId="1814244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7C097ED"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12913AAA"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1/14</w:t>
            </w:r>
          </w:p>
        </w:tc>
        <w:tc>
          <w:tcPr>
            <w:tcW w:w="827" w:type="dxa"/>
            <w:shd w:val="clear" w:color="auto" w:fill="auto"/>
          </w:tcPr>
          <w:p w14:paraId="68843DE2"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4.6</w:t>
            </w:r>
          </w:p>
        </w:tc>
        <w:tc>
          <w:tcPr>
            <w:tcW w:w="1280" w:type="dxa"/>
            <w:shd w:val="clear" w:color="auto" w:fill="auto"/>
          </w:tcPr>
          <w:p w14:paraId="3446F4CC"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212A0CF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M</w:t>
            </w:r>
            <w:r w:rsidRPr="005008A1">
              <w:rPr>
                <w:rFonts w:cstheme="minorHAnsi"/>
                <w:color w:val="000000"/>
                <w:sz w:val="18"/>
                <w:szCs w:val="18"/>
              </w:rPr>
              <w:t>oderate to severe</w:t>
            </w:r>
          </w:p>
        </w:tc>
        <w:tc>
          <w:tcPr>
            <w:tcW w:w="1432" w:type="dxa"/>
            <w:shd w:val="clear" w:color="auto" w:fill="auto"/>
          </w:tcPr>
          <w:p w14:paraId="653FB41F" w14:textId="77777777" w:rsidR="004D3690" w:rsidRPr="00AA5599"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A5599">
              <w:rPr>
                <w:rFonts w:cstheme="minorHAnsi"/>
                <w:sz w:val="18"/>
                <w:szCs w:val="18"/>
              </w:rPr>
              <w:t>3m post-hospital discharge</w:t>
            </w:r>
          </w:p>
        </w:tc>
        <w:tc>
          <w:tcPr>
            <w:tcW w:w="1860" w:type="dxa"/>
            <w:shd w:val="clear" w:color="auto" w:fill="auto"/>
          </w:tcPr>
          <w:p w14:paraId="57EDEE0A"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91.5</w:t>
            </w:r>
            <w:r w:rsidRPr="62A151E1">
              <w:rPr>
                <w:color w:val="000000" w:themeColor="text1"/>
                <w:sz w:val="18"/>
                <w:szCs w:val="18"/>
              </w:rPr>
              <w:t>%</w:t>
            </w:r>
          </w:p>
        </w:tc>
      </w:tr>
      <w:tr w:rsidR="00D47F80" w:rsidRPr="00882E7A" w14:paraId="2AF9F481"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6D4725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F32B8B7" w14:textId="20AFD58E"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 X et al</w:t>
            </w:r>
            <w:r>
              <w:rPr>
                <w:sz w:val="18"/>
                <w:szCs w:val="18"/>
              </w:rPr>
              <w:fldChar w:fldCharType="begin"/>
            </w:r>
            <w:r w:rsidR="00445383">
              <w:rPr>
                <w:sz w:val="18"/>
                <w:szCs w:val="18"/>
              </w:rPr>
              <w:instrText xml:space="preserve"> ADDIN EN.CITE &lt;EndNote&gt;&lt;Cite&gt;&lt;Author&gt;Han&lt;/Author&gt;&lt;Year&gt;2021&lt;/Year&gt;&lt;RecNum&gt;42&lt;/RecNum&gt;&lt;DisplayText&gt;(51)&lt;/DisplayText&gt;&lt;record&gt;&lt;rec-number&gt;42&lt;/rec-number&gt;&lt;foreign-keys&gt;&lt;key app="EN" db-id="pvxd05p2yewfz6earpxxasf7rwds20fer50s" timestamp="1661434940" guid="9801b08e-c09b-4a20-81ce-86ad431a8da4"&gt;42&lt;/key&gt;&lt;/foreign-keys&gt;&lt;ref-type name="Journal Article"&gt;17&lt;/ref-type&gt;&lt;contributors&gt;&lt;authors&gt;&lt;author&gt;Han, Xiaoyu&lt;/author&gt;&lt;author&gt;Fan, Yanqing&lt;/author&gt;&lt;author&gt;Alwalid, Osamah&lt;/author&gt;&lt;author&gt;Li, Na&lt;/author&gt;&lt;author&gt;Jia, Xi&lt;/author&gt;&lt;author&gt;Yuan, Mei&lt;/author&gt;&lt;author&gt;Li, Yumin&lt;/author&gt;&lt;author&gt;Cao, Yukun&lt;/author&gt;&lt;author&gt;Gu, Jin&lt;/author&gt;&lt;author&gt;Wu, Hanping&lt;/author&gt;&lt;author&gt;Shi, Heshui&lt;/author&gt;&lt;/authors&gt;&lt;/contributors&gt;&lt;titles&gt;&lt;title&gt;Six-month Follow-up Chest CT Findings after Severe COVID-19 Pneumonia&lt;/title&gt;&lt;secondary-title&gt;Radiology&lt;/secondary-title&gt;&lt;/titles&gt;&lt;periodical&gt;&lt;full-title&gt;Radiology&lt;/full-title&gt;&lt;/periodical&gt;&lt;pages&gt;E177-E186&lt;/pages&gt;&lt;volume&gt;299&lt;/volume&gt;&lt;number&gt;1&lt;/number&gt;&lt;dates&gt;&lt;year&gt;2021&lt;/year&gt;&lt;/dates&gt;&lt;pub-location&gt;United States&lt;/pub-location&gt;&lt;urls&gt;&lt;related-urls&gt;&lt;url&gt;http://ovidsp.ovid.com/ovidweb.cgi?T=JS&amp;amp;PAGE=reference&amp;amp;D=med18&amp;amp;NEWS=N&amp;amp;AN=33497317&lt;/url&gt;&lt;/related-urls&gt;&lt;/urls&gt;&lt;electronic-resource-num&gt;https://dx.doi.org/10.1148/radiol.2021203153&lt;/electronic-resource-num&gt;&lt;/record&gt;&lt;/Cite&gt;&lt;/EndNote&gt;</w:instrText>
            </w:r>
            <w:r>
              <w:rPr>
                <w:sz w:val="18"/>
                <w:szCs w:val="18"/>
              </w:rPr>
              <w:fldChar w:fldCharType="separate"/>
            </w:r>
            <w:r w:rsidR="00445383">
              <w:rPr>
                <w:noProof/>
                <w:sz w:val="18"/>
                <w:szCs w:val="18"/>
              </w:rPr>
              <w:t>(51)</w:t>
            </w:r>
            <w:r>
              <w:rPr>
                <w:sz w:val="18"/>
                <w:szCs w:val="18"/>
              </w:rPr>
              <w:fldChar w:fldCharType="end"/>
            </w:r>
          </w:p>
        </w:tc>
        <w:tc>
          <w:tcPr>
            <w:tcW w:w="992" w:type="dxa"/>
            <w:shd w:val="clear" w:color="auto" w:fill="auto"/>
          </w:tcPr>
          <w:p w14:paraId="47E500CC"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375C746B"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w:t>
            </w:r>
            <w:r>
              <w:rPr>
                <w:rFonts w:ascii="Calibri" w:hAnsi="Calibri" w:cs="Calibri"/>
                <w:sz w:val="18"/>
                <w:szCs w:val="18"/>
              </w:rPr>
              <w:t>longitudinal</w:t>
            </w:r>
          </w:p>
        </w:tc>
        <w:tc>
          <w:tcPr>
            <w:tcW w:w="1275" w:type="dxa"/>
            <w:shd w:val="clear" w:color="auto" w:fill="auto"/>
          </w:tcPr>
          <w:p w14:paraId="70EAEC55"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4</w:t>
            </w:r>
          </w:p>
        </w:tc>
        <w:tc>
          <w:tcPr>
            <w:tcW w:w="1134" w:type="dxa"/>
            <w:shd w:val="clear" w:color="auto" w:fill="auto"/>
          </w:tcPr>
          <w:p w14:paraId="7F79734F"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1499668"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w:t>
            </w:r>
            <w:r>
              <w:rPr>
                <w:rFonts w:ascii="Calibri" w:hAnsi="Calibri" w:cs="Calibri"/>
                <w:color w:val="000000"/>
                <w:sz w:val="18"/>
                <w:szCs w:val="18"/>
              </w:rPr>
              <w:t xml:space="preserve"> patients</w:t>
            </w:r>
          </w:p>
        </w:tc>
        <w:tc>
          <w:tcPr>
            <w:tcW w:w="1134" w:type="dxa"/>
            <w:shd w:val="clear" w:color="auto" w:fill="auto"/>
          </w:tcPr>
          <w:p w14:paraId="2F1C0599"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4/12</w:t>
            </w:r>
          </w:p>
        </w:tc>
        <w:tc>
          <w:tcPr>
            <w:tcW w:w="827" w:type="dxa"/>
            <w:shd w:val="clear" w:color="auto" w:fill="auto"/>
          </w:tcPr>
          <w:p w14:paraId="610F951F"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0</w:t>
            </w:r>
            <w:r>
              <w:rPr>
                <w:rFonts w:ascii="Calibri" w:hAnsi="Calibri" w:cs="Calibri"/>
                <w:color w:val="000000"/>
                <w:sz w:val="18"/>
                <w:szCs w:val="18"/>
              </w:rPr>
              <w:t>.0</w:t>
            </w:r>
          </w:p>
        </w:tc>
        <w:tc>
          <w:tcPr>
            <w:tcW w:w="1280" w:type="dxa"/>
            <w:shd w:val="clear" w:color="auto" w:fill="auto"/>
          </w:tcPr>
          <w:p w14:paraId="2DD8BE99"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6F14C27B"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S</w:t>
            </w:r>
            <w:r w:rsidRPr="005008A1">
              <w:rPr>
                <w:rFonts w:cstheme="minorHAnsi"/>
                <w:color w:val="000000"/>
                <w:sz w:val="18"/>
                <w:szCs w:val="18"/>
              </w:rPr>
              <w:t>evere</w:t>
            </w:r>
          </w:p>
        </w:tc>
        <w:tc>
          <w:tcPr>
            <w:tcW w:w="1432" w:type="dxa"/>
            <w:shd w:val="clear" w:color="auto" w:fill="auto"/>
          </w:tcPr>
          <w:p w14:paraId="0A75CCCB"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175</w:t>
            </w:r>
            <w:r w:rsidRPr="00884C8C">
              <w:rPr>
                <w:rFonts w:cstheme="minorHAnsi"/>
                <w:color w:val="000000"/>
                <w:sz w:val="18"/>
                <w:szCs w:val="18"/>
                <w:vertAlign w:val="superscript"/>
              </w:rPr>
              <w:t>a</w:t>
            </w:r>
          </w:p>
        </w:tc>
        <w:tc>
          <w:tcPr>
            <w:tcW w:w="1860" w:type="dxa"/>
            <w:shd w:val="clear" w:color="auto" w:fill="auto"/>
          </w:tcPr>
          <w:p w14:paraId="643E2EA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2.3</w:t>
            </w:r>
            <w:r w:rsidRPr="62A151E1">
              <w:rPr>
                <w:color w:val="000000" w:themeColor="text1"/>
                <w:sz w:val="18"/>
                <w:szCs w:val="18"/>
              </w:rPr>
              <w:t>%</w:t>
            </w:r>
          </w:p>
        </w:tc>
      </w:tr>
      <w:tr w:rsidR="00D47F80" w:rsidRPr="00882E7A" w14:paraId="42181D52"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ABBA3F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B8F49A6" w14:textId="2E8405E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vervall, S et al</w:t>
            </w:r>
            <w:r>
              <w:rPr>
                <w:sz w:val="18"/>
                <w:szCs w:val="18"/>
              </w:rPr>
              <w:fldChar w:fldCharType="begin"/>
            </w:r>
            <w:r w:rsidR="00445383">
              <w:rPr>
                <w:sz w:val="18"/>
                <w:szCs w:val="18"/>
              </w:rPr>
              <w:instrText xml:space="preserve"> ADDIN EN.CITE &lt;EndNote&gt;&lt;Cite&gt;&lt;Author&gt;Havervall&lt;/Author&gt;&lt;Year&gt;2021&lt;/Year&gt;&lt;RecNum&gt;43&lt;/RecNum&gt;&lt;DisplayText&gt;(52)&lt;/DisplayText&gt;&lt;record&gt;&lt;rec-number&gt;43&lt;/rec-number&gt;&lt;foreign-keys&gt;&lt;key app="EN" db-id="pvxd05p2yewfz6earpxxasf7rwds20fer50s" timestamp="1661434940" guid="1a285880-f3c7-47f6-b2d1-f54a3e6f56ca"&gt;43&lt;/key&gt;&lt;/foreign-keys&gt;&lt;ref-type name="Journal Article"&gt;17&lt;/ref-type&gt;&lt;contributors&gt;&lt;authors&gt;&lt;author&gt;Havervall, Sebastian&lt;/author&gt;&lt;author&gt;Rosell, Axel&lt;/author&gt;&lt;author&gt;Phillipson, Mia&lt;/author&gt;&lt;author&gt;Mangsbo, Sara M.&lt;/author&gt;&lt;author&gt;Nilsson, Peter&lt;/author&gt;&lt;author&gt;Hober, Sophia&lt;/author&gt;&lt;author&gt;Thalin, Charlotte&lt;/author&gt;&lt;/authors&gt;&lt;/contributors&gt;&lt;titles&gt;&lt;title&gt;Symptoms and Functional Impairment Assessed 8 Months After Mild COVID-19 Among Health Care Workers&lt;/title&gt;&lt;secondary-title&gt;JAMA&lt;/secondary-title&gt;&lt;/titles&gt;&lt;periodical&gt;&lt;full-title&gt;JAMA&lt;/full-title&gt;&lt;/periodical&gt;&lt;pages&gt;2015-2016&lt;/pages&gt;&lt;volume&gt;325&lt;/volume&gt;&lt;number&gt;19&lt;/number&gt;&lt;dates&gt;&lt;year&gt;2021&lt;/year&gt;&lt;/dates&gt;&lt;pub-location&gt;United States&lt;/pub-location&gt;&lt;urls&gt;&lt;related-urls&gt;&lt;url&gt;http://ovidsp.ovid.com/ovidweb.cgi?T=JS&amp;amp;PAGE=reference&amp;amp;D=med18&amp;amp;NEWS=N&amp;amp;AN=33825846&lt;/url&gt;&lt;/related-urls&gt;&lt;/urls&gt;&lt;electronic-resource-num&gt;https://dx.doi.org/10.1001/jama.2021.5612&lt;/electronic-resource-num&gt;&lt;/record&gt;&lt;/Cite&gt;&lt;/EndNote&gt;</w:instrText>
            </w:r>
            <w:r>
              <w:rPr>
                <w:sz w:val="18"/>
                <w:szCs w:val="18"/>
              </w:rPr>
              <w:fldChar w:fldCharType="separate"/>
            </w:r>
            <w:r w:rsidR="00445383">
              <w:rPr>
                <w:noProof/>
                <w:sz w:val="18"/>
                <w:szCs w:val="18"/>
              </w:rPr>
              <w:t>(52)</w:t>
            </w:r>
            <w:r>
              <w:rPr>
                <w:sz w:val="18"/>
                <w:szCs w:val="18"/>
              </w:rPr>
              <w:fldChar w:fldCharType="end"/>
            </w:r>
          </w:p>
        </w:tc>
        <w:tc>
          <w:tcPr>
            <w:tcW w:w="992" w:type="dxa"/>
            <w:shd w:val="clear" w:color="auto" w:fill="auto"/>
          </w:tcPr>
          <w:p w14:paraId="0309413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1560" w:type="dxa"/>
            <w:shd w:val="clear" w:color="auto" w:fill="auto"/>
          </w:tcPr>
          <w:p w14:paraId="1518BC7F"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ohort with controls</w:t>
            </w:r>
          </w:p>
        </w:tc>
        <w:tc>
          <w:tcPr>
            <w:tcW w:w="1275" w:type="dxa"/>
            <w:shd w:val="clear" w:color="auto" w:fill="auto"/>
          </w:tcPr>
          <w:p w14:paraId="710406D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323</w:t>
            </w:r>
          </w:p>
        </w:tc>
        <w:tc>
          <w:tcPr>
            <w:tcW w:w="1134" w:type="dxa"/>
            <w:shd w:val="clear" w:color="auto" w:fill="auto"/>
          </w:tcPr>
          <w:p w14:paraId="42883C0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072 seronegative</w:t>
            </w:r>
          </w:p>
        </w:tc>
        <w:tc>
          <w:tcPr>
            <w:tcW w:w="1276" w:type="dxa"/>
            <w:shd w:val="clear" w:color="auto" w:fill="auto"/>
          </w:tcPr>
          <w:p w14:paraId="7F72C59B"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ealth care workers</w:t>
            </w:r>
          </w:p>
        </w:tc>
        <w:tc>
          <w:tcPr>
            <w:tcW w:w="1134" w:type="dxa"/>
            <w:shd w:val="clear" w:color="auto" w:fill="auto"/>
          </w:tcPr>
          <w:p w14:paraId="7113C3F1"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 (33-52)</w:t>
            </w:r>
          </w:p>
        </w:tc>
        <w:tc>
          <w:tcPr>
            <w:tcW w:w="827" w:type="dxa"/>
            <w:shd w:val="clear" w:color="auto" w:fill="auto"/>
          </w:tcPr>
          <w:p w14:paraId="1E50DF7A"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8</w:t>
            </w:r>
            <w:r>
              <w:rPr>
                <w:rFonts w:ascii="Calibri" w:hAnsi="Calibri" w:cs="Calibri"/>
                <w:color w:val="000000"/>
                <w:sz w:val="18"/>
                <w:szCs w:val="18"/>
              </w:rPr>
              <w:t>3.0</w:t>
            </w:r>
          </w:p>
        </w:tc>
        <w:tc>
          <w:tcPr>
            <w:tcW w:w="1280" w:type="dxa"/>
            <w:shd w:val="clear" w:color="auto" w:fill="auto"/>
          </w:tcPr>
          <w:p w14:paraId="1F9A0697"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Seropositive</w:t>
            </w:r>
          </w:p>
        </w:tc>
        <w:tc>
          <w:tcPr>
            <w:tcW w:w="1084" w:type="dxa"/>
            <w:shd w:val="clear" w:color="auto" w:fill="auto"/>
          </w:tcPr>
          <w:p w14:paraId="72FB9C5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mild/moderate (severe excluded)</w:t>
            </w:r>
          </w:p>
        </w:tc>
        <w:tc>
          <w:tcPr>
            <w:tcW w:w="1432" w:type="dxa"/>
            <w:shd w:val="clear" w:color="auto" w:fill="auto"/>
          </w:tcPr>
          <w:p w14:paraId="39A93BAD"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122</w:t>
            </w:r>
            <w:r w:rsidRPr="00884C8C">
              <w:rPr>
                <w:rFonts w:cstheme="minorHAnsi"/>
                <w:color w:val="000000"/>
                <w:sz w:val="18"/>
                <w:szCs w:val="18"/>
                <w:vertAlign w:val="superscript"/>
              </w:rPr>
              <w:t>a</w:t>
            </w:r>
          </w:p>
        </w:tc>
        <w:tc>
          <w:tcPr>
            <w:tcW w:w="1860" w:type="dxa"/>
            <w:shd w:val="clear" w:color="auto" w:fill="auto"/>
          </w:tcPr>
          <w:p w14:paraId="2C632AC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1.4</w:t>
            </w:r>
            <w:r w:rsidRPr="62A151E1">
              <w:rPr>
                <w:color w:val="000000" w:themeColor="text1"/>
                <w:sz w:val="18"/>
                <w:szCs w:val="18"/>
              </w:rPr>
              <w:t>%</w:t>
            </w:r>
          </w:p>
        </w:tc>
      </w:tr>
      <w:tr w:rsidR="00D47F80" w:rsidRPr="00882E7A" w14:paraId="29600434"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884400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4990A82" w14:textId="230B38CD"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fr-FR"/>
              </w:rPr>
            </w:pPr>
            <w:r w:rsidRPr="00BB3EC3">
              <w:rPr>
                <w:sz w:val="18"/>
                <w:szCs w:val="18"/>
                <w:lang w:val="fr-FR"/>
              </w:rPr>
              <w:t>Huang, C et al</w:t>
            </w:r>
            <w:r>
              <w:rPr>
                <w:sz w:val="18"/>
                <w:szCs w:val="18"/>
              </w:rPr>
              <w:fldChar w:fldCharType="begin"/>
            </w:r>
            <w:r w:rsidR="00445383">
              <w:rPr>
                <w:sz w:val="18"/>
                <w:szCs w:val="18"/>
              </w:rPr>
              <w:instrText xml:space="preserve"> ADDIN EN.CITE &lt;EndNote&gt;&lt;Cite&gt;&lt;Author&gt;Huang&lt;/Author&gt;&lt;Year&gt;2021&lt;/Year&gt;&lt;RecNum&gt;11&lt;/RecNum&gt;&lt;DisplayText&gt;(53)&lt;/DisplayText&gt;&lt;record&gt;&lt;rec-number&gt;11&lt;/rec-number&gt;&lt;foreign-keys&gt;&lt;key app="EN" db-id="pvxd05p2yewfz6earpxxasf7rwds20fer50s" timestamp="1661434940" guid="e8ea22e4-c26a-480c-a55e-8ca06f2c8dff"&gt;11&lt;/key&gt;&lt;/foreign-keys&gt;&lt;ref-type name="Journal Article"&gt;17&lt;/ref-type&gt;&lt;contributors&gt;&lt;authors&gt;&lt;author&gt;Huang, Chaolin&lt;/author&gt;&lt;author&gt;Huang, Lixue&lt;/author&gt;&lt;author&gt;Wang, Yeming&lt;/author&gt;&lt;author&gt;Li, Xia&lt;/author&gt;&lt;author&gt;Ren, Lili&lt;/author&gt;&lt;author&gt;Gu, Xiaoying&lt;/author&gt;&lt;author&gt;Kang, Liang&lt;/author&gt;&lt;author&gt;Guo, Li&lt;/author&gt;&lt;author&gt;Liu, Min&lt;/author&gt;&lt;author&gt;Zhou, Xing&lt;/author&gt;&lt;author&gt;Luo, Jianfeng&lt;/author&gt;&lt;author&gt;Huang, Zhenghui&lt;/author&gt;&lt;author&gt;Tu, Shengjin&lt;/author&gt;&lt;author&gt;Zhao, Yue&lt;/author&gt;&lt;author&gt;Chen, Li&lt;/author&gt;&lt;author&gt;Xu, Decui&lt;/author&gt;&lt;author&gt;Li, Yanping&lt;/author&gt;&lt;author&gt;Li, Caihong&lt;/author&gt;&lt;author&gt;Peng, Lu&lt;/author&gt;&lt;author&gt;Li, Yong&lt;/author&gt;&lt;author&gt;Xie, Wuxiang&lt;/author&gt;&lt;author&gt;Cui, Dan&lt;/author&gt;&lt;author&gt;Shang, Lianhan&lt;/author&gt;&lt;author&gt;Fan, Guohui&lt;/author&gt;&lt;author&gt;Xu, Jiuyang&lt;/author&gt;&lt;author&gt;Wang, Geng&lt;/author&gt;&lt;author&gt;Wang, Ying&lt;/author&gt;&lt;author&gt;Zhong, Jingchuan&lt;/author&gt;&lt;author&gt;Wang, Chen&lt;/author&gt;&lt;author&gt;Wang, Jianwei&lt;/author&gt;&lt;author&gt;Zhang, Dingyu&lt;/author&gt;&lt;author&gt;Cao, Bin&lt;/author&gt;&lt;/authors&gt;&lt;/contributors&gt;&lt;titles&gt;&lt;title&gt;6-month consequences of COVID-19 in patients discharged from hospital: a cohort study&lt;/title&gt;&lt;secondary-title&gt;Lancet (London, England)&lt;/secondary-title&gt;&lt;/titles&gt;&lt;periodical&gt;&lt;full-title&gt;Lancet (London, England)&lt;/full-title&gt;&lt;/periodical&gt;&lt;pages&gt;220-232&lt;/pages&gt;&lt;volume&gt;397&lt;/volume&gt;&lt;number&gt;10270&lt;/number&gt;&lt;dates&gt;&lt;year&gt;2021&lt;/year&gt;&lt;/dates&gt;&lt;urls&gt;&lt;related-urls&gt;&lt;url&gt;http://ovidsp.ovid.com/ovidweb.cgi?T=JS&amp;amp;PAGE=reference&amp;amp;D=medl&amp;amp;NEWS=N&amp;amp;AN=33428867&lt;/url&gt;&lt;/related-urls&gt;&lt;/urls&gt;&lt;electronic-resource-num&gt;https://dx.doi.org/10.1016/S0140-6736(20)32656-8&lt;/electronic-resource-num&gt;&lt;/record&gt;&lt;/Cite&gt;&lt;/EndNote&gt;</w:instrText>
            </w:r>
            <w:r>
              <w:rPr>
                <w:sz w:val="18"/>
                <w:szCs w:val="18"/>
              </w:rPr>
              <w:fldChar w:fldCharType="separate"/>
            </w:r>
            <w:r w:rsidR="00445383" w:rsidRPr="00445383">
              <w:rPr>
                <w:noProof/>
                <w:sz w:val="18"/>
                <w:szCs w:val="18"/>
                <w:lang w:val="fr-FR"/>
              </w:rPr>
              <w:t>(53)</w:t>
            </w:r>
            <w:r>
              <w:rPr>
                <w:sz w:val="18"/>
                <w:szCs w:val="18"/>
              </w:rPr>
              <w:fldChar w:fldCharType="end"/>
            </w:r>
            <w:r w:rsidRPr="00BB3EC3">
              <w:rPr>
                <w:sz w:val="18"/>
                <w:szCs w:val="18"/>
                <w:lang w:val="fr-FR"/>
              </w:rPr>
              <w:t xml:space="preserve"> </w:t>
            </w:r>
            <w:r w:rsidRPr="00BB3EC3">
              <w:rPr>
                <w:b/>
                <w:sz w:val="18"/>
                <w:szCs w:val="18"/>
                <w:lang w:val="fr-FR"/>
              </w:rPr>
              <w:t>(</w:t>
            </w:r>
            <w:r w:rsidRPr="00BB3EC3">
              <w:rPr>
                <w:rFonts w:cstheme="minorHAnsi"/>
                <w:b/>
                <w:sz w:val="18"/>
                <w:szCs w:val="18"/>
                <w:lang w:val="fr-FR"/>
              </w:rPr>
              <w:t>Ω)</w:t>
            </w:r>
          </w:p>
        </w:tc>
        <w:tc>
          <w:tcPr>
            <w:tcW w:w="992" w:type="dxa"/>
            <w:shd w:val="clear" w:color="auto" w:fill="auto"/>
          </w:tcPr>
          <w:p w14:paraId="0E34FF63"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22362A7F"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 xml:space="preserve">Ambidirectional </w:t>
            </w:r>
            <w:r w:rsidRPr="00066430">
              <w:rPr>
                <w:rFonts w:ascii="Calibri" w:hAnsi="Calibri" w:cs="Calibri"/>
                <w:sz w:val="18"/>
                <w:szCs w:val="18"/>
              </w:rPr>
              <w:t>cohort</w:t>
            </w:r>
          </w:p>
        </w:tc>
        <w:tc>
          <w:tcPr>
            <w:tcW w:w="1275" w:type="dxa"/>
            <w:shd w:val="clear" w:color="auto" w:fill="auto"/>
          </w:tcPr>
          <w:p w14:paraId="13090017"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655</w:t>
            </w:r>
          </w:p>
        </w:tc>
        <w:tc>
          <w:tcPr>
            <w:tcW w:w="1134" w:type="dxa"/>
            <w:shd w:val="clear" w:color="auto" w:fill="auto"/>
          </w:tcPr>
          <w:p w14:paraId="5B551D7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B573C88"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 patients</w:t>
            </w:r>
          </w:p>
        </w:tc>
        <w:tc>
          <w:tcPr>
            <w:tcW w:w="1134" w:type="dxa"/>
            <w:shd w:val="clear" w:color="auto" w:fill="auto"/>
          </w:tcPr>
          <w:p w14:paraId="0CBA2E5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 (47-65)</w:t>
            </w:r>
          </w:p>
        </w:tc>
        <w:tc>
          <w:tcPr>
            <w:tcW w:w="827" w:type="dxa"/>
            <w:shd w:val="clear" w:color="auto" w:fill="auto"/>
          </w:tcPr>
          <w:p w14:paraId="5D914A20"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8</w:t>
            </w:r>
            <w:r>
              <w:rPr>
                <w:rFonts w:ascii="Calibri" w:hAnsi="Calibri" w:cs="Calibri"/>
                <w:color w:val="000000"/>
                <w:sz w:val="18"/>
                <w:szCs w:val="18"/>
              </w:rPr>
              <w:t>.0</w:t>
            </w:r>
          </w:p>
        </w:tc>
        <w:tc>
          <w:tcPr>
            <w:tcW w:w="1280" w:type="dxa"/>
            <w:shd w:val="clear" w:color="auto" w:fill="auto"/>
          </w:tcPr>
          <w:p w14:paraId="29D58B2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L</w:t>
            </w:r>
            <w:r w:rsidRPr="00F17B9F">
              <w:rPr>
                <w:rFonts w:ascii="Calibri" w:hAnsi="Calibri" w:cs="Calibri"/>
                <w:color w:val="000000"/>
                <w:sz w:val="18"/>
                <w:szCs w:val="18"/>
              </w:rPr>
              <w:t>aboratory confirmed</w:t>
            </w:r>
          </w:p>
        </w:tc>
        <w:tc>
          <w:tcPr>
            <w:tcW w:w="1084" w:type="dxa"/>
            <w:shd w:val="clear" w:color="auto" w:fill="auto"/>
          </w:tcPr>
          <w:p w14:paraId="00478B92"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68% required oxygen therapy</w:t>
            </w:r>
          </w:p>
          <w:p w14:paraId="53C208F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4% ICU</w:t>
            </w:r>
          </w:p>
        </w:tc>
        <w:tc>
          <w:tcPr>
            <w:tcW w:w="1432" w:type="dxa"/>
            <w:shd w:val="clear" w:color="auto" w:fill="auto"/>
          </w:tcPr>
          <w:p w14:paraId="55DE32D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86</w:t>
            </w:r>
            <w:r w:rsidRPr="002366D9">
              <w:rPr>
                <w:rFonts w:cstheme="minorHAnsi"/>
                <w:color w:val="000000"/>
                <w:sz w:val="18"/>
                <w:szCs w:val="18"/>
                <w:vertAlign w:val="superscript"/>
              </w:rPr>
              <w:t>b</w:t>
            </w:r>
          </w:p>
        </w:tc>
        <w:tc>
          <w:tcPr>
            <w:tcW w:w="1860" w:type="dxa"/>
            <w:shd w:val="clear" w:color="auto" w:fill="auto"/>
          </w:tcPr>
          <w:p w14:paraId="48520F51"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76</w:t>
            </w:r>
            <w:r>
              <w:rPr>
                <w:rFonts w:cstheme="minorHAnsi"/>
                <w:color w:val="000000"/>
                <w:sz w:val="18"/>
                <w:szCs w:val="18"/>
              </w:rPr>
              <w:t>.4</w:t>
            </w:r>
            <w:r w:rsidRPr="62A151E1">
              <w:rPr>
                <w:color w:val="000000" w:themeColor="text1"/>
                <w:sz w:val="18"/>
                <w:szCs w:val="18"/>
              </w:rPr>
              <w:t>%</w:t>
            </w:r>
          </w:p>
        </w:tc>
      </w:tr>
      <w:tr w:rsidR="00D47F80" w:rsidRPr="00882E7A" w14:paraId="72D25AD0"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859257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EFE4355" w14:textId="240A6AFF"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fr-FR"/>
              </w:rPr>
            </w:pPr>
            <w:r w:rsidRPr="00BB3EC3">
              <w:rPr>
                <w:sz w:val="18"/>
                <w:szCs w:val="18"/>
                <w:lang w:val="fr-FR"/>
              </w:rPr>
              <w:t>Huang, L et al</w:t>
            </w:r>
            <w:r>
              <w:rPr>
                <w:sz w:val="18"/>
                <w:szCs w:val="18"/>
              </w:rPr>
              <w:fldChar w:fldCharType="begin"/>
            </w:r>
            <w:r w:rsidR="00445383">
              <w:rPr>
                <w:sz w:val="18"/>
                <w:szCs w:val="18"/>
              </w:rPr>
              <w:instrText xml:space="preserve"> ADDIN EN.CITE &lt;EndNote&gt;&lt;Cite&gt;&lt;Author&gt;Huang&lt;/Author&gt;&lt;Year&gt;2021&lt;/Year&gt;&lt;RecNum&gt;44&lt;/RecNum&gt;&lt;DisplayText&gt;(54)&lt;/DisplayText&gt;&lt;record&gt;&lt;rec-number&gt;44&lt;/rec-number&gt;&lt;foreign-keys&gt;&lt;key app="EN" db-id="pvxd05p2yewfz6earpxxasf7rwds20fer50s" timestamp="1661434940" guid="6859c009-1788-427f-bbc3-381596644bdb"&gt;44&lt;/key&gt;&lt;/foreign-keys&gt;&lt;ref-type name="Journal Article"&gt;17&lt;/ref-type&gt;&lt;contributors&gt;&lt;authors&gt;&lt;author&gt;Huang, Lixue&lt;/author&gt;&lt;author&gt;Yao, Qun&lt;/author&gt;&lt;author&gt;Gu, Xiaoying&lt;/author&gt;&lt;author&gt;Wang, Qiongya&lt;/author&gt;&lt;author&gt;Ren, Lili&lt;/author&gt;&lt;author&gt;Wang, Yeming&lt;/author&gt;&lt;author&gt;Hu, Ping&lt;/author&gt;&lt;author&gt;Guo, Li&lt;/author&gt;&lt;author&gt;Liu, Min&lt;/author&gt;&lt;author&gt;Xu, Jiuyang&lt;/author&gt;&lt;author&gt;Zhang, Xueyang&lt;/author&gt;&lt;author&gt;Qu, Yali&lt;/author&gt;&lt;author&gt;Fan, Yanqing&lt;/author&gt;&lt;author&gt;Li, Xia&lt;/author&gt;&lt;author&gt;Li, Caihong&lt;/author&gt;&lt;author&gt;Yu, Ting&lt;/author&gt;&lt;author&gt;Xia, Jiaan&lt;/author&gt;&lt;author&gt;Wei, Ming&lt;/author&gt;&lt;author&gt;Chen, Li&lt;/author&gt;&lt;author&gt;Li, Yanping&lt;/author&gt;&lt;author&gt;Xiao, Fan&lt;/author&gt;&lt;author&gt;Liu, Dan&lt;/author&gt;&lt;author&gt;Wang, Jianwei&lt;/author&gt;&lt;author&gt;Wang, Xianguang&lt;/author&gt;&lt;author&gt;Cao, Bin&lt;/author&gt;&lt;/authors&gt;&lt;/contributors&gt;&lt;titles&gt;&lt;title&gt;1-year outcomes in hospital survivors with COVID-19: a longitudinal cohort study&lt;/title&gt;&lt;secondary-title&gt;Lancet (London, England)&lt;/secondary-title&gt;&lt;/titles&gt;&lt;periodical&gt;&lt;full-title&gt;Lancet (London, England)&lt;/full-title&gt;&lt;/periodical&gt;&lt;pages&gt;747-758&lt;/pages&gt;&lt;volume&gt;398&lt;/volume&gt;&lt;number&gt;10302&lt;/number&gt;&lt;dates&gt;&lt;year&gt;2021&lt;/year&gt;&lt;/dates&gt;&lt;pub-location&gt;England&lt;/pub-location&gt;&lt;urls&gt;&lt;related-urls&gt;&lt;url&gt;http://ovidsp.ovid.com/ovidweb.cgi?T=JS&amp;amp;PAGE=reference&amp;amp;D=medl&amp;amp;NEWS=N&amp;amp;AN=34454673&lt;/url&gt;&lt;/related-urls&gt;&lt;/urls&gt;&lt;electronic-resource-num&gt;https://dx.doi.org/10.1016/S0140-6736(21)01755-4&lt;/electronic-resource-num&gt;&lt;/record&gt;&lt;/Cite&gt;&lt;/EndNote&gt;</w:instrText>
            </w:r>
            <w:r>
              <w:rPr>
                <w:sz w:val="18"/>
                <w:szCs w:val="18"/>
              </w:rPr>
              <w:fldChar w:fldCharType="separate"/>
            </w:r>
            <w:r w:rsidR="00445383" w:rsidRPr="00445383">
              <w:rPr>
                <w:noProof/>
                <w:sz w:val="18"/>
                <w:szCs w:val="18"/>
                <w:lang w:val="fr-FR"/>
              </w:rPr>
              <w:t>(54)</w:t>
            </w:r>
            <w:r>
              <w:rPr>
                <w:sz w:val="18"/>
                <w:szCs w:val="18"/>
              </w:rPr>
              <w:fldChar w:fldCharType="end"/>
            </w:r>
            <w:r w:rsidRPr="00BB3EC3">
              <w:rPr>
                <w:sz w:val="18"/>
                <w:szCs w:val="18"/>
                <w:lang w:val="fr-FR"/>
              </w:rPr>
              <w:t xml:space="preserve"> </w:t>
            </w:r>
            <w:r w:rsidRPr="00BB3EC3">
              <w:rPr>
                <w:b/>
                <w:sz w:val="18"/>
                <w:szCs w:val="18"/>
                <w:lang w:val="fr-FR"/>
              </w:rPr>
              <w:t>(</w:t>
            </w:r>
            <w:r w:rsidRPr="00BB3EC3">
              <w:rPr>
                <w:rFonts w:cstheme="minorHAnsi"/>
                <w:b/>
                <w:sz w:val="18"/>
                <w:szCs w:val="18"/>
                <w:lang w:val="fr-FR"/>
              </w:rPr>
              <w:t>Ω)</w:t>
            </w:r>
          </w:p>
        </w:tc>
        <w:tc>
          <w:tcPr>
            <w:tcW w:w="992" w:type="dxa"/>
            <w:shd w:val="clear" w:color="auto" w:fill="auto"/>
          </w:tcPr>
          <w:p w14:paraId="0B69E135"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77F1731C"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A</w:t>
            </w:r>
            <w:r w:rsidRPr="00066430">
              <w:rPr>
                <w:rFonts w:ascii="Calibri" w:hAnsi="Calibri" w:cs="Calibri"/>
                <w:sz w:val="18"/>
                <w:szCs w:val="18"/>
              </w:rPr>
              <w:t>mbidirectional cohort with controls</w:t>
            </w:r>
          </w:p>
        </w:tc>
        <w:tc>
          <w:tcPr>
            <w:tcW w:w="1275" w:type="dxa"/>
            <w:shd w:val="clear" w:color="auto" w:fill="auto"/>
          </w:tcPr>
          <w:p w14:paraId="04D9F69B"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2</w:t>
            </w:r>
            <w:r>
              <w:rPr>
                <w:rFonts w:ascii="Calibri" w:hAnsi="Calibri" w:cs="Calibri"/>
                <w:color w:val="000000"/>
                <w:sz w:val="18"/>
                <w:szCs w:val="18"/>
              </w:rPr>
              <w:t>27</w:t>
            </w:r>
          </w:p>
        </w:tc>
        <w:tc>
          <w:tcPr>
            <w:tcW w:w="1134" w:type="dxa"/>
            <w:shd w:val="clear" w:color="auto" w:fill="auto"/>
          </w:tcPr>
          <w:p w14:paraId="38D64E7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383 community dwelling without SARS-CoV-2 infection, 1164 matched pairs</w:t>
            </w:r>
          </w:p>
        </w:tc>
        <w:tc>
          <w:tcPr>
            <w:tcW w:w="1276" w:type="dxa"/>
            <w:shd w:val="clear" w:color="auto" w:fill="auto"/>
          </w:tcPr>
          <w:p w14:paraId="108DAB0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25E756C2"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 (49-67)</w:t>
            </w:r>
          </w:p>
        </w:tc>
        <w:tc>
          <w:tcPr>
            <w:tcW w:w="827" w:type="dxa"/>
            <w:shd w:val="clear" w:color="auto" w:fill="auto"/>
          </w:tcPr>
          <w:p w14:paraId="36F805D4"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7</w:t>
            </w:r>
            <w:r>
              <w:rPr>
                <w:rFonts w:ascii="Calibri" w:hAnsi="Calibri" w:cs="Calibri"/>
                <w:color w:val="000000"/>
                <w:sz w:val="18"/>
                <w:szCs w:val="18"/>
              </w:rPr>
              <w:t>.0</w:t>
            </w:r>
          </w:p>
        </w:tc>
        <w:tc>
          <w:tcPr>
            <w:tcW w:w="1280" w:type="dxa"/>
            <w:shd w:val="clear" w:color="auto" w:fill="auto"/>
          </w:tcPr>
          <w:p w14:paraId="64045614"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L</w:t>
            </w:r>
            <w:r w:rsidRPr="00F17B9F">
              <w:rPr>
                <w:rFonts w:ascii="Calibri" w:hAnsi="Calibri" w:cs="Calibri"/>
                <w:color w:val="000000"/>
                <w:sz w:val="18"/>
                <w:szCs w:val="18"/>
              </w:rPr>
              <w:t>aboratory confirmed</w:t>
            </w:r>
          </w:p>
        </w:tc>
        <w:tc>
          <w:tcPr>
            <w:tcW w:w="1084" w:type="dxa"/>
            <w:shd w:val="clear" w:color="auto" w:fill="auto"/>
          </w:tcPr>
          <w:p w14:paraId="156722B9"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4% ICU</w:t>
            </w:r>
          </w:p>
        </w:tc>
        <w:tc>
          <w:tcPr>
            <w:tcW w:w="1432" w:type="dxa"/>
            <w:shd w:val="clear" w:color="auto" w:fill="auto"/>
          </w:tcPr>
          <w:p w14:paraId="30ABC470"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85</w:t>
            </w:r>
            <w:r w:rsidRPr="003300A0">
              <w:rPr>
                <w:rFonts w:cstheme="minorHAnsi"/>
                <w:color w:val="000000"/>
                <w:sz w:val="18"/>
                <w:szCs w:val="18"/>
                <w:vertAlign w:val="superscript"/>
              </w:rPr>
              <w:t>b</w:t>
            </w:r>
          </w:p>
        </w:tc>
        <w:tc>
          <w:tcPr>
            <w:tcW w:w="1860" w:type="dxa"/>
            <w:shd w:val="clear" w:color="auto" w:fill="auto"/>
          </w:tcPr>
          <w:p w14:paraId="489BBD2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68</w:t>
            </w:r>
            <w:r>
              <w:rPr>
                <w:rFonts w:cstheme="minorHAnsi"/>
                <w:color w:val="000000"/>
                <w:sz w:val="18"/>
                <w:szCs w:val="18"/>
              </w:rPr>
              <w:t>.0</w:t>
            </w:r>
            <w:r w:rsidRPr="62A151E1">
              <w:rPr>
                <w:color w:val="000000" w:themeColor="text1"/>
                <w:sz w:val="18"/>
                <w:szCs w:val="18"/>
              </w:rPr>
              <w:t>%</w:t>
            </w:r>
          </w:p>
        </w:tc>
      </w:tr>
      <w:tr w:rsidR="00D47F80" w:rsidRPr="00882E7A" w14:paraId="003B0884"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00C6EF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808AF80" w14:textId="5C34A7E2"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cobson, K et al</w:t>
            </w:r>
            <w:r>
              <w:rPr>
                <w:sz w:val="18"/>
                <w:szCs w:val="18"/>
              </w:rPr>
              <w:fldChar w:fldCharType="begin"/>
            </w:r>
            <w:r w:rsidR="00445383">
              <w:rPr>
                <w:sz w:val="18"/>
                <w:szCs w:val="18"/>
              </w:rPr>
              <w:instrText xml:space="preserve"> ADDIN EN.CITE &lt;EndNote&gt;&lt;Cite&gt;&lt;Author&gt;Jacobson&lt;/Author&gt;&lt;Year&gt;2021&lt;/Year&gt;&lt;RecNum&gt;45&lt;/RecNum&gt;&lt;DisplayText&gt;(55)&lt;/DisplayText&gt;&lt;record&gt;&lt;rec-number&gt;45&lt;/rec-number&gt;&lt;foreign-keys&gt;&lt;key app="EN" db-id="pvxd05p2yewfz6earpxxasf7rwds20fer50s" timestamp="1661434940" guid="67b00734-33b8-4037-9dc9-761fb1a489af"&gt;45&lt;/key&gt;&lt;/foreign-keys&gt;&lt;ref-type name="Journal Article"&gt;17&lt;/ref-type&gt;&lt;contributors&gt;&lt;authors&gt;&lt;author&gt;Jacobson, K. B.&lt;/author&gt;&lt;author&gt;Rao, M.&lt;/author&gt;&lt;author&gt;Bonilla, H.&lt;/author&gt;&lt;author&gt;Subramanian, A.&lt;/author&gt;&lt;author&gt;Hack, I.&lt;/author&gt;&lt;author&gt;Madrigal, M.&lt;/author&gt;&lt;author&gt;Singh, U.&lt;/author&gt;&lt;author&gt;Jagannathan, P.&lt;/author&gt;&lt;author&gt;Grant, P.&lt;/author&gt;&lt;/authors&gt;&lt;/contributors&gt;&lt;titles&gt;&lt;title&gt;Patients With Uncomplicated Coronavirus Disease 2019 (COVID-19) Have Long-Term Persistent Symptoms and Functional Impairment Similar to Patients with Severe COVID-19: A Cautionary Tale During a Global Pandemic&lt;/title&gt;&lt;secondary-title&gt;Clinical Infectious Diseases&lt;/secondary-title&gt;&lt;/titles&gt;&lt;periodical&gt;&lt;full-title&gt;Clinical Infectious Diseases&lt;/full-title&gt;&lt;/periodical&gt;&lt;pages&gt;e826-e829&lt;/pages&gt;&lt;volume&gt;73&lt;/volume&gt;&lt;number&gt;3&lt;/number&gt;&lt;dates&gt;&lt;year&gt;2021&lt;/year&gt;&lt;/dates&gt;&lt;accession-num&gt;33624010&lt;/accession-num&gt;&lt;urls&gt;&lt;related-urls&gt;&lt;url&gt;https://ovidsp.ovid.com/ovidweb.cgi?T=JS&amp;amp;CSC=Y&amp;amp;NEWS=N&amp;amp;PAGE=fulltext&amp;amp;D=medl&amp;amp;AN=33624010&lt;/url&gt;&lt;/related-urls&gt;&lt;/urls&gt;&lt;electronic-resource-num&gt;https://dx.doi.org/10.1093/cid/ciab103&lt;/electronic-resource-num&gt;&lt;/record&gt;&lt;/Cite&gt;&lt;/EndNote&gt;</w:instrText>
            </w:r>
            <w:r>
              <w:rPr>
                <w:sz w:val="18"/>
                <w:szCs w:val="18"/>
              </w:rPr>
              <w:fldChar w:fldCharType="separate"/>
            </w:r>
            <w:r w:rsidR="00445383">
              <w:rPr>
                <w:noProof/>
                <w:sz w:val="18"/>
                <w:szCs w:val="18"/>
              </w:rPr>
              <w:t>(55)</w:t>
            </w:r>
            <w:r>
              <w:rPr>
                <w:sz w:val="18"/>
                <w:szCs w:val="18"/>
              </w:rPr>
              <w:fldChar w:fldCharType="end"/>
            </w:r>
          </w:p>
        </w:tc>
        <w:tc>
          <w:tcPr>
            <w:tcW w:w="992" w:type="dxa"/>
            <w:shd w:val="clear" w:color="auto" w:fill="auto"/>
          </w:tcPr>
          <w:p w14:paraId="104191D4"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3E841AB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6D01371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8</w:t>
            </w:r>
          </w:p>
        </w:tc>
        <w:tc>
          <w:tcPr>
            <w:tcW w:w="1134" w:type="dxa"/>
            <w:shd w:val="clear" w:color="auto" w:fill="auto"/>
          </w:tcPr>
          <w:p w14:paraId="62AA728C"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FF949F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patients and non-hospitalised</w:t>
            </w:r>
          </w:p>
        </w:tc>
        <w:tc>
          <w:tcPr>
            <w:tcW w:w="1134" w:type="dxa"/>
            <w:shd w:val="clear" w:color="auto" w:fill="auto"/>
          </w:tcPr>
          <w:p w14:paraId="5996574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3/14.4</w:t>
            </w:r>
          </w:p>
        </w:tc>
        <w:tc>
          <w:tcPr>
            <w:tcW w:w="827" w:type="dxa"/>
            <w:shd w:val="clear" w:color="auto" w:fill="auto"/>
          </w:tcPr>
          <w:p w14:paraId="779FFA03"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6.6</w:t>
            </w:r>
          </w:p>
        </w:tc>
        <w:tc>
          <w:tcPr>
            <w:tcW w:w="1280" w:type="dxa"/>
            <w:shd w:val="clear" w:color="auto" w:fill="auto"/>
          </w:tcPr>
          <w:p w14:paraId="4F474B8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7D28B555"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8.6% hospitalised 9</w:t>
            </w:r>
            <w:r>
              <w:rPr>
                <w:rFonts w:cstheme="minorHAnsi"/>
                <w:color w:val="000000"/>
                <w:sz w:val="18"/>
                <w:szCs w:val="18"/>
              </w:rPr>
              <w:t>.3</w:t>
            </w:r>
            <w:r w:rsidRPr="005008A1">
              <w:rPr>
                <w:rFonts w:cstheme="minorHAnsi"/>
                <w:color w:val="000000"/>
                <w:sz w:val="18"/>
                <w:szCs w:val="18"/>
              </w:rPr>
              <w:t>% ICU</w:t>
            </w:r>
          </w:p>
        </w:tc>
        <w:tc>
          <w:tcPr>
            <w:tcW w:w="1432" w:type="dxa"/>
            <w:shd w:val="clear" w:color="auto" w:fill="auto"/>
          </w:tcPr>
          <w:p w14:paraId="1DC1686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9.3</w:t>
            </w:r>
            <w:r w:rsidRPr="003300A0">
              <w:rPr>
                <w:rFonts w:cstheme="minorHAnsi"/>
                <w:color w:val="000000"/>
                <w:sz w:val="18"/>
                <w:szCs w:val="18"/>
                <w:vertAlign w:val="superscript"/>
              </w:rPr>
              <w:t>b</w:t>
            </w:r>
          </w:p>
        </w:tc>
        <w:tc>
          <w:tcPr>
            <w:tcW w:w="1860" w:type="dxa"/>
            <w:shd w:val="clear" w:color="auto" w:fill="auto"/>
          </w:tcPr>
          <w:p w14:paraId="1FD002D4"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6.9</w:t>
            </w:r>
            <w:r w:rsidRPr="62A151E1">
              <w:rPr>
                <w:color w:val="000000" w:themeColor="text1"/>
                <w:sz w:val="18"/>
                <w:szCs w:val="18"/>
              </w:rPr>
              <w:t>%</w:t>
            </w:r>
          </w:p>
        </w:tc>
      </w:tr>
      <w:tr w:rsidR="00D47F80" w:rsidRPr="00882E7A" w14:paraId="1B610793"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02A6332"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52C2F9C" w14:textId="36D7CBE9"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ashif, A et al</w:t>
            </w:r>
            <w:r>
              <w:rPr>
                <w:sz w:val="18"/>
                <w:szCs w:val="18"/>
              </w:rPr>
              <w:fldChar w:fldCharType="begin"/>
            </w:r>
            <w:r w:rsidR="00445383">
              <w:rPr>
                <w:sz w:val="18"/>
                <w:szCs w:val="18"/>
              </w:rPr>
              <w:instrText xml:space="preserve"> ADDIN EN.CITE &lt;EndNote&gt;&lt;Cite&gt;&lt;Author&gt;Kashif&lt;/Author&gt;&lt;Year&gt;2021&lt;/Year&gt;&lt;RecNum&gt;46&lt;/RecNum&gt;&lt;DisplayText&gt;(56)&lt;/DisplayText&gt;&lt;record&gt;&lt;rec-number&gt;46&lt;/rec-number&gt;&lt;foreign-keys&gt;&lt;key app="EN" db-id="pvxd05p2yewfz6earpxxasf7rwds20fer50s" timestamp="1661434940" guid="976ee97f-442a-451b-8077-1c3a4b353f1e"&gt;46&lt;/key&gt;&lt;/foreign-keys&gt;&lt;ref-type name="Journal Article"&gt;17&lt;/ref-type&gt;&lt;contributors&gt;&lt;authors&gt;&lt;author&gt;Kashif, A.&lt;/author&gt;&lt;author&gt;Chaudhry, M.&lt;/author&gt;&lt;author&gt;Fayyaz, T.&lt;/author&gt;&lt;author&gt;Abdullah, M.&lt;/author&gt;&lt;author&gt;Malik, A.&lt;/author&gt;&lt;author&gt;Anwer, J. M. A.&lt;/author&gt;&lt;author&gt;Inam, S. H. A.&lt;/author&gt;&lt;author&gt;Fatima, T.&lt;/author&gt;&lt;author&gt;Iqbal, N.&lt;/author&gt;&lt;author&gt;Shoaib, K.&lt;/author&gt;&lt;/authors&gt;&lt;/contributors&gt;&lt;titles&gt;&lt;title&gt;Follow-up of COVID-19 recovered patients with mild disease&lt;/title&gt;&lt;secondary-title&gt;Scientific Reports&lt;/secondary-title&gt;&lt;/titles&gt;&lt;periodical&gt;&lt;full-title&gt;Scientific Reports&lt;/full-title&gt;&lt;/periodical&gt;&lt;pages&gt;13414&lt;/pages&gt;&lt;volume&gt;11&lt;/volume&gt;&lt;number&gt;1&lt;/number&gt;&lt;dates&gt;&lt;year&gt;2021&lt;/year&gt;&lt;/dates&gt;&lt;accession-num&gt;34183705&lt;/accession-num&gt;&lt;urls&gt;&lt;related-urls&gt;&lt;url&gt;https://ovidsp.ovid.com/ovidweb.cgi?T=JS&amp;amp;CSC=Y&amp;amp;NEWS=N&amp;amp;PAGE=fulltext&amp;amp;D=medl&amp;amp;AN=34183705&lt;/url&gt;&lt;/related-urls&gt;&lt;/urls&gt;&lt;electronic-resource-num&gt;https://dx.doi.org/10.1038/s41598-021-92717-8&lt;/electronic-resource-num&gt;&lt;/record&gt;&lt;/Cite&gt;&lt;/EndNote&gt;</w:instrText>
            </w:r>
            <w:r>
              <w:rPr>
                <w:sz w:val="18"/>
                <w:szCs w:val="18"/>
              </w:rPr>
              <w:fldChar w:fldCharType="separate"/>
            </w:r>
            <w:r w:rsidR="00445383">
              <w:rPr>
                <w:noProof/>
                <w:sz w:val="18"/>
                <w:szCs w:val="18"/>
              </w:rPr>
              <w:t>(56)</w:t>
            </w:r>
            <w:r>
              <w:rPr>
                <w:sz w:val="18"/>
                <w:szCs w:val="18"/>
              </w:rPr>
              <w:fldChar w:fldCharType="end"/>
            </w:r>
          </w:p>
        </w:tc>
        <w:tc>
          <w:tcPr>
            <w:tcW w:w="992" w:type="dxa"/>
            <w:shd w:val="clear" w:color="auto" w:fill="auto"/>
          </w:tcPr>
          <w:p w14:paraId="5B2B413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kistan</w:t>
            </w:r>
          </w:p>
        </w:tc>
        <w:tc>
          <w:tcPr>
            <w:tcW w:w="1560" w:type="dxa"/>
            <w:shd w:val="clear" w:color="auto" w:fill="auto"/>
          </w:tcPr>
          <w:p w14:paraId="25720179"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w:t>
            </w:r>
          </w:p>
        </w:tc>
        <w:tc>
          <w:tcPr>
            <w:tcW w:w="1275" w:type="dxa"/>
            <w:shd w:val="clear" w:color="auto" w:fill="auto"/>
          </w:tcPr>
          <w:p w14:paraId="21AF49AA"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42</w:t>
            </w:r>
          </w:p>
        </w:tc>
        <w:tc>
          <w:tcPr>
            <w:tcW w:w="1134" w:type="dxa"/>
            <w:shd w:val="clear" w:color="auto" w:fill="auto"/>
          </w:tcPr>
          <w:p w14:paraId="5CA9B5E7"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5B4532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patients and non-hospitalised</w:t>
            </w:r>
          </w:p>
        </w:tc>
        <w:tc>
          <w:tcPr>
            <w:tcW w:w="1134" w:type="dxa"/>
            <w:shd w:val="clear" w:color="auto" w:fill="auto"/>
          </w:tcPr>
          <w:p w14:paraId="21E60EA1"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65</w:t>
            </w:r>
          </w:p>
        </w:tc>
        <w:tc>
          <w:tcPr>
            <w:tcW w:w="827" w:type="dxa"/>
            <w:shd w:val="clear" w:color="auto" w:fill="auto"/>
          </w:tcPr>
          <w:p w14:paraId="11CBF0DC"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0.6</w:t>
            </w:r>
          </w:p>
        </w:tc>
        <w:tc>
          <w:tcPr>
            <w:tcW w:w="1280" w:type="dxa"/>
            <w:shd w:val="clear" w:color="auto" w:fill="auto"/>
          </w:tcPr>
          <w:p w14:paraId="57E3EE81"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5E41A8BF"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Mild</w:t>
            </w:r>
          </w:p>
        </w:tc>
        <w:tc>
          <w:tcPr>
            <w:tcW w:w="1432" w:type="dxa"/>
            <w:shd w:val="clear" w:color="auto" w:fill="auto"/>
          </w:tcPr>
          <w:p w14:paraId="17F39815"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m post-hospital discharge or visit</w:t>
            </w:r>
          </w:p>
        </w:tc>
        <w:tc>
          <w:tcPr>
            <w:tcW w:w="1860" w:type="dxa"/>
            <w:shd w:val="clear" w:color="auto" w:fill="auto"/>
          </w:tcPr>
          <w:p w14:paraId="771E184B"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1.7</w:t>
            </w:r>
            <w:r w:rsidRPr="62A151E1">
              <w:rPr>
                <w:color w:val="000000" w:themeColor="text1"/>
                <w:sz w:val="18"/>
                <w:szCs w:val="18"/>
              </w:rPr>
              <w:t>%</w:t>
            </w:r>
          </w:p>
        </w:tc>
      </w:tr>
      <w:tr w:rsidR="00D47F80" w:rsidRPr="00882E7A" w14:paraId="5464C5FB"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39D9FB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1057C56" w14:textId="380492EF"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im, Y et al</w:t>
            </w:r>
            <w:r>
              <w:rPr>
                <w:sz w:val="18"/>
                <w:szCs w:val="18"/>
              </w:rPr>
              <w:fldChar w:fldCharType="begin"/>
            </w:r>
            <w:r w:rsidR="00445383">
              <w:rPr>
                <w:sz w:val="18"/>
                <w:szCs w:val="18"/>
              </w:rPr>
              <w:instrText xml:space="preserve"> ADDIN EN.CITE &lt;EndNote&gt;&lt;Cite&gt;&lt;Author&gt;Kim&lt;/Author&gt;&lt;Year&gt;2021&lt;/Year&gt;&lt;RecNum&gt;47&lt;/RecNum&gt;&lt;DisplayText&gt;(57)&lt;/DisplayText&gt;&lt;record&gt;&lt;rec-number&gt;47&lt;/rec-number&gt;&lt;foreign-keys&gt;&lt;key app="EN" db-id="pvxd05p2yewfz6earpxxasf7rwds20fer50s" timestamp="1661434940" guid="be7ef8ab-27ab-44b3-94f8-1a9a19ad5b65"&gt;47&lt;/key&gt;&lt;/foreign-keys&gt;&lt;ref-type name="Journal Article"&gt;17&lt;/ref-type&gt;&lt;contributors&gt;&lt;authors&gt;&lt;author&gt;Kim, Yoonjung&lt;/author&gt;&lt;author&gt;Kim, Shin-Woo&lt;/author&gt;&lt;author&gt;Chang, Hyun-Ha&lt;/author&gt;&lt;author&gt;Kwon, Ki Tae&lt;/author&gt;&lt;author&gt;Bae, Sohyun&lt;/author&gt;&lt;author&gt;Hwang, Soyoon&lt;/author&gt;&lt;/authors&gt;&lt;/contributors&gt;&lt;titles&gt;&lt;title&gt;Significance and Associated Factors of Long-Term Sequelae in Patients after Acute COVID-19 Infection in Korea&lt;/title&gt;&lt;secondary-title&gt;Infection &amp;amp; chemotherapy&lt;/secondary-title&gt;&lt;/titles&gt;&lt;periodical&gt;&lt;full-title&gt;Infection &amp;amp; chemotherapy&lt;/full-title&gt;&lt;/periodical&gt;&lt;pages&gt;463-476&lt;/pages&gt;&lt;volume&gt;53&lt;/volume&gt;&lt;number&gt;3&lt;/number&gt;&lt;dates&gt;&lt;year&gt;2021&lt;/year&gt;&lt;/dates&gt;&lt;pub-location&gt;Korea (South)&lt;/pub-location&gt;&lt;urls&gt;&lt;related-urls&gt;&lt;url&gt;http://ovidsp.ovid.com/ovidweb.cgi?T=JS&amp;amp;PAGE=reference&amp;amp;D=pmnm&amp;amp;NEWS=N&amp;amp;AN=34405592&lt;/url&gt;&lt;/related-urls&gt;&lt;/urls&gt;&lt;electronic-resource-num&gt;https://dx.doi.org/10.3947/ic.2021.0022&lt;/electronic-resource-num&gt;&lt;/record&gt;&lt;/Cite&gt;&lt;/EndNote&gt;</w:instrText>
            </w:r>
            <w:r>
              <w:rPr>
                <w:sz w:val="18"/>
                <w:szCs w:val="18"/>
              </w:rPr>
              <w:fldChar w:fldCharType="separate"/>
            </w:r>
            <w:r w:rsidR="00445383">
              <w:rPr>
                <w:noProof/>
                <w:sz w:val="18"/>
                <w:szCs w:val="18"/>
              </w:rPr>
              <w:t>(57)</w:t>
            </w:r>
            <w:r>
              <w:rPr>
                <w:sz w:val="18"/>
                <w:szCs w:val="18"/>
              </w:rPr>
              <w:fldChar w:fldCharType="end"/>
            </w:r>
          </w:p>
        </w:tc>
        <w:tc>
          <w:tcPr>
            <w:tcW w:w="992" w:type="dxa"/>
            <w:shd w:val="clear" w:color="auto" w:fill="auto"/>
          </w:tcPr>
          <w:p w14:paraId="0A7FB9F3"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 Korea</w:t>
            </w:r>
          </w:p>
        </w:tc>
        <w:tc>
          <w:tcPr>
            <w:tcW w:w="1560" w:type="dxa"/>
            <w:shd w:val="clear" w:color="auto" w:fill="auto"/>
          </w:tcPr>
          <w:p w14:paraId="610D566C"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57B96172"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900</w:t>
            </w:r>
          </w:p>
        </w:tc>
        <w:tc>
          <w:tcPr>
            <w:tcW w:w="1134" w:type="dxa"/>
            <w:shd w:val="clear" w:color="auto" w:fill="auto"/>
          </w:tcPr>
          <w:p w14:paraId="7DDC480C"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6C4FB4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patients and non-hospitalised</w:t>
            </w:r>
          </w:p>
        </w:tc>
        <w:tc>
          <w:tcPr>
            <w:tcW w:w="1134" w:type="dxa"/>
            <w:shd w:val="clear" w:color="auto" w:fill="auto"/>
          </w:tcPr>
          <w:p w14:paraId="4DE9BE6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 (24-47)</w:t>
            </w:r>
          </w:p>
        </w:tc>
        <w:tc>
          <w:tcPr>
            <w:tcW w:w="827" w:type="dxa"/>
            <w:shd w:val="clear" w:color="auto" w:fill="auto"/>
          </w:tcPr>
          <w:p w14:paraId="1B3AFBF8"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9.7</w:t>
            </w:r>
          </w:p>
        </w:tc>
        <w:tc>
          <w:tcPr>
            <w:tcW w:w="1280" w:type="dxa"/>
            <w:shd w:val="clear" w:color="auto" w:fill="auto"/>
          </w:tcPr>
          <w:p w14:paraId="40E11E8D"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w:t>
            </w:r>
            <w:r>
              <w:rPr>
                <w:rFonts w:ascii="Calibri" w:hAnsi="Calibri" w:cs="Calibri"/>
                <w:color w:val="000000"/>
                <w:sz w:val="18"/>
                <w:szCs w:val="18"/>
              </w:rPr>
              <w:t>PCR confirmed</w:t>
            </w:r>
          </w:p>
        </w:tc>
        <w:tc>
          <w:tcPr>
            <w:tcW w:w="1084" w:type="dxa"/>
            <w:shd w:val="clear" w:color="auto" w:fill="auto"/>
          </w:tcPr>
          <w:p w14:paraId="175DEFA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2% moderate or severe</w:t>
            </w:r>
          </w:p>
        </w:tc>
        <w:tc>
          <w:tcPr>
            <w:tcW w:w="1432" w:type="dxa"/>
            <w:shd w:val="clear" w:color="auto" w:fill="auto"/>
          </w:tcPr>
          <w:p w14:paraId="09C07B4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95</w:t>
            </w:r>
            <w:r w:rsidRPr="00C45B2F">
              <w:rPr>
                <w:rFonts w:cstheme="minorHAnsi"/>
                <w:color w:val="000000"/>
                <w:sz w:val="18"/>
                <w:szCs w:val="18"/>
                <w:vertAlign w:val="superscript"/>
              </w:rPr>
              <w:t>b</w:t>
            </w:r>
          </w:p>
        </w:tc>
        <w:tc>
          <w:tcPr>
            <w:tcW w:w="1860" w:type="dxa"/>
            <w:shd w:val="clear" w:color="auto" w:fill="auto"/>
          </w:tcPr>
          <w:p w14:paraId="3845BB1E"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5.7</w:t>
            </w:r>
            <w:r w:rsidRPr="62A151E1">
              <w:rPr>
                <w:color w:val="000000" w:themeColor="text1"/>
                <w:sz w:val="18"/>
                <w:szCs w:val="18"/>
              </w:rPr>
              <w:t>%</w:t>
            </w:r>
          </w:p>
        </w:tc>
      </w:tr>
      <w:tr w:rsidR="00D47F80" w:rsidRPr="00882E7A" w14:paraId="27403CA5"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00A89B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F520793" w14:textId="6FD2B1BD"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mhofer, C et al</w:t>
            </w:r>
            <w:r>
              <w:rPr>
                <w:sz w:val="18"/>
                <w:szCs w:val="18"/>
              </w:rPr>
              <w:fldChar w:fldCharType="begin"/>
            </w:r>
            <w:r w:rsidR="00445383">
              <w:rPr>
                <w:sz w:val="18"/>
                <w:szCs w:val="18"/>
              </w:rPr>
              <w:instrText xml:space="preserve"> ADDIN EN.CITE &lt;EndNote&gt;&lt;Cite&gt;&lt;Author&gt;Lemhofer&lt;/Author&gt;&lt;Year&gt;2021&lt;/Year&gt;&lt;RecNum&gt;48&lt;/RecNum&gt;&lt;DisplayText&gt;(58)&lt;/DisplayText&gt;&lt;record&gt;&lt;rec-number&gt;48&lt;/rec-number&gt;&lt;foreign-keys&gt;&lt;key app="EN" db-id="pvxd05p2yewfz6earpxxasf7rwds20fer50s" timestamp="1661434940" guid="edac1bd2-fb0f-4d2f-888b-12824d80a0da"&gt;48&lt;/key&gt;&lt;/foreign-keys&gt;&lt;ref-type name="Journal Article"&gt;17&lt;/ref-type&gt;&lt;contributors&gt;&lt;authors&gt;&lt;author&gt;Lemhofer, C.&lt;/author&gt;&lt;author&gt;Sturm, C.&lt;/author&gt;&lt;author&gt;Loudovici-Krug, D.&lt;/author&gt;&lt;author&gt;Best, N.&lt;/author&gt;&lt;author&gt;Gutenbrunner, C.&lt;/author&gt;&lt;/authors&gt;&lt;/contributors&gt;&lt;titles&gt;&lt;title&gt;The impact of Post-COVID-Syndrome on functioning - results from a community survey in patients after mild and moderate SARS-CoV-2-infections in Germany&lt;/title&gt;&lt;secondary-title&gt;Journal of Occupational Medicine &amp;amp; Toxicology&lt;/secondary-title&gt;&lt;/titles&gt;&lt;periodical&gt;&lt;full-title&gt;Journal of Occupational Medicine &amp;amp; Toxicology&lt;/full-title&gt;&lt;/periodical&gt;&lt;pages&gt;45&lt;/pages&gt;&lt;volume&gt;16&lt;/volume&gt;&lt;number&gt;1&lt;/number&gt;&lt;dates&gt;&lt;year&gt;2021&lt;/year&gt;&lt;/dates&gt;&lt;accession-num&gt;34620202&lt;/accession-num&gt;&lt;urls&gt;&lt;related-urls&gt;&lt;url&gt;https://ovidsp.ovid.com/ovidweb.cgi?T=JS&amp;amp;CSC=Y&amp;amp;NEWS=N&amp;amp;PAGE=fulltext&amp;amp;D=pmnm5&amp;amp;AN=34620202&lt;/url&gt;&lt;/related-urls&gt;&lt;/urls&gt;&lt;electronic-resource-num&gt;https://dx.doi.org/10.1186/s12995-021-00337-9&lt;/electronic-resource-num&gt;&lt;/record&gt;&lt;/Cite&gt;&lt;/EndNote&gt;</w:instrText>
            </w:r>
            <w:r>
              <w:rPr>
                <w:sz w:val="18"/>
                <w:szCs w:val="18"/>
              </w:rPr>
              <w:fldChar w:fldCharType="separate"/>
            </w:r>
            <w:r w:rsidR="00445383">
              <w:rPr>
                <w:noProof/>
                <w:sz w:val="18"/>
                <w:szCs w:val="18"/>
              </w:rPr>
              <w:t>(58)</w:t>
            </w:r>
            <w:r>
              <w:rPr>
                <w:sz w:val="18"/>
                <w:szCs w:val="18"/>
              </w:rPr>
              <w:fldChar w:fldCharType="end"/>
            </w:r>
          </w:p>
        </w:tc>
        <w:tc>
          <w:tcPr>
            <w:tcW w:w="992" w:type="dxa"/>
            <w:shd w:val="clear" w:color="auto" w:fill="auto"/>
          </w:tcPr>
          <w:p w14:paraId="28F960EE"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1560" w:type="dxa"/>
            <w:shd w:val="clear" w:color="auto" w:fill="auto"/>
          </w:tcPr>
          <w:p w14:paraId="02084BBA"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ross</w:t>
            </w:r>
            <w:r>
              <w:rPr>
                <w:rFonts w:ascii="Calibri" w:hAnsi="Calibri" w:cs="Calibri"/>
                <w:sz w:val="18"/>
                <w:szCs w:val="18"/>
              </w:rPr>
              <w:t>-</w:t>
            </w:r>
            <w:r w:rsidRPr="00066430">
              <w:rPr>
                <w:rFonts w:ascii="Calibri" w:hAnsi="Calibri" w:cs="Calibri"/>
                <w:sz w:val="18"/>
                <w:szCs w:val="18"/>
              </w:rPr>
              <w:t>sectional</w:t>
            </w:r>
          </w:p>
        </w:tc>
        <w:tc>
          <w:tcPr>
            <w:tcW w:w="1275" w:type="dxa"/>
            <w:shd w:val="clear" w:color="auto" w:fill="auto"/>
          </w:tcPr>
          <w:p w14:paraId="134DDA11"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365</w:t>
            </w:r>
          </w:p>
        </w:tc>
        <w:tc>
          <w:tcPr>
            <w:tcW w:w="1134" w:type="dxa"/>
            <w:shd w:val="clear" w:color="auto" w:fill="auto"/>
          </w:tcPr>
          <w:p w14:paraId="2CB37A32"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C63AD9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1707B3D5"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8/16.9</w:t>
            </w:r>
          </w:p>
        </w:tc>
        <w:tc>
          <w:tcPr>
            <w:tcW w:w="827" w:type="dxa"/>
            <w:shd w:val="clear" w:color="auto" w:fill="auto"/>
          </w:tcPr>
          <w:p w14:paraId="1D8A9F90"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9.2</w:t>
            </w:r>
          </w:p>
        </w:tc>
        <w:tc>
          <w:tcPr>
            <w:tcW w:w="1280" w:type="dxa"/>
            <w:shd w:val="clear" w:color="auto" w:fill="auto"/>
          </w:tcPr>
          <w:p w14:paraId="6A181F17"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Positively tested’</w:t>
            </w:r>
          </w:p>
        </w:tc>
        <w:tc>
          <w:tcPr>
            <w:tcW w:w="1084" w:type="dxa"/>
            <w:shd w:val="clear" w:color="auto" w:fill="auto"/>
          </w:tcPr>
          <w:p w14:paraId="3A6DB602"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Mild and moderate</w:t>
            </w:r>
          </w:p>
        </w:tc>
        <w:tc>
          <w:tcPr>
            <w:tcW w:w="1432" w:type="dxa"/>
            <w:shd w:val="clear" w:color="auto" w:fill="auto"/>
          </w:tcPr>
          <w:p w14:paraId="1DEC3FD9"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A3942">
              <w:rPr>
                <w:rFonts w:cstheme="minorHAnsi"/>
                <w:sz w:val="18"/>
                <w:szCs w:val="18"/>
              </w:rPr>
              <w:t>93.7%  - more than 3months</w:t>
            </w:r>
            <w:r>
              <w:rPr>
                <w:rFonts w:cstheme="minorHAnsi"/>
                <w:sz w:val="18"/>
                <w:szCs w:val="18"/>
              </w:rPr>
              <w:t xml:space="preserve"> post-infection</w:t>
            </w:r>
          </w:p>
        </w:tc>
        <w:tc>
          <w:tcPr>
            <w:tcW w:w="1860" w:type="dxa"/>
            <w:shd w:val="clear" w:color="auto" w:fill="auto"/>
          </w:tcPr>
          <w:p w14:paraId="0B5A288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61.9</w:t>
            </w:r>
            <w:r w:rsidRPr="62A151E1">
              <w:rPr>
                <w:color w:val="000000" w:themeColor="text1"/>
                <w:sz w:val="18"/>
                <w:szCs w:val="18"/>
              </w:rPr>
              <w:t>%</w:t>
            </w:r>
          </w:p>
        </w:tc>
      </w:tr>
      <w:tr w:rsidR="00D47F80" w:rsidRPr="00882E7A" w14:paraId="4AC3CDF4"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1171DA9"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ED99FD4" w14:textId="05820AD9"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 X et al</w:t>
            </w:r>
            <w:r>
              <w:rPr>
                <w:sz w:val="18"/>
                <w:szCs w:val="18"/>
              </w:rPr>
              <w:fldChar w:fldCharType="begin"/>
            </w:r>
            <w:r w:rsidR="00445383">
              <w:rPr>
                <w:sz w:val="18"/>
                <w:szCs w:val="18"/>
              </w:rPr>
              <w:instrText xml:space="preserve"> ADDIN EN.CITE &lt;EndNote&gt;&lt;Cite&gt;&lt;Author&gt;Li&lt;/Author&gt;&lt;Year&gt;2021&lt;/Year&gt;&lt;RecNum&gt;49&lt;/RecNum&gt;&lt;DisplayText&gt;(59)&lt;/DisplayText&gt;&lt;record&gt;&lt;rec-number&gt;49&lt;/rec-number&gt;&lt;foreign-keys&gt;&lt;key app="EN" db-id="pvxd05p2yewfz6earpxxasf7rwds20fer50s" timestamp="1661434940" guid="3b7864ff-8f5c-4da9-a214-737e2cac92c4"&gt;49&lt;/key&gt;&lt;/foreign-keys&gt;&lt;ref-type name="Journal Article"&gt;17&lt;/ref-type&gt;&lt;contributors&gt;&lt;authors&gt;&lt;author&gt;Li, X.&lt;/author&gt;&lt;author&gt;Shen, C.&lt;/author&gt;&lt;author&gt;Wang, L.&lt;/author&gt;&lt;author&gt;Majumder, S.&lt;/author&gt;&lt;author&gt;Zhang, D.&lt;/author&gt;&lt;author&gt;Deen, M. J.&lt;/author&gt;&lt;author&gt;Li, Y.&lt;/author&gt;&lt;author&gt;Qing, L.&lt;/author&gt;&lt;author&gt;Zhang, Y.&lt;/author&gt;&lt;author&gt;Chen, C.&lt;/author&gt;&lt;author&gt;Zou, R.&lt;/author&gt;&lt;author&gt;Lan, J.&lt;/author&gt;&lt;author&gt;Huang, L.&lt;/author&gt;&lt;author&gt;Peng, C.&lt;/author&gt;&lt;author&gt;Zeng, L.&lt;/author&gt;&lt;author&gt;Liang, Y.&lt;/author&gt;&lt;author&gt;Cao, M.&lt;/author&gt;&lt;author&gt;Yang, Y.&lt;/author&gt;&lt;author&gt;Yang, M.&lt;/author&gt;&lt;author&gt;Tan, G.&lt;/author&gt;&lt;author&gt;Tang, S.&lt;/author&gt;&lt;author&gt;Liu, L.&lt;/author&gt;&lt;author&gt;Yuan, J.&lt;/author&gt;&lt;author&gt;Liu, Y.&lt;/author&gt;&lt;/authors&gt;&lt;/contributors&gt;&lt;titles&gt;&lt;title&gt;Pulmonary fibrosis and its related factors in discharged patients with new corona virus pneumonia: a cohort study&lt;/title&gt;&lt;secondary-title&gt;Respiratory Research&lt;/secondary-title&gt;&lt;/titles&gt;&lt;periodical&gt;&lt;full-title&gt;Respiratory Research&lt;/full-title&gt;&lt;/periodical&gt;&lt;pages&gt;203&lt;/pages&gt;&lt;volume&gt;22&lt;/volume&gt;&lt;number&gt;1&lt;/number&gt;&lt;dates&gt;&lt;year&gt;2021&lt;/year&gt;&lt;/dates&gt;&lt;accession-num&gt;34243776&lt;/accession-num&gt;&lt;urls&gt;&lt;related-urls&gt;&lt;url&gt;https://ovidsp.ovid.com/ovidweb.cgi?T=JS&amp;amp;CSC=Y&amp;amp;NEWS=N&amp;amp;PAGE=fulltext&amp;amp;D=medl&amp;amp;AN=34243776&lt;/url&gt;&lt;/related-urls&gt;&lt;/urls&gt;&lt;electronic-resource-num&gt;https://dx.doi.org/10.1186/s12931-021-01798-6&lt;/electronic-resource-num&gt;&lt;/record&gt;&lt;/Cite&gt;&lt;/EndNote&gt;</w:instrText>
            </w:r>
            <w:r>
              <w:rPr>
                <w:sz w:val="18"/>
                <w:szCs w:val="18"/>
              </w:rPr>
              <w:fldChar w:fldCharType="separate"/>
            </w:r>
            <w:r w:rsidR="00445383">
              <w:rPr>
                <w:noProof/>
                <w:sz w:val="18"/>
                <w:szCs w:val="18"/>
              </w:rPr>
              <w:t>(59)</w:t>
            </w:r>
            <w:r>
              <w:rPr>
                <w:sz w:val="18"/>
                <w:szCs w:val="18"/>
              </w:rPr>
              <w:fldChar w:fldCharType="end"/>
            </w:r>
          </w:p>
        </w:tc>
        <w:tc>
          <w:tcPr>
            <w:tcW w:w="992" w:type="dxa"/>
            <w:shd w:val="clear" w:color="auto" w:fill="auto"/>
          </w:tcPr>
          <w:p w14:paraId="2DD57424"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70D54C49"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Cohort</w:t>
            </w:r>
          </w:p>
        </w:tc>
        <w:tc>
          <w:tcPr>
            <w:tcW w:w="1275" w:type="dxa"/>
            <w:shd w:val="clear" w:color="auto" w:fill="auto"/>
          </w:tcPr>
          <w:p w14:paraId="41DC8A19"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289</w:t>
            </w:r>
          </w:p>
        </w:tc>
        <w:tc>
          <w:tcPr>
            <w:tcW w:w="1134" w:type="dxa"/>
            <w:shd w:val="clear" w:color="auto" w:fill="auto"/>
          </w:tcPr>
          <w:p w14:paraId="44AACB68"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74A24F4"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patients</w:t>
            </w:r>
          </w:p>
        </w:tc>
        <w:tc>
          <w:tcPr>
            <w:tcW w:w="1134" w:type="dxa"/>
            <w:shd w:val="clear" w:color="auto" w:fill="auto"/>
          </w:tcPr>
          <w:p w14:paraId="22788C1E"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17.4</w:t>
            </w:r>
          </w:p>
        </w:tc>
        <w:tc>
          <w:tcPr>
            <w:tcW w:w="827" w:type="dxa"/>
            <w:shd w:val="clear" w:color="auto" w:fill="auto"/>
          </w:tcPr>
          <w:p w14:paraId="05A42ED2"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8.</w:t>
            </w:r>
            <w:r>
              <w:rPr>
                <w:rFonts w:ascii="Calibri" w:hAnsi="Calibri" w:cs="Calibri"/>
                <w:color w:val="000000"/>
                <w:sz w:val="18"/>
                <w:szCs w:val="18"/>
              </w:rPr>
              <w:t>8</w:t>
            </w:r>
          </w:p>
        </w:tc>
        <w:tc>
          <w:tcPr>
            <w:tcW w:w="1280" w:type="dxa"/>
            <w:shd w:val="clear" w:color="auto" w:fill="auto"/>
          </w:tcPr>
          <w:p w14:paraId="06A4F28D"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00F9D0E9"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19.4% severe/critical</w:t>
            </w:r>
          </w:p>
        </w:tc>
        <w:tc>
          <w:tcPr>
            <w:tcW w:w="1432" w:type="dxa"/>
            <w:shd w:val="clear" w:color="auto" w:fill="auto"/>
          </w:tcPr>
          <w:p w14:paraId="0AD02B47"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3A205F">
              <w:rPr>
                <w:rFonts w:cstheme="minorHAnsi"/>
                <w:color w:val="000000"/>
                <w:sz w:val="18"/>
                <w:szCs w:val="18"/>
              </w:rPr>
              <w:t>90-150 (range) post- symptom</w:t>
            </w:r>
            <w:r>
              <w:rPr>
                <w:rFonts w:cstheme="minorHAnsi"/>
                <w:color w:val="000000"/>
                <w:sz w:val="18"/>
                <w:szCs w:val="18"/>
              </w:rPr>
              <w:t xml:space="preserve"> onset</w:t>
            </w:r>
          </w:p>
        </w:tc>
        <w:tc>
          <w:tcPr>
            <w:tcW w:w="1860" w:type="dxa"/>
            <w:shd w:val="clear" w:color="auto" w:fill="auto"/>
          </w:tcPr>
          <w:p w14:paraId="6F18F1D9"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9.</w:t>
            </w:r>
            <w:r>
              <w:rPr>
                <w:rFonts w:cstheme="minorHAnsi"/>
                <w:color w:val="000000"/>
                <w:sz w:val="18"/>
                <w:szCs w:val="18"/>
              </w:rPr>
              <w:t>9</w:t>
            </w:r>
            <w:r w:rsidRPr="62A151E1">
              <w:rPr>
                <w:color w:val="000000" w:themeColor="text1"/>
                <w:sz w:val="18"/>
                <w:szCs w:val="18"/>
              </w:rPr>
              <w:t>%</w:t>
            </w:r>
          </w:p>
        </w:tc>
      </w:tr>
      <w:tr w:rsidR="00D47F80" w:rsidRPr="00882E7A" w14:paraId="472D520C"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C38AEC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5954503" w14:textId="24B29EFB"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ao, T et al</w:t>
            </w:r>
            <w:r>
              <w:rPr>
                <w:sz w:val="18"/>
                <w:szCs w:val="18"/>
              </w:rPr>
              <w:fldChar w:fldCharType="begin"/>
            </w:r>
            <w:r w:rsidR="00445383">
              <w:rPr>
                <w:sz w:val="18"/>
                <w:szCs w:val="18"/>
              </w:rPr>
              <w:instrText xml:space="preserve"> ADDIN EN.CITE &lt;EndNote&gt;&lt;Cite&gt;&lt;Author&gt;Liao&lt;/Author&gt;&lt;Year&gt;2021&lt;/Year&gt;&lt;RecNum&gt;50&lt;/RecNum&gt;&lt;DisplayText&gt;(60)&lt;/DisplayText&gt;&lt;record&gt;&lt;rec-number&gt;50&lt;/rec-number&gt;&lt;foreign-keys&gt;&lt;key app="EN" db-id="pvxd05p2yewfz6earpxxasf7rwds20fer50s" timestamp="1661434940" guid="0eaf29b8-2b40-4850-bc03-209c73044fd5"&gt;50&lt;/key&gt;&lt;/foreign-keys&gt;&lt;ref-type name="Journal Article"&gt;17&lt;/ref-type&gt;&lt;contributors&gt;&lt;authors&gt;&lt;author&gt;Liao, T.&lt;/author&gt;&lt;author&gt;Meng, D.&lt;/author&gt;&lt;author&gt;Xiong, L.&lt;/author&gt;&lt;author&gt;Wu, S.&lt;/author&gt;&lt;author&gt;Yang, L.&lt;/author&gt;&lt;author&gt;Wang, S.&lt;/author&gt;&lt;author&gt;Zhou, M.&lt;/author&gt;&lt;author&gt;He, X.&lt;/author&gt;&lt;author&gt;Cao, X.&lt;/author&gt;&lt;author&gt;Xiong, H.&lt;/author&gt;&lt;author&gt;Fan, Y.&lt;/author&gt;&lt;author&gt;Xia, J.&lt;/author&gt;&lt;author&gt;Hu, Y.&lt;/author&gt;&lt;author&gt;Jin, Y.&lt;/author&gt;&lt;/authors&gt;&lt;/contributors&gt;&lt;titles&gt;&lt;title&gt;Long-Term Effects of COVID-19 on Health Care Workers 1-Year Post-Discharge in Wuhan&lt;/title&gt;&lt;secondary-title&gt;Infectious Diseases and Therapy.&lt;/secondary-title&gt;&lt;/titles&gt;&lt;periodical&gt;&lt;full-title&gt;Infectious Diseases and Therapy.&lt;/full-title&gt;&lt;/periodical&gt;&lt;dates&gt;&lt;year&gt;2021&lt;/year&gt;&lt;/dates&gt;&lt;accession-num&gt;2014010879&lt;/accession-num&gt;&lt;urls&gt;&lt;related-urls&gt;&lt;url&gt;http://www.springer.com/springer+healthcare/journal/40121&lt;/url&gt;&lt;/related-urls&gt;&lt;/urls&gt;&lt;electronic-resource-num&gt;http://dx.doi.org/10.1007/s40121-021-00553-0&lt;/electronic-resource-num&gt;&lt;/record&gt;&lt;/Cite&gt;&lt;/EndNote&gt;</w:instrText>
            </w:r>
            <w:r>
              <w:rPr>
                <w:sz w:val="18"/>
                <w:szCs w:val="18"/>
              </w:rPr>
              <w:fldChar w:fldCharType="separate"/>
            </w:r>
            <w:r w:rsidR="00445383">
              <w:rPr>
                <w:noProof/>
                <w:sz w:val="18"/>
                <w:szCs w:val="18"/>
              </w:rPr>
              <w:t>(60)</w:t>
            </w:r>
            <w:r>
              <w:rPr>
                <w:sz w:val="18"/>
                <w:szCs w:val="18"/>
              </w:rPr>
              <w:fldChar w:fldCharType="end"/>
            </w:r>
          </w:p>
        </w:tc>
        <w:tc>
          <w:tcPr>
            <w:tcW w:w="992" w:type="dxa"/>
            <w:shd w:val="clear" w:color="auto" w:fill="auto"/>
          </w:tcPr>
          <w:p w14:paraId="1A85333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030ACEDA"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50AE3D10"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303</w:t>
            </w:r>
          </w:p>
        </w:tc>
        <w:tc>
          <w:tcPr>
            <w:tcW w:w="1134" w:type="dxa"/>
            <w:shd w:val="clear" w:color="auto" w:fill="auto"/>
          </w:tcPr>
          <w:p w14:paraId="47696DAD"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2A14EA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w:t>
            </w:r>
            <w:r>
              <w:rPr>
                <w:rFonts w:ascii="Calibri" w:hAnsi="Calibri" w:cs="Calibri"/>
                <w:color w:val="000000"/>
                <w:sz w:val="18"/>
                <w:szCs w:val="18"/>
              </w:rPr>
              <w:t xml:space="preserve"> healthcare workers</w:t>
            </w:r>
          </w:p>
        </w:tc>
        <w:tc>
          <w:tcPr>
            <w:tcW w:w="1134" w:type="dxa"/>
            <w:shd w:val="clear" w:color="auto" w:fill="auto"/>
          </w:tcPr>
          <w:p w14:paraId="715431F7"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 (33-48)</w:t>
            </w:r>
          </w:p>
        </w:tc>
        <w:tc>
          <w:tcPr>
            <w:tcW w:w="827" w:type="dxa"/>
            <w:shd w:val="clear" w:color="auto" w:fill="auto"/>
          </w:tcPr>
          <w:p w14:paraId="460DB8E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80.5</w:t>
            </w:r>
          </w:p>
        </w:tc>
        <w:tc>
          <w:tcPr>
            <w:tcW w:w="1280" w:type="dxa"/>
            <w:shd w:val="clear" w:color="auto" w:fill="auto"/>
          </w:tcPr>
          <w:p w14:paraId="177A7C2A"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w:t>
            </w:r>
            <w:r>
              <w:rPr>
                <w:rFonts w:ascii="Calibri" w:hAnsi="Calibri" w:cs="Calibri"/>
                <w:color w:val="000000"/>
                <w:sz w:val="18"/>
                <w:szCs w:val="18"/>
              </w:rPr>
              <w:t>‘Infected with COVID-19’</w:t>
            </w:r>
          </w:p>
        </w:tc>
        <w:tc>
          <w:tcPr>
            <w:tcW w:w="1084" w:type="dxa"/>
            <w:shd w:val="clear" w:color="auto" w:fill="auto"/>
          </w:tcPr>
          <w:p w14:paraId="50FA045D"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62.7% critical/severe</w:t>
            </w:r>
          </w:p>
        </w:tc>
        <w:tc>
          <w:tcPr>
            <w:tcW w:w="1432" w:type="dxa"/>
            <w:shd w:val="clear" w:color="auto" w:fill="auto"/>
          </w:tcPr>
          <w:p w14:paraId="22864AF7"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95</w:t>
            </w:r>
            <w:r w:rsidRPr="003300A0">
              <w:rPr>
                <w:rFonts w:cstheme="minorHAnsi"/>
                <w:color w:val="000000"/>
                <w:sz w:val="18"/>
                <w:szCs w:val="18"/>
                <w:vertAlign w:val="superscript"/>
              </w:rPr>
              <w:t>f</w:t>
            </w:r>
          </w:p>
        </w:tc>
        <w:tc>
          <w:tcPr>
            <w:tcW w:w="1860" w:type="dxa"/>
            <w:shd w:val="clear" w:color="auto" w:fill="auto"/>
          </w:tcPr>
          <w:p w14:paraId="14F69DC8"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7.</w:t>
            </w:r>
            <w:r>
              <w:rPr>
                <w:rFonts w:cstheme="minorHAnsi"/>
                <w:color w:val="000000"/>
                <w:sz w:val="18"/>
                <w:szCs w:val="18"/>
              </w:rPr>
              <w:t>3</w:t>
            </w:r>
            <w:r w:rsidRPr="62A151E1">
              <w:rPr>
                <w:color w:val="000000" w:themeColor="text1"/>
                <w:sz w:val="18"/>
                <w:szCs w:val="18"/>
              </w:rPr>
              <w:t>%</w:t>
            </w:r>
          </w:p>
        </w:tc>
      </w:tr>
      <w:tr w:rsidR="00D47F80" w:rsidRPr="00882E7A" w14:paraId="62E4FAC3"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8E133D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28DBE00" w14:textId="0E0A0EB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ao, X et al</w:t>
            </w:r>
            <w:r>
              <w:rPr>
                <w:sz w:val="18"/>
                <w:szCs w:val="18"/>
              </w:rPr>
              <w:fldChar w:fldCharType="begin"/>
            </w:r>
            <w:r w:rsidR="00445383">
              <w:rPr>
                <w:sz w:val="18"/>
                <w:szCs w:val="18"/>
              </w:rPr>
              <w:instrText xml:space="preserve"> ADDIN EN.CITE &lt;EndNote&gt;&lt;Cite&gt;&lt;Author&gt;Liao&lt;/Author&gt;&lt;Year&gt;2021&lt;/Year&gt;&lt;RecNum&gt;51&lt;/RecNum&gt;&lt;DisplayText&gt;(61)&lt;/DisplayText&gt;&lt;record&gt;&lt;rec-number&gt;51&lt;/rec-number&gt;&lt;foreign-keys&gt;&lt;key app="EN" db-id="pvxd05p2yewfz6earpxxasf7rwds20fer50s" timestamp="1661434940" guid="a32cb356-2506-415d-a24b-22cc2dca2a14"&gt;51&lt;/key&gt;&lt;/foreign-keys&gt;&lt;ref-type name="Journal Article"&gt;17&lt;/ref-type&gt;&lt;contributors&gt;&lt;authors&gt;&lt;author&gt;Liao, Xuejiao&lt;/author&gt;&lt;author&gt;Wang, Ying&lt;/author&gt;&lt;author&gt;He, Ziyi&lt;/author&gt;&lt;author&gt;Yun, Yongxing&lt;/author&gt;&lt;author&gt;Hu, Ming&lt;/author&gt;&lt;author&gt;Ma, Zhenghua&lt;/author&gt;&lt;author&gt;Huang, Ling&lt;/author&gt;&lt;author&gt;Cai, Qingxian&lt;/author&gt;&lt;author&gt;Xu, Lin&lt;/author&gt;&lt;author&gt;Hao, Yuantao&lt;/author&gt;&lt;author&gt;Liu, Lei&lt;/author&gt;&lt;/authors&gt;&lt;/contributors&gt;&lt;titles&gt;&lt;title&gt;Three-Month Pulmonary Function and Radiological Outcomes in COVID-19 Survivors: A Longitudinal Patient Cohort Study&lt;/title&gt;&lt;secondary-title&gt;Open forum infectious diseases&lt;/secondary-title&gt;&lt;/titles&gt;&lt;periodical&gt;&lt;full-title&gt;Open forum infectious diseases&lt;/full-title&gt;&lt;/periodical&gt;&lt;pages&gt;ofaa540&lt;/pages&gt;&lt;volume&gt;8&lt;/volume&gt;&lt;number&gt;9&lt;/number&gt;&lt;dates&gt;&lt;year&gt;2021&lt;/year&gt;&lt;/dates&gt;&lt;pub-location&gt;United States&lt;/pub-location&gt;&lt;urls&gt;&lt;related-urls&gt;&lt;url&gt;http://ovidsp.ovid.com/ovidweb.cgi?T=JS&amp;amp;PAGE=reference&amp;amp;D=pmnm&amp;amp;NEWS=N&amp;amp;AN=34667824&lt;/url&gt;&lt;/related-urls&gt;&lt;/urls&gt;&lt;electronic-resource-num&gt;https://dx.doi.org/10.1093/ofid/ofaa540&lt;/electronic-resource-num&gt;&lt;/record&gt;&lt;/Cite&gt;&lt;/EndNote&gt;</w:instrText>
            </w:r>
            <w:r>
              <w:rPr>
                <w:sz w:val="18"/>
                <w:szCs w:val="18"/>
              </w:rPr>
              <w:fldChar w:fldCharType="separate"/>
            </w:r>
            <w:r w:rsidR="00445383">
              <w:rPr>
                <w:noProof/>
                <w:sz w:val="18"/>
                <w:szCs w:val="18"/>
              </w:rPr>
              <w:t>(61)</w:t>
            </w:r>
            <w:r>
              <w:rPr>
                <w:sz w:val="18"/>
                <w:szCs w:val="18"/>
              </w:rPr>
              <w:fldChar w:fldCharType="end"/>
            </w:r>
          </w:p>
        </w:tc>
        <w:tc>
          <w:tcPr>
            <w:tcW w:w="992" w:type="dxa"/>
            <w:shd w:val="clear" w:color="auto" w:fill="auto"/>
          </w:tcPr>
          <w:p w14:paraId="42BF078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3591884F"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Longitudinal cohort</w:t>
            </w:r>
          </w:p>
        </w:tc>
        <w:tc>
          <w:tcPr>
            <w:tcW w:w="1275" w:type="dxa"/>
            <w:shd w:val="clear" w:color="auto" w:fill="auto"/>
          </w:tcPr>
          <w:p w14:paraId="2B27219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42</w:t>
            </w:r>
          </w:p>
        </w:tc>
        <w:tc>
          <w:tcPr>
            <w:tcW w:w="1134" w:type="dxa"/>
            <w:shd w:val="clear" w:color="auto" w:fill="auto"/>
          </w:tcPr>
          <w:p w14:paraId="1741082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4E2BFF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79EC6ED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5 (36-57)</w:t>
            </w:r>
          </w:p>
        </w:tc>
        <w:tc>
          <w:tcPr>
            <w:tcW w:w="827" w:type="dxa"/>
            <w:shd w:val="clear" w:color="auto" w:fill="auto"/>
          </w:tcPr>
          <w:p w14:paraId="7E64A902"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8.8</w:t>
            </w:r>
          </w:p>
        </w:tc>
        <w:tc>
          <w:tcPr>
            <w:tcW w:w="1280" w:type="dxa"/>
            <w:shd w:val="clear" w:color="auto" w:fill="auto"/>
          </w:tcPr>
          <w:p w14:paraId="76B4A47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0B15607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1.1</w:t>
            </w:r>
            <w:r w:rsidRPr="005008A1">
              <w:rPr>
                <w:rFonts w:cstheme="minorHAnsi"/>
                <w:color w:val="000000"/>
                <w:sz w:val="18"/>
                <w:szCs w:val="18"/>
              </w:rPr>
              <w:t>% severe</w:t>
            </w:r>
          </w:p>
        </w:tc>
        <w:tc>
          <w:tcPr>
            <w:tcW w:w="1432" w:type="dxa"/>
            <w:shd w:val="clear" w:color="auto" w:fill="auto"/>
          </w:tcPr>
          <w:p w14:paraId="4E23625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90</w:t>
            </w:r>
            <w:r w:rsidRPr="003300A0">
              <w:rPr>
                <w:rFonts w:cstheme="minorHAnsi"/>
                <w:color w:val="000000"/>
                <w:sz w:val="18"/>
                <w:szCs w:val="18"/>
                <w:vertAlign w:val="superscript"/>
              </w:rPr>
              <w:t>f</w:t>
            </w:r>
          </w:p>
        </w:tc>
        <w:tc>
          <w:tcPr>
            <w:tcW w:w="1860" w:type="dxa"/>
            <w:shd w:val="clear" w:color="auto" w:fill="auto"/>
          </w:tcPr>
          <w:p w14:paraId="3E818A83"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85.9</w:t>
            </w:r>
            <w:r w:rsidRPr="62A151E1">
              <w:rPr>
                <w:color w:val="000000" w:themeColor="text1"/>
                <w:sz w:val="18"/>
                <w:szCs w:val="18"/>
              </w:rPr>
              <w:t>%</w:t>
            </w:r>
          </w:p>
        </w:tc>
      </w:tr>
      <w:tr w:rsidR="00D47F80" w:rsidRPr="00882E7A" w14:paraId="076C04EC"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51992C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11FC6F5" w14:textId="7929E754"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u, Y-H et al</w:t>
            </w:r>
            <w:r>
              <w:rPr>
                <w:sz w:val="18"/>
                <w:szCs w:val="18"/>
              </w:rPr>
              <w:fldChar w:fldCharType="begin"/>
            </w:r>
            <w:r w:rsidR="00445383">
              <w:rPr>
                <w:sz w:val="18"/>
                <w:szCs w:val="18"/>
              </w:rPr>
              <w:instrText xml:space="preserve"> ADDIN EN.CITE &lt;EndNote&gt;&lt;Cite&gt;&lt;Author&gt;Liu&lt;/Author&gt;&lt;Year&gt;2021&lt;/Year&gt;&lt;RecNum&gt;52&lt;/RecNum&gt;&lt;DisplayText&gt;(62)&lt;/DisplayText&gt;&lt;record&gt;&lt;rec-number&gt;52&lt;/rec-number&gt;&lt;foreign-keys&gt;&lt;key app="EN" db-id="pvxd05p2yewfz6earpxxasf7rwds20fer50s" timestamp="1661434940" guid="4aac04e0-5e08-490e-9bdd-97e38a4b3109"&gt;52&lt;/key&gt;&lt;/foreign-keys&gt;&lt;ref-type name="Journal Article"&gt;17&lt;/ref-type&gt;&lt;contributors&gt;&lt;authors&gt;&lt;author&gt;Liu, Yu-Hui&lt;/author&gt;&lt;author&gt;Wang, Ye-Ran&lt;/author&gt;&lt;author&gt;Wang, Qing-Hua&lt;/author&gt;&lt;author&gt;Chen, Yang&lt;/author&gt;&lt;author&gt;Chen, Xian&lt;/author&gt;&lt;author&gt;Li, Ying&lt;/author&gt;&lt;author&gt;Cen, Yuan&lt;/author&gt;&lt;author&gt;Xu, Cheng&lt;/author&gt;&lt;author&gt;Hu, Tian&lt;/author&gt;&lt;author&gt;Liu, Xu-Dong&lt;/author&gt;&lt;author&gt;Yang, Ling-Li&lt;/author&gt;&lt;author&gt;Li, Si-Jing&lt;/author&gt;&lt;author&gt;Liu, Xue-Fei&lt;/author&gt;&lt;author&gt;Liu, Chun-Mei&lt;/author&gt;&lt;author&gt;Zhu, Jie&lt;/author&gt;&lt;author&gt;Li, Wei&lt;/author&gt;&lt;author&gt;Zhang, Li-Li&lt;/author&gt;&lt;author&gt;Liu, Juan&lt;/author&gt;&lt;author&gt;Wang, Yan-Jiang&lt;/author&gt;&lt;/authors&gt;&lt;/contributors&gt;&lt;titles&gt;&lt;title&gt;Post-infection cognitive impairments in a cohort of elderly patients with COVID-19&lt;/title&gt;&lt;secondary-title&gt;Molecular neurodegeneration&lt;/secondary-title&gt;&lt;/titles&gt;&lt;periodical&gt;&lt;full-title&gt;Molecular neurodegeneration&lt;/full-title&gt;&lt;/periodical&gt;&lt;pages&gt;48&lt;/pages&gt;&lt;volume&gt;16&lt;/volume&gt;&lt;number&gt;1&lt;/number&gt;&lt;dates&gt;&lt;year&gt;2021&lt;/year&gt;&lt;/dates&gt;&lt;pub-location&gt;England&lt;/pub-location&gt;&lt;urls&gt;&lt;related-urls&gt;&lt;url&gt;http://ovidsp.ovid.com/ovidweb.cgi?T=JS&amp;amp;PAGE=reference&amp;amp;D=medl&amp;amp;NEWS=N&amp;amp;AN=34281568&lt;/url&gt;&lt;/related-urls&gt;&lt;/urls&gt;&lt;electronic-resource-num&gt;https://dx.doi.org/10.1186/s13024-021-00469-w&lt;/electronic-resource-num&gt;&lt;/record&gt;&lt;/Cite&gt;&lt;/EndNote&gt;</w:instrText>
            </w:r>
            <w:r>
              <w:rPr>
                <w:sz w:val="18"/>
                <w:szCs w:val="18"/>
              </w:rPr>
              <w:fldChar w:fldCharType="separate"/>
            </w:r>
            <w:r w:rsidR="00445383">
              <w:rPr>
                <w:noProof/>
                <w:sz w:val="18"/>
                <w:szCs w:val="18"/>
              </w:rPr>
              <w:t>(62)</w:t>
            </w:r>
            <w:r>
              <w:rPr>
                <w:sz w:val="18"/>
                <w:szCs w:val="18"/>
              </w:rPr>
              <w:fldChar w:fldCharType="end"/>
            </w:r>
          </w:p>
        </w:tc>
        <w:tc>
          <w:tcPr>
            <w:tcW w:w="992" w:type="dxa"/>
            <w:shd w:val="clear" w:color="auto" w:fill="auto"/>
          </w:tcPr>
          <w:p w14:paraId="6B20A4E7"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5E633484"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ross</w:t>
            </w:r>
            <w:r>
              <w:rPr>
                <w:rFonts w:ascii="Calibri" w:hAnsi="Calibri" w:cs="Calibri"/>
                <w:sz w:val="18"/>
                <w:szCs w:val="18"/>
              </w:rPr>
              <w:t>-</w:t>
            </w:r>
            <w:r w:rsidRPr="00066430">
              <w:rPr>
                <w:rFonts w:ascii="Calibri" w:hAnsi="Calibri" w:cs="Calibri"/>
                <w:sz w:val="18"/>
                <w:szCs w:val="18"/>
              </w:rPr>
              <w:t xml:space="preserve">sectional </w:t>
            </w:r>
          </w:p>
        </w:tc>
        <w:tc>
          <w:tcPr>
            <w:tcW w:w="1275" w:type="dxa"/>
            <w:shd w:val="clear" w:color="auto" w:fill="auto"/>
          </w:tcPr>
          <w:p w14:paraId="1EE29CDF"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F3161">
              <w:rPr>
                <w:rFonts w:ascii="Calibri" w:hAnsi="Calibri" w:cs="Calibri"/>
                <w:color w:val="000000"/>
                <w:sz w:val="18"/>
                <w:szCs w:val="18"/>
              </w:rPr>
              <w:t>1</w:t>
            </w:r>
            <w:r>
              <w:rPr>
                <w:rFonts w:ascii="Calibri" w:hAnsi="Calibri" w:cs="Calibri"/>
                <w:color w:val="000000"/>
                <w:sz w:val="18"/>
                <w:szCs w:val="18"/>
              </w:rPr>
              <w:t>301</w:t>
            </w:r>
          </w:p>
          <w:p w14:paraId="76A8E695"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1134" w:type="dxa"/>
            <w:shd w:val="clear" w:color="auto" w:fill="auto"/>
          </w:tcPr>
          <w:p w14:paraId="48A2DE96"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466 uninfected spouses who lived together</w:t>
            </w:r>
          </w:p>
        </w:tc>
        <w:tc>
          <w:tcPr>
            <w:tcW w:w="1276" w:type="dxa"/>
            <w:shd w:val="clear" w:color="auto" w:fill="auto"/>
          </w:tcPr>
          <w:p w14:paraId="2B41EF1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w:t>
            </w:r>
            <w:r>
              <w:rPr>
                <w:rFonts w:ascii="Calibri" w:hAnsi="Calibri" w:cs="Calibri"/>
                <w:color w:val="000000"/>
                <w:sz w:val="18"/>
                <w:szCs w:val="18"/>
              </w:rPr>
              <w:t xml:space="preserve"> patients, elderly</w:t>
            </w:r>
          </w:p>
        </w:tc>
        <w:tc>
          <w:tcPr>
            <w:tcW w:w="1134" w:type="dxa"/>
            <w:shd w:val="clear" w:color="auto" w:fill="auto"/>
          </w:tcPr>
          <w:p w14:paraId="1B7E33F4"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 (66-74)</w:t>
            </w:r>
          </w:p>
          <w:p w14:paraId="539BCF03"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827" w:type="dxa"/>
            <w:shd w:val="clear" w:color="auto" w:fill="auto"/>
          </w:tcPr>
          <w:p w14:paraId="1B6188D9"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w:t>
            </w:r>
            <w:r>
              <w:rPr>
                <w:rFonts w:ascii="Calibri" w:hAnsi="Calibri" w:cs="Calibri"/>
                <w:color w:val="000000"/>
                <w:sz w:val="18"/>
                <w:szCs w:val="18"/>
              </w:rPr>
              <w:t>3.3</w:t>
            </w:r>
          </w:p>
        </w:tc>
        <w:tc>
          <w:tcPr>
            <w:tcW w:w="1280" w:type="dxa"/>
            <w:shd w:val="clear" w:color="auto" w:fill="auto"/>
          </w:tcPr>
          <w:p w14:paraId="07CBAFBF"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w:t>
            </w:r>
            <w:r>
              <w:rPr>
                <w:rFonts w:ascii="Calibri" w:hAnsi="Calibri" w:cs="Calibri"/>
                <w:color w:val="000000"/>
                <w:sz w:val="18"/>
                <w:szCs w:val="18"/>
              </w:rPr>
              <w:t>‘Diagnosis of COVID-19’</w:t>
            </w:r>
          </w:p>
        </w:tc>
        <w:tc>
          <w:tcPr>
            <w:tcW w:w="1084" w:type="dxa"/>
            <w:shd w:val="clear" w:color="auto" w:fill="auto"/>
          </w:tcPr>
          <w:p w14:paraId="2C21EDBB"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8% ICU</w:t>
            </w:r>
          </w:p>
        </w:tc>
        <w:tc>
          <w:tcPr>
            <w:tcW w:w="1432" w:type="dxa"/>
            <w:shd w:val="clear" w:color="auto" w:fill="auto"/>
          </w:tcPr>
          <w:p w14:paraId="2CA9F361"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19BC">
              <w:rPr>
                <w:rFonts w:cstheme="minorHAnsi"/>
                <w:color w:val="000000"/>
                <w:sz w:val="18"/>
                <w:szCs w:val="18"/>
              </w:rPr>
              <w:t xml:space="preserve">6m </w:t>
            </w:r>
            <w:r>
              <w:rPr>
                <w:rFonts w:cstheme="minorHAnsi"/>
                <w:color w:val="000000"/>
                <w:sz w:val="18"/>
                <w:szCs w:val="18"/>
              </w:rPr>
              <w:t xml:space="preserve">post-hospital </w:t>
            </w:r>
            <w:r w:rsidRPr="008619BC">
              <w:rPr>
                <w:rFonts w:cstheme="minorHAnsi"/>
                <w:color w:val="000000"/>
                <w:sz w:val="18"/>
                <w:szCs w:val="18"/>
              </w:rPr>
              <w:t>discharge</w:t>
            </w:r>
          </w:p>
        </w:tc>
        <w:tc>
          <w:tcPr>
            <w:tcW w:w="1860" w:type="dxa"/>
            <w:shd w:val="clear" w:color="auto" w:fill="auto"/>
          </w:tcPr>
          <w:p w14:paraId="0EEA9EEB"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C2AE3">
              <w:rPr>
                <w:rFonts w:cstheme="minorHAnsi"/>
                <w:color w:val="000000"/>
                <w:sz w:val="18"/>
                <w:szCs w:val="18"/>
              </w:rPr>
              <w:t> </w:t>
            </w:r>
            <w:r>
              <w:rPr>
                <w:rFonts w:cstheme="minorHAnsi"/>
                <w:color w:val="000000"/>
                <w:sz w:val="18"/>
                <w:szCs w:val="18"/>
              </w:rPr>
              <w:t>28.7</w:t>
            </w:r>
            <w:r w:rsidRPr="62A151E1">
              <w:rPr>
                <w:color w:val="000000" w:themeColor="text1"/>
                <w:sz w:val="18"/>
                <w:szCs w:val="18"/>
              </w:rPr>
              <w:t>%</w:t>
            </w:r>
          </w:p>
          <w:p w14:paraId="59DF4635"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p w14:paraId="659538DE"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p w14:paraId="28B37FC8" w14:textId="77777777" w:rsidR="004D3690" w:rsidRPr="0061797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D47F80" w:rsidRPr="00882E7A" w14:paraId="4DE80712"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B95287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43E0D2F" w14:textId="116F93A4"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fr-FR"/>
              </w:rPr>
            </w:pPr>
            <w:r w:rsidRPr="00BB3EC3">
              <w:rPr>
                <w:sz w:val="18"/>
                <w:szCs w:val="18"/>
                <w:lang w:val="fr-FR"/>
              </w:rPr>
              <w:t>Liyanage-Don, A et al</w:t>
            </w:r>
            <w:r>
              <w:rPr>
                <w:sz w:val="18"/>
                <w:szCs w:val="18"/>
              </w:rPr>
              <w:fldChar w:fldCharType="begin"/>
            </w:r>
            <w:r w:rsidR="00445383">
              <w:rPr>
                <w:sz w:val="18"/>
                <w:szCs w:val="18"/>
              </w:rPr>
              <w:instrText xml:space="preserve"> ADDIN EN.CITE &lt;EndNote&gt;&lt;Cite&gt;&lt;Author&gt;Liyanage-Don&lt;/Author&gt;&lt;Year&gt;2021&lt;/Year&gt;&lt;RecNum&gt;53&lt;/RecNum&gt;&lt;DisplayText&gt;(63)&lt;/DisplayText&gt;&lt;record&gt;&lt;rec-number&gt;53&lt;/rec-number&gt;&lt;foreign-keys&gt;&lt;key app="EN" db-id="pvxd05p2yewfz6earpxxasf7rwds20fer50s" timestamp="1661434940" guid="ed12d0f2-dee9-4319-89d2-6fbf67fed3ba"&gt;53&lt;/key&gt;&lt;/foreign-keys&gt;&lt;ref-type name="Journal Article"&gt;17&lt;/ref-type&gt;&lt;contributors&gt;&lt;authors&gt;&lt;author&gt;Liyanage-Don, N. A.&lt;/author&gt;&lt;author&gt;Cornelius, T.&lt;/author&gt;&lt;author&gt;Sanchez, J. E.&lt;/author&gt;&lt;author&gt;Trainor, A.&lt;/author&gt;&lt;author&gt;Moise, N.&lt;/author&gt;&lt;author&gt;Wainberg, M.&lt;/author&gt;&lt;author&gt;Kronish, I. M.&lt;/author&gt;&lt;/authors&gt;&lt;/contributors&gt;&lt;titles&gt;&lt;title&gt;Psychological Distress, Persistent Physical Symptoms, and Perceived Recovery After COVID-19 Illness&lt;/title&gt;&lt;secondary-title&gt;Journal of General Internal Medicine&lt;/secondary-title&gt;&lt;/titles&gt;&lt;periodical&gt;&lt;full-title&gt;Journal of General Internal Medicine&lt;/full-title&gt;&lt;/periodical&gt;&lt;pages&gt;2525-2527&lt;/pages&gt;&lt;volume&gt;36&lt;/volume&gt;&lt;number&gt;8&lt;/number&gt;&lt;dates&gt;&lt;year&gt;2021&lt;/year&gt;&lt;/dates&gt;&lt;accession-num&gt;33987793&lt;/accession-num&gt;&lt;urls&gt;&lt;related-urls&gt;&lt;url&gt;https://ovidsp.ovid.com/ovidweb.cgi?T=JS&amp;amp;CSC=Y&amp;amp;NEWS=N&amp;amp;PAGE=fulltext&amp;amp;D=medl&amp;amp;AN=33987793&lt;/url&gt;&lt;/related-urls&gt;&lt;/urls&gt;&lt;electronic-resource-num&gt;https://dx.doi.org/10.1007/s11606-021-06855-w&lt;/electronic-resource-num&gt;&lt;/record&gt;&lt;/Cite&gt;&lt;/EndNote&gt;</w:instrText>
            </w:r>
            <w:r>
              <w:rPr>
                <w:sz w:val="18"/>
                <w:szCs w:val="18"/>
              </w:rPr>
              <w:fldChar w:fldCharType="separate"/>
            </w:r>
            <w:r w:rsidR="00445383" w:rsidRPr="00445383">
              <w:rPr>
                <w:noProof/>
                <w:sz w:val="18"/>
                <w:szCs w:val="18"/>
                <w:lang w:val="fr-FR"/>
              </w:rPr>
              <w:t>(63)</w:t>
            </w:r>
            <w:r>
              <w:rPr>
                <w:sz w:val="18"/>
                <w:szCs w:val="18"/>
              </w:rPr>
              <w:fldChar w:fldCharType="end"/>
            </w:r>
          </w:p>
        </w:tc>
        <w:tc>
          <w:tcPr>
            <w:tcW w:w="992" w:type="dxa"/>
            <w:shd w:val="clear" w:color="auto" w:fill="auto"/>
          </w:tcPr>
          <w:p w14:paraId="0B8CA78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2E02DB3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3EA01D7A"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53</w:t>
            </w:r>
          </w:p>
        </w:tc>
        <w:tc>
          <w:tcPr>
            <w:tcW w:w="1134" w:type="dxa"/>
            <w:shd w:val="clear" w:color="auto" w:fill="auto"/>
          </w:tcPr>
          <w:p w14:paraId="1F97A504"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7A2602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w:t>
            </w:r>
            <w:r>
              <w:rPr>
                <w:rFonts w:ascii="Calibri" w:hAnsi="Calibri" w:cs="Calibri"/>
                <w:color w:val="000000"/>
                <w:sz w:val="18"/>
                <w:szCs w:val="18"/>
              </w:rPr>
              <w:t xml:space="preserve"> patients</w:t>
            </w:r>
          </w:p>
        </w:tc>
        <w:tc>
          <w:tcPr>
            <w:tcW w:w="1134" w:type="dxa"/>
            <w:shd w:val="clear" w:color="auto" w:fill="auto"/>
          </w:tcPr>
          <w:p w14:paraId="4B504A08"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4.5/16.7</w:t>
            </w:r>
          </w:p>
        </w:tc>
        <w:tc>
          <w:tcPr>
            <w:tcW w:w="827" w:type="dxa"/>
            <w:shd w:val="clear" w:color="auto" w:fill="auto"/>
          </w:tcPr>
          <w:p w14:paraId="6234EAC6"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9.9</w:t>
            </w:r>
          </w:p>
        </w:tc>
        <w:tc>
          <w:tcPr>
            <w:tcW w:w="1280" w:type="dxa"/>
            <w:shd w:val="clear" w:color="auto" w:fill="auto"/>
          </w:tcPr>
          <w:p w14:paraId="231F8DEA"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w:t>
            </w:r>
            <w:r>
              <w:rPr>
                <w:rFonts w:ascii="Calibri" w:hAnsi="Calibri" w:cs="Calibri"/>
                <w:color w:val="000000"/>
                <w:sz w:val="18"/>
                <w:szCs w:val="18"/>
              </w:rPr>
              <w:t>‘Hospitalised for COVID-19’</w:t>
            </w:r>
          </w:p>
        </w:tc>
        <w:tc>
          <w:tcPr>
            <w:tcW w:w="1084" w:type="dxa"/>
            <w:shd w:val="clear" w:color="auto" w:fill="auto"/>
          </w:tcPr>
          <w:p w14:paraId="0C9417A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5.9% ICU</w:t>
            </w:r>
          </w:p>
        </w:tc>
        <w:tc>
          <w:tcPr>
            <w:tcW w:w="1432" w:type="dxa"/>
            <w:shd w:val="clear" w:color="auto" w:fill="auto"/>
          </w:tcPr>
          <w:p w14:paraId="285B8296"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1</w:t>
            </w:r>
            <w:r w:rsidRPr="003300A0">
              <w:rPr>
                <w:rFonts w:cstheme="minorHAnsi"/>
                <w:color w:val="000000"/>
                <w:sz w:val="18"/>
                <w:szCs w:val="18"/>
                <w:vertAlign w:val="superscript"/>
              </w:rPr>
              <w:t>b</w:t>
            </w:r>
          </w:p>
        </w:tc>
        <w:tc>
          <w:tcPr>
            <w:tcW w:w="1860" w:type="dxa"/>
            <w:shd w:val="clear" w:color="auto" w:fill="auto"/>
          </w:tcPr>
          <w:p w14:paraId="59AD7B13"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4.</w:t>
            </w:r>
            <w:r>
              <w:rPr>
                <w:rFonts w:cstheme="minorHAnsi"/>
                <w:color w:val="000000"/>
                <w:sz w:val="18"/>
                <w:szCs w:val="18"/>
              </w:rPr>
              <w:t>7</w:t>
            </w:r>
            <w:r w:rsidRPr="62A151E1">
              <w:rPr>
                <w:color w:val="000000" w:themeColor="text1"/>
                <w:sz w:val="18"/>
                <w:szCs w:val="18"/>
              </w:rPr>
              <w:t>%</w:t>
            </w:r>
          </w:p>
        </w:tc>
      </w:tr>
      <w:tr w:rsidR="00D47F80" w:rsidRPr="00882E7A" w14:paraId="10698923"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6E8C0B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A35E727" w14:textId="3C44355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gue, J et al</w:t>
            </w:r>
            <w:r>
              <w:rPr>
                <w:sz w:val="18"/>
                <w:szCs w:val="18"/>
              </w:rPr>
              <w:fldChar w:fldCharType="begin"/>
            </w:r>
            <w:r w:rsidR="00445383">
              <w:rPr>
                <w:sz w:val="18"/>
                <w:szCs w:val="18"/>
              </w:rPr>
              <w:instrText xml:space="preserve"> ADDIN EN.CITE &lt;EndNote&gt;&lt;Cite&gt;&lt;Author&gt;Logue&lt;/Author&gt;&lt;Year&gt;2021&lt;/Year&gt;&lt;RecNum&gt;54&lt;/RecNum&gt;&lt;DisplayText&gt;(64)&lt;/DisplayText&gt;&lt;record&gt;&lt;rec-number&gt;54&lt;/rec-number&gt;&lt;foreign-keys&gt;&lt;key app="EN" db-id="pvxd05p2yewfz6earpxxasf7rwds20fer50s" timestamp="1661434940" guid="078ff22f-402a-42ac-b48b-9b8f6dd3979c"&gt;54&lt;/key&gt;&lt;/foreign-keys&gt;&lt;ref-type name="Journal Article"&gt;17&lt;/ref-type&gt;&lt;contributors&gt;&lt;authors&gt;&lt;author&gt;Logue, Jennifer K.&lt;/author&gt;&lt;author&gt;Franko, Nicholas M.&lt;/author&gt;&lt;author&gt;McCulloch, Denise J.&lt;/author&gt;&lt;author&gt;McDonald, Dylan&lt;/author&gt;&lt;author&gt;Magedson, Ariana&lt;/author&gt;&lt;author&gt;Wolf, Caitlin R.&lt;/author&gt;&lt;author&gt;Chu, Helen Y.&lt;/author&gt;&lt;/authors&gt;&lt;/contributors&gt;&lt;titles&gt;&lt;title&gt;Sequelae in Adults at 6 Months After COVID-19 Infection&lt;/title&gt;&lt;secondary-title&gt;JAMA network open&lt;/secondary-title&gt;&lt;/titles&gt;&lt;periodical&gt;&lt;full-title&gt;JAMA Network Open&lt;/full-title&gt;&lt;/periodical&gt;&lt;pages&gt;e210830&lt;/pages&gt;&lt;volume&gt;4&lt;/volume&gt;&lt;number&gt;2&lt;/number&gt;&lt;dates&gt;&lt;year&gt;2021&lt;/year&gt;&lt;/dates&gt;&lt;pub-location&gt;United States&lt;/pub-location&gt;&lt;urls&gt;&lt;related-urls&gt;&lt;url&gt;http://ovidsp.ovid.com/ovidweb.cgi?T=JS&amp;amp;PAGE=reference&amp;amp;D=med18&amp;amp;NEWS=N&amp;amp;AN=33606031&lt;/url&gt;&lt;/related-urls&gt;&lt;/urls&gt;&lt;electronic-resource-num&gt;https://dx.doi.org/10.1001/jamanetworkopen.2021.0830&lt;/electronic-resource-num&gt;&lt;/record&gt;&lt;/Cite&gt;&lt;/EndNote&gt;</w:instrText>
            </w:r>
            <w:r>
              <w:rPr>
                <w:sz w:val="18"/>
                <w:szCs w:val="18"/>
              </w:rPr>
              <w:fldChar w:fldCharType="separate"/>
            </w:r>
            <w:r w:rsidR="00445383">
              <w:rPr>
                <w:noProof/>
                <w:sz w:val="18"/>
                <w:szCs w:val="18"/>
              </w:rPr>
              <w:t>(64)</w:t>
            </w:r>
            <w:r>
              <w:rPr>
                <w:sz w:val="18"/>
                <w:szCs w:val="18"/>
              </w:rPr>
              <w:fldChar w:fldCharType="end"/>
            </w:r>
          </w:p>
        </w:tc>
        <w:tc>
          <w:tcPr>
            <w:tcW w:w="992" w:type="dxa"/>
            <w:shd w:val="clear" w:color="auto" w:fill="auto"/>
          </w:tcPr>
          <w:p w14:paraId="70F17F42"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1560" w:type="dxa"/>
            <w:shd w:val="clear" w:color="auto" w:fill="auto"/>
          </w:tcPr>
          <w:p w14:paraId="7BABFABD"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L</w:t>
            </w:r>
            <w:r w:rsidRPr="00066430">
              <w:rPr>
                <w:rFonts w:ascii="Calibri" w:hAnsi="Calibri" w:cs="Calibri"/>
                <w:sz w:val="18"/>
                <w:szCs w:val="18"/>
              </w:rPr>
              <w:t xml:space="preserve">ongitudinal prospective cohort </w:t>
            </w:r>
            <w:r>
              <w:rPr>
                <w:rFonts w:ascii="Calibri" w:hAnsi="Calibri" w:cs="Calibri"/>
                <w:sz w:val="18"/>
                <w:szCs w:val="18"/>
              </w:rPr>
              <w:t>(cross sectional for controls*)</w:t>
            </w:r>
          </w:p>
        </w:tc>
        <w:tc>
          <w:tcPr>
            <w:tcW w:w="1275" w:type="dxa"/>
            <w:shd w:val="clear" w:color="auto" w:fill="auto"/>
          </w:tcPr>
          <w:p w14:paraId="0FBF16EE"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77</w:t>
            </w:r>
          </w:p>
        </w:tc>
        <w:tc>
          <w:tcPr>
            <w:tcW w:w="1134" w:type="dxa"/>
            <w:shd w:val="clear" w:color="auto" w:fill="auto"/>
          </w:tcPr>
          <w:p w14:paraId="30DF5C16"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21, ‘healthy controls recruited via email and flyer advertisements’</w:t>
            </w:r>
          </w:p>
        </w:tc>
        <w:tc>
          <w:tcPr>
            <w:tcW w:w="1276" w:type="dxa"/>
            <w:shd w:val="clear" w:color="auto" w:fill="auto"/>
          </w:tcPr>
          <w:p w14:paraId="03DC979B"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 and outpatients</w:t>
            </w:r>
          </w:p>
        </w:tc>
        <w:tc>
          <w:tcPr>
            <w:tcW w:w="1134" w:type="dxa"/>
            <w:shd w:val="clear" w:color="auto" w:fill="auto"/>
          </w:tcPr>
          <w:p w14:paraId="40B0C018"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8 / 15.2</w:t>
            </w:r>
          </w:p>
        </w:tc>
        <w:tc>
          <w:tcPr>
            <w:tcW w:w="827" w:type="dxa"/>
            <w:shd w:val="clear" w:color="auto" w:fill="auto"/>
          </w:tcPr>
          <w:p w14:paraId="57C627B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7.1</w:t>
            </w:r>
          </w:p>
        </w:tc>
        <w:tc>
          <w:tcPr>
            <w:tcW w:w="1280" w:type="dxa"/>
            <w:shd w:val="clear" w:color="auto" w:fill="auto"/>
          </w:tcPr>
          <w:p w14:paraId="67ED9C5F"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laboratory-confirmed</w:t>
            </w:r>
          </w:p>
        </w:tc>
        <w:tc>
          <w:tcPr>
            <w:tcW w:w="1084" w:type="dxa"/>
            <w:shd w:val="clear" w:color="auto" w:fill="auto"/>
          </w:tcPr>
          <w:p w14:paraId="2194D802"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6.2% asymptomatic, 84.7% mild illness, 9.0% moderate or severe disease</w:t>
            </w:r>
          </w:p>
        </w:tc>
        <w:tc>
          <w:tcPr>
            <w:tcW w:w="1432" w:type="dxa"/>
            <w:shd w:val="clear" w:color="auto" w:fill="auto"/>
          </w:tcPr>
          <w:p w14:paraId="662F82FD"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69</w:t>
            </w:r>
            <w:r w:rsidRPr="003300A0">
              <w:rPr>
                <w:rFonts w:cstheme="minorHAnsi"/>
                <w:color w:val="000000"/>
                <w:sz w:val="18"/>
                <w:szCs w:val="18"/>
                <w:vertAlign w:val="superscript"/>
              </w:rPr>
              <w:t>b</w:t>
            </w:r>
          </w:p>
        </w:tc>
        <w:tc>
          <w:tcPr>
            <w:tcW w:w="1860" w:type="dxa"/>
            <w:shd w:val="clear" w:color="auto" w:fill="auto"/>
          </w:tcPr>
          <w:p w14:paraId="47C121F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0.0</w:t>
            </w:r>
            <w:r w:rsidRPr="62A151E1">
              <w:rPr>
                <w:color w:val="000000" w:themeColor="text1"/>
                <w:sz w:val="18"/>
                <w:szCs w:val="18"/>
              </w:rPr>
              <w:t>%</w:t>
            </w:r>
          </w:p>
        </w:tc>
      </w:tr>
      <w:tr w:rsidR="00D47F80" w:rsidRPr="00882E7A" w14:paraId="24A4825D"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8CC51D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16B8249" w14:textId="51DAA758"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ucidi, T et al</w:t>
            </w:r>
            <w:r>
              <w:rPr>
                <w:sz w:val="18"/>
                <w:szCs w:val="18"/>
              </w:rPr>
              <w:fldChar w:fldCharType="begin"/>
            </w:r>
            <w:r w:rsidR="00445383">
              <w:rPr>
                <w:sz w:val="18"/>
                <w:szCs w:val="18"/>
              </w:rPr>
              <w:instrText xml:space="preserve"> ADDIN EN.CITE &lt;EndNote&gt;&lt;Cite&gt;&lt;Author&gt;Lucidi&lt;/Author&gt;&lt;Year&gt;2021&lt;/Year&gt;&lt;RecNum&gt;55&lt;/RecNum&gt;&lt;DisplayText&gt;(65)&lt;/DisplayText&gt;&lt;record&gt;&lt;rec-number&gt;55&lt;/rec-number&gt;&lt;foreign-keys&gt;&lt;key app="EN" db-id="pvxd05p2yewfz6earpxxasf7rwds20fer50s" timestamp="1661434940" guid="edfc0d9f-67ec-4baa-b4d7-240ca36a5c83"&gt;55&lt;/key&gt;&lt;/foreign-keys&gt;&lt;ref-type name="Journal Article"&gt;17&lt;/ref-type&gt;&lt;contributors&gt;&lt;authors&gt;&lt;author&gt;Lucidi, D.&lt;/author&gt;&lt;author&gt;Molinari, G.&lt;/author&gt;&lt;author&gt;Silvestri, M.&lt;/author&gt;&lt;author&gt;De Corso, E.&lt;/author&gt;&lt;author&gt;Guaraldi, G.&lt;/author&gt;&lt;author&gt;Mussini, C.&lt;/author&gt;&lt;author&gt;Presutti, L.&lt;/author&gt;&lt;author&gt;Fernandez, I. J.&lt;/author&gt;&lt;/authors&gt;&lt;/contributors&gt;&lt;titles&gt;&lt;title&gt;Patient-reported olfactory recovery after SARS-CoV-2 infection: A 6-month follow-up study&lt;/title&gt;&lt;secondary-title&gt;International Forum of Allergy &amp;amp; Rhinology&lt;/secondary-title&gt;&lt;/titles&gt;&lt;periodical&gt;&lt;full-title&gt;International Forum of Allergy &amp;amp; Rhinology&lt;/full-title&gt;&lt;/periodical&gt;&lt;pages&gt;1249-1252&lt;/pages&gt;&lt;volume&gt;11&lt;/volume&gt;&lt;number&gt;8&lt;/number&gt;&lt;dates&gt;&lt;year&gt;2021&lt;/year&gt;&lt;/dates&gt;&lt;accession-num&gt;33539667&lt;/accession-num&gt;&lt;urls&gt;&lt;related-urls&gt;&lt;url&gt;https://ovidsp.ovid.com/ovidweb.cgi?T=JS&amp;amp;CSC=Y&amp;amp;NEWS=N&amp;amp;PAGE=fulltext&amp;amp;D=medl&amp;amp;AN=33539667&lt;/url&gt;&lt;/related-urls&gt;&lt;/urls&gt;&lt;electronic-resource-num&gt;https://dx.doi.org/10.1002/alr.22775&lt;/electronic-resource-num&gt;&lt;/record&gt;&lt;/Cite&gt;&lt;/EndNote&gt;</w:instrText>
            </w:r>
            <w:r>
              <w:rPr>
                <w:sz w:val="18"/>
                <w:szCs w:val="18"/>
              </w:rPr>
              <w:fldChar w:fldCharType="separate"/>
            </w:r>
            <w:r w:rsidR="00445383">
              <w:rPr>
                <w:noProof/>
                <w:sz w:val="18"/>
                <w:szCs w:val="18"/>
              </w:rPr>
              <w:t>(65)</w:t>
            </w:r>
            <w:r>
              <w:rPr>
                <w:sz w:val="18"/>
                <w:szCs w:val="18"/>
              </w:rPr>
              <w:fldChar w:fldCharType="end"/>
            </w:r>
          </w:p>
        </w:tc>
        <w:tc>
          <w:tcPr>
            <w:tcW w:w="992" w:type="dxa"/>
            <w:shd w:val="clear" w:color="auto" w:fill="auto"/>
          </w:tcPr>
          <w:p w14:paraId="74720FAB"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56D01B90"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Observational retrospective </w:t>
            </w:r>
          </w:p>
        </w:tc>
        <w:tc>
          <w:tcPr>
            <w:tcW w:w="1275" w:type="dxa"/>
            <w:shd w:val="clear" w:color="auto" w:fill="auto"/>
          </w:tcPr>
          <w:p w14:paraId="08BE5AAD"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0</w:t>
            </w:r>
          </w:p>
        </w:tc>
        <w:tc>
          <w:tcPr>
            <w:tcW w:w="1134" w:type="dxa"/>
            <w:shd w:val="clear" w:color="auto" w:fill="auto"/>
          </w:tcPr>
          <w:p w14:paraId="09A95FE4"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1D0546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Not stated</w:t>
            </w:r>
          </w:p>
        </w:tc>
        <w:tc>
          <w:tcPr>
            <w:tcW w:w="1134" w:type="dxa"/>
            <w:shd w:val="clear" w:color="auto" w:fill="auto"/>
          </w:tcPr>
          <w:p w14:paraId="70435540"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4/12.3</w:t>
            </w:r>
          </w:p>
        </w:tc>
        <w:tc>
          <w:tcPr>
            <w:tcW w:w="827" w:type="dxa"/>
            <w:shd w:val="clear" w:color="auto" w:fill="auto"/>
          </w:tcPr>
          <w:p w14:paraId="622A63EC"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3.6</w:t>
            </w:r>
          </w:p>
        </w:tc>
        <w:tc>
          <w:tcPr>
            <w:tcW w:w="1280" w:type="dxa"/>
            <w:shd w:val="clear" w:color="auto" w:fill="auto"/>
          </w:tcPr>
          <w:p w14:paraId="0F482F5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VID-19 positive patients’</w:t>
            </w:r>
          </w:p>
        </w:tc>
        <w:tc>
          <w:tcPr>
            <w:tcW w:w="1084" w:type="dxa"/>
            <w:shd w:val="clear" w:color="auto" w:fill="auto"/>
          </w:tcPr>
          <w:p w14:paraId="5F4C4DC8"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0D50C834"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619BC">
              <w:rPr>
                <w:rFonts w:cstheme="minorHAnsi"/>
                <w:color w:val="000000"/>
                <w:sz w:val="18"/>
                <w:szCs w:val="18"/>
              </w:rPr>
              <w:t>6.1 +/- 1.1 months post-</w:t>
            </w:r>
            <w:r>
              <w:rPr>
                <w:rFonts w:cstheme="minorHAnsi"/>
                <w:color w:val="000000"/>
                <w:sz w:val="18"/>
                <w:szCs w:val="18"/>
              </w:rPr>
              <w:t>infection</w:t>
            </w:r>
            <w:r w:rsidRPr="001B6CB6">
              <w:rPr>
                <w:rFonts w:cstheme="minorHAnsi"/>
                <w:color w:val="000000"/>
                <w:sz w:val="18"/>
                <w:szCs w:val="18"/>
              </w:rPr>
              <w:t> </w:t>
            </w:r>
          </w:p>
        </w:tc>
        <w:tc>
          <w:tcPr>
            <w:tcW w:w="1860" w:type="dxa"/>
            <w:shd w:val="clear" w:color="auto" w:fill="auto"/>
          </w:tcPr>
          <w:p w14:paraId="6F1D1E7F"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36.</w:t>
            </w:r>
            <w:r>
              <w:rPr>
                <w:rFonts w:cstheme="minorHAnsi"/>
                <w:color w:val="000000"/>
                <w:sz w:val="18"/>
                <w:szCs w:val="18"/>
              </w:rPr>
              <w:t>4</w:t>
            </w:r>
            <w:r w:rsidRPr="62A151E1">
              <w:rPr>
                <w:color w:val="000000" w:themeColor="text1"/>
                <w:sz w:val="18"/>
                <w:szCs w:val="18"/>
              </w:rPr>
              <w:t>%</w:t>
            </w:r>
          </w:p>
        </w:tc>
      </w:tr>
      <w:tr w:rsidR="00D47F80" w:rsidRPr="00882E7A" w14:paraId="563EADF1"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44BA43C"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4E86603" w14:textId="528092C0"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ui, D et al</w:t>
            </w:r>
            <w:r>
              <w:rPr>
                <w:sz w:val="18"/>
                <w:szCs w:val="18"/>
              </w:rPr>
              <w:fldChar w:fldCharType="begin"/>
            </w:r>
            <w:r w:rsidR="00445383">
              <w:rPr>
                <w:sz w:val="18"/>
                <w:szCs w:val="18"/>
              </w:rPr>
              <w:instrText xml:space="preserve"> ADDIN EN.CITE &lt;EndNote&gt;&lt;Cite&gt;&lt;Author&gt;Lui&lt;/Author&gt;&lt;Year&gt;2021&lt;/Year&gt;&lt;RecNum&gt;56&lt;/RecNum&gt;&lt;DisplayText&gt;(66)&lt;/DisplayText&gt;&lt;record&gt;&lt;rec-number&gt;56&lt;/rec-number&gt;&lt;foreign-keys&gt;&lt;key app="EN" db-id="pvxd05p2yewfz6earpxxasf7rwds20fer50s" timestamp="1661434940" guid="2d8f8517-f7c8-4377-b14a-53bc05b78420"&gt;56&lt;/key&gt;&lt;/foreign-keys&gt;&lt;ref-type name="Journal Article"&gt;17&lt;/ref-type&gt;&lt;contributors&gt;&lt;authors&gt;&lt;author&gt;Lui, David Tak Wai&lt;/author&gt;&lt;author&gt;Lee, Chi Ho&lt;/author&gt;&lt;author&gt;Chow, Wing Sun&lt;/author&gt;&lt;author&gt;Lee, Alan Chun Hong&lt;/author&gt;&lt;author&gt;Tam, Anthony Raymond&lt;/author&gt;&lt;author&gt;Pang, Polly&lt;/author&gt;&lt;author&gt;Ho, Tip Yin&lt;/author&gt;&lt;author&gt;Fong, Carol Ho Yi&lt;/author&gt;&lt;author&gt;Law, Chun Yiu&lt;/author&gt;&lt;author&gt;Leung, Eunice Ka Hong&lt;/author&gt;&lt;author&gt;To, Kelvin Kai Wang&lt;/author&gt;&lt;author&gt;Tan, Kathryn Choon Beng&lt;/author&gt;&lt;author&gt;Woo, Yu Cho&lt;/author&gt;&lt;author&gt;Lam, Ching Wan&lt;/author&gt;&lt;author&gt;Hung, Ivan Fan Ngai&lt;/author&gt;&lt;author&gt;Lam, Karen Siu Ling&lt;/author&gt;&lt;/authors&gt;&lt;/contributors&gt;&lt;titles&gt;&lt;title&gt;Long COVID in Patients With Mild to Moderate Disease: Do Thyroid Function and Autoimmunity Play a Role?&lt;/title&gt;&lt;secondary-title&gt;Endocrine practice : official journal of the American College of Endocrinology and the American Association of Clinical Endocrinologists&lt;/secondary-title&gt;&lt;/titles&gt;&lt;periodical&gt;&lt;full-title&gt;Endocrine practice : official journal of the American College of Endocrinology and the American Association of Clinical Endocrinologists&lt;/full-title&gt;&lt;/periodical&gt;&lt;pages&gt;894-902&lt;/pages&gt;&lt;volume&gt;27&lt;/volume&gt;&lt;number&gt;9&lt;/number&gt;&lt;dates&gt;&lt;year&gt;2021&lt;/year&gt;&lt;/dates&gt;&lt;pub-location&gt;United States&lt;/pub-location&gt;&lt;urls&gt;&lt;related-urls&gt;&lt;url&gt;http://ovidsp.ovid.com/ovidweb.cgi?T=JS&amp;amp;PAGE=reference&amp;amp;D=medl&amp;amp;NEWS=N&amp;amp;AN=34237471&lt;/url&gt;&lt;/related-urls&gt;&lt;/urls&gt;&lt;electronic-resource-num&gt;https://dx.doi.org/10.1016/j.eprac.2021.06.016&lt;/electronic-resource-num&gt;&lt;/record&gt;&lt;/Cite&gt;&lt;/EndNote&gt;</w:instrText>
            </w:r>
            <w:r>
              <w:rPr>
                <w:sz w:val="18"/>
                <w:szCs w:val="18"/>
              </w:rPr>
              <w:fldChar w:fldCharType="separate"/>
            </w:r>
            <w:r w:rsidR="00445383">
              <w:rPr>
                <w:noProof/>
                <w:sz w:val="18"/>
                <w:szCs w:val="18"/>
              </w:rPr>
              <w:t>(66)</w:t>
            </w:r>
            <w:r>
              <w:rPr>
                <w:sz w:val="18"/>
                <w:szCs w:val="18"/>
              </w:rPr>
              <w:fldChar w:fldCharType="end"/>
            </w:r>
          </w:p>
        </w:tc>
        <w:tc>
          <w:tcPr>
            <w:tcW w:w="992" w:type="dxa"/>
            <w:shd w:val="clear" w:color="auto" w:fill="auto"/>
          </w:tcPr>
          <w:p w14:paraId="129E8797"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K)</w:t>
            </w:r>
          </w:p>
        </w:tc>
        <w:tc>
          <w:tcPr>
            <w:tcW w:w="1560" w:type="dxa"/>
            <w:shd w:val="clear" w:color="auto" w:fill="auto"/>
          </w:tcPr>
          <w:p w14:paraId="66C4612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rospective</w:t>
            </w:r>
          </w:p>
        </w:tc>
        <w:tc>
          <w:tcPr>
            <w:tcW w:w="1275" w:type="dxa"/>
            <w:shd w:val="clear" w:color="auto" w:fill="auto"/>
          </w:tcPr>
          <w:p w14:paraId="16CF0E73"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04</w:t>
            </w:r>
          </w:p>
        </w:tc>
        <w:tc>
          <w:tcPr>
            <w:tcW w:w="1134" w:type="dxa"/>
            <w:shd w:val="clear" w:color="auto" w:fill="auto"/>
          </w:tcPr>
          <w:p w14:paraId="206A14FE"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0B4052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patients</w:t>
            </w:r>
          </w:p>
        </w:tc>
        <w:tc>
          <w:tcPr>
            <w:tcW w:w="1134" w:type="dxa"/>
            <w:shd w:val="clear" w:color="auto" w:fill="auto"/>
          </w:tcPr>
          <w:p w14:paraId="353586F3"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 (44-63)</w:t>
            </w:r>
          </w:p>
        </w:tc>
        <w:tc>
          <w:tcPr>
            <w:tcW w:w="827" w:type="dxa"/>
            <w:shd w:val="clear" w:color="auto" w:fill="auto"/>
          </w:tcPr>
          <w:p w14:paraId="6186E873"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3.4</w:t>
            </w:r>
          </w:p>
        </w:tc>
        <w:tc>
          <w:tcPr>
            <w:tcW w:w="1280" w:type="dxa"/>
            <w:shd w:val="clear" w:color="auto" w:fill="auto"/>
          </w:tcPr>
          <w:p w14:paraId="0F906B42"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326F7089"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3.9% severe</w:t>
            </w:r>
          </w:p>
        </w:tc>
        <w:tc>
          <w:tcPr>
            <w:tcW w:w="1432" w:type="dxa"/>
            <w:shd w:val="clear" w:color="auto" w:fill="auto"/>
          </w:tcPr>
          <w:p w14:paraId="783CFC07"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9</w:t>
            </w:r>
            <w:r w:rsidRPr="003300A0">
              <w:rPr>
                <w:rFonts w:cstheme="minorHAnsi"/>
                <w:sz w:val="18"/>
                <w:szCs w:val="18"/>
                <w:vertAlign w:val="superscript"/>
              </w:rPr>
              <w:t>d</w:t>
            </w:r>
          </w:p>
        </w:tc>
        <w:tc>
          <w:tcPr>
            <w:tcW w:w="1860" w:type="dxa"/>
            <w:shd w:val="clear" w:color="auto" w:fill="auto"/>
          </w:tcPr>
          <w:p w14:paraId="569D8497"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0.1</w:t>
            </w:r>
            <w:r w:rsidRPr="62A151E1">
              <w:rPr>
                <w:color w:val="000000" w:themeColor="text1"/>
                <w:sz w:val="18"/>
                <w:szCs w:val="18"/>
              </w:rPr>
              <w:t>%</w:t>
            </w:r>
          </w:p>
        </w:tc>
      </w:tr>
      <w:tr w:rsidR="00D47F80" w:rsidRPr="00882E7A" w14:paraId="6FDD359B"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2DFF8F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55FFCB7" w14:textId="63016D8E"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estre-Muniz, M et al</w:t>
            </w:r>
            <w:r>
              <w:rPr>
                <w:sz w:val="18"/>
                <w:szCs w:val="18"/>
              </w:rPr>
              <w:fldChar w:fldCharType="begin"/>
            </w:r>
            <w:r w:rsidR="00445383">
              <w:rPr>
                <w:sz w:val="18"/>
                <w:szCs w:val="18"/>
              </w:rPr>
              <w:instrText xml:space="preserve"> ADDIN EN.CITE &lt;EndNote&gt;&lt;Cite&gt;&lt;Author&gt;Maestre-Muniz&lt;/Author&gt;&lt;Year&gt;2021&lt;/Year&gt;&lt;RecNum&gt;57&lt;/RecNum&gt;&lt;DisplayText&gt;(67)&lt;/DisplayText&gt;&lt;record&gt;&lt;rec-number&gt;57&lt;/rec-number&gt;&lt;foreign-keys&gt;&lt;key app="EN" db-id="pvxd05p2yewfz6earpxxasf7rwds20fer50s" timestamp="1661434940" guid="07249664-3ab7-48ef-9f7e-0c7e55ff5a32"&gt;57&lt;/key&gt;&lt;/foreign-keys&gt;&lt;ref-type name="Journal Article"&gt;17&lt;/ref-type&gt;&lt;contributors&gt;&lt;authors&gt;&lt;author&gt;Maestre-Muniz, Modesto M.&lt;/author&gt;&lt;author&gt;Arias, Angel&lt;/author&gt;&lt;author&gt;Mata-Vazquez, Emilia&lt;/author&gt;&lt;author&gt;Martin-Toledano, Maria&lt;/author&gt;&lt;author&gt;Lopez-Larramona, German&lt;/author&gt;&lt;author&gt;Ruiz-Chicote, Ana Maria&lt;/author&gt;&lt;author&gt;Nieto-Sandoval, Barbara&lt;/author&gt;&lt;author&gt;Lucendo, Alfredo J.&lt;/author&gt;&lt;/authors&gt;&lt;/contributors&gt;&lt;titles&gt;&lt;title&gt;Long-Term Outcomes of Patients with Coronavirus Disease 2019 at One Year after Hospital Discharge&lt;/title&gt;&lt;secondary-title&gt;Journal of clinical medicine&lt;/secondary-title&gt;&lt;/titles&gt;&lt;periodical&gt;&lt;full-title&gt;Journal of Clinical Medicine&lt;/full-title&gt;&lt;/periodical&gt;&lt;volume&gt;10&lt;/volume&gt;&lt;number&gt;13&lt;/number&gt;&lt;dates&gt;&lt;year&gt;2021&lt;/year&gt;&lt;/dates&gt;&lt;pub-location&gt;Switzerland&lt;/pub-location&gt;&lt;urls&gt;&lt;related-urls&gt;&lt;url&gt;http://ovidsp.ovid.com/ovidweb.cgi?T=JS&amp;amp;PAGE=reference&amp;amp;D=pmnm5&amp;amp;NEWS=N&amp;amp;AN=34209085&lt;/url&gt;&lt;/related-urls&gt;&lt;/urls&gt;&lt;electronic-resource-num&gt;https://dx.doi.org/10.3390/jcm10132945&lt;/electronic-resource-num&gt;&lt;/record&gt;&lt;/Cite&gt;&lt;/EndNote&gt;</w:instrText>
            </w:r>
            <w:r>
              <w:rPr>
                <w:sz w:val="18"/>
                <w:szCs w:val="18"/>
              </w:rPr>
              <w:fldChar w:fldCharType="separate"/>
            </w:r>
            <w:r w:rsidR="00445383">
              <w:rPr>
                <w:noProof/>
                <w:sz w:val="18"/>
                <w:szCs w:val="18"/>
              </w:rPr>
              <w:t>(67)</w:t>
            </w:r>
            <w:r>
              <w:rPr>
                <w:sz w:val="18"/>
                <w:szCs w:val="18"/>
              </w:rPr>
              <w:fldChar w:fldCharType="end"/>
            </w:r>
          </w:p>
        </w:tc>
        <w:tc>
          <w:tcPr>
            <w:tcW w:w="992" w:type="dxa"/>
            <w:shd w:val="clear" w:color="auto" w:fill="auto"/>
          </w:tcPr>
          <w:p w14:paraId="2E6EED86"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709AED8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ross-sectional</w:t>
            </w:r>
          </w:p>
        </w:tc>
        <w:tc>
          <w:tcPr>
            <w:tcW w:w="1275" w:type="dxa"/>
            <w:shd w:val="clear" w:color="auto" w:fill="auto"/>
          </w:tcPr>
          <w:p w14:paraId="0296D7DE"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543</w:t>
            </w:r>
          </w:p>
        </w:tc>
        <w:tc>
          <w:tcPr>
            <w:tcW w:w="1134" w:type="dxa"/>
            <w:shd w:val="clear" w:color="auto" w:fill="auto"/>
          </w:tcPr>
          <w:p w14:paraId="6FE41D5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D4572B7"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 xml:space="preserve">Hospitalised </w:t>
            </w:r>
            <w:r>
              <w:rPr>
                <w:rFonts w:ascii="Calibri" w:hAnsi="Calibri" w:cs="Calibri"/>
                <w:color w:val="000000"/>
                <w:sz w:val="18"/>
                <w:szCs w:val="18"/>
              </w:rPr>
              <w:t>patients</w:t>
            </w:r>
            <w:r w:rsidRPr="0012557C">
              <w:rPr>
                <w:rFonts w:ascii="Calibri" w:hAnsi="Calibri" w:cs="Calibri"/>
                <w:color w:val="000000"/>
                <w:sz w:val="18"/>
                <w:szCs w:val="18"/>
              </w:rPr>
              <w:t xml:space="preserve"> and ER attendees</w:t>
            </w:r>
          </w:p>
        </w:tc>
        <w:tc>
          <w:tcPr>
            <w:tcW w:w="1134" w:type="dxa"/>
            <w:shd w:val="clear" w:color="auto" w:fill="auto"/>
          </w:tcPr>
          <w:p w14:paraId="0C4E8936"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1/17.5</w:t>
            </w:r>
          </w:p>
        </w:tc>
        <w:tc>
          <w:tcPr>
            <w:tcW w:w="827" w:type="dxa"/>
            <w:shd w:val="clear" w:color="auto" w:fill="auto"/>
          </w:tcPr>
          <w:p w14:paraId="3BF28EF8"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9.3</w:t>
            </w:r>
          </w:p>
        </w:tc>
        <w:tc>
          <w:tcPr>
            <w:tcW w:w="1280" w:type="dxa"/>
            <w:shd w:val="clear" w:color="auto" w:fill="auto"/>
          </w:tcPr>
          <w:p w14:paraId="63639C54"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L</w:t>
            </w:r>
            <w:r w:rsidRPr="00F17B9F">
              <w:rPr>
                <w:rFonts w:ascii="Calibri" w:hAnsi="Calibri" w:cs="Calibri"/>
                <w:color w:val="000000"/>
                <w:sz w:val="18"/>
                <w:szCs w:val="18"/>
              </w:rPr>
              <w:t>aboratory confirmed</w:t>
            </w:r>
          </w:p>
        </w:tc>
        <w:tc>
          <w:tcPr>
            <w:tcW w:w="1084" w:type="dxa"/>
            <w:shd w:val="clear" w:color="auto" w:fill="auto"/>
          </w:tcPr>
          <w:p w14:paraId="7F71335B"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M</w:t>
            </w:r>
            <w:r w:rsidRPr="005008A1">
              <w:rPr>
                <w:rFonts w:cstheme="minorHAnsi"/>
                <w:color w:val="000000"/>
                <w:sz w:val="18"/>
                <w:szCs w:val="18"/>
              </w:rPr>
              <w:t>ixed</w:t>
            </w:r>
          </w:p>
        </w:tc>
        <w:tc>
          <w:tcPr>
            <w:tcW w:w="1432" w:type="dxa"/>
            <w:shd w:val="clear" w:color="auto" w:fill="auto"/>
          </w:tcPr>
          <w:p w14:paraId="34CC1907"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2m post-hospital discharge</w:t>
            </w:r>
          </w:p>
        </w:tc>
        <w:tc>
          <w:tcPr>
            <w:tcW w:w="1860" w:type="dxa"/>
            <w:shd w:val="clear" w:color="auto" w:fill="auto"/>
          </w:tcPr>
          <w:p w14:paraId="14E8FBD6"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6.9</w:t>
            </w:r>
            <w:r w:rsidRPr="62A151E1">
              <w:rPr>
                <w:color w:val="000000" w:themeColor="text1"/>
                <w:sz w:val="18"/>
                <w:szCs w:val="18"/>
              </w:rPr>
              <w:t>%</w:t>
            </w:r>
          </w:p>
        </w:tc>
      </w:tr>
      <w:tr w:rsidR="00D47F80" w:rsidRPr="00882E7A" w14:paraId="39280AFE"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01DC22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0AE95BC" w14:textId="639A3B59"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rtinez, A et al</w:t>
            </w:r>
            <w:r>
              <w:rPr>
                <w:sz w:val="18"/>
                <w:szCs w:val="18"/>
              </w:rPr>
              <w:fldChar w:fldCharType="begin"/>
            </w:r>
            <w:r w:rsidR="00445383">
              <w:rPr>
                <w:sz w:val="18"/>
                <w:szCs w:val="18"/>
              </w:rPr>
              <w:instrText xml:space="preserve"> ADDIN EN.CITE &lt;EndNote&gt;&lt;Cite&gt;&lt;Author&gt;Martinez&lt;/Author&gt;&lt;Year&gt;2021&lt;/Year&gt;&lt;RecNum&gt;58&lt;/RecNum&gt;&lt;DisplayText&gt;(68)&lt;/DisplayText&gt;&lt;record&gt;&lt;rec-number&gt;58&lt;/rec-number&gt;&lt;foreign-keys&gt;&lt;key app="EN" db-id="pvxd05p2yewfz6earpxxasf7rwds20fer50s" timestamp="1661434940" guid="4f97b094-7825-41ce-b641-94ea789c1efe"&gt;58&lt;/key&gt;&lt;/foreign-keys&gt;&lt;ref-type name="Journal Article"&gt;17&lt;/ref-type&gt;&lt;contributors&gt;&lt;authors&gt;&lt;author&gt;Martinez, Aurelien Emmanuel&lt;/author&gt;&lt;author&gt;Banderet, Florian&lt;/author&gt;&lt;author&gt;Labhardt, Niklaus D.&lt;/author&gt;&lt;author&gt;Battegay, Manuel&lt;/author&gt;&lt;/authors&gt;&lt;/contributors&gt;&lt;titles&gt;&lt;title&gt;Long-term outcome after SARS-CoV-2 infection in healthcare workers: a single centre cohort study&lt;/title&gt;&lt;secondary-title&gt;Swiss medical weekly&lt;/secondary-title&gt;&lt;/titles&gt;&lt;periodical&gt;&lt;full-title&gt;Swiss medical weekly&lt;/full-title&gt;&lt;/periodical&gt;&lt;pages&gt;w30094&lt;/pages&gt;&lt;volume&gt;151&lt;/volume&gt;&lt;dates&gt;&lt;year&gt;2021&lt;/year&gt;&lt;/dates&gt;&lt;pub-location&gt;Switzerland&lt;/pub-location&gt;&lt;urls&gt;&lt;related-urls&gt;&lt;url&gt;http://ovidsp.ovid.com/ovidweb.cgi?T=JS&amp;amp;PAGE=reference&amp;amp;D=prem&amp;amp;NEWS=N&amp;amp;AN=34694107&lt;/url&gt;&lt;/related-urls&gt;&lt;/urls&gt;&lt;electronic-resource-num&gt;https://dx.doi.org/10.4414/smw.2021.w30094&lt;/electronic-resource-num&gt;&lt;/record&gt;&lt;/Cite&gt;&lt;/EndNote&gt;</w:instrText>
            </w:r>
            <w:r>
              <w:rPr>
                <w:sz w:val="18"/>
                <w:szCs w:val="18"/>
              </w:rPr>
              <w:fldChar w:fldCharType="separate"/>
            </w:r>
            <w:r w:rsidR="00445383">
              <w:rPr>
                <w:noProof/>
                <w:sz w:val="18"/>
                <w:szCs w:val="18"/>
              </w:rPr>
              <w:t>(68)</w:t>
            </w:r>
            <w:r>
              <w:rPr>
                <w:sz w:val="18"/>
                <w:szCs w:val="18"/>
              </w:rPr>
              <w:fldChar w:fldCharType="end"/>
            </w:r>
          </w:p>
        </w:tc>
        <w:tc>
          <w:tcPr>
            <w:tcW w:w="992" w:type="dxa"/>
            <w:shd w:val="clear" w:color="auto" w:fill="auto"/>
          </w:tcPr>
          <w:p w14:paraId="64B303EB"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itzerland</w:t>
            </w:r>
          </w:p>
        </w:tc>
        <w:tc>
          <w:tcPr>
            <w:tcW w:w="1560" w:type="dxa"/>
            <w:shd w:val="clear" w:color="auto" w:fill="auto"/>
          </w:tcPr>
          <w:p w14:paraId="42AA382C"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etrospective cohort</w:t>
            </w:r>
          </w:p>
        </w:tc>
        <w:tc>
          <w:tcPr>
            <w:tcW w:w="1275" w:type="dxa"/>
            <w:shd w:val="clear" w:color="auto" w:fill="auto"/>
          </w:tcPr>
          <w:p w14:paraId="1739B5BF"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60</w:t>
            </w:r>
          </w:p>
        </w:tc>
        <w:tc>
          <w:tcPr>
            <w:tcW w:w="1134" w:type="dxa"/>
            <w:shd w:val="clear" w:color="auto" w:fill="auto"/>
          </w:tcPr>
          <w:p w14:paraId="1BFE17F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DEAEFD7"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ealthcare workers</w:t>
            </w:r>
          </w:p>
        </w:tc>
        <w:tc>
          <w:tcPr>
            <w:tcW w:w="1134" w:type="dxa"/>
            <w:shd w:val="clear" w:color="auto" w:fill="auto"/>
          </w:tcPr>
          <w:p w14:paraId="39000E61"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ean range 30-39</w:t>
            </w:r>
          </w:p>
        </w:tc>
        <w:tc>
          <w:tcPr>
            <w:tcW w:w="827" w:type="dxa"/>
            <w:shd w:val="clear" w:color="auto" w:fill="auto"/>
          </w:tcPr>
          <w:p w14:paraId="5234821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75.4</w:t>
            </w:r>
          </w:p>
        </w:tc>
        <w:tc>
          <w:tcPr>
            <w:tcW w:w="1280" w:type="dxa"/>
            <w:shd w:val="clear" w:color="auto" w:fill="auto"/>
          </w:tcPr>
          <w:p w14:paraId="436EB66B"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w:t>
            </w:r>
            <w:r w:rsidRPr="00F17B9F">
              <w:rPr>
                <w:rFonts w:ascii="Calibri" w:hAnsi="Calibri" w:cs="Calibri"/>
                <w:color w:val="000000"/>
                <w:sz w:val="18"/>
                <w:szCs w:val="18"/>
              </w:rPr>
              <w:t>Positive test'</w:t>
            </w:r>
          </w:p>
        </w:tc>
        <w:tc>
          <w:tcPr>
            <w:tcW w:w="1084" w:type="dxa"/>
            <w:shd w:val="clear" w:color="auto" w:fill="auto"/>
          </w:tcPr>
          <w:p w14:paraId="0959047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1.2% hospitalised</w:t>
            </w:r>
          </w:p>
        </w:tc>
        <w:tc>
          <w:tcPr>
            <w:tcW w:w="1432" w:type="dxa"/>
            <w:shd w:val="clear" w:color="auto" w:fill="auto"/>
          </w:tcPr>
          <w:p w14:paraId="370CD153"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68</w:t>
            </w:r>
            <w:r w:rsidRPr="003300A0">
              <w:rPr>
                <w:rFonts w:cstheme="minorHAnsi"/>
                <w:color w:val="000000"/>
                <w:sz w:val="18"/>
                <w:szCs w:val="18"/>
                <w:vertAlign w:val="superscript"/>
              </w:rPr>
              <w:t>b</w:t>
            </w:r>
          </w:p>
        </w:tc>
        <w:tc>
          <w:tcPr>
            <w:tcW w:w="1860" w:type="dxa"/>
            <w:shd w:val="clear" w:color="auto" w:fill="auto"/>
          </w:tcPr>
          <w:p w14:paraId="01C7284F"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6.5</w:t>
            </w:r>
            <w:r w:rsidRPr="62A151E1">
              <w:rPr>
                <w:color w:val="000000" w:themeColor="text1"/>
                <w:sz w:val="18"/>
                <w:szCs w:val="18"/>
              </w:rPr>
              <w:t>%</w:t>
            </w:r>
          </w:p>
        </w:tc>
      </w:tr>
      <w:tr w:rsidR="00D47F80" w:rsidRPr="00882E7A" w14:paraId="3ACE688C"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E712DBC"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6F46DD3" w14:textId="74F369D9"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tteudi, T et al</w:t>
            </w:r>
            <w:r>
              <w:rPr>
                <w:sz w:val="18"/>
                <w:szCs w:val="18"/>
              </w:rPr>
              <w:fldChar w:fldCharType="begin"/>
            </w:r>
            <w:r w:rsidR="00445383">
              <w:rPr>
                <w:sz w:val="18"/>
                <w:szCs w:val="18"/>
              </w:rPr>
              <w:instrText xml:space="preserve"> ADDIN EN.CITE &lt;EndNote&gt;&lt;Cite&gt;&lt;Author&gt;Matteudi&lt;/Author&gt;&lt;Year&gt;2021&lt;/Year&gt;&lt;RecNum&gt;59&lt;/RecNum&gt;&lt;DisplayText&gt;(69)&lt;/DisplayText&gt;&lt;record&gt;&lt;rec-number&gt;59&lt;/rec-number&gt;&lt;foreign-keys&gt;&lt;key app="EN" db-id="pvxd05p2yewfz6earpxxasf7rwds20fer50s" timestamp="1661434940" guid="00323d45-8e67-4a4d-9516-9df7faf5bb6f"&gt;59&lt;/key&gt;&lt;/foreign-keys&gt;&lt;ref-type name="Journal Article"&gt;17&lt;/ref-type&gt;&lt;contributors&gt;&lt;authors&gt;&lt;author&gt;Matteudi, T.&lt;/author&gt;&lt;author&gt;Luciani, L. &lt;/author&gt;&lt;author&gt;Fabre, A. &lt;/author&gt;&lt;author&gt;Minodier, P. &lt;/author&gt;&lt;author&gt;Boucekine, M. &lt;/author&gt;&lt;author&gt;Bosdure, E. &lt;/author&gt;&lt;author&gt;Dubus, J C. &lt;/author&gt;&lt;author&gt;Colson, P. &lt;/author&gt;&lt;author&gt;Chabrol, B. &lt;/author&gt;&lt;author&gt;Morand, A.&lt;/author&gt;&lt;/authors&gt;&lt;/contributors&gt;&lt;titles&gt;&lt;title&gt;Clinical characteristics of paediatric COVID-19 patients followed for up to 13 months&lt;/title&gt;&lt;secondary-title&gt;Acta paediatrica&lt;/secondary-title&gt;&lt;/titles&gt;&lt;periodical&gt;&lt;full-title&gt;Acta paediatrica&lt;/full-title&gt;&lt;/periodical&gt;&lt;dates&gt;&lt;year&gt;2021&lt;/year&gt;&lt;/dates&gt;&lt;accession-num&gt;18537437&lt;/accession-num&gt;&lt;urls&gt;&lt;related-urls&gt;&lt;url&gt;https://pubmed.ncbi.nlm.nih.gov/34403523&lt;/url&gt;&lt;/related-urls&gt;&lt;/urls&gt;&lt;electronic-resource-num&gt;10.1111/apa.16071&lt;/electronic-resource-num&gt;&lt;/record&gt;&lt;/Cite&gt;&lt;/EndNote&gt;</w:instrText>
            </w:r>
            <w:r>
              <w:rPr>
                <w:sz w:val="18"/>
                <w:szCs w:val="18"/>
              </w:rPr>
              <w:fldChar w:fldCharType="separate"/>
            </w:r>
            <w:r w:rsidR="00445383">
              <w:rPr>
                <w:noProof/>
                <w:sz w:val="18"/>
                <w:szCs w:val="18"/>
              </w:rPr>
              <w:t>(69)</w:t>
            </w:r>
            <w:r>
              <w:rPr>
                <w:sz w:val="18"/>
                <w:szCs w:val="18"/>
              </w:rPr>
              <w:fldChar w:fldCharType="end"/>
            </w:r>
          </w:p>
        </w:tc>
        <w:tc>
          <w:tcPr>
            <w:tcW w:w="992" w:type="dxa"/>
            <w:shd w:val="clear" w:color="auto" w:fill="auto"/>
          </w:tcPr>
          <w:p w14:paraId="5A25FA0A"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1560" w:type="dxa"/>
            <w:shd w:val="clear" w:color="auto" w:fill="auto"/>
          </w:tcPr>
          <w:p w14:paraId="7DF628EC"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678CD706"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37</w:t>
            </w:r>
          </w:p>
        </w:tc>
        <w:tc>
          <w:tcPr>
            <w:tcW w:w="1134" w:type="dxa"/>
            <w:shd w:val="clear" w:color="auto" w:fill="auto"/>
          </w:tcPr>
          <w:p w14:paraId="2121F399"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E8AF612"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patients and o</w:t>
            </w:r>
            <w:r w:rsidRPr="0012557C">
              <w:rPr>
                <w:rFonts w:ascii="Calibri" w:hAnsi="Calibri" w:cs="Calibri"/>
                <w:color w:val="000000"/>
                <w:sz w:val="18"/>
                <w:szCs w:val="18"/>
              </w:rPr>
              <w:t>utpatient</w:t>
            </w:r>
            <w:r>
              <w:rPr>
                <w:rFonts w:ascii="Calibri" w:hAnsi="Calibri" w:cs="Calibri"/>
                <w:color w:val="000000"/>
                <w:sz w:val="18"/>
                <w:szCs w:val="18"/>
              </w:rPr>
              <w:t>s, paediatric</w:t>
            </w:r>
          </w:p>
        </w:tc>
        <w:tc>
          <w:tcPr>
            <w:tcW w:w="1134" w:type="dxa"/>
            <w:shd w:val="clear" w:color="auto" w:fill="auto"/>
          </w:tcPr>
          <w:p w14:paraId="240EE0F0"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3 (n/a)</w:t>
            </w:r>
          </w:p>
        </w:tc>
        <w:tc>
          <w:tcPr>
            <w:tcW w:w="827" w:type="dxa"/>
            <w:shd w:val="clear" w:color="auto" w:fill="auto"/>
          </w:tcPr>
          <w:p w14:paraId="69D82D3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 </w:t>
            </w:r>
            <w:r>
              <w:rPr>
                <w:rFonts w:ascii="Calibri" w:hAnsi="Calibri" w:cs="Calibri"/>
                <w:color w:val="000000"/>
                <w:sz w:val="18"/>
                <w:szCs w:val="18"/>
              </w:rPr>
              <w:t>-</w:t>
            </w:r>
          </w:p>
        </w:tc>
        <w:tc>
          <w:tcPr>
            <w:tcW w:w="1280" w:type="dxa"/>
            <w:shd w:val="clear" w:color="auto" w:fill="auto"/>
          </w:tcPr>
          <w:p w14:paraId="254B11D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4BF71DF2"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27% asymptomatic</w:t>
            </w:r>
          </w:p>
        </w:tc>
        <w:tc>
          <w:tcPr>
            <w:tcW w:w="1432" w:type="dxa"/>
            <w:shd w:val="clear" w:color="auto" w:fill="auto"/>
          </w:tcPr>
          <w:p w14:paraId="6244AE6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180</w:t>
            </w:r>
            <w:r w:rsidRPr="00884C8C">
              <w:rPr>
                <w:rFonts w:cstheme="minorHAnsi"/>
                <w:color w:val="000000"/>
                <w:sz w:val="18"/>
                <w:szCs w:val="18"/>
                <w:vertAlign w:val="superscript"/>
              </w:rPr>
              <w:t>a</w:t>
            </w:r>
          </w:p>
        </w:tc>
        <w:tc>
          <w:tcPr>
            <w:tcW w:w="1860" w:type="dxa"/>
            <w:shd w:val="clear" w:color="auto" w:fill="auto"/>
          </w:tcPr>
          <w:p w14:paraId="7FE33E97"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16.8</w:t>
            </w:r>
            <w:r w:rsidRPr="62A151E1">
              <w:rPr>
                <w:color w:val="000000" w:themeColor="text1"/>
                <w:sz w:val="18"/>
                <w:szCs w:val="18"/>
              </w:rPr>
              <w:t>%</w:t>
            </w:r>
          </w:p>
        </w:tc>
      </w:tr>
      <w:tr w:rsidR="00D47F80" w:rsidRPr="00882E7A" w14:paraId="4DEF3089"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1463A2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E30C8C5" w14:textId="47AD95D0"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zza, M et al</w:t>
            </w:r>
            <w:r>
              <w:rPr>
                <w:sz w:val="18"/>
                <w:szCs w:val="18"/>
              </w:rPr>
              <w:fldChar w:fldCharType="begin"/>
            </w:r>
            <w:r w:rsidR="00445383">
              <w:rPr>
                <w:sz w:val="18"/>
                <w:szCs w:val="18"/>
              </w:rPr>
              <w:instrText xml:space="preserve"> ADDIN EN.CITE &lt;EndNote&gt;&lt;Cite&gt;&lt;Author&gt;Mazza&lt;/Author&gt;&lt;Year&gt;2021&lt;/Year&gt;&lt;RecNum&gt;60&lt;/RecNum&gt;&lt;DisplayText&gt;(70)&lt;/DisplayText&gt;&lt;record&gt;&lt;rec-number&gt;60&lt;/rec-number&gt;&lt;foreign-keys&gt;&lt;key app="EN" db-id="pvxd05p2yewfz6earpxxasf7rwds20fer50s" timestamp="1661434940" guid="dd9e1795-c55d-42b8-8b24-c28c45fb3c5d"&gt;60&lt;/key&gt;&lt;/foreign-keys&gt;&lt;ref-type name="Journal Article"&gt;17&lt;/ref-type&gt;&lt;contributors&gt;&lt;authors&gt;&lt;author&gt;Mazza, Mario Gennaro&lt;/author&gt;&lt;author&gt;Palladini, Mariagrazia&lt;/author&gt;&lt;author&gt;De Lorenzo, Rebecca&lt;/author&gt;&lt;author&gt;Magnaghi, Cristiano&lt;/author&gt;&lt;author&gt;Poletti, Sara&lt;/author&gt;&lt;author&gt;Furlan, Roberto&lt;/author&gt;&lt;author&gt;Ciceri, Fabio&lt;/author&gt;&lt;author&gt;Covid- Bio, B. Outpatient Clinic Study group&lt;/author&gt;&lt;author&gt;Rovere-Querini, Patrizia&lt;/author&gt;&lt;author&gt;Benedetti, Francesco&lt;/author&gt;&lt;/authors&gt;&lt;/contributors&gt;&lt;titles&gt;&lt;title&gt;Persistent psychopathology and neurocognitive impairment in COVID-19 survivors: Effect of inflammatory biomarkers at three-month follow-up&lt;/title&gt;&lt;secondary-title&gt;Brain, behavior, and immunity&lt;/secondary-title&gt;&lt;/titles&gt;&lt;periodical&gt;&lt;full-title&gt;Brain, behavior, and immunity&lt;/full-title&gt;&lt;/periodical&gt;&lt;pages&gt;138-147&lt;/pages&gt;&lt;volume&gt;94&lt;/volume&gt;&lt;dates&gt;&lt;year&gt;2021&lt;/year&gt;&lt;/dates&gt;&lt;pub-location&gt;Netherlands&lt;/pub-location&gt;&lt;urls&gt;&lt;related-urls&gt;&lt;url&gt;http://ovidsp.ovid.com/ovidweb.cgi?T=JS&amp;amp;PAGE=reference&amp;amp;D=med18&amp;amp;NEWS=N&amp;amp;AN=33639239&lt;/url&gt;&lt;/related-urls&gt;&lt;/urls&gt;&lt;electronic-resource-num&gt;https://dx.doi.org/10.1016/j.bbi.2021.02.021&lt;/electronic-resource-num&gt;&lt;/record&gt;&lt;/Cite&gt;&lt;/EndNote&gt;</w:instrText>
            </w:r>
            <w:r>
              <w:rPr>
                <w:sz w:val="18"/>
                <w:szCs w:val="18"/>
              </w:rPr>
              <w:fldChar w:fldCharType="separate"/>
            </w:r>
            <w:r w:rsidR="00445383">
              <w:rPr>
                <w:noProof/>
                <w:sz w:val="18"/>
                <w:szCs w:val="18"/>
              </w:rPr>
              <w:t>(70)</w:t>
            </w:r>
            <w:r>
              <w:rPr>
                <w:sz w:val="18"/>
                <w:szCs w:val="18"/>
              </w:rPr>
              <w:fldChar w:fldCharType="end"/>
            </w:r>
          </w:p>
        </w:tc>
        <w:tc>
          <w:tcPr>
            <w:tcW w:w="992" w:type="dxa"/>
            <w:shd w:val="clear" w:color="auto" w:fill="auto"/>
          </w:tcPr>
          <w:p w14:paraId="60932407"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1560" w:type="dxa"/>
            <w:shd w:val="clear" w:color="auto" w:fill="auto"/>
          </w:tcPr>
          <w:p w14:paraId="07DA012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516A07A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226</w:t>
            </w:r>
          </w:p>
        </w:tc>
        <w:tc>
          <w:tcPr>
            <w:tcW w:w="1134" w:type="dxa"/>
            <w:shd w:val="clear" w:color="auto" w:fill="auto"/>
          </w:tcPr>
          <w:p w14:paraId="6BB3B7F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8A5E1C3"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 and ER attendees</w:t>
            </w:r>
          </w:p>
        </w:tc>
        <w:tc>
          <w:tcPr>
            <w:tcW w:w="1134" w:type="dxa"/>
            <w:shd w:val="clear" w:color="auto" w:fill="auto"/>
          </w:tcPr>
          <w:p w14:paraId="3ED2DE11"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12.8</w:t>
            </w:r>
          </w:p>
        </w:tc>
        <w:tc>
          <w:tcPr>
            <w:tcW w:w="827" w:type="dxa"/>
            <w:shd w:val="clear" w:color="auto" w:fill="auto"/>
          </w:tcPr>
          <w:p w14:paraId="3A9DFF0E"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4.1</w:t>
            </w:r>
          </w:p>
        </w:tc>
        <w:tc>
          <w:tcPr>
            <w:tcW w:w="1280" w:type="dxa"/>
            <w:shd w:val="clear" w:color="auto" w:fill="auto"/>
          </w:tcPr>
          <w:p w14:paraId="5A4E7D7F"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103160EF"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78% hospitalised</w:t>
            </w:r>
          </w:p>
        </w:tc>
        <w:tc>
          <w:tcPr>
            <w:tcW w:w="1432" w:type="dxa"/>
            <w:shd w:val="clear" w:color="auto" w:fill="auto"/>
          </w:tcPr>
          <w:p w14:paraId="51606499"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90.1</w:t>
            </w:r>
            <w:r w:rsidRPr="003300A0">
              <w:rPr>
                <w:rFonts w:cstheme="minorHAnsi"/>
                <w:color w:val="000000"/>
                <w:sz w:val="18"/>
                <w:szCs w:val="18"/>
                <w:vertAlign w:val="superscript"/>
              </w:rPr>
              <w:t>e</w:t>
            </w:r>
          </w:p>
        </w:tc>
        <w:tc>
          <w:tcPr>
            <w:tcW w:w="1860" w:type="dxa"/>
            <w:shd w:val="clear" w:color="auto" w:fill="auto"/>
          </w:tcPr>
          <w:p w14:paraId="7A002F2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5.8</w:t>
            </w:r>
            <w:r w:rsidRPr="62A151E1">
              <w:rPr>
                <w:color w:val="000000" w:themeColor="text1"/>
                <w:sz w:val="18"/>
                <w:szCs w:val="18"/>
              </w:rPr>
              <w:t>%</w:t>
            </w:r>
          </w:p>
        </w:tc>
      </w:tr>
      <w:tr w:rsidR="00D47F80" w:rsidRPr="00882E7A" w14:paraId="6CDDCBBF"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01399F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B0769FB" w14:textId="6636AB9F"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chi, A et al</w:t>
            </w:r>
            <w:r>
              <w:rPr>
                <w:sz w:val="18"/>
                <w:szCs w:val="18"/>
              </w:rPr>
              <w:fldChar w:fldCharType="begin"/>
            </w:r>
            <w:r w:rsidR="00445383">
              <w:rPr>
                <w:sz w:val="18"/>
                <w:szCs w:val="18"/>
              </w:rPr>
              <w:instrText xml:space="preserve"> ADDIN EN.CITE &lt;EndNote&gt;&lt;Cite&gt;&lt;Author&gt;Mechi&lt;/Author&gt;&lt;Year&gt;2021&lt;/Year&gt;&lt;RecNum&gt;61&lt;/RecNum&gt;&lt;DisplayText&gt;(71)&lt;/DisplayText&gt;&lt;record&gt;&lt;rec-number&gt;61&lt;/rec-number&gt;&lt;foreign-keys&gt;&lt;key app="EN" db-id="pvxd05p2yewfz6earpxxasf7rwds20fer50s" timestamp="1661434940" guid="4bf910e3-cdd3-482b-a609-3eae8c569c2b"&gt;61&lt;/key&gt;&lt;/foreign-keys&gt;&lt;ref-type name="Journal Article"&gt;17&lt;/ref-type&gt;&lt;contributors&gt;&lt;authors&gt;&lt;author&gt;Mechi, A.&lt;/author&gt;&lt;author&gt;Al-Khalidi, A.&lt;/author&gt;&lt;author&gt;A. L. Darraji R&lt;/author&gt;&lt;author&gt;Al-Dujaili, M. N.&lt;/author&gt;&lt;author&gt;Al-Buthabhak, K.&lt;/author&gt;&lt;author&gt;Alareedh, M.&lt;/author&gt;&lt;author&gt;Shaghee, F.&lt;/author&gt;&lt;author&gt;Nafakhi, H.&lt;/author&gt;&lt;/authors&gt;&lt;/contributors&gt;&lt;titles&gt;&lt;title&gt;Long-term persistent symptoms of COVID-19 infection in patients with diabetes mellitus&lt;/title&gt;&lt;secondary-title&gt;International Journal of Diabetes in Developing Countries.&lt;/secondary-title&gt;&lt;/titles&gt;&lt;periodical&gt;&lt;full-title&gt;International Journal of Diabetes in Developing Countries.&lt;/full-title&gt;&lt;/periodical&gt;&lt;dates&gt;&lt;year&gt;2021&lt;/year&gt;&lt;/dates&gt;&lt;accession-num&gt;2013518819&lt;/accession-num&gt;&lt;urls&gt;&lt;related-urls&gt;&lt;url&gt;http://www.springerlink.com/content/0973-3930/&lt;/url&gt;&lt;/related-urls&gt;&lt;/urls&gt;&lt;electronic-resource-num&gt;http://dx.doi.org/10.1007/s13410-021-00994-w&lt;/electronic-resource-num&gt;&lt;/record&gt;&lt;/Cite&gt;&lt;/EndNote&gt;</w:instrText>
            </w:r>
            <w:r>
              <w:rPr>
                <w:sz w:val="18"/>
                <w:szCs w:val="18"/>
              </w:rPr>
              <w:fldChar w:fldCharType="separate"/>
            </w:r>
            <w:r w:rsidR="00445383">
              <w:rPr>
                <w:noProof/>
                <w:sz w:val="18"/>
                <w:szCs w:val="18"/>
              </w:rPr>
              <w:t>(71)</w:t>
            </w:r>
            <w:r>
              <w:rPr>
                <w:sz w:val="18"/>
                <w:szCs w:val="18"/>
              </w:rPr>
              <w:fldChar w:fldCharType="end"/>
            </w:r>
          </w:p>
        </w:tc>
        <w:tc>
          <w:tcPr>
            <w:tcW w:w="992" w:type="dxa"/>
            <w:shd w:val="clear" w:color="auto" w:fill="auto"/>
          </w:tcPr>
          <w:p w14:paraId="4679B1A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raq</w:t>
            </w:r>
          </w:p>
        </w:tc>
        <w:tc>
          <w:tcPr>
            <w:tcW w:w="1560" w:type="dxa"/>
            <w:shd w:val="clear" w:color="auto" w:fill="auto"/>
          </w:tcPr>
          <w:p w14:paraId="45A21E7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Single-cent</w:t>
            </w:r>
            <w:r>
              <w:rPr>
                <w:rFonts w:ascii="Calibri" w:hAnsi="Calibri" w:cs="Calibri"/>
                <w:sz w:val="18"/>
                <w:szCs w:val="18"/>
              </w:rPr>
              <w:t>re</w:t>
            </w:r>
            <w:r w:rsidRPr="00066430">
              <w:rPr>
                <w:rFonts w:ascii="Calibri" w:hAnsi="Calibri" w:cs="Calibri"/>
                <w:sz w:val="18"/>
                <w:szCs w:val="18"/>
              </w:rPr>
              <w:t xml:space="preserve"> cross-sectional</w:t>
            </w:r>
          </w:p>
        </w:tc>
        <w:tc>
          <w:tcPr>
            <w:tcW w:w="1275" w:type="dxa"/>
            <w:shd w:val="clear" w:color="auto" w:fill="auto"/>
          </w:tcPr>
          <w:p w14:paraId="777805F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2</w:t>
            </w:r>
          </w:p>
        </w:tc>
        <w:tc>
          <w:tcPr>
            <w:tcW w:w="1134" w:type="dxa"/>
            <w:shd w:val="clear" w:color="auto" w:fill="auto"/>
          </w:tcPr>
          <w:p w14:paraId="528A8251" w14:textId="77777777" w:rsidR="004D3690" w:rsidRPr="005A5A4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highlight w:val="yellow"/>
              </w:rPr>
            </w:pPr>
            <w:r w:rsidRPr="00BE3DE1">
              <w:rPr>
                <w:rFonts w:ascii="Calibri" w:hAnsi="Calibri" w:cs="Calibri"/>
                <w:color w:val="000000"/>
                <w:sz w:val="18"/>
                <w:szCs w:val="18"/>
              </w:rPr>
              <w:t>-</w:t>
            </w:r>
          </w:p>
        </w:tc>
        <w:tc>
          <w:tcPr>
            <w:tcW w:w="1276" w:type="dxa"/>
            <w:shd w:val="clear" w:color="auto" w:fill="auto"/>
          </w:tcPr>
          <w:p w14:paraId="26B63B50" w14:textId="77777777" w:rsidR="004D3690" w:rsidRPr="005A5A40" w:rsidRDefault="004D3690">
            <w:pP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ascii="Calibri" w:hAnsi="Calibri" w:cs="Calibri"/>
                <w:color w:val="000000"/>
                <w:sz w:val="18"/>
                <w:szCs w:val="18"/>
              </w:rPr>
              <w:t>Hospitalised patients and non-hospitalised</w:t>
            </w:r>
          </w:p>
        </w:tc>
        <w:tc>
          <w:tcPr>
            <w:tcW w:w="1134" w:type="dxa"/>
            <w:shd w:val="clear" w:color="auto" w:fill="auto"/>
          </w:tcPr>
          <w:p w14:paraId="380E366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6/13.4</w:t>
            </w:r>
          </w:p>
        </w:tc>
        <w:tc>
          <w:tcPr>
            <w:tcW w:w="827" w:type="dxa"/>
            <w:shd w:val="clear" w:color="auto" w:fill="auto"/>
          </w:tcPr>
          <w:p w14:paraId="14497B5D"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w:t>
            </w:r>
            <w:r>
              <w:rPr>
                <w:rFonts w:ascii="Calibri" w:hAnsi="Calibri" w:cs="Calibri"/>
                <w:color w:val="000000"/>
                <w:sz w:val="18"/>
                <w:szCs w:val="18"/>
              </w:rPr>
              <w:t>4.0</w:t>
            </w:r>
          </w:p>
        </w:tc>
        <w:tc>
          <w:tcPr>
            <w:tcW w:w="1280" w:type="dxa"/>
            <w:shd w:val="clear" w:color="auto" w:fill="auto"/>
          </w:tcPr>
          <w:p w14:paraId="620E5AE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Laboratory</w:t>
            </w:r>
            <w:r w:rsidRPr="00F17B9F">
              <w:rPr>
                <w:rFonts w:ascii="Calibri" w:hAnsi="Calibri" w:cs="Calibri"/>
                <w:color w:val="000000"/>
                <w:sz w:val="18"/>
                <w:szCs w:val="18"/>
              </w:rPr>
              <w:t xml:space="preserve"> confirmed</w:t>
            </w:r>
          </w:p>
        </w:tc>
        <w:tc>
          <w:tcPr>
            <w:tcW w:w="1084" w:type="dxa"/>
            <w:shd w:val="clear" w:color="auto" w:fill="auto"/>
          </w:tcPr>
          <w:p w14:paraId="5BC1372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46.4% hospitalised</w:t>
            </w:r>
          </w:p>
        </w:tc>
        <w:tc>
          <w:tcPr>
            <w:tcW w:w="1432" w:type="dxa"/>
            <w:shd w:val="clear" w:color="auto" w:fill="auto"/>
          </w:tcPr>
          <w:p w14:paraId="1E6D2BE8" w14:textId="77777777" w:rsidR="004D3690" w:rsidRPr="006423D9"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2A75B0">
              <w:rPr>
                <w:rFonts w:cstheme="minorHAnsi"/>
                <w:color w:val="000000"/>
                <w:sz w:val="18"/>
                <w:szCs w:val="18"/>
              </w:rPr>
              <w:t>9m after acute infection</w:t>
            </w:r>
          </w:p>
        </w:tc>
        <w:tc>
          <w:tcPr>
            <w:tcW w:w="1860" w:type="dxa"/>
            <w:shd w:val="clear" w:color="auto" w:fill="auto"/>
          </w:tcPr>
          <w:p w14:paraId="5D3A363A"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82.1</w:t>
            </w:r>
            <w:r w:rsidRPr="62A151E1">
              <w:rPr>
                <w:color w:val="000000" w:themeColor="text1"/>
                <w:sz w:val="18"/>
                <w:szCs w:val="18"/>
              </w:rPr>
              <w:t>%</w:t>
            </w:r>
          </w:p>
        </w:tc>
      </w:tr>
      <w:tr w:rsidR="00D47F80" w:rsidRPr="00882E7A" w14:paraId="7B9F206C"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B815F46"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D30D28D" w14:textId="1300CA82"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ei, Q et al</w:t>
            </w:r>
            <w:r>
              <w:rPr>
                <w:sz w:val="18"/>
                <w:szCs w:val="18"/>
              </w:rPr>
              <w:fldChar w:fldCharType="begin"/>
            </w:r>
            <w:r w:rsidR="00445383">
              <w:rPr>
                <w:sz w:val="18"/>
                <w:szCs w:val="18"/>
              </w:rPr>
              <w:instrText xml:space="preserve"> ADDIN EN.CITE &lt;EndNote&gt;&lt;Cite&gt;&lt;Author&gt;Mei&lt;/Author&gt;&lt;Year&gt;2021&lt;/Year&gt;&lt;RecNum&gt;62&lt;/RecNum&gt;&lt;DisplayText&gt;(72)&lt;/DisplayText&gt;&lt;record&gt;&lt;rec-number&gt;62&lt;/rec-number&gt;&lt;foreign-keys&gt;&lt;key app="EN" db-id="pvxd05p2yewfz6earpxxasf7rwds20fer50s" timestamp="1661434940" guid="244397e4-ea36-44e9-89fb-43f28548247b"&gt;62&lt;/key&gt;&lt;/foreign-keys&gt;&lt;ref-type name="Journal Article"&gt;17&lt;/ref-type&gt;&lt;contributors&gt;&lt;authors&gt;&lt;author&gt;Mei, Qi&lt;/author&gt;&lt;author&gt;Wang, Fei&lt;/author&gt;&lt;author&gt;Bryant, Amy&lt;/author&gt;&lt;author&gt;Wei, Li&lt;/author&gt;&lt;author&gt;Yuan, Xianglin&lt;/author&gt;&lt;author&gt;Li, Jian&lt;/author&gt;&lt;/authors&gt;&lt;/contributors&gt;&lt;titles&gt;&lt;title&gt;Mental health problems among COVID-19 survivors in Wuhan, China&lt;/title&gt;&lt;secondary-title&gt;World psychiatry : official journal of the World Psychiatric Association (WPA)&lt;/secondary-title&gt;&lt;/titles&gt;&lt;periodical&gt;&lt;full-title&gt;World psychiatry : official journal of the World Psychiatric Association (WPA)&lt;/full-title&gt;&lt;/periodical&gt;&lt;pages&gt;139-140&lt;/pages&gt;&lt;volume&gt;20&lt;/volume&gt;&lt;number&gt;1&lt;/number&gt;&lt;dates&gt;&lt;year&gt;2021&lt;/year&gt;&lt;/dates&gt;&lt;pub-location&gt;Italy&lt;/pub-location&gt;&lt;urls&gt;&lt;related-urls&gt;&lt;url&gt;http://ovidsp.ovid.com/ovidweb.cgi?T=JS&amp;amp;PAGE=reference&amp;amp;D=pmnm5&amp;amp;NEWS=N&amp;amp;AN=33432745&lt;/url&gt;&lt;/related-urls&gt;&lt;/urls&gt;&lt;electronic-resource-num&gt;https://dx.doi.org/10.1002/wps.20829&lt;/electronic-resource-num&gt;&lt;/record&gt;&lt;/Cite&gt;&lt;/EndNote&gt;</w:instrText>
            </w:r>
            <w:r>
              <w:rPr>
                <w:sz w:val="18"/>
                <w:szCs w:val="18"/>
              </w:rPr>
              <w:fldChar w:fldCharType="separate"/>
            </w:r>
            <w:r w:rsidR="00445383">
              <w:rPr>
                <w:noProof/>
                <w:sz w:val="18"/>
                <w:szCs w:val="18"/>
              </w:rPr>
              <w:t>(72)</w:t>
            </w:r>
            <w:r>
              <w:rPr>
                <w:sz w:val="18"/>
                <w:szCs w:val="18"/>
              </w:rPr>
              <w:fldChar w:fldCharType="end"/>
            </w:r>
            <w:r>
              <w:rPr>
                <w:sz w:val="18"/>
                <w:szCs w:val="18"/>
              </w:rPr>
              <w:t xml:space="preserve"> </w:t>
            </w:r>
            <w:r w:rsidRPr="003A5887">
              <w:rPr>
                <w:b/>
                <w:bCs/>
                <w:sz w:val="18"/>
                <w:szCs w:val="18"/>
              </w:rPr>
              <w:t>(</w:t>
            </w:r>
            <w:r w:rsidRPr="003A5887">
              <w:rPr>
                <w:rFonts w:cstheme="minorHAnsi"/>
                <w:b/>
                <w:bCs/>
                <w:sz w:val="18"/>
                <w:szCs w:val="18"/>
              </w:rPr>
              <w:t>†</w:t>
            </w:r>
            <w:r w:rsidRPr="003A5887">
              <w:rPr>
                <w:b/>
                <w:bCs/>
                <w:sz w:val="18"/>
                <w:szCs w:val="18"/>
              </w:rPr>
              <w:t>)</w:t>
            </w:r>
          </w:p>
        </w:tc>
        <w:tc>
          <w:tcPr>
            <w:tcW w:w="992" w:type="dxa"/>
            <w:shd w:val="clear" w:color="auto" w:fill="auto"/>
          </w:tcPr>
          <w:p w14:paraId="650A480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567B434F"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w:t>
            </w:r>
          </w:p>
        </w:tc>
        <w:tc>
          <w:tcPr>
            <w:tcW w:w="1275" w:type="dxa"/>
            <w:shd w:val="clear" w:color="auto" w:fill="auto"/>
          </w:tcPr>
          <w:p w14:paraId="51D22210"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4328</w:t>
            </w:r>
          </w:p>
        </w:tc>
        <w:tc>
          <w:tcPr>
            <w:tcW w:w="1134" w:type="dxa"/>
            <w:shd w:val="clear" w:color="auto" w:fill="auto"/>
          </w:tcPr>
          <w:p w14:paraId="05719D07"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500, random sample of general population</w:t>
            </w:r>
          </w:p>
        </w:tc>
        <w:tc>
          <w:tcPr>
            <w:tcW w:w="1276" w:type="dxa"/>
            <w:shd w:val="clear" w:color="auto" w:fill="auto"/>
          </w:tcPr>
          <w:p w14:paraId="72A1C784"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3701913"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 (47-68)</w:t>
            </w:r>
          </w:p>
        </w:tc>
        <w:tc>
          <w:tcPr>
            <w:tcW w:w="827" w:type="dxa"/>
            <w:shd w:val="clear" w:color="auto" w:fill="auto"/>
          </w:tcPr>
          <w:p w14:paraId="3E7ECD23"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4.1</w:t>
            </w:r>
          </w:p>
        </w:tc>
        <w:tc>
          <w:tcPr>
            <w:tcW w:w="1280" w:type="dxa"/>
            <w:shd w:val="clear" w:color="auto" w:fill="auto"/>
          </w:tcPr>
          <w:p w14:paraId="21908C63"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 xml:space="preserve">Met relevant clinical criteria </w:t>
            </w:r>
          </w:p>
        </w:tc>
        <w:tc>
          <w:tcPr>
            <w:tcW w:w="1084" w:type="dxa"/>
            <w:shd w:val="clear" w:color="auto" w:fill="auto"/>
          </w:tcPr>
          <w:p w14:paraId="41666F2E"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ot defined</w:t>
            </w:r>
          </w:p>
        </w:tc>
        <w:tc>
          <w:tcPr>
            <w:tcW w:w="1432" w:type="dxa"/>
            <w:shd w:val="clear" w:color="auto" w:fill="auto"/>
          </w:tcPr>
          <w:p w14:paraId="11C420EA"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44</w:t>
            </w:r>
            <w:r w:rsidRPr="003300A0">
              <w:rPr>
                <w:rFonts w:cstheme="minorHAnsi"/>
                <w:color w:val="000000"/>
                <w:sz w:val="18"/>
                <w:szCs w:val="18"/>
                <w:vertAlign w:val="superscript"/>
              </w:rPr>
              <w:t>f</w:t>
            </w:r>
          </w:p>
        </w:tc>
        <w:tc>
          <w:tcPr>
            <w:tcW w:w="1860" w:type="dxa"/>
            <w:shd w:val="clear" w:color="auto" w:fill="auto"/>
          </w:tcPr>
          <w:p w14:paraId="2C2F6562"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14.2</w:t>
            </w:r>
            <w:r w:rsidRPr="62A151E1">
              <w:rPr>
                <w:color w:val="000000" w:themeColor="text1"/>
                <w:sz w:val="18"/>
                <w:szCs w:val="18"/>
              </w:rPr>
              <w:t>%</w:t>
            </w:r>
          </w:p>
        </w:tc>
      </w:tr>
      <w:tr w:rsidR="00D47F80" w:rsidRPr="00882E7A" w14:paraId="24D6B43E"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40AF4E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362D476" w14:textId="2E0C6724"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i, Q et al</w:t>
            </w:r>
            <w:r>
              <w:rPr>
                <w:sz w:val="18"/>
                <w:szCs w:val="18"/>
              </w:rPr>
              <w:fldChar w:fldCharType="begin"/>
            </w:r>
            <w:r w:rsidR="00445383">
              <w:rPr>
                <w:sz w:val="18"/>
                <w:szCs w:val="18"/>
              </w:rPr>
              <w:instrText xml:space="preserve"> ADDIN EN.CITE &lt;EndNote&gt;&lt;Cite&gt;&lt;Author&gt;Mei&lt;/Author&gt;&lt;Year&gt;2021&lt;/Year&gt;&lt;RecNum&gt;63&lt;/RecNum&gt;&lt;DisplayText&gt;(73)&lt;/DisplayText&gt;&lt;record&gt;&lt;rec-number&gt;63&lt;/rec-number&gt;&lt;foreign-keys&gt;&lt;key app="EN" db-id="pvxd05p2yewfz6earpxxasf7rwds20fer50s" timestamp="1661434940" guid="d2d19784-7364-4c8b-bd7e-7a5e5c76a2c0"&gt;63&lt;/key&gt;&lt;/foreign-keys&gt;&lt;ref-type name="Journal Article"&gt;17&lt;/ref-type&gt;&lt;contributors&gt;&lt;authors&gt;&lt;author&gt;Mei, Qi&lt;/author&gt;&lt;author&gt;Wang, Fei&lt;/author&gt;&lt;author&gt;Yang, Yang&lt;/author&gt;&lt;author&gt;Hu, Guangyuan&lt;/author&gt;&lt;author&gt;Guo, Suihuai&lt;/author&gt;&lt;author&gt;Zhang, Qing&lt;/author&gt;&lt;author&gt;Bryant, Amy&lt;/author&gt;&lt;author&gt;Zhang, Lingjie&lt;/author&gt;&lt;author&gt;Kurts, Christian&lt;/author&gt;&lt;author&gt;Wei, Li&lt;/author&gt;&lt;author&gt;Yuan, Xianglin&lt;/author&gt;&lt;author&gt;Li, Jian&lt;/author&gt;&lt;/authors&gt;&lt;/contributors&gt;&lt;titles&gt;&lt;title&gt;Health Issues and Immunological Assessment Related to Wuhan&amp;apos;s COVID-19 Survivors: A Multicenter Follow-Up Study&lt;/title&gt;&lt;secondary-title&gt;Frontiers in medicine&lt;/secondary-title&gt;&lt;/titles&gt;&lt;periodical&gt;&lt;full-title&gt;Frontiers in Medicine&lt;/full-title&gt;&lt;/periodical&gt;&lt;pages&gt;617689&lt;/pages&gt;&lt;volume&gt;8&lt;/volume&gt;&lt;dates&gt;&lt;year&gt;2021&lt;/year&gt;&lt;/dates&gt;&lt;pub-location&gt;Switzerland&lt;/pub-location&gt;&lt;urls&gt;&lt;related-urls&gt;&lt;url&gt;http://ovidsp.ovid.com/ovidweb.cgi?T=JS&amp;amp;PAGE=reference&amp;amp;D=pmnm5&amp;amp;NEWS=N&amp;amp;AN=34026775&lt;/url&gt;&lt;/related-urls&gt;&lt;/urls&gt;&lt;electronic-resource-num&gt;https://dx.doi.org/10.3389/fmed.2021.617689&lt;/electronic-resource-num&gt;&lt;/record&gt;&lt;/Cite&gt;&lt;/EndNote&gt;</w:instrText>
            </w:r>
            <w:r>
              <w:rPr>
                <w:sz w:val="18"/>
                <w:szCs w:val="18"/>
              </w:rPr>
              <w:fldChar w:fldCharType="separate"/>
            </w:r>
            <w:r w:rsidR="00445383">
              <w:rPr>
                <w:noProof/>
                <w:sz w:val="18"/>
                <w:szCs w:val="18"/>
              </w:rPr>
              <w:t>(73)</w:t>
            </w:r>
            <w:r>
              <w:rPr>
                <w:sz w:val="18"/>
                <w:szCs w:val="18"/>
              </w:rPr>
              <w:fldChar w:fldCharType="end"/>
            </w:r>
            <w:r>
              <w:rPr>
                <w:sz w:val="18"/>
                <w:szCs w:val="18"/>
              </w:rPr>
              <w:t xml:space="preserve"> </w:t>
            </w:r>
            <w:r w:rsidRPr="003A5887">
              <w:rPr>
                <w:b/>
                <w:bCs/>
                <w:sz w:val="18"/>
                <w:szCs w:val="18"/>
              </w:rPr>
              <w:t>(</w:t>
            </w:r>
            <w:r w:rsidRPr="003A5887">
              <w:rPr>
                <w:rFonts w:cstheme="minorHAnsi"/>
                <w:b/>
                <w:bCs/>
                <w:sz w:val="18"/>
                <w:szCs w:val="18"/>
              </w:rPr>
              <w:t>†</w:t>
            </w:r>
            <w:r w:rsidRPr="003A5887">
              <w:rPr>
                <w:b/>
                <w:bCs/>
                <w:sz w:val="18"/>
                <w:szCs w:val="18"/>
              </w:rPr>
              <w:t>)</w:t>
            </w:r>
          </w:p>
        </w:tc>
        <w:tc>
          <w:tcPr>
            <w:tcW w:w="992" w:type="dxa"/>
            <w:shd w:val="clear" w:color="auto" w:fill="auto"/>
          </w:tcPr>
          <w:p w14:paraId="017D545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401A2EAE"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Prospective cohort</w:t>
            </w:r>
          </w:p>
        </w:tc>
        <w:tc>
          <w:tcPr>
            <w:tcW w:w="1275" w:type="dxa"/>
            <w:shd w:val="clear" w:color="auto" w:fill="auto"/>
          </w:tcPr>
          <w:p w14:paraId="477D9A36"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3677</w:t>
            </w:r>
          </w:p>
        </w:tc>
        <w:tc>
          <w:tcPr>
            <w:tcW w:w="1134" w:type="dxa"/>
            <w:shd w:val="clear" w:color="auto" w:fill="auto"/>
          </w:tcPr>
          <w:p w14:paraId="3891D61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DD02832"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5A2E433"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 (47-68)</w:t>
            </w:r>
          </w:p>
        </w:tc>
        <w:tc>
          <w:tcPr>
            <w:tcW w:w="827" w:type="dxa"/>
            <w:shd w:val="clear" w:color="auto" w:fill="auto"/>
          </w:tcPr>
          <w:p w14:paraId="151950CC"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5.5</w:t>
            </w:r>
          </w:p>
        </w:tc>
        <w:tc>
          <w:tcPr>
            <w:tcW w:w="1280" w:type="dxa"/>
            <w:shd w:val="clear" w:color="auto" w:fill="auto"/>
          </w:tcPr>
          <w:p w14:paraId="073D548A"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56E0EEF9"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33.7% severe, 2.6% critical</w:t>
            </w:r>
          </w:p>
        </w:tc>
        <w:tc>
          <w:tcPr>
            <w:tcW w:w="1432" w:type="dxa"/>
            <w:shd w:val="clear" w:color="auto" w:fill="auto"/>
          </w:tcPr>
          <w:p w14:paraId="0E3CB32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144</w:t>
            </w:r>
            <w:r w:rsidRPr="003300A0">
              <w:rPr>
                <w:rFonts w:cstheme="minorHAnsi"/>
                <w:color w:val="000000"/>
                <w:sz w:val="18"/>
                <w:szCs w:val="18"/>
                <w:vertAlign w:val="superscript"/>
              </w:rPr>
              <w:t>f</w:t>
            </w:r>
          </w:p>
        </w:tc>
        <w:tc>
          <w:tcPr>
            <w:tcW w:w="1860" w:type="dxa"/>
            <w:shd w:val="clear" w:color="auto" w:fill="auto"/>
          </w:tcPr>
          <w:p w14:paraId="49B2B4B1"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6.5</w:t>
            </w:r>
            <w:r w:rsidRPr="62A151E1">
              <w:rPr>
                <w:color w:val="000000" w:themeColor="text1"/>
                <w:sz w:val="18"/>
                <w:szCs w:val="18"/>
              </w:rPr>
              <w:t>%</w:t>
            </w:r>
          </w:p>
        </w:tc>
      </w:tr>
      <w:tr w:rsidR="00D47F80" w:rsidRPr="00882E7A" w14:paraId="72114CD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85AB02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A25C1BA" w14:textId="246244E4"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enges, D et al</w:t>
            </w:r>
            <w:r>
              <w:rPr>
                <w:sz w:val="18"/>
                <w:szCs w:val="18"/>
              </w:rPr>
              <w:fldChar w:fldCharType="begin"/>
            </w:r>
            <w:r w:rsidR="00445383">
              <w:rPr>
                <w:sz w:val="18"/>
                <w:szCs w:val="18"/>
              </w:rPr>
              <w:instrText xml:space="preserve"> ADDIN EN.CITE &lt;EndNote&gt;&lt;Cite&gt;&lt;Author&gt;Menges&lt;/Author&gt;&lt;Year&gt;2021&lt;/Year&gt;&lt;RecNum&gt;64&lt;/RecNum&gt;&lt;DisplayText&gt;(74)&lt;/DisplayText&gt;&lt;record&gt;&lt;rec-number&gt;64&lt;/rec-number&gt;&lt;foreign-keys&gt;&lt;key app="EN" db-id="pvxd05p2yewfz6earpxxasf7rwds20fer50s" timestamp="1661434940" guid="704ca54a-83e8-429f-8958-8ad485b68a53"&gt;64&lt;/key&gt;&lt;/foreign-keys&gt;&lt;ref-type name="Journal Article"&gt;17&lt;/ref-type&gt;&lt;contributors&gt;&lt;authors&gt;&lt;author&gt;Menges, D.&lt;/author&gt;&lt;author&gt;Ballouz, T.&lt;/author&gt;&lt;author&gt;Anagnostopoulos, A.&lt;/author&gt;&lt;author&gt;Aschmann, H. E.&lt;/author&gt;&lt;author&gt;Domenghino, A.&lt;/author&gt;&lt;author&gt;Fehr, J. S.&lt;/author&gt;&lt;author&gt;Puhan, M. A.&lt;/author&gt;&lt;/authors&gt;&lt;/contributors&gt;&lt;titles&gt;&lt;title&gt;Burden of post-COVID-19 syndrome and implications for healthcare service planning: A population-based cohort study&lt;/title&gt;&lt;secondary-title&gt;PLoS ONE [Electronic Resource]&lt;/secondary-title&gt;&lt;/titles&gt;&lt;periodical&gt;&lt;full-title&gt;PLoS ONE [Electronic Resource]&lt;/full-title&gt;&lt;/periodical&gt;&lt;pages&gt;e0254523&lt;/pages&gt;&lt;volume&gt;16&lt;/volume&gt;&lt;number&gt;7&lt;/number&gt;&lt;dates&gt;&lt;year&gt;2021&lt;/year&gt;&lt;/dates&gt;&lt;accession-num&gt;34252157&lt;/accession-num&gt;&lt;urls&gt;&lt;related-urls&gt;&lt;url&gt;https://ovidsp.ovid.com/ovidweb.cgi?T=JS&amp;amp;CSC=Y&amp;amp;NEWS=N&amp;amp;PAGE=fulltext&amp;amp;D=medl&amp;amp;AN=34252157&lt;/url&gt;&lt;/related-urls&gt;&lt;/urls&gt;&lt;electronic-resource-num&gt;https://dx.doi.org/10.1371/journal.pone.0254523&lt;/electronic-resource-num&gt;&lt;/record&gt;&lt;/Cite&gt;&lt;/EndNote&gt;</w:instrText>
            </w:r>
            <w:r>
              <w:rPr>
                <w:sz w:val="18"/>
                <w:szCs w:val="18"/>
              </w:rPr>
              <w:fldChar w:fldCharType="separate"/>
            </w:r>
            <w:r w:rsidR="00445383">
              <w:rPr>
                <w:noProof/>
                <w:sz w:val="18"/>
                <w:szCs w:val="18"/>
              </w:rPr>
              <w:t>(74)</w:t>
            </w:r>
            <w:r>
              <w:rPr>
                <w:sz w:val="18"/>
                <w:szCs w:val="18"/>
              </w:rPr>
              <w:fldChar w:fldCharType="end"/>
            </w:r>
          </w:p>
        </w:tc>
        <w:tc>
          <w:tcPr>
            <w:tcW w:w="992" w:type="dxa"/>
            <w:shd w:val="clear" w:color="auto" w:fill="auto"/>
          </w:tcPr>
          <w:p w14:paraId="158607CA"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itzerland</w:t>
            </w:r>
          </w:p>
        </w:tc>
        <w:tc>
          <w:tcPr>
            <w:tcW w:w="1560" w:type="dxa"/>
            <w:shd w:val="clear" w:color="auto" w:fill="auto"/>
          </w:tcPr>
          <w:p w14:paraId="51E596BD"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w:t>
            </w:r>
            <w:r>
              <w:rPr>
                <w:rFonts w:ascii="Calibri" w:hAnsi="Calibri" w:cs="Calibri"/>
                <w:sz w:val="18"/>
                <w:szCs w:val="18"/>
              </w:rPr>
              <w:t>opulation-based p</w:t>
            </w:r>
            <w:r w:rsidRPr="00066430">
              <w:rPr>
                <w:rFonts w:ascii="Calibri" w:hAnsi="Calibri" w:cs="Calibri"/>
                <w:sz w:val="18"/>
                <w:szCs w:val="18"/>
              </w:rPr>
              <w:t>rospective cohort</w:t>
            </w:r>
          </w:p>
        </w:tc>
        <w:tc>
          <w:tcPr>
            <w:tcW w:w="1275" w:type="dxa"/>
            <w:shd w:val="clear" w:color="auto" w:fill="auto"/>
          </w:tcPr>
          <w:p w14:paraId="6FD4C000"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4</w:t>
            </w:r>
            <w:r>
              <w:rPr>
                <w:rFonts w:ascii="Calibri" w:hAnsi="Calibri" w:cs="Calibri"/>
                <w:color w:val="000000"/>
                <w:sz w:val="18"/>
                <w:szCs w:val="18"/>
              </w:rPr>
              <w:t>31</w:t>
            </w:r>
          </w:p>
        </w:tc>
        <w:tc>
          <w:tcPr>
            <w:tcW w:w="1134" w:type="dxa"/>
            <w:shd w:val="clear" w:color="auto" w:fill="auto"/>
          </w:tcPr>
          <w:p w14:paraId="4FD6BD0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C1FA21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64995A2A"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 (33-58)</w:t>
            </w:r>
          </w:p>
        </w:tc>
        <w:tc>
          <w:tcPr>
            <w:tcW w:w="827" w:type="dxa"/>
            <w:shd w:val="clear" w:color="auto" w:fill="auto"/>
          </w:tcPr>
          <w:p w14:paraId="6A24DDFD"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9.7</w:t>
            </w:r>
          </w:p>
        </w:tc>
        <w:tc>
          <w:tcPr>
            <w:tcW w:w="1280" w:type="dxa"/>
            <w:shd w:val="clear" w:color="auto" w:fill="auto"/>
          </w:tcPr>
          <w:p w14:paraId="23651FDC"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7983F271"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1</w:t>
            </w:r>
            <w:r>
              <w:rPr>
                <w:rFonts w:cstheme="minorHAnsi"/>
                <w:color w:val="000000"/>
                <w:sz w:val="18"/>
                <w:szCs w:val="18"/>
              </w:rPr>
              <w:t>0.7</w:t>
            </w:r>
            <w:r w:rsidRPr="005008A1">
              <w:rPr>
                <w:rFonts w:cstheme="minorHAnsi"/>
                <w:color w:val="000000"/>
                <w:sz w:val="18"/>
                <w:szCs w:val="18"/>
              </w:rPr>
              <w:t>% asymptomatic, 38</w:t>
            </w:r>
            <w:r>
              <w:rPr>
                <w:rFonts w:cstheme="minorHAnsi"/>
                <w:color w:val="000000"/>
                <w:sz w:val="18"/>
                <w:szCs w:val="18"/>
              </w:rPr>
              <w:t>.1</w:t>
            </w:r>
            <w:r w:rsidRPr="005008A1">
              <w:rPr>
                <w:rFonts w:cstheme="minorHAnsi"/>
                <w:color w:val="000000"/>
                <w:sz w:val="18"/>
                <w:szCs w:val="18"/>
              </w:rPr>
              <w:t>% severe/very severe</w:t>
            </w:r>
          </w:p>
        </w:tc>
        <w:tc>
          <w:tcPr>
            <w:tcW w:w="1432" w:type="dxa"/>
            <w:shd w:val="clear" w:color="auto" w:fill="auto"/>
          </w:tcPr>
          <w:p w14:paraId="55F8C9BE"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220</w:t>
            </w:r>
            <w:r w:rsidRPr="003300A0">
              <w:rPr>
                <w:rFonts w:cstheme="minorHAnsi"/>
                <w:color w:val="000000"/>
                <w:sz w:val="18"/>
                <w:szCs w:val="18"/>
                <w:vertAlign w:val="superscript"/>
              </w:rPr>
              <w:t>b</w:t>
            </w:r>
          </w:p>
        </w:tc>
        <w:tc>
          <w:tcPr>
            <w:tcW w:w="1860" w:type="dxa"/>
            <w:shd w:val="clear" w:color="auto" w:fill="auto"/>
          </w:tcPr>
          <w:p w14:paraId="44605F0E"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4.6</w:t>
            </w:r>
            <w:r w:rsidRPr="62A151E1">
              <w:rPr>
                <w:color w:val="000000" w:themeColor="text1"/>
                <w:sz w:val="18"/>
                <w:szCs w:val="18"/>
              </w:rPr>
              <w:t>%</w:t>
            </w:r>
          </w:p>
        </w:tc>
      </w:tr>
      <w:tr w:rsidR="00D47F80" w:rsidRPr="00882E7A" w14:paraId="58239A8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FA267E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478AE61" w14:textId="5E1B04E4"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lanese, M et al</w:t>
            </w:r>
            <w:r>
              <w:rPr>
                <w:sz w:val="18"/>
                <w:szCs w:val="18"/>
              </w:rPr>
              <w:fldChar w:fldCharType="begin"/>
            </w:r>
            <w:r w:rsidR="00445383">
              <w:rPr>
                <w:sz w:val="18"/>
                <w:szCs w:val="18"/>
              </w:rPr>
              <w:instrText xml:space="preserve"> ADDIN EN.CITE &lt;EndNote&gt;&lt;Cite&gt;&lt;Author&gt;Milanese&lt;/Author&gt;&lt;Year&gt;2021&lt;/Year&gt;&lt;RecNum&gt;65&lt;/RecNum&gt;&lt;DisplayText&gt;(75)&lt;/DisplayText&gt;&lt;record&gt;&lt;rec-number&gt;65&lt;/rec-number&gt;&lt;foreign-keys&gt;&lt;key app="EN" db-id="pvxd05p2yewfz6earpxxasf7rwds20fer50s" timestamp="1661434940" guid="224745f8-9930-4126-9a37-c2b1be9e759a"&gt;65&lt;/key&gt;&lt;/foreign-keys&gt;&lt;ref-type name="Journal Article"&gt;17&lt;/ref-type&gt;&lt;contributors&gt;&lt;authors&gt;&lt;author&gt;Milanese, Manlio&lt;/author&gt;&lt;author&gt;Anselmo, Marco&lt;/author&gt;&lt;author&gt;Buscaglia, Sandra&lt;/author&gt;&lt;author&gt;Garra, Luca&lt;/author&gt;&lt;author&gt;Goretti, Riccardo&lt;/author&gt;&lt;author&gt;Parodi, Lionello&lt;/author&gt;&lt;author&gt;Riccio, Giovanni&lt;/author&gt;&lt;author&gt;Tassara, Rodolfo&lt;/author&gt;&lt;author&gt;Gnerre, Paola&lt;/author&gt;&lt;/authors&gt;&lt;/contributors&gt;&lt;titles&gt;&lt;title&gt;COVID-19 6 months after hospital discharge: pulmonary function impairment and its heterogeneity&lt;/title&gt;&lt;secondary-title&gt;ERJ open research&lt;/secondary-title&gt;&lt;/titles&gt;&lt;periodical&gt;&lt;full-title&gt;ERJ open research&lt;/full-title&gt;&lt;/periodical&gt;&lt;volume&gt;7&lt;/volume&gt;&lt;number&gt;3&lt;/number&gt;&lt;dates&gt;&lt;year&gt;2021&lt;/year&gt;&lt;/dates&gt;&lt;pub-location&gt;England&lt;/pub-location&gt;&lt;urls&gt;&lt;related-urls&gt;&lt;url&gt;http://ovidsp.ovid.com/ovidweb.cgi?T=JS&amp;amp;PAGE=reference&amp;amp;D=pmnm5&amp;amp;NEWS=N&amp;amp;AN=34285908&lt;/url&gt;&lt;/related-urls&gt;&lt;/urls&gt;&lt;electronic-resource-num&gt;https://dx.doi.org/10.1183/23120541.00196-2021&lt;/electronic-resource-num&gt;&lt;/record&gt;&lt;/Cite&gt;&lt;/EndNote&gt;</w:instrText>
            </w:r>
            <w:r>
              <w:rPr>
                <w:sz w:val="18"/>
                <w:szCs w:val="18"/>
              </w:rPr>
              <w:fldChar w:fldCharType="separate"/>
            </w:r>
            <w:r w:rsidR="00445383">
              <w:rPr>
                <w:noProof/>
                <w:sz w:val="18"/>
                <w:szCs w:val="18"/>
              </w:rPr>
              <w:t>(75)</w:t>
            </w:r>
            <w:r>
              <w:rPr>
                <w:sz w:val="18"/>
                <w:szCs w:val="18"/>
              </w:rPr>
              <w:fldChar w:fldCharType="end"/>
            </w:r>
          </w:p>
        </w:tc>
        <w:tc>
          <w:tcPr>
            <w:tcW w:w="992" w:type="dxa"/>
            <w:shd w:val="clear" w:color="auto" w:fill="auto"/>
          </w:tcPr>
          <w:p w14:paraId="54C6B88C"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66A2AFB2"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0A3B1B88"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35</w:t>
            </w:r>
          </w:p>
        </w:tc>
        <w:tc>
          <w:tcPr>
            <w:tcW w:w="1134" w:type="dxa"/>
            <w:shd w:val="clear" w:color="auto" w:fill="auto"/>
          </w:tcPr>
          <w:p w14:paraId="189BD80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DBBFB3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1FA0F899"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11</w:t>
            </w:r>
          </w:p>
        </w:tc>
        <w:tc>
          <w:tcPr>
            <w:tcW w:w="827" w:type="dxa"/>
            <w:shd w:val="clear" w:color="auto" w:fill="auto"/>
          </w:tcPr>
          <w:p w14:paraId="7D6DBEF9"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3</w:t>
            </w:r>
            <w:r>
              <w:rPr>
                <w:rFonts w:ascii="Calibri" w:hAnsi="Calibri" w:cs="Calibri"/>
                <w:color w:val="000000"/>
                <w:sz w:val="18"/>
                <w:szCs w:val="18"/>
              </w:rPr>
              <w:t>.0</w:t>
            </w:r>
          </w:p>
        </w:tc>
        <w:tc>
          <w:tcPr>
            <w:tcW w:w="1280" w:type="dxa"/>
            <w:shd w:val="clear" w:color="auto" w:fill="auto"/>
          </w:tcPr>
          <w:p w14:paraId="76445BE7"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Not stated</w:t>
            </w:r>
          </w:p>
        </w:tc>
        <w:tc>
          <w:tcPr>
            <w:tcW w:w="1084" w:type="dxa"/>
            <w:shd w:val="clear" w:color="auto" w:fill="auto"/>
          </w:tcPr>
          <w:p w14:paraId="37869A17"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Moderat</w:t>
            </w:r>
            <w:r>
              <w:rPr>
                <w:rFonts w:cstheme="minorHAnsi"/>
                <w:color w:val="000000"/>
                <w:sz w:val="18"/>
                <w:szCs w:val="18"/>
              </w:rPr>
              <w:t xml:space="preserve">e and </w:t>
            </w:r>
            <w:r w:rsidRPr="005008A1">
              <w:rPr>
                <w:rFonts w:cstheme="minorHAnsi"/>
                <w:color w:val="000000"/>
                <w:sz w:val="18"/>
                <w:szCs w:val="18"/>
              </w:rPr>
              <w:t>severe</w:t>
            </w:r>
          </w:p>
        </w:tc>
        <w:tc>
          <w:tcPr>
            <w:tcW w:w="1432" w:type="dxa"/>
            <w:shd w:val="clear" w:color="auto" w:fill="auto"/>
          </w:tcPr>
          <w:p w14:paraId="41D230D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82</w:t>
            </w:r>
            <w:r w:rsidRPr="003300A0">
              <w:rPr>
                <w:rFonts w:cstheme="minorHAnsi"/>
                <w:color w:val="000000"/>
                <w:sz w:val="18"/>
                <w:szCs w:val="18"/>
                <w:vertAlign w:val="superscript"/>
              </w:rPr>
              <w:t>e</w:t>
            </w:r>
          </w:p>
        </w:tc>
        <w:tc>
          <w:tcPr>
            <w:tcW w:w="1860" w:type="dxa"/>
            <w:shd w:val="clear" w:color="auto" w:fill="auto"/>
          </w:tcPr>
          <w:p w14:paraId="37A92CD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47</w:t>
            </w:r>
            <w:r>
              <w:rPr>
                <w:rFonts w:cstheme="minorHAnsi"/>
                <w:color w:val="000000"/>
                <w:sz w:val="18"/>
                <w:szCs w:val="18"/>
              </w:rPr>
              <w:t>.4</w:t>
            </w:r>
            <w:r w:rsidRPr="62A151E1">
              <w:rPr>
                <w:color w:val="000000" w:themeColor="text1"/>
                <w:sz w:val="18"/>
                <w:szCs w:val="18"/>
              </w:rPr>
              <w:t>%</w:t>
            </w:r>
          </w:p>
        </w:tc>
      </w:tr>
      <w:tr w:rsidR="00D47F80" w:rsidRPr="00882E7A" w14:paraId="0A21101F"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005BE7C"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76973FC" w14:textId="11423AA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illet, C et al</w:t>
            </w:r>
            <w:r>
              <w:rPr>
                <w:sz w:val="18"/>
                <w:szCs w:val="18"/>
              </w:rPr>
              <w:fldChar w:fldCharType="begin"/>
            </w:r>
            <w:r w:rsidR="00445383">
              <w:rPr>
                <w:sz w:val="18"/>
                <w:szCs w:val="18"/>
              </w:rPr>
              <w:instrText xml:space="preserve"> ADDIN EN.CITE &lt;EndNote&gt;&lt;Cite&gt;&lt;Author&gt;Millet&lt;/Author&gt;&lt;Year&gt;2021&lt;/Year&gt;&lt;RecNum&gt;66&lt;/RecNum&gt;&lt;DisplayText&gt;(76)&lt;/DisplayText&gt;&lt;record&gt;&lt;rec-number&gt;66&lt;/rec-number&gt;&lt;foreign-keys&gt;&lt;key app="EN" db-id="pvxd05p2yewfz6earpxxasf7rwds20fer50s" timestamp="1661434940" guid="3bd37913-dccb-4931-8574-c8726c8b3c63"&gt;66&lt;/key&gt;&lt;/foreign-keys&gt;&lt;ref-type name="Journal Article"&gt;17&lt;/ref-type&gt;&lt;contributors&gt;&lt;authors&gt;&lt;author&gt;Millet, C. &lt;/author&gt;&lt;author&gt;Narvaneni, S. &lt;/author&gt;&lt;author&gt;Chaudhry, S. &lt;/author&gt;&lt;author&gt;Shamoon, Y. &lt;/author&gt;&lt;author&gt;Chaudhry, A. &lt;/author&gt;&lt;author&gt;Farokhian, A. &lt;/author&gt;&lt;author&gt;Roman. S. &lt;/author&gt;&lt;author&gt;Horani, G. &lt;/author&gt;&lt;author&gt;Kmiecik, C. &lt;/author&gt;&lt;author&gt;Aron, P. &lt;/author&gt;&lt;author&gt;Michael, P. &lt;/author&gt;&lt;author&gt;Suh, J. &lt;/author&gt;&lt;author&gt;Jimenez, H. &lt;/author&gt;&lt;author&gt;Shafeek, F. &lt;/author&gt;&lt;author&gt;Ashkar, H. &lt;/author&gt;&lt;author&gt;Faheem, B.&lt;/author&gt;&lt;/authors&gt;&lt;/contributors&gt;&lt;titles&gt;&lt;title&gt;The Long Haul: a follow up study of patients diagnosed with COVID-19 one year ago at an urban medical center in New Jersey&lt;/title&gt;&lt;secondary-title&gt;Chest&lt;/secondary-title&gt;&lt;/titles&gt;&lt;periodical&gt;&lt;full-title&gt;Chest&lt;/full-title&gt;&lt;/periodical&gt;&lt;pages&gt;A566-A567&lt;/pages&gt;&lt;volume&gt;160&lt;/volume&gt;&lt;number&gt;4&lt;/number&gt;&lt;dates&gt;&lt;year&gt;2021&lt;/year&gt;&lt;/dates&gt;&lt;accession-num&gt;19045012&lt;/accession-num&gt;&lt;urls&gt;&lt;related-urls&gt;&lt;url&gt;https://www.embase.com/search/results?subaction=viewrecord&amp;amp;id=L2014928679&lt;/url&gt;&lt;/related-urls&gt;&lt;/urls&gt;&lt;electronic-resource-num&gt;10.1016/j.chest.2021.07.547&lt;/electronic-resource-num&gt;&lt;/record&gt;&lt;/Cite&gt;&lt;/EndNote&gt;</w:instrText>
            </w:r>
            <w:r>
              <w:rPr>
                <w:sz w:val="18"/>
                <w:szCs w:val="18"/>
              </w:rPr>
              <w:fldChar w:fldCharType="separate"/>
            </w:r>
            <w:r w:rsidR="00445383">
              <w:rPr>
                <w:noProof/>
                <w:sz w:val="18"/>
                <w:szCs w:val="18"/>
              </w:rPr>
              <w:t>(76)</w:t>
            </w:r>
            <w:r>
              <w:rPr>
                <w:sz w:val="18"/>
                <w:szCs w:val="18"/>
              </w:rPr>
              <w:fldChar w:fldCharType="end"/>
            </w:r>
          </w:p>
        </w:tc>
        <w:tc>
          <w:tcPr>
            <w:tcW w:w="992" w:type="dxa"/>
            <w:shd w:val="clear" w:color="auto" w:fill="auto"/>
          </w:tcPr>
          <w:p w14:paraId="53937BB0"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1560" w:type="dxa"/>
            <w:shd w:val="clear" w:color="auto" w:fill="auto"/>
          </w:tcPr>
          <w:p w14:paraId="5BFCF36A"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rospective cohort</w:t>
            </w:r>
          </w:p>
        </w:tc>
        <w:tc>
          <w:tcPr>
            <w:tcW w:w="1275" w:type="dxa"/>
            <w:shd w:val="clear" w:color="auto" w:fill="auto"/>
          </w:tcPr>
          <w:p w14:paraId="1213199B"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73</w:t>
            </w:r>
          </w:p>
        </w:tc>
        <w:tc>
          <w:tcPr>
            <w:tcW w:w="1134" w:type="dxa"/>
            <w:shd w:val="clear" w:color="auto" w:fill="auto"/>
          </w:tcPr>
          <w:p w14:paraId="01C9F899"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C52BC4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w:t>
            </w:r>
            <w:r w:rsidRPr="0012557C">
              <w:rPr>
                <w:rFonts w:ascii="Calibri" w:hAnsi="Calibri" w:cs="Calibri"/>
                <w:color w:val="000000"/>
                <w:sz w:val="18"/>
                <w:szCs w:val="18"/>
              </w:rPr>
              <w:t xml:space="preserve"> </w:t>
            </w:r>
            <w:r>
              <w:rPr>
                <w:rFonts w:ascii="Calibri" w:hAnsi="Calibri" w:cs="Calibri"/>
                <w:color w:val="000000"/>
                <w:sz w:val="18"/>
                <w:szCs w:val="18"/>
              </w:rPr>
              <w:t xml:space="preserve">patients </w:t>
            </w:r>
            <w:r w:rsidRPr="0012557C">
              <w:rPr>
                <w:rFonts w:ascii="Calibri" w:hAnsi="Calibri" w:cs="Calibri"/>
                <w:color w:val="000000"/>
                <w:sz w:val="18"/>
                <w:szCs w:val="18"/>
              </w:rPr>
              <w:t>an</w:t>
            </w:r>
            <w:r>
              <w:rPr>
                <w:rFonts w:ascii="Calibri" w:hAnsi="Calibri" w:cs="Calibri"/>
                <w:color w:val="000000"/>
                <w:sz w:val="18"/>
                <w:szCs w:val="18"/>
              </w:rPr>
              <w:t>d</w:t>
            </w:r>
            <w:r w:rsidRPr="0012557C">
              <w:rPr>
                <w:rFonts w:ascii="Calibri" w:hAnsi="Calibri" w:cs="Calibri"/>
                <w:color w:val="000000"/>
                <w:sz w:val="18"/>
                <w:szCs w:val="18"/>
              </w:rPr>
              <w:t xml:space="preserve"> outpatient</w:t>
            </w:r>
            <w:r>
              <w:rPr>
                <w:rFonts w:ascii="Calibri" w:hAnsi="Calibri" w:cs="Calibri"/>
                <w:color w:val="000000"/>
                <w:sz w:val="18"/>
                <w:szCs w:val="18"/>
              </w:rPr>
              <w:t>s</w:t>
            </w:r>
          </w:p>
        </w:tc>
        <w:tc>
          <w:tcPr>
            <w:tcW w:w="1134" w:type="dxa"/>
            <w:shd w:val="clear" w:color="auto" w:fill="auto"/>
          </w:tcPr>
          <w:p w14:paraId="4D0DE090"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1.5/n/a</w:t>
            </w:r>
          </w:p>
        </w:tc>
        <w:tc>
          <w:tcPr>
            <w:tcW w:w="827" w:type="dxa"/>
            <w:shd w:val="clear" w:color="auto" w:fill="auto"/>
          </w:tcPr>
          <w:p w14:paraId="286CCCF4"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0.</w:t>
            </w:r>
            <w:r>
              <w:rPr>
                <w:rFonts w:ascii="Calibri" w:hAnsi="Calibri" w:cs="Calibri"/>
                <w:color w:val="000000"/>
                <w:sz w:val="18"/>
                <w:szCs w:val="18"/>
              </w:rPr>
              <w:t>6</w:t>
            </w:r>
          </w:p>
        </w:tc>
        <w:tc>
          <w:tcPr>
            <w:tcW w:w="1280" w:type="dxa"/>
            <w:shd w:val="clear" w:color="auto" w:fill="auto"/>
          </w:tcPr>
          <w:p w14:paraId="70FF81E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1527963F"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2ABBB732"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0F6FEC">
              <w:rPr>
                <w:rFonts w:cstheme="minorHAnsi"/>
                <w:color w:val="000000"/>
                <w:sz w:val="18"/>
                <w:szCs w:val="18"/>
              </w:rPr>
              <w:t>12m post-diagnosis</w:t>
            </w:r>
          </w:p>
        </w:tc>
        <w:tc>
          <w:tcPr>
            <w:tcW w:w="1860" w:type="dxa"/>
            <w:shd w:val="clear" w:color="auto" w:fill="auto"/>
          </w:tcPr>
          <w:p w14:paraId="7E6FB78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w:t>
            </w:r>
            <w:r>
              <w:rPr>
                <w:rFonts w:cstheme="minorHAnsi"/>
                <w:color w:val="000000"/>
                <w:sz w:val="18"/>
                <w:szCs w:val="18"/>
              </w:rPr>
              <w:t>8.0</w:t>
            </w:r>
            <w:r w:rsidRPr="62A151E1">
              <w:rPr>
                <w:color w:val="000000" w:themeColor="text1"/>
                <w:sz w:val="18"/>
                <w:szCs w:val="18"/>
              </w:rPr>
              <w:t>%</w:t>
            </w:r>
          </w:p>
        </w:tc>
      </w:tr>
      <w:tr w:rsidR="00D47F80" w:rsidRPr="00882E7A" w14:paraId="6A8B65DC"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63627D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6A40813" w14:textId="61C6701B"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711BBD">
              <w:rPr>
                <w:sz w:val="18"/>
                <w:szCs w:val="18"/>
              </w:rPr>
              <w:t>Mohiuddin Chowdhury, A</w:t>
            </w:r>
            <w:r>
              <w:rPr>
                <w:sz w:val="18"/>
                <w:szCs w:val="18"/>
              </w:rPr>
              <w:t xml:space="preserve"> et al</w:t>
            </w:r>
            <w:r>
              <w:rPr>
                <w:sz w:val="18"/>
                <w:szCs w:val="18"/>
              </w:rPr>
              <w:fldChar w:fldCharType="begin"/>
            </w:r>
            <w:r w:rsidR="00445383">
              <w:rPr>
                <w:sz w:val="18"/>
                <w:szCs w:val="18"/>
              </w:rPr>
              <w:instrText xml:space="preserve"> ADDIN EN.CITE &lt;EndNote&gt;&lt;Cite&gt;&lt;Author&gt;Mohiuddin Chowdhury&lt;/Author&gt;&lt;Year&gt;2021&lt;/Year&gt;&lt;RecNum&gt;67&lt;/RecNum&gt;&lt;DisplayText&gt;(77)&lt;/DisplayText&gt;&lt;record&gt;&lt;rec-number&gt;67&lt;/rec-number&gt;&lt;foreign-keys&gt;&lt;key app="EN" db-id="pvxd05p2yewfz6earpxxasf7rwds20fer50s" timestamp="1661434940" guid="03cce45e-d647-4590-b08a-980b355ab1fd"&gt;67&lt;/key&gt;&lt;/foreign-keys&gt;&lt;ref-type name="Journal Article"&gt;17&lt;/ref-type&gt;&lt;contributors&gt;&lt;authors&gt;&lt;author&gt;Mohiuddin Chowdhury, A. T. M.&lt;/author&gt;&lt;author&gt;Karim, M. R.&lt;/author&gt;&lt;author&gt;Ali, M. A.&lt;/author&gt;&lt;author&gt;Islam, J.&lt;/author&gt;&lt;author&gt;Li, Y.&lt;/author&gt;&lt;author&gt;He, S.&lt;/author&gt;&lt;/authors&gt;&lt;/contributors&gt;&lt;titles&gt;&lt;title&gt;Clinical Characteristics and the Long-Term Post-recovery Manifestations of the COVID-19 Patients-A Prospective Multicenter Cross-Sectional Study&lt;/title&gt;&lt;secondary-title&gt;Frontiers in Medicine&lt;/secondary-title&gt;&lt;/titles&gt;&lt;periodical&gt;&lt;full-title&gt;Frontiers in Medicine&lt;/full-title&gt;&lt;/periodical&gt;&lt;pages&gt;663670&lt;/pages&gt;&lt;volume&gt;8&lt;/volume&gt;&lt;dates&gt;&lt;year&gt;2021&lt;/year&gt;&lt;/dates&gt;&lt;accession-num&gt;34490284&lt;/accession-num&gt;&lt;urls&gt;&lt;related-urls&gt;&lt;url&gt;https://ovidsp.ovid.com/ovidweb.cgi?T=JS&amp;amp;CSC=Y&amp;amp;NEWS=N&amp;amp;PAGE=fulltext&amp;amp;D=pmnm5&amp;amp;AN=34490284&lt;/url&gt;&lt;/related-urls&gt;&lt;/urls&gt;&lt;electronic-resource-num&gt;https://dx.doi.org/10.3389/fmed.2021.663670&lt;/electronic-resource-num&gt;&lt;/record&gt;&lt;/Cite&gt;&lt;/EndNote&gt;</w:instrText>
            </w:r>
            <w:r>
              <w:rPr>
                <w:sz w:val="18"/>
                <w:szCs w:val="18"/>
              </w:rPr>
              <w:fldChar w:fldCharType="separate"/>
            </w:r>
            <w:r w:rsidR="00445383">
              <w:rPr>
                <w:noProof/>
                <w:sz w:val="18"/>
                <w:szCs w:val="18"/>
              </w:rPr>
              <w:t>(77)</w:t>
            </w:r>
            <w:r>
              <w:rPr>
                <w:sz w:val="18"/>
                <w:szCs w:val="18"/>
              </w:rPr>
              <w:fldChar w:fldCharType="end"/>
            </w:r>
          </w:p>
        </w:tc>
        <w:tc>
          <w:tcPr>
            <w:tcW w:w="992" w:type="dxa"/>
            <w:shd w:val="clear" w:color="auto" w:fill="auto"/>
          </w:tcPr>
          <w:p w14:paraId="3DD6A2FC"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ngladesh</w:t>
            </w:r>
          </w:p>
        </w:tc>
        <w:tc>
          <w:tcPr>
            <w:tcW w:w="1560" w:type="dxa"/>
            <w:shd w:val="clear" w:color="auto" w:fill="auto"/>
          </w:tcPr>
          <w:p w14:paraId="6E376E7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Prospective </w:t>
            </w:r>
            <w:r>
              <w:rPr>
                <w:rFonts w:ascii="Calibri" w:hAnsi="Calibri" w:cs="Calibri"/>
                <w:sz w:val="18"/>
                <w:szCs w:val="18"/>
              </w:rPr>
              <w:t xml:space="preserve">multi-centre cross-sectional </w:t>
            </w:r>
          </w:p>
        </w:tc>
        <w:tc>
          <w:tcPr>
            <w:tcW w:w="1275" w:type="dxa"/>
            <w:shd w:val="clear" w:color="auto" w:fill="auto"/>
          </w:tcPr>
          <w:p w14:paraId="5F95D206"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313</w:t>
            </w:r>
          </w:p>
        </w:tc>
        <w:tc>
          <w:tcPr>
            <w:tcW w:w="1134" w:type="dxa"/>
            <w:shd w:val="clear" w:color="auto" w:fill="auto"/>
          </w:tcPr>
          <w:p w14:paraId="11A727B2" w14:textId="77777777" w:rsidR="004D3690" w:rsidRPr="00DD50CB"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highlight w:val="yellow"/>
              </w:rPr>
            </w:pPr>
            <w:r w:rsidRPr="00BE3DE1">
              <w:rPr>
                <w:rFonts w:ascii="Calibri" w:hAnsi="Calibri" w:cs="Calibri"/>
                <w:color w:val="000000"/>
                <w:sz w:val="18"/>
                <w:szCs w:val="18"/>
              </w:rPr>
              <w:t>-</w:t>
            </w:r>
          </w:p>
        </w:tc>
        <w:tc>
          <w:tcPr>
            <w:tcW w:w="1276" w:type="dxa"/>
            <w:shd w:val="clear" w:color="auto" w:fill="auto"/>
          </w:tcPr>
          <w:p w14:paraId="54AA8046" w14:textId="77777777" w:rsidR="004D3690" w:rsidRPr="009F2C21"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F2C21">
              <w:rPr>
                <w:rFonts w:ascii="Calibri" w:hAnsi="Calibri" w:cs="Calibri"/>
                <w:color w:val="000000"/>
                <w:sz w:val="18"/>
                <w:szCs w:val="18"/>
              </w:rPr>
              <w:t>Hospitalised patients and outpatients</w:t>
            </w:r>
          </w:p>
        </w:tc>
        <w:tc>
          <w:tcPr>
            <w:tcW w:w="1134" w:type="dxa"/>
            <w:shd w:val="clear" w:color="auto" w:fill="auto"/>
          </w:tcPr>
          <w:p w14:paraId="2C07E881"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7/13.7</w:t>
            </w:r>
          </w:p>
        </w:tc>
        <w:tc>
          <w:tcPr>
            <w:tcW w:w="827" w:type="dxa"/>
            <w:shd w:val="clear" w:color="auto" w:fill="auto"/>
          </w:tcPr>
          <w:p w14:paraId="466F65FE"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19.8</w:t>
            </w:r>
          </w:p>
        </w:tc>
        <w:tc>
          <w:tcPr>
            <w:tcW w:w="1280" w:type="dxa"/>
            <w:shd w:val="clear" w:color="auto" w:fill="auto"/>
          </w:tcPr>
          <w:p w14:paraId="3AA8A5E7"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72F16695"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Not critically ill (ICU/HDU)</w:t>
            </w:r>
          </w:p>
        </w:tc>
        <w:tc>
          <w:tcPr>
            <w:tcW w:w="1432" w:type="dxa"/>
            <w:shd w:val="clear" w:color="auto" w:fill="auto"/>
          </w:tcPr>
          <w:p w14:paraId="31F94FE6"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140</w:t>
            </w:r>
            <w:r w:rsidRPr="003A150F">
              <w:rPr>
                <w:rFonts w:cstheme="minorHAnsi"/>
                <w:color w:val="000000"/>
                <w:sz w:val="18"/>
                <w:szCs w:val="18"/>
                <w:vertAlign w:val="superscript"/>
              </w:rPr>
              <w:t>g</w:t>
            </w:r>
          </w:p>
        </w:tc>
        <w:tc>
          <w:tcPr>
            <w:tcW w:w="1860" w:type="dxa"/>
            <w:shd w:val="clear" w:color="auto" w:fill="auto"/>
          </w:tcPr>
          <w:p w14:paraId="447B0871"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1.4</w:t>
            </w:r>
            <w:r w:rsidRPr="62A151E1">
              <w:rPr>
                <w:color w:val="000000" w:themeColor="text1"/>
                <w:sz w:val="18"/>
                <w:szCs w:val="18"/>
              </w:rPr>
              <w:t>%</w:t>
            </w:r>
          </w:p>
        </w:tc>
      </w:tr>
      <w:tr w:rsidR="00D47F80" w:rsidRPr="00882E7A" w14:paraId="27B4845E"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FDEE74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55B2485" w14:textId="74FC83C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nblit, D et al</w:t>
            </w:r>
            <w:r>
              <w:rPr>
                <w:sz w:val="18"/>
                <w:szCs w:val="18"/>
              </w:rPr>
              <w:fldChar w:fldCharType="begin">
                <w:fldData xml:space="preserve">PEVuZE5vdGU+PENpdGU+PEF1dGhvcj5NdW5ibGl0PC9BdXRob3I+PFllYXI+MjAyMTwvWWVhcj48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</w:fldData>
              </w:fldChar>
            </w:r>
            <w:r w:rsidR="00445383">
              <w:rPr>
                <w:sz w:val="18"/>
                <w:szCs w:val="18"/>
              </w:rPr>
              <w:instrText xml:space="preserve"> ADDIN EN.CITE </w:instrText>
            </w:r>
            <w:r w:rsidR="00445383">
              <w:rPr>
                <w:sz w:val="18"/>
                <w:szCs w:val="18"/>
              </w:rPr>
              <w:fldChar w:fldCharType="begin">
                <w:fldData xml:space="preserve">PEVuZE5vdGU+PENpdGU+PEF1dGhvcj5NdW5ibGl0PC9BdXRob3I+PFllYXI+MjAyMTwvWWVhcj48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78)</w:t>
            </w:r>
            <w:r>
              <w:rPr>
                <w:sz w:val="18"/>
                <w:szCs w:val="18"/>
              </w:rPr>
              <w:fldChar w:fldCharType="end"/>
            </w:r>
          </w:p>
        </w:tc>
        <w:tc>
          <w:tcPr>
            <w:tcW w:w="992" w:type="dxa"/>
            <w:shd w:val="clear" w:color="auto" w:fill="auto"/>
          </w:tcPr>
          <w:p w14:paraId="2494F63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ussia</w:t>
            </w:r>
          </w:p>
        </w:tc>
        <w:tc>
          <w:tcPr>
            <w:tcW w:w="1560" w:type="dxa"/>
            <w:shd w:val="clear" w:color="auto" w:fill="auto"/>
          </w:tcPr>
          <w:p w14:paraId="01B70F34"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Longitudinal</w:t>
            </w:r>
            <w:r w:rsidRPr="00066430">
              <w:rPr>
                <w:rFonts w:ascii="Calibri" w:hAnsi="Calibri" w:cs="Calibri"/>
                <w:sz w:val="18"/>
                <w:szCs w:val="18"/>
              </w:rPr>
              <w:t xml:space="preserve"> cohort</w:t>
            </w:r>
          </w:p>
        </w:tc>
        <w:tc>
          <w:tcPr>
            <w:tcW w:w="1275" w:type="dxa"/>
            <w:shd w:val="clear" w:color="auto" w:fill="auto"/>
          </w:tcPr>
          <w:p w14:paraId="66CEE23B"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649</w:t>
            </w:r>
          </w:p>
        </w:tc>
        <w:tc>
          <w:tcPr>
            <w:tcW w:w="1134" w:type="dxa"/>
            <w:shd w:val="clear" w:color="auto" w:fill="auto"/>
          </w:tcPr>
          <w:p w14:paraId="29C9CEF3"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E14FEC5"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67E91C6"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 (46-66)</w:t>
            </w:r>
          </w:p>
        </w:tc>
        <w:tc>
          <w:tcPr>
            <w:tcW w:w="827" w:type="dxa"/>
            <w:shd w:val="clear" w:color="auto" w:fill="auto"/>
          </w:tcPr>
          <w:p w14:paraId="00AB3A57"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1.1</w:t>
            </w:r>
          </w:p>
        </w:tc>
        <w:tc>
          <w:tcPr>
            <w:tcW w:w="1280" w:type="dxa"/>
            <w:shd w:val="clear" w:color="auto" w:fill="auto"/>
          </w:tcPr>
          <w:p w14:paraId="43E9D42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confirmed </w:t>
            </w:r>
            <w:r>
              <w:rPr>
                <w:rFonts w:ascii="Calibri" w:hAnsi="Calibri" w:cs="Calibri"/>
                <w:color w:val="000000"/>
                <w:sz w:val="18"/>
                <w:szCs w:val="18"/>
              </w:rPr>
              <w:lastRenderedPageBreak/>
              <w:t>a</w:t>
            </w:r>
            <w:r w:rsidRPr="00F17B9F">
              <w:rPr>
                <w:rFonts w:ascii="Calibri" w:hAnsi="Calibri" w:cs="Calibri"/>
                <w:color w:val="000000"/>
                <w:sz w:val="18"/>
                <w:szCs w:val="18"/>
              </w:rPr>
              <w:t>nd clinically diagnosed</w:t>
            </w:r>
          </w:p>
        </w:tc>
        <w:tc>
          <w:tcPr>
            <w:tcW w:w="1084" w:type="dxa"/>
            <w:shd w:val="clear" w:color="auto" w:fill="auto"/>
          </w:tcPr>
          <w:p w14:paraId="7C7DA181"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lastRenderedPageBreak/>
              <w:t>2.6% severe</w:t>
            </w:r>
          </w:p>
        </w:tc>
        <w:tc>
          <w:tcPr>
            <w:tcW w:w="1432" w:type="dxa"/>
            <w:shd w:val="clear" w:color="auto" w:fill="auto"/>
          </w:tcPr>
          <w:p w14:paraId="7AA9D163"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18</w:t>
            </w:r>
            <w:r w:rsidRPr="003300A0">
              <w:rPr>
                <w:rFonts w:cstheme="minorHAnsi"/>
                <w:color w:val="000000"/>
                <w:sz w:val="18"/>
                <w:szCs w:val="18"/>
                <w:vertAlign w:val="superscript"/>
              </w:rPr>
              <w:t>f</w:t>
            </w:r>
          </w:p>
        </w:tc>
        <w:tc>
          <w:tcPr>
            <w:tcW w:w="1860" w:type="dxa"/>
            <w:shd w:val="clear" w:color="auto" w:fill="auto"/>
          </w:tcPr>
          <w:p w14:paraId="5FD2C929"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7.9</w:t>
            </w:r>
            <w:r w:rsidRPr="62A151E1">
              <w:rPr>
                <w:color w:val="000000" w:themeColor="text1"/>
                <w:sz w:val="18"/>
                <w:szCs w:val="18"/>
              </w:rPr>
              <w:t>%</w:t>
            </w:r>
          </w:p>
        </w:tc>
      </w:tr>
      <w:tr w:rsidR="00D47F80" w:rsidRPr="00882E7A" w14:paraId="3B9DFB37"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67F7FC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4551D8E" w14:textId="0836DCA0"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bahati, M et al</w:t>
            </w:r>
            <w:r>
              <w:rPr>
                <w:sz w:val="18"/>
                <w:szCs w:val="18"/>
              </w:rPr>
              <w:fldChar w:fldCharType="begin"/>
            </w:r>
            <w:r w:rsidR="00445383">
              <w:rPr>
                <w:sz w:val="18"/>
                <w:szCs w:val="18"/>
              </w:rPr>
              <w:instrText xml:space="preserve"> ADDIN EN.CITE &lt;EndNote&gt;&lt;Cite&gt;&lt;Author&gt;Nabahati&lt;/Author&gt;&lt;Year&gt;2021&lt;/Year&gt;&lt;RecNum&gt;69&lt;/RecNum&gt;&lt;DisplayText&gt;(79)&lt;/DisplayText&gt;&lt;record&gt;&lt;rec-number&gt;69&lt;/rec-number&gt;&lt;foreign-keys&gt;&lt;key app="EN" db-id="pvxd05p2yewfz6earpxxasf7rwds20fer50s" timestamp="1661434940" guid="db25f35b-7b8d-447a-b69b-3ae6b2cad3f7"&gt;69&lt;/key&gt;&lt;/foreign-keys&gt;&lt;ref-type name="Journal Article"&gt;17&lt;/ref-type&gt;&lt;contributors&gt;&lt;authors&gt;&lt;author&gt;Nabahati, M.&lt;/author&gt;&lt;author&gt;Ebrahimpour, S.&lt;/author&gt;&lt;author&gt;Khaleghnejad Tabari, R.&lt;/author&gt;&lt;author&gt;Mehraeen, R.&lt;/author&gt;&lt;/authors&gt;&lt;/contributors&gt;&lt;titles&gt;&lt;title&gt;Post-COVID-19 pulmonary fibrosis and its predictive factors: a prospective study&lt;/title&gt;&lt;secondary-title&gt;Egyptian Journal of Radiology and Nuclear Medicine&lt;/secondary-title&gt;&lt;/titles&gt;&lt;periodical&gt;&lt;full-title&gt;Egyptian Journal of Radiology and Nuclear Medicine&lt;/full-title&gt;&lt;/periodical&gt;&lt;volume&gt;52(1) (no pagination)&lt;/volume&gt;&lt;number&gt;248&lt;/number&gt;&lt;dates&gt;&lt;year&gt;2021&lt;/year&gt;&lt;/dates&gt;&lt;accession-num&gt;2013863983&lt;/accession-num&gt;&lt;urls&gt;&lt;related-urls&gt;&lt;url&gt;https://ejrnm.springeropen.com/&lt;/url&gt;&lt;/related-urls&gt;&lt;/urls&gt;&lt;electronic-resource-num&gt;http://dx.doi.org/10.1186/s43055-021-00632-9&lt;/electronic-resource-num&gt;&lt;/record&gt;&lt;/Cite&gt;&lt;/EndNote&gt;</w:instrText>
            </w:r>
            <w:r>
              <w:rPr>
                <w:sz w:val="18"/>
                <w:szCs w:val="18"/>
              </w:rPr>
              <w:fldChar w:fldCharType="separate"/>
            </w:r>
            <w:r w:rsidR="00445383">
              <w:rPr>
                <w:noProof/>
                <w:sz w:val="18"/>
                <w:szCs w:val="18"/>
              </w:rPr>
              <w:t>(79)</w:t>
            </w:r>
            <w:r>
              <w:rPr>
                <w:sz w:val="18"/>
                <w:szCs w:val="18"/>
              </w:rPr>
              <w:fldChar w:fldCharType="end"/>
            </w:r>
          </w:p>
        </w:tc>
        <w:tc>
          <w:tcPr>
            <w:tcW w:w="992" w:type="dxa"/>
            <w:shd w:val="clear" w:color="auto" w:fill="auto"/>
          </w:tcPr>
          <w:p w14:paraId="405B8F87"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ran</w:t>
            </w:r>
          </w:p>
        </w:tc>
        <w:tc>
          <w:tcPr>
            <w:tcW w:w="1560" w:type="dxa"/>
            <w:shd w:val="clear" w:color="auto" w:fill="auto"/>
          </w:tcPr>
          <w:p w14:paraId="139DF7B3"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rospective c</w:t>
            </w:r>
            <w:r w:rsidRPr="00066430">
              <w:rPr>
                <w:rFonts w:ascii="Calibri" w:hAnsi="Calibri" w:cs="Calibri"/>
                <w:sz w:val="18"/>
                <w:szCs w:val="18"/>
              </w:rPr>
              <w:t>ross-sectional</w:t>
            </w:r>
          </w:p>
        </w:tc>
        <w:tc>
          <w:tcPr>
            <w:tcW w:w="1275" w:type="dxa"/>
            <w:shd w:val="clear" w:color="auto" w:fill="auto"/>
          </w:tcPr>
          <w:p w14:paraId="2E3456B6"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73</w:t>
            </w:r>
          </w:p>
        </w:tc>
        <w:tc>
          <w:tcPr>
            <w:tcW w:w="1134" w:type="dxa"/>
            <w:shd w:val="clear" w:color="auto" w:fill="auto"/>
          </w:tcPr>
          <w:p w14:paraId="28EF3EF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D4E4737"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3F0EF481"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3.6/13.7</w:t>
            </w:r>
          </w:p>
        </w:tc>
        <w:tc>
          <w:tcPr>
            <w:tcW w:w="827" w:type="dxa"/>
            <w:shd w:val="clear" w:color="auto" w:fill="auto"/>
          </w:tcPr>
          <w:p w14:paraId="3BC6C58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7.1</w:t>
            </w:r>
          </w:p>
        </w:tc>
        <w:tc>
          <w:tcPr>
            <w:tcW w:w="1280" w:type="dxa"/>
            <w:shd w:val="clear" w:color="auto" w:fill="auto"/>
          </w:tcPr>
          <w:p w14:paraId="53942BD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76621371"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 xml:space="preserve">54% severe </w:t>
            </w:r>
          </w:p>
        </w:tc>
        <w:tc>
          <w:tcPr>
            <w:tcW w:w="1432" w:type="dxa"/>
            <w:shd w:val="clear" w:color="auto" w:fill="auto"/>
          </w:tcPr>
          <w:p w14:paraId="2B90D56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90</w:t>
            </w:r>
            <w:r w:rsidRPr="003300A0">
              <w:rPr>
                <w:rFonts w:cstheme="minorHAnsi"/>
                <w:color w:val="000000"/>
                <w:sz w:val="18"/>
                <w:szCs w:val="18"/>
                <w:vertAlign w:val="superscript"/>
              </w:rPr>
              <w:t>e</w:t>
            </w:r>
          </w:p>
        </w:tc>
        <w:tc>
          <w:tcPr>
            <w:tcW w:w="1860" w:type="dxa"/>
            <w:shd w:val="clear" w:color="auto" w:fill="auto"/>
          </w:tcPr>
          <w:p w14:paraId="6E58AEB5"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2</w:t>
            </w:r>
            <w:r>
              <w:rPr>
                <w:rFonts w:cstheme="minorHAnsi"/>
                <w:color w:val="000000"/>
                <w:sz w:val="18"/>
                <w:szCs w:val="18"/>
              </w:rPr>
              <w:t>.0</w:t>
            </w:r>
            <w:r w:rsidRPr="62A151E1">
              <w:rPr>
                <w:color w:val="000000" w:themeColor="text1"/>
                <w:sz w:val="18"/>
                <w:szCs w:val="18"/>
              </w:rPr>
              <w:t>%</w:t>
            </w:r>
          </w:p>
        </w:tc>
      </w:tr>
      <w:tr w:rsidR="00D47F80" w:rsidRPr="00882E7A" w14:paraId="5BF57E57"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6AFC0C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F83DF73" w14:textId="2188E760"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hme, M, et al</w:t>
            </w:r>
            <w:r>
              <w:rPr>
                <w:sz w:val="18"/>
                <w:szCs w:val="18"/>
              </w:rPr>
              <w:fldChar w:fldCharType="begin"/>
            </w:r>
            <w:r w:rsidR="00445383">
              <w:rPr>
                <w:sz w:val="18"/>
                <w:szCs w:val="18"/>
              </w:rPr>
              <w:instrText xml:space="preserve"> ADDIN EN.CITE &lt;EndNote&gt;&lt;Cite&gt;&lt;Author&gt;Nehme&lt;/Author&gt;&lt;Year&gt;2021&lt;/Year&gt;&lt;RecNum&gt;70&lt;/RecNum&gt;&lt;DisplayText&gt;(80)&lt;/DisplayText&gt;&lt;record&gt;&lt;rec-number&gt;70&lt;/rec-number&gt;&lt;foreign-keys&gt;&lt;key app="EN" db-id="pvxd05p2yewfz6earpxxasf7rwds20fer50s" timestamp="1661434940" guid="17e31037-c147-4f17-8a48-abf6d42d9bab"&gt;70&lt;/key&gt;&lt;/foreign-keys&gt;&lt;ref-type name="Journal Article"&gt;17&lt;/ref-type&gt;&lt;contributors&gt;&lt;authors&gt;&lt;author&gt;Nehme, Mayssam&lt;/author&gt;&lt;author&gt;Braillard, Olivia&lt;/author&gt;&lt;author&gt;Chappuis, Francois&lt;/author&gt;&lt;author&gt;Courvoisier, Delphine S.&lt;/author&gt;&lt;author&gt;Guessous, Idris&lt;/author&gt;&lt;author&gt;CoviCare Study, Team&lt;/author&gt;&lt;/authors&gt;&lt;/contributors&gt;&lt;titles&gt;&lt;title&gt;Prevalence of Symptoms More Than Seven Months After Diagnosis of Symptomatic COVID-19 in an Outpatient Setting&lt;/title&gt;&lt;secondary-title&gt;Annals of internal medicine&lt;/secondary-title&gt;&lt;/titles&gt;&lt;periodical&gt;&lt;full-title&gt;Annals of internal medicine&lt;/full-title&gt;&lt;/periodical&gt;&lt;pages&gt;1252-1260&lt;/pages&gt;&lt;volume&gt;174&lt;/volume&gt;&lt;number&gt;9&lt;/number&gt;&lt;dates&gt;&lt;year&gt;2021&lt;/year&gt;&lt;/dates&gt;&lt;pub-location&gt;United States&lt;/pub-location&gt;&lt;urls&gt;&lt;related-urls&gt;&lt;url&gt;http://ovidsp.ovid.com/ovidweb.cgi?T=JS&amp;amp;PAGE=reference&amp;amp;D=medl&amp;amp;NEWS=N&amp;amp;AN=34224254&lt;/url&gt;&lt;/related-urls&gt;&lt;/urls&gt;&lt;electronic-resource-num&gt;https://dx.doi.org/10.7326/M21-0878&lt;/electronic-resource-num&gt;&lt;/record&gt;&lt;/Cite&gt;&lt;/EndNote&gt;</w:instrText>
            </w:r>
            <w:r>
              <w:rPr>
                <w:sz w:val="18"/>
                <w:szCs w:val="18"/>
              </w:rPr>
              <w:fldChar w:fldCharType="separate"/>
            </w:r>
            <w:r w:rsidR="00445383">
              <w:rPr>
                <w:noProof/>
                <w:sz w:val="18"/>
                <w:szCs w:val="18"/>
              </w:rPr>
              <w:t>(80)</w:t>
            </w:r>
            <w:r>
              <w:rPr>
                <w:sz w:val="18"/>
                <w:szCs w:val="18"/>
              </w:rPr>
              <w:fldChar w:fldCharType="end"/>
            </w:r>
          </w:p>
        </w:tc>
        <w:tc>
          <w:tcPr>
            <w:tcW w:w="992" w:type="dxa"/>
            <w:shd w:val="clear" w:color="auto" w:fill="auto"/>
          </w:tcPr>
          <w:p w14:paraId="711FFEFD"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itzerland</w:t>
            </w:r>
          </w:p>
        </w:tc>
        <w:tc>
          <w:tcPr>
            <w:tcW w:w="1560" w:type="dxa"/>
            <w:shd w:val="clear" w:color="auto" w:fill="auto"/>
          </w:tcPr>
          <w:p w14:paraId="7386234C"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rospective cohort</w:t>
            </w:r>
          </w:p>
        </w:tc>
        <w:tc>
          <w:tcPr>
            <w:tcW w:w="1275" w:type="dxa"/>
            <w:shd w:val="clear" w:color="auto" w:fill="auto"/>
          </w:tcPr>
          <w:p w14:paraId="7C05105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410</w:t>
            </w:r>
          </w:p>
        </w:tc>
        <w:tc>
          <w:tcPr>
            <w:tcW w:w="1134" w:type="dxa"/>
            <w:shd w:val="clear" w:color="auto" w:fill="auto"/>
          </w:tcPr>
          <w:p w14:paraId="6950016A" w14:textId="77777777" w:rsidR="004D3690" w:rsidRPr="008C3556"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highlight w:val="yellow"/>
              </w:rPr>
            </w:pPr>
            <w:r w:rsidRPr="008003D5">
              <w:rPr>
                <w:rFonts w:ascii="Calibri" w:hAnsi="Calibri" w:cs="Calibri"/>
                <w:color w:val="000000"/>
                <w:sz w:val="18"/>
                <w:szCs w:val="18"/>
              </w:rPr>
              <w:t>-</w:t>
            </w:r>
          </w:p>
        </w:tc>
        <w:tc>
          <w:tcPr>
            <w:tcW w:w="1276" w:type="dxa"/>
            <w:shd w:val="clear" w:color="auto" w:fill="auto"/>
          </w:tcPr>
          <w:p w14:paraId="3D53217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Outpatients</w:t>
            </w:r>
          </w:p>
        </w:tc>
        <w:tc>
          <w:tcPr>
            <w:tcW w:w="1134" w:type="dxa"/>
            <w:shd w:val="clear" w:color="auto" w:fill="auto"/>
          </w:tcPr>
          <w:p w14:paraId="3936AF0A"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12.9</w:t>
            </w:r>
          </w:p>
        </w:tc>
        <w:tc>
          <w:tcPr>
            <w:tcW w:w="827" w:type="dxa"/>
            <w:shd w:val="clear" w:color="auto" w:fill="auto"/>
          </w:tcPr>
          <w:p w14:paraId="01E5D4F3"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6</w:t>
            </w:r>
            <w:r>
              <w:rPr>
                <w:rFonts w:ascii="Calibri" w:hAnsi="Calibri" w:cs="Calibri"/>
                <w:color w:val="000000"/>
                <w:sz w:val="18"/>
                <w:szCs w:val="18"/>
              </w:rPr>
              <w:t>7.1</w:t>
            </w:r>
          </w:p>
        </w:tc>
        <w:tc>
          <w:tcPr>
            <w:tcW w:w="1280" w:type="dxa"/>
            <w:shd w:val="clear" w:color="auto" w:fill="auto"/>
          </w:tcPr>
          <w:p w14:paraId="6927183C"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1BD9AB37"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Mild and moderate</w:t>
            </w:r>
          </w:p>
        </w:tc>
        <w:tc>
          <w:tcPr>
            <w:tcW w:w="1432" w:type="dxa"/>
            <w:shd w:val="clear" w:color="auto" w:fill="auto"/>
          </w:tcPr>
          <w:p w14:paraId="088A194D"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6148">
              <w:rPr>
                <w:rFonts w:cstheme="minorHAnsi"/>
                <w:color w:val="000000"/>
                <w:sz w:val="18"/>
                <w:szCs w:val="18"/>
              </w:rPr>
              <w:t>7-9m post-</w:t>
            </w:r>
            <w:r>
              <w:rPr>
                <w:rFonts w:cstheme="minorHAnsi"/>
                <w:color w:val="000000"/>
                <w:sz w:val="18"/>
                <w:szCs w:val="18"/>
              </w:rPr>
              <w:t>diagnosis</w:t>
            </w:r>
          </w:p>
        </w:tc>
        <w:tc>
          <w:tcPr>
            <w:tcW w:w="1860" w:type="dxa"/>
            <w:shd w:val="clear" w:color="auto" w:fill="auto"/>
          </w:tcPr>
          <w:p w14:paraId="34F95AEB"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9</w:t>
            </w:r>
            <w:r>
              <w:rPr>
                <w:rFonts w:cstheme="minorHAnsi"/>
                <w:color w:val="000000"/>
                <w:sz w:val="18"/>
                <w:szCs w:val="18"/>
              </w:rPr>
              <w:t>.0</w:t>
            </w:r>
            <w:r w:rsidRPr="62A151E1">
              <w:rPr>
                <w:color w:val="000000" w:themeColor="text1"/>
                <w:sz w:val="18"/>
                <w:szCs w:val="18"/>
              </w:rPr>
              <w:t>%</w:t>
            </w:r>
          </w:p>
        </w:tc>
      </w:tr>
      <w:tr w:rsidR="00D47F80" w:rsidRPr="00882E7A" w14:paraId="77D0BD80"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F56EDC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4EE16C2" w14:textId="391B8593"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guyen, N et al</w:t>
            </w:r>
            <w:r>
              <w:rPr>
                <w:sz w:val="18"/>
                <w:szCs w:val="18"/>
              </w:rPr>
              <w:fldChar w:fldCharType="begin"/>
            </w:r>
            <w:r w:rsidR="00445383">
              <w:rPr>
                <w:sz w:val="18"/>
                <w:szCs w:val="18"/>
              </w:rPr>
              <w:instrText xml:space="preserve"> ADDIN EN.CITE &lt;EndNote&gt;&lt;Cite&gt;&lt;Author&gt;Nguyen&lt;/Author&gt;&lt;Year&gt;2021&lt;/Year&gt;&lt;RecNum&gt;8&lt;/RecNum&gt;&lt;DisplayText&gt;(81)&lt;/DisplayText&gt;&lt;record&gt;&lt;rec-number&gt;8&lt;/rec-number&gt;&lt;foreign-keys&gt;&lt;key app="EN" db-id="pvxd05p2yewfz6earpxxasf7rwds20fer50s" timestamp="1661434940" guid="c7e0f6da-bdb9-4c55-a0b6-f602358f6770"&gt;8&lt;/key&gt;&lt;/foreign-keys&gt;&lt;ref-type name="Journal Article"&gt;17&lt;/ref-type&gt;&lt;contributors&gt;&lt;authors&gt;&lt;author&gt;Nguyen, Nn.&lt;/author&gt;&lt;author&gt;Hoang, V. T. &lt;/author&gt;&lt;author&gt;Lagier, J. C. &lt;/author&gt;&lt;author&gt;Raoult, D. &lt;/author&gt;&lt;author&gt;Gautret, P.&lt;/author&gt;&lt;/authors&gt;&lt;/contributors&gt;&lt;titles&gt;&lt;title&gt;Long-term persistence of olfactory and gustatory disorders in COVID-19 patients&lt;/title&gt;&lt;secondary-title&gt;Clinical microbiology and infection&lt;/secondary-title&gt;&lt;/titles&gt;&lt;periodical&gt;&lt;full-title&gt;Clinical microbiology and infection&lt;/full-title&gt;&lt;/periodical&gt;&lt;dates&gt;&lt;year&gt;2021&lt;/year&gt;&lt;/dates&gt;&lt;accession-num&gt;16199920&lt;/accession-num&gt;&lt;urls&gt;&lt;related-urls&gt;&lt;url&gt;https://pubmed.ncbi.nlm.nih.gov/33418020&lt;/url&gt;&lt;/related-urls&gt;&lt;/urls&gt;&lt;electronic-resource-num&gt;10.1016/j.cmi.2020.12.021&lt;/electronic-resource-num&gt;&lt;/record&gt;&lt;/Cite&gt;&lt;/EndNote&gt;</w:instrText>
            </w:r>
            <w:r>
              <w:rPr>
                <w:sz w:val="18"/>
                <w:szCs w:val="18"/>
              </w:rPr>
              <w:fldChar w:fldCharType="separate"/>
            </w:r>
            <w:r w:rsidR="00445383">
              <w:rPr>
                <w:noProof/>
                <w:sz w:val="18"/>
                <w:szCs w:val="18"/>
              </w:rPr>
              <w:t>(81)</w:t>
            </w:r>
            <w:r>
              <w:rPr>
                <w:sz w:val="18"/>
                <w:szCs w:val="18"/>
              </w:rPr>
              <w:fldChar w:fldCharType="end"/>
            </w:r>
          </w:p>
        </w:tc>
        <w:tc>
          <w:tcPr>
            <w:tcW w:w="992" w:type="dxa"/>
            <w:shd w:val="clear" w:color="auto" w:fill="auto"/>
          </w:tcPr>
          <w:p w14:paraId="6CEBF45B"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1560" w:type="dxa"/>
            <w:shd w:val="clear" w:color="auto" w:fill="auto"/>
          </w:tcPr>
          <w:p w14:paraId="330A25D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275AA0C5"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25</w:t>
            </w:r>
          </w:p>
        </w:tc>
        <w:tc>
          <w:tcPr>
            <w:tcW w:w="1134" w:type="dxa"/>
            <w:shd w:val="clear" w:color="auto" w:fill="auto"/>
          </w:tcPr>
          <w:p w14:paraId="5AD65C1D"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C98A75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w:t>
            </w:r>
          </w:p>
        </w:tc>
        <w:tc>
          <w:tcPr>
            <w:tcW w:w="1134" w:type="dxa"/>
            <w:shd w:val="clear" w:color="auto" w:fill="auto"/>
          </w:tcPr>
          <w:p w14:paraId="37598B07"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 (27-48))</w:t>
            </w:r>
          </w:p>
        </w:tc>
        <w:tc>
          <w:tcPr>
            <w:tcW w:w="827" w:type="dxa"/>
            <w:shd w:val="clear" w:color="auto" w:fill="auto"/>
          </w:tcPr>
          <w:p w14:paraId="01376948"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 </w:t>
            </w:r>
            <w:r>
              <w:rPr>
                <w:rFonts w:ascii="Calibri" w:hAnsi="Calibri" w:cs="Calibri"/>
                <w:color w:val="000000"/>
                <w:sz w:val="18"/>
                <w:szCs w:val="18"/>
              </w:rPr>
              <w:t>55.0</w:t>
            </w:r>
          </w:p>
        </w:tc>
        <w:tc>
          <w:tcPr>
            <w:tcW w:w="1280" w:type="dxa"/>
            <w:shd w:val="clear" w:color="auto" w:fill="auto"/>
          </w:tcPr>
          <w:p w14:paraId="45CEAB8C"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PCR confirmed</w:t>
            </w:r>
          </w:p>
        </w:tc>
        <w:tc>
          <w:tcPr>
            <w:tcW w:w="1084" w:type="dxa"/>
            <w:shd w:val="clear" w:color="auto" w:fill="auto"/>
          </w:tcPr>
          <w:p w14:paraId="24980323" w14:textId="77777777" w:rsidR="004D3690" w:rsidRPr="005008A1" w:rsidRDefault="004D3690">
            <w:pPr>
              <w:tabs>
                <w:tab w:val="center" w:pos="736"/>
              </w:tabs>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Non-severe</w:t>
            </w:r>
            <w:r>
              <w:rPr>
                <w:rFonts w:cstheme="minorHAnsi"/>
                <w:color w:val="000000"/>
                <w:sz w:val="18"/>
                <w:szCs w:val="18"/>
              </w:rPr>
              <w:tab/>
            </w:r>
          </w:p>
        </w:tc>
        <w:tc>
          <w:tcPr>
            <w:tcW w:w="1432" w:type="dxa"/>
            <w:shd w:val="clear" w:color="auto" w:fill="auto"/>
          </w:tcPr>
          <w:p w14:paraId="76BD1C8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10</w:t>
            </w:r>
            <w:r w:rsidRPr="003300A0">
              <w:rPr>
                <w:rFonts w:cstheme="minorHAnsi"/>
                <w:color w:val="000000"/>
                <w:sz w:val="18"/>
                <w:szCs w:val="18"/>
                <w:vertAlign w:val="superscript"/>
              </w:rPr>
              <w:t>a</w:t>
            </w:r>
          </w:p>
        </w:tc>
        <w:tc>
          <w:tcPr>
            <w:tcW w:w="1860" w:type="dxa"/>
            <w:shd w:val="clear" w:color="auto" w:fill="auto"/>
          </w:tcPr>
          <w:p w14:paraId="4FFC0D1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4</w:t>
            </w:r>
            <w:r>
              <w:rPr>
                <w:rFonts w:cstheme="minorHAnsi"/>
                <w:color w:val="000000"/>
                <w:sz w:val="18"/>
                <w:szCs w:val="18"/>
              </w:rPr>
              <w:t>.0</w:t>
            </w:r>
            <w:r w:rsidRPr="62A151E1">
              <w:rPr>
                <w:color w:val="000000" w:themeColor="text1"/>
                <w:sz w:val="18"/>
                <w:szCs w:val="18"/>
              </w:rPr>
              <w:t>%</w:t>
            </w:r>
          </w:p>
        </w:tc>
      </w:tr>
      <w:tr w:rsidR="00D47F80" w:rsidRPr="00882E7A" w14:paraId="7D03591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95885E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41493E8" w14:textId="6E4607DA"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fr-FR"/>
              </w:rPr>
            </w:pPr>
            <w:r w:rsidRPr="00BB3EC3">
              <w:rPr>
                <w:sz w:val="18"/>
                <w:szCs w:val="18"/>
                <w:lang w:val="fr-FR"/>
              </w:rPr>
              <w:t>Nunez-Fernandez, M et al</w:t>
            </w:r>
            <w:r>
              <w:rPr>
                <w:sz w:val="18"/>
                <w:szCs w:val="18"/>
              </w:rPr>
              <w:fldChar w:fldCharType="begin"/>
            </w:r>
            <w:r w:rsidR="00445383">
              <w:rPr>
                <w:sz w:val="18"/>
                <w:szCs w:val="18"/>
              </w:rPr>
              <w:instrText xml:space="preserve"> ADDIN EN.CITE &lt;EndNote&gt;&lt;Cite&gt;&lt;Author&gt;Nunez-Fernandez&lt;/Author&gt;&lt;Year&gt;2021&lt;/Year&gt;&lt;RecNum&gt;71&lt;/RecNum&gt;&lt;DisplayText&gt;(82)&lt;/DisplayText&gt;&lt;record&gt;&lt;rec-number&gt;71&lt;/rec-number&gt;&lt;foreign-keys&gt;&lt;key app="EN" db-id="pvxd05p2yewfz6earpxxasf7rwds20fer50s" timestamp="1661434940" guid="fd6029b3-e649-421d-b123-b8313ce04faa"&gt;71&lt;/key&gt;&lt;/foreign-keys&gt;&lt;ref-type name="Journal Article"&gt;17&lt;/ref-type&gt;&lt;contributors&gt;&lt;authors&gt;&lt;author&gt;Nunez-Fernandez, M.&lt;/author&gt;&lt;author&gt;Ramos-Hernandez, C.&lt;/author&gt;&lt;author&gt;Garcia-Rio, F.&lt;/author&gt;&lt;author&gt;Torres-Duran, M.&lt;/author&gt;&lt;author&gt;Nodar-Germinas, A.&lt;/author&gt;&lt;author&gt;Tilve-Gomez, A.&lt;/author&gt;&lt;author&gt;Rodriguez-Fernandez, P.&lt;/author&gt;&lt;author&gt;Valverde-Perez, D.&lt;/author&gt;&lt;author&gt;Ruano-Ravina, A.&lt;/author&gt;&lt;author&gt;Fernandez-Villar, A.&lt;/author&gt;&lt;/authors&gt;&lt;/contributors&gt;&lt;titles&gt;&lt;title&gt;Alterations in Respiratory Function Test Three Months after Hospitalisation for COVID-19 Pneumonia: Value of Determining Nitric Oxide Diffusion&lt;/title&gt;&lt;secondary-title&gt;Journal of Clinical Medicine&lt;/secondary-title&gt;&lt;/titles&gt;&lt;periodical&gt;&lt;full-title&gt;Journal of Clinical Medicine&lt;/full-title&gt;&lt;/periodical&gt;&lt;pages&gt;14&lt;/pages&gt;&lt;volume&gt;10&lt;/volume&gt;&lt;number&gt;10&lt;/number&gt;&lt;dates&gt;&lt;year&gt;2021&lt;/year&gt;&lt;/dates&gt;&lt;accession-num&gt;34068867&lt;/accession-num&gt;&lt;urls&gt;&lt;related-urls&gt;&lt;url&gt;https://ovidsp.ovid.com/ovidweb.cgi?T=JS&amp;amp;CSC=Y&amp;amp;NEWS=N&amp;amp;PAGE=fulltext&amp;amp;D=pmnm5&amp;amp;AN=34068867&lt;/url&gt;&lt;/related-urls&gt;&lt;/urls&gt;&lt;electronic-resource-num&gt;https://dx.doi.org/10.3390/jcm10102119&lt;/electronic-resource-num&gt;&lt;/record&gt;&lt;/Cite&gt;&lt;/EndNote&gt;</w:instrText>
            </w:r>
            <w:r>
              <w:rPr>
                <w:sz w:val="18"/>
                <w:szCs w:val="18"/>
              </w:rPr>
              <w:fldChar w:fldCharType="separate"/>
            </w:r>
            <w:r w:rsidR="00445383" w:rsidRPr="00445383">
              <w:rPr>
                <w:noProof/>
                <w:sz w:val="18"/>
                <w:szCs w:val="18"/>
                <w:lang w:val="fr-FR"/>
              </w:rPr>
              <w:t>(82)</w:t>
            </w:r>
            <w:r>
              <w:rPr>
                <w:sz w:val="18"/>
                <w:szCs w:val="18"/>
              </w:rPr>
              <w:fldChar w:fldCharType="end"/>
            </w:r>
          </w:p>
        </w:tc>
        <w:tc>
          <w:tcPr>
            <w:tcW w:w="992" w:type="dxa"/>
            <w:shd w:val="clear" w:color="auto" w:fill="auto"/>
          </w:tcPr>
          <w:p w14:paraId="447AE13B"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1560" w:type="dxa"/>
            <w:shd w:val="clear" w:color="auto" w:fill="auto"/>
          </w:tcPr>
          <w:p w14:paraId="391F65E2"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04945397" w14:textId="77777777" w:rsidR="004D3690" w:rsidRPr="007837E5"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w:t>
            </w:r>
            <w:r>
              <w:rPr>
                <w:rFonts w:ascii="Calibri" w:hAnsi="Calibri" w:cs="Calibri"/>
                <w:color w:val="000000"/>
                <w:sz w:val="18"/>
                <w:szCs w:val="18"/>
              </w:rPr>
              <w:t>00</w:t>
            </w:r>
          </w:p>
        </w:tc>
        <w:tc>
          <w:tcPr>
            <w:tcW w:w="1134" w:type="dxa"/>
            <w:shd w:val="clear" w:color="auto" w:fill="auto"/>
          </w:tcPr>
          <w:p w14:paraId="49577C15"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C3FFC42"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7DBD4684"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 (n/a)</w:t>
            </w:r>
          </w:p>
        </w:tc>
        <w:tc>
          <w:tcPr>
            <w:tcW w:w="827" w:type="dxa"/>
            <w:shd w:val="clear" w:color="auto" w:fill="auto"/>
          </w:tcPr>
          <w:p w14:paraId="61472E49"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53647D">
              <w:rPr>
                <w:rFonts w:ascii="Calibri" w:hAnsi="Calibri" w:cs="Calibri"/>
                <w:color w:val="000000"/>
                <w:sz w:val="18"/>
                <w:szCs w:val="18"/>
              </w:rPr>
              <w:t>40.5</w:t>
            </w:r>
          </w:p>
          <w:p w14:paraId="02C79BF0"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1280" w:type="dxa"/>
            <w:shd w:val="clear" w:color="auto" w:fill="auto"/>
          </w:tcPr>
          <w:p w14:paraId="3EB5EB81"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641878DF"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15.5% ICU</w:t>
            </w:r>
          </w:p>
        </w:tc>
        <w:tc>
          <w:tcPr>
            <w:tcW w:w="1432" w:type="dxa"/>
            <w:shd w:val="clear" w:color="auto" w:fill="auto"/>
          </w:tcPr>
          <w:p w14:paraId="19E1FF05"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84</w:t>
            </w:r>
            <w:r w:rsidRPr="003300A0">
              <w:rPr>
                <w:rFonts w:cstheme="minorHAnsi"/>
                <w:color w:val="000000"/>
                <w:sz w:val="18"/>
                <w:szCs w:val="18"/>
                <w:vertAlign w:val="superscript"/>
              </w:rPr>
              <w:t>e</w:t>
            </w:r>
          </w:p>
        </w:tc>
        <w:tc>
          <w:tcPr>
            <w:tcW w:w="1860" w:type="dxa"/>
            <w:shd w:val="clear" w:color="auto" w:fill="auto"/>
          </w:tcPr>
          <w:p w14:paraId="0E012DE6"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9</w:t>
            </w:r>
            <w:r>
              <w:rPr>
                <w:rFonts w:cstheme="minorHAnsi"/>
                <w:color w:val="000000"/>
                <w:sz w:val="18"/>
                <w:szCs w:val="18"/>
              </w:rPr>
              <w:t>.0</w:t>
            </w:r>
            <w:r w:rsidRPr="62A151E1">
              <w:rPr>
                <w:color w:val="000000" w:themeColor="text1"/>
                <w:sz w:val="18"/>
                <w:szCs w:val="18"/>
              </w:rPr>
              <w:t>%</w:t>
            </w:r>
          </w:p>
        </w:tc>
      </w:tr>
      <w:tr w:rsidR="00D47F80" w:rsidRPr="00882E7A" w14:paraId="0307B58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BBDB85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854F2EF" w14:textId="53B925EB"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Keefe, J et al</w:t>
            </w:r>
            <w:r>
              <w:rPr>
                <w:sz w:val="18"/>
                <w:szCs w:val="18"/>
              </w:rPr>
              <w:fldChar w:fldCharType="begin"/>
            </w:r>
            <w:r w:rsidR="00445383">
              <w:rPr>
                <w:sz w:val="18"/>
                <w:szCs w:val="18"/>
              </w:rPr>
              <w:instrText xml:space="preserve"> ADDIN EN.CITE &lt;EndNote&gt;&lt;Cite&gt;&lt;Author&gt;O&amp;apos;Keefe&lt;/Author&gt;&lt;Year&gt;2021&lt;/Year&gt;&lt;RecNum&gt;72&lt;/RecNum&gt;&lt;DisplayText&gt;(83)&lt;/DisplayText&gt;&lt;record&gt;&lt;rec-number&gt;72&lt;/rec-number&gt;&lt;foreign-keys&gt;&lt;key app="EN" db-id="pvxd05p2yewfz6earpxxasf7rwds20fer50s" timestamp="1661434940" guid="95bff184-58af-4aed-8160-9626018e8f05"&gt;72&lt;/key&gt;&lt;/foreign-keys&gt;&lt;ref-type name="Journal Article"&gt;17&lt;/ref-type&gt;&lt;contributors&gt;&lt;authors&gt;&lt;author&gt;O&amp;apos;Keefe, James B.&lt;/author&gt;&lt;author&gt;Minton, H. Caroline&lt;/author&gt;&lt;author&gt;Morrow, Mary&lt;/author&gt;&lt;author&gt;Johnson, Colin&lt;/author&gt;&lt;author&gt;Moore, Miranda A.&lt;/author&gt;&lt;author&gt;O&amp;apos;Keefe, Ghazala A. D.&lt;/author&gt;&lt;author&gt;Benameur, Karima&lt;/author&gt;&lt;author&gt;Higdon, Jason&lt;/author&gt;&lt;author&gt;Fairley, Jessica K.&lt;/author&gt;&lt;/authors&gt;&lt;/contributors&gt;&lt;titles&gt;&lt;title&gt;Postacute Sequelae of SARS-CoV-2 Infection and Impact on Quality of Life 1-6 Months After Illness and Association With Initial Symptom Severity&lt;/title&gt;&lt;secondary-title&gt;Open forum infectious diseases&lt;/secondary-title&gt;&lt;/titles&gt;&lt;periodical&gt;&lt;full-title&gt;Open forum infectious diseases&lt;/full-title&gt;&lt;/periodical&gt;&lt;pages&gt;ofab352&lt;/pages&gt;&lt;volume&gt;8&lt;/volume&gt;&lt;number&gt;8&lt;/number&gt;&lt;dates&gt;&lt;year&gt;2021&lt;/year&gt;&lt;/dates&gt;&lt;pub-location&gt;United States&lt;/pub-location&gt;&lt;urls&gt;&lt;related-urls&gt;&lt;url&gt;http://ovidsp.ovid.com/ovidweb.cgi?T=JS&amp;amp;PAGE=reference&amp;amp;D=pmnm5&amp;amp;NEWS=N&amp;amp;AN=34395709&lt;/url&gt;&lt;/related-urls&gt;&lt;/urls&gt;&lt;electronic-resource-num&gt;https://dx.doi.org/10.1093/ofid/ofab352&lt;/electronic-resource-num&gt;&lt;/record&gt;&lt;/Cite&gt;&lt;/EndNote&gt;</w:instrText>
            </w:r>
            <w:r>
              <w:rPr>
                <w:sz w:val="18"/>
                <w:szCs w:val="18"/>
              </w:rPr>
              <w:fldChar w:fldCharType="separate"/>
            </w:r>
            <w:r w:rsidR="00445383">
              <w:rPr>
                <w:noProof/>
                <w:sz w:val="18"/>
                <w:szCs w:val="18"/>
              </w:rPr>
              <w:t>(83)</w:t>
            </w:r>
            <w:r>
              <w:rPr>
                <w:sz w:val="18"/>
                <w:szCs w:val="18"/>
              </w:rPr>
              <w:fldChar w:fldCharType="end"/>
            </w:r>
          </w:p>
        </w:tc>
        <w:tc>
          <w:tcPr>
            <w:tcW w:w="992" w:type="dxa"/>
            <w:shd w:val="clear" w:color="auto" w:fill="auto"/>
          </w:tcPr>
          <w:p w14:paraId="1DF8B03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688DDFD6"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ross-sectional</w:t>
            </w:r>
          </w:p>
        </w:tc>
        <w:tc>
          <w:tcPr>
            <w:tcW w:w="1275" w:type="dxa"/>
            <w:shd w:val="clear" w:color="auto" w:fill="auto"/>
          </w:tcPr>
          <w:p w14:paraId="25D1001E"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98</w:t>
            </w:r>
          </w:p>
        </w:tc>
        <w:tc>
          <w:tcPr>
            <w:tcW w:w="1134" w:type="dxa"/>
            <w:shd w:val="clear" w:color="auto" w:fill="auto"/>
          </w:tcPr>
          <w:p w14:paraId="5DFE3D89"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D8BAB46"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O</w:t>
            </w:r>
            <w:r w:rsidRPr="0012557C">
              <w:rPr>
                <w:rFonts w:ascii="Calibri" w:hAnsi="Calibri" w:cs="Calibri"/>
                <w:color w:val="000000"/>
                <w:sz w:val="18"/>
                <w:szCs w:val="18"/>
              </w:rPr>
              <w:t>utpatient</w:t>
            </w:r>
            <w:r>
              <w:rPr>
                <w:rFonts w:ascii="Calibri" w:hAnsi="Calibri" w:cs="Calibri"/>
                <w:color w:val="000000"/>
                <w:sz w:val="18"/>
                <w:szCs w:val="18"/>
              </w:rPr>
              <w:t>s</w:t>
            </w:r>
          </w:p>
        </w:tc>
        <w:tc>
          <w:tcPr>
            <w:tcW w:w="1134" w:type="dxa"/>
            <w:shd w:val="clear" w:color="auto" w:fill="auto"/>
          </w:tcPr>
          <w:p w14:paraId="72369BF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14</w:t>
            </w:r>
          </w:p>
        </w:tc>
        <w:tc>
          <w:tcPr>
            <w:tcW w:w="827" w:type="dxa"/>
            <w:shd w:val="clear" w:color="auto" w:fill="auto"/>
          </w:tcPr>
          <w:p w14:paraId="3409E5D7"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74.</w:t>
            </w:r>
            <w:r>
              <w:rPr>
                <w:rFonts w:ascii="Calibri" w:hAnsi="Calibri" w:cs="Calibri"/>
                <w:color w:val="000000"/>
                <w:sz w:val="18"/>
                <w:szCs w:val="18"/>
              </w:rPr>
              <w:t>2</w:t>
            </w:r>
          </w:p>
        </w:tc>
        <w:tc>
          <w:tcPr>
            <w:tcW w:w="1280" w:type="dxa"/>
            <w:shd w:val="clear" w:color="auto" w:fill="auto"/>
          </w:tcPr>
          <w:p w14:paraId="7AC328DE"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PCR</w:t>
            </w:r>
            <w:r w:rsidRPr="00F17B9F">
              <w:rPr>
                <w:rFonts w:ascii="Calibri" w:hAnsi="Calibri" w:cs="Calibri"/>
                <w:color w:val="000000"/>
                <w:sz w:val="18"/>
                <w:szCs w:val="18"/>
              </w:rPr>
              <w:t xml:space="preserve"> confirmed</w:t>
            </w:r>
          </w:p>
        </w:tc>
        <w:tc>
          <w:tcPr>
            <w:tcW w:w="1084" w:type="dxa"/>
            <w:shd w:val="clear" w:color="auto" w:fill="auto"/>
          </w:tcPr>
          <w:p w14:paraId="2C03BC98"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9.7% moderate, 1.1% severe</w:t>
            </w:r>
          </w:p>
        </w:tc>
        <w:tc>
          <w:tcPr>
            <w:tcW w:w="1432" w:type="dxa"/>
            <w:shd w:val="clear" w:color="auto" w:fill="auto"/>
          </w:tcPr>
          <w:p w14:paraId="2666D51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9</w:t>
            </w:r>
            <w:r w:rsidRPr="003300A0">
              <w:rPr>
                <w:rFonts w:cstheme="minorHAnsi"/>
                <w:color w:val="000000"/>
                <w:sz w:val="18"/>
                <w:szCs w:val="18"/>
                <w:vertAlign w:val="superscript"/>
              </w:rPr>
              <w:t>b</w:t>
            </w:r>
          </w:p>
        </w:tc>
        <w:tc>
          <w:tcPr>
            <w:tcW w:w="1860" w:type="dxa"/>
            <w:shd w:val="clear" w:color="auto" w:fill="auto"/>
          </w:tcPr>
          <w:p w14:paraId="52095381"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9</w:t>
            </w:r>
            <w:r w:rsidRPr="007C2AE3">
              <w:rPr>
                <w:rFonts w:cstheme="minorHAnsi"/>
                <w:color w:val="000000"/>
                <w:sz w:val="18"/>
                <w:szCs w:val="18"/>
              </w:rPr>
              <w:t>.9</w:t>
            </w:r>
            <w:r w:rsidRPr="62A151E1">
              <w:rPr>
                <w:color w:val="000000" w:themeColor="text1"/>
                <w:sz w:val="18"/>
                <w:szCs w:val="18"/>
              </w:rPr>
              <w:t>%</w:t>
            </w:r>
          </w:p>
        </w:tc>
      </w:tr>
      <w:tr w:rsidR="00D47F80" w:rsidRPr="00882E7A" w14:paraId="1BC81D37"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75C540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C0FAADE" w14:textId="25E0FE9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ffice for National Statistics</w:t>
            </w:r>
            <w:r>
              <w:rPr>
                <w:sz w:val="18"/>
                <w:szCs w:val="18"/>
              </w:rPr>
              <w:fldChar w:fldCharType="begin"/>
            </w:r>
            <w:r w:rsidR="00445383">
              <w:rPr>
                <w:sz w:val="18"/>
                <w:szCs w:val="18"/>
              </w:rPr>
              <w:instrText xml:space="preserve"> ADDIN EN.CITE &lt;EndNote&gt;&lt;Cite&gt;&lt;Author&gt;Office for National Statistics&lt;/Author&gt;&lt;Year&gt;2021&lt;/Year&gt;&lt;RecNum&gt;134&lt;/RecNum&gt;&lt;DisplayText&gt;(9)&lt;/DisplayText&gt;&lt;record&gt;&lt;rec-number&gt;134&lt;/rec-number&gt;&lt;foreign-keys&gt;&lt;key app="EN" db-id="pvxd05p2yewfz6earpxxasf7rwds20fer50s" timestamp="1661439509" guid="aacfae26-243f-4650-b449-d5e8068d3bd4"&gt;134&lt;/key&gt;&lt;/foreign-keys&gt;&lt;ref-type name="Dataset"&gt;59&lt;/ref-type&gt;&lt;contributors&gt;&lt;authors&gt;&lt;author&gt;Office for National Statistics,&lt;/author&gt;&lt;/authors&gt;&lt;secondary-authors&gt;&lt;author&gt;Office for National Statistics&lt;/author&gt;&lt;/secondary-authors&gt;&lt;/contributors&gt;&lt;titles&gt;&lt;title&gt;Technical article: Updated estimates of the prevalence of post-acute symptoms among people with coronavirus (COVID-19) in the UK: 26 April 2020 to 1 August 2021&lt;/title&gt;&lt;secondary-title&gt;Office for National Statistics&lt;/secondary-title&gt;&lt;/titles&gt;&lt;section&gt;16 September 2021&lt;/section&gt;&lt;dates&gt;&lt;year&gt;2021&lt;/year&gt;&lt;/dates&gt;&lt;urls&gt;&lt;/urls&gt;&lt;/record&gt;&lt;/Cite&gt;&lt;/EndNote&gt;</w:instrText>
            </w:r>
            <w:r>
              <w:rPr>
                <w:sz w:val="18"/>
                <w:szCs w:val="18"/>
              </w:rPr>
              <w:fldChar w:fldCharType="separate"/>
            </w:r>
            <w:r w:rsidR="00445383">
              <w:rPr>
                <w:noProof/>
                <w:sz w:val="18"/>
                <w:szCs w:val="18"/>
              </w:rPr>
              <w:t>(9)</w:t>
            </w:r>
            <w:r>
              <w:rPr>
                <w:sz w:val="18"/>
                <w:szCs w:val="18"/>
              </w:rPr>
              <w:fldChar w:fldCharType="end"/>
            </w:r>
          </w:p>
        </w:tc>
        <w:tc>
          <w:tcPr>
            <w:tcW w:w="992" w:type="dxa"/>
            <w:shd w:val="clear" w:color="auto" w:fill="auto"/>
          </w:tcPr>
          <w:p w14:paraId="701ACDE7"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1560" w:type="dxa"/>
            <w:shd w:val="clear" w:color="auto" w:fill="auto"/>
          </w:tcPr>
          <w:p w14:paraId="4F5A0D27"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Prospective cohort</w:t>
            </w:r>
            <w:r>
              <w:rPr>
                <w:rFonts w:ascii="Calibri" w:hAnsi="Calibri" w:cs="Calibri"/>
                <w:sz w:val="18"/>
                <w:szCs w:val="18"/>
              </w:rPr>
              <w:t xml:space="preserve"> w</w:t>
            </w:r>
          </w:p>
        </w:tc>
        <w:tc>
          <w:tcPr>
            <w:tcW w:w="1275" w:type="dxa"/>
            <w:shd w:val="clear" w:color="auto" w:fill="auto"/>
          </w:tcPr>
          <w:p w14:paraId="4CB78349"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45D6F8B2">
              <w:rPr>
                <w:rFonts w:ascii="Calibri" w:hAnsi="Calibri" w:cs="Calibri"/>
                <w:color w:val="000000" w:themeColor="text1"/>
                <w:sz w:val="18"/>
                <w:szCs w:val="18"/>
              </w:rPr>
              <w:t>21374</w:t>
            </w:r>
          </w:p>
          <w:p w14:paraId="3734537F"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1134" w:type="dxa"/>
            <w:shd w:val="clear" w:color="auto" w:fill="auto"/>
          </w:tcPr>
          <w:p w14:paraId="6D741004"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8976457"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02F10CE4" w14:textId="77777777" w:rsidR="004D3690" w:rsidRPr="00D13CD2"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D13CD2">
              <w:rPr>
                <w:sz w:val="18"/>
                <w:szCs w:val="18"/>
              </w:rPr>
              <w:t>2+</w:t>
            </w:r>
          </w:p>
        </w:tc>
        <w:tc>
          <w:tcPr>
            <w:tcW w:w="827" w:type="dxa"/>
            <w:shd w:val="clear" w:color="auto" w:fill="auto"/>
          </w:tcPr>
          <w:p w14:paraId="74882B8A" w14:textId="77777777" w:rsidR="004D3690" w:rsidRPr="00D13CD2"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D13CD2">
              <w:rPr>
                <w:rFonts w:ascii="Calibri" w:hAnsi="Calibri" w:cs="Calibri"/>
                <w:color w:val="000000"/>
                <w:sz w:val="18"/>
                <w:szCs w:val="18"/>
              </w:rPr>
              <w:t>52.3</w:t>
            </w:r>
          </w:p>
        </w:tc>
        <w:tc>
          <w:tcPr>
            <w:tcW w:w="1280" w:type="dxa"/>
            <w:shd w:val="clear" w:color="auto" w:fill="auto"/>
          </w:tcPr>
          <w:p w14:paraId="26FB4D7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11D884A9"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3A660F7A"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25B13">
              <w:rPr>
                <w:rFonts w:cstheme="minorHAnsi"/>
                <w:sz w:val="18"/>
                <w:szCs w:val="18"/>
              </w:rPr>
              <w:t>12 weeks post-</w:t>
            </w:r>
            <w:r>
              <w:rPr>
                <w:rFonts w:cstheme="minorHAnsi"/>
                <w:sz w:val="18"/>
                <w:szCs w:val="18"/>
              </w:rPr>
              <w:t>infection</w:t>
            </w:r>
          </w:p>
        </w:tc>
        <w:tc>
          <w:tcPr>
            <w:tcW w:w="1860" w:type="dxa"/>
            <w:shd w:val="clear" w:color="auto" w:fill="auto"/>
          </w:tcPr>
          <w:p w14:paraId="786C8B1E"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11.7</w:t>
            </w:r>
            <w:r w:rsidRPr="62A151E1">
              <w:rPr>
                <w:color w:val="000000" w:themeColor="text1"/>
                <w:sz w:val="18"/>
                <w:szCs w:val="18"/>
              </w:rPr>
              <w:t>%</w:t>
            </w:r>
          </w:p>
        </w:tc>
      </w:tr>
      <w:tr w:rsidR="00D47F80" w:rsidRPr="00882E7A" w14:paraId="7D011B8D"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AF081B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7AD324F" w14:textId="08FA993A"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ng, S et al</w:t>
            </w:r>
            <w:r>
              <w:rPr>
                <w:sz w:val="18"/>
                <w:szCs w:val="18"/>
              </w:rPr>
              <w:fldChar w:fldCharType="begin"/>
            </w:r>
            <w:r w:rsidR="00445383">
              <w:rPr>
                <w:sz w:val="18"/>
                <w:szCs w:val="18"/>
              </w:rPr>
              <w:instrText xml:space="preserve"> ADDIN EN.CITE &lt;EndNote&gt;&lt;Cite&gt;&lt;Author&gt;Ong&lt;/Author&gt;&lt;Year&gt;2021&lt;/Year&gt;&lt;RecNum&gt;73&lt;/RecNum&gt;&lt;DisplayText&gt;(84)&lt;/DisplayText&gt;&lt;record&gt;&lt;rec-number&gt;73&lt;/rec-number&gt;&lt;foreign-keys&gt;&lt;key app="EN" db-id="pvxd05p2yewfz6earpxxasf7rwds20fer50s" timestamp="1661434940" guid="159784ba-385b-4f2c-8ea1-53a39b1e0a8f"&gt;73&lt;/key&gt;&lt;/foreign-keys&gt;&lt;ref-type name="Journal Article"&gt;17&lt;/ref-type&gt;&lt;contributors&gt;&lt;authors&gt;&lt;author&gt;Ong, Sean Wei Xiang&lt;/author&gt;&lt;author&gt;Fong, Siew-Wai&lt;/author&gt;&lt;author&gt;Young, Barnaby Edward&lt;/author&gt;&lt;author&gt;Chan, Yi-Hao&lt;/author&gt;&lt;author&gt;Lee, Bernett&lt;/author&gt;&lt;author&gt;Amrun, Siti Naqiah&lt;/author&gt;&lt;author&gt;Chee, Rhonda Sin-Ling&lt;/author&gt;&lt;author&gt;Yeo, Nicholas Kim-Wah&lt;/author&gt;&lt;author&gt;Tambyah, Paul&lt;/author&gt;&lt;author&gt;Pada, Surinder&lt;/author&gt;&lt;author&gt;Tan, Seow Yen&lt;/author&gt;&lt;author&gt;Ding, Ying&lt;/author&gt;&lt;author&gt;Renia, Laurent&lt;/author&gt;&lt;author&gt;Leo, Yee-Sin&lt;/author&gt;&lt;author&gt;Ng, Lisa F. P.&lt;/author&gt;&lt;author&gt;Lye, David Chien&lt;/author&gt;&lt;/authors&gt;&lt;/contributors&gt;&lt;titles&gt;&lt;title&gt;Persistent Symptoms and Association With Inflammatory Cytokine Signatures in Recovered Coronavirus Disease 2019 Patients&lt;/title&gt;&lt;secondary-title&gt;Open forum infectious diseases&lt;/secondary-title&gt;&lt;/titles&gt;&lt;periodical&gt;&lt;full-title&gt;Open forum infectious diseases&lt;/full-title&gt;&lt;/periodical&gt;&lt;pages&gt;ofab156&lt;/pages&gt;&lt;volume&gt;8&lt;/volume&gt;&lt;number&gt;6&lt;/number&gt;&lt;dates&gt;&lt;year&gt;2021&lt;/year&gt;&lt;/dates&gt;&lt;pub-location&gt;United States&lt;/pub-location&gt;&lt;urls&gt;&lt;related-urls&gt;&lt;url&gt;http://ovidsp.ovid.com/ovidweb.cgi?T=JS&amp;amp;PAGE=reference&amp;amp;D=pmnm5&amp;amp;NEWS=N&amp;amp;AN=34095336&lt;/url&gt;&lt;/related-urls&gt;&lt;/urls&gt;&lt;electronic-resource-num&gt;https://dx.doi.org/10.1093/ofid/ofab156&lt;/electronic-resource-num&gt;&lt;/record&gt;&lt;/Cite&gt;&lt;/EndNote&gt;</w:instrText>
            </w:r>
            <w:r>
              <w:rPr>
                <w:sz w:val="18"/>
                <w:szCs w:val="18"/>
              </w:rPr>
              <w:fldChar w:fldCharType="separate"/>
            </w:r>
            <w:r w:rsidR="00445383">
              <w:rPr>
                <w:noProof/>
                <w:sz w:val="18"/>
                <w:szCs w:val="18"/>
              </w:rPr>
              <w:t>(84)</w:t>
            </w:r>
            <w:r>
              <w:rPr>
                <w:sz w:val="18"/>
                <w:szCs w:val="18"/>
              </w:rPr>
              <w:fldChar w:fldCharType="end"/>
            </w:r>
          </w:p>
        </w:tc>
        <w:tc>
          <w:tcPr>
            <w:tcW w:w="992" w:type="dxa"/>
            <w:shd w:val="clear" w:color="auto" w:fill="auto"/>
          </w:tcPr>
          <w:p w14:paraId="3A6FB8AC"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1560" w:type="dxa"/>
            <w:shd w:val="clear" w:color="auto" w:fill="auto"/>
          </w:tcPr>
          <w:p w14:paraId="6B0C6C42"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Prospective </w:t>
            </w:r>
            <w:r>
              <w:rPr>
                <w:rFonts w:ascii="Calibri" w:hAnsi="Calibri" w:cs="Calibri"/>
                <w:sz w:val="18"/>
                <w:szCs w:val="18"/>
              </w:rPr>
              <w:t xml:space="preserve"> longitudinal multi-centre </w:t>
            </w:r>
            <w:r w:rsidRPr="00066430">
              <w:rPr>
                <w:rFonts w:ascii="Calibri" w:hAnsi="Calibri" w:cs="Calibri"/>
                <w:sz w:val="18"/>
                <w:szCs w:val="18"/>
              </w:rPr>
              <w:t>cohort</w:t>
            </w:r>
          </w:p>
        </w:tc>
        <w:tc>
          <w:tcPr>
            <w:tcW w:w="1275" w:type="dxa"/>
            <w:shd w:val="clear" w:color="auto" w:fill="auto"/>
          </w:tcPr>
          <w:p w14:paraId="56A20EA5"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75</w:t>
            </w:r>
          </w:p>
        </w:tc>
        <w:tc>
          <w:tcPr>
            <w:tcW w:w="1134" w:type="dxa"/>
            <w:shd w:val="clear" w:color="auto" w:fill="auto"/>
          </w:tcPr>
          <w:p w14:paraId="2218B4B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8D9DC73"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8EAE6F1"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 (33-56)</w:t>
            </w:r>
          </w:p>
        </w:tc>
        <w:tc>
          <w:tcPr>
            <w:tcW w:w="827" w:type="dxa"/>
            <w:shd w:val="clear" w:color="auto" w:fill="auto"/>
          </w:tcPr>
          <w:p w14:paraId="76AA8A1B"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24.6</w:t>
            </w:r>
          </w:p>
        </w:tc>
        <w:tc>
          <w:tcPr>
            <w:tcW w:w="1280" w:type="dxa"/>
            <w:shd w:val="clear" w:color="auto" w:fill="auto"/>
          </w:tcPr>
          <w:p w14:paraId="078136DB"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03222B95"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0.1% severe</w:t>
            </w:r>
          </w:p>
        </w:tc>
        <w:tc>
          <w:tcPr>
            <w:tcW w:w="1432" w:type="dxa"/>
            <w:shd w:val="clear" w:color="auto" w:fill="auto"/>
          </w:tcPr>
          <w:p w14:paraId="50EE9333"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90</w:t>
            </w:r>
            <w:r w:rsidRPr="003300A0">
              <w:rPr>
                <w:rFonts w:cstheme="minorHAnsi"/>
                <w:color w:val="000000"/>
                <w:sz w:val="18"/>
                <w:szCs w:val="18"/>
                <w:vertAlign w:val="superscript"/>
              </w:rPr>
              <w:t>e</w:t>
            </w:r>
          </w:p>
        </w:tc>
        <w:tc>
          <w:tcPr>
            <w:tcW w:w="1860" w:type="dxa"/>
            <w:shd w:val="clear" w:color="auto" w:fill="auto"/>
          </w:tcPr>
          <w:p w14:paraId="6B91DB7A"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7.4</w:t>
            </w:r>
            <w:r w:rsidRPr="62A151E1">
              <w:rPr>
                <w:color w:val="000000" w:themeColor="text1"/>
                <w:sz w:val="18"/>
                <w:szCs w:val="18"/>
              </w:rPr>
              <w:t>%</w:t>
            </w:r>
          </w:p>
        </w:tc>
      </w:tr>
      <w:tr w:rsidR="00D47F80" w:rsidRPr="00882E7A" w14:paraId="0E4B584B"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FFDE87C"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ACCA7F9" w14:textId="471BA35A"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ru, G et al</w:t>
            </w:r>
            <w:r>
              <w:rPr>
                <w:sz w:val="18"/>
                <w:szCs w:val="18"/>
              </w:rPr>
              <w:fldChar w:fldCharType="begin"/>
            </w:r>
            <w:r w:rsidR="00445383">
              <w:rPr>
                <w:sz w:val="18"/>
                <w:szCs w:val="18"/>
              </w:rPr>
              <w:instrText xml:space="preserve"> ADDIN EN.CITE &lt;EndNote&gt;&lt;Cite&gt;&lt;Author&gt;Orru&lt;/Author&gt;&lt;Year&gt;2021&lt;/Year&gt;&lt;RecNum&gt;74&lt;/RecNum&gt;&lt;DisplayText&gt;(85)&lt;/DisplayText&gt;&lt;record&gt;&lt;rec-number&gt;74&lt;/rec-number&gt;&lt;foreign-keys&gt;&lt;key app="EN" db-id="pvxd05p2yewfz6earpxxasf7rwds20fer50s" timestamp="1661434940" guid="3dbdd480-2a24-4f0e-bc46-14b5ebf00865"&gt;74&lt;/key&gt;&lt;/foreign-keys&gt;&lt;ref-type name="Journal Article"&gt;17&lt;/ref-type&gt;&lt;contributors&gt;&lt;authors&gt;&lt;author&gt;Orru, Graziella&lt;/author&gt;&lt;author&gt;Bertelloni, Davide&lt;/author&gt;&lt;author&gt;Diolaiuti, Francesca&lt;/author&gt;&lt;author&gt;Mucci, Federico&lt;/author&gt;&lt;author&gt;Di Giuseppe, Mariagrazia&lt;/author&gt;&lt;author&gt;Biella, Marco&lt;/author&gt;&lt;author&gt;Gemignani, Angelo&lt;/author&gt;&lt;author&gt;Ciacchini, Rebecca&lt;/author&gt;&lt;author&gt;Conversano, Ciro&lt;/author&gt;&lt;/authors&gt;&lt;/contributors&gt;&lt;titles&gt;&lt;title&gt;Long-COVID Syndrome? A Study on the Persistence of Neurological, Psychological and Physiological Symptoms&lt;/title&gt;&lt;secondary-title&gt;Healthcare (Basel, Switzerland)&lt;/secondary-title&gt;&lt;/titles&gt;&lt;periodical&gt;&lt;full-title&gt;Healthcare (Basel, Switzerland)&lt;/full-title&gt;&lt;/periodical&gt;&lt;volume&gt;9&lt;/volume&gt;&lt;number&gt;5&lt;/number&gt;&lt;dates&gt;&lt;year&gt;2021&lt;/year&gt;&lt;/dates&gt;&lt;pub-location&gt;Switzerland&lt;/pub-location&gt;&lt;urls&gt;&lt;related-urls&gt;&lt;url&gt;http://ovidsp.ovid.com/ovidweb.cgi?T=JS&amp;amp;PAGE=reference&amp;amp;D=pmnm5&amp;amp;NEWS=N&amp;amp;AN=34068009&lt;/url&gt;&lt;/related-urls&gt;&lt;/urls&gt;&lt;electronic-resource-num&gt;https://dx.doi.org/10.3390/healthcare9050575&lt;/electronic-resource-num&gt;&lt;/record&gt;&lt;/Cite&gt;&lt;/EndNote&gt;</w:instrText>
            </w:r>
            <w:r>
              <w:rPr>
                <w:sz w:val="18"/>
                <w:szCs w:val="18"/>
              </w:rPr>
              <w:fldChar w:fldCharType="separate"/>
            </w:r>
            <w:r w:rsidR="00445383">
              <w:rPr>
                <w:noProof/>
                <w:sz w:val="18"/>
                <w:szCs w:val="18"/>
              </w:rPr>
              <w:t>(85)</w:t>
            </w:r>
            <w:r>
              <w:rPr>
                <w:sz w:val="18"/>
                <w:szCs w:val="18"/>
              </w:rPr>
              <w:fldChar w:fldCharType="end"/>
            </w:r>
          </w:p>
        </w:tc>
        <w:tc>
          <w:tcPr>
            <w:tcW w:w="992" w:type="dxa"/>
            <w:shd w:val="clear" w:color="auto" w:fill="auto"/>
          </w:tcPr>
          <w:p w14:paraId="4854EDD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1560" w:type="dxa"/>
            <w:shd w:val="clear" w:color="auto" w:fill="auto"/>
          </w:tcPr>
          <w:p w14:paraId="7D366BEF"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retrospective</w:t>
            </w:r>
          </w:p>
        </w:tc>
        <w:tc>
          <w:tcPr>
            <w:tcW w:w="1275" w:type="dxa"/>
            <w:shd w:val="clear" w:color="auto" w:fill="auto"/>
          </w:tcPr>
          <w:p w14:paraId="2BD7AD8E"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152</w:t>
            </w:r>
          </w:p>
        </w:tc>
        <w:tc>
          <w:tcPr>
            <w:tcW w:w="1134" w:type="dxa"/>
            <w:shd w:val="clear" w:color="auto" w:fill="auto"/>
          </w:tcPr>
          <w:p w14:paraId="0C29F2A3" w14:textId="77777777" w:rsidR="004D3690" w:rsidRPr="00AF0E56"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highlight w:val="yellow"/>
              </w:rPr>
            </w:pPr>
            <w:r w:rsidRPr="008003D5">
              <w:rPr>
                <w:rFonts w:ascii="Calibri" w:hAnsi="Calibri" w:cs="Calibri"/>
                <w:color w:val="000000"/>
                <w:sz w:val="18"/>
                <w:szCs w:val="18"/>
              </w:rPr>
              <w:t>-</w:t>
            </w:r>
          </w:p>
        </w:tc>
        <w:tc>
          <w:tcPr>
            <w:tcW w:w="1276" w:type="dxa"/>
            <w:shd w:val="clear" w:color="auto" w:fill="auto"/>
          </w:tcPr>
          <w:p w14:paraId="404E06B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unity via social media</w:t>
            </w:r>
          </w:p>
        </w:tc>
        <w:tc>
          <w:tcPr>
            <w:tcW w:w="1134" w:type="dxa"/>
            <w:shd w:val="clear" w:color="auto" w:fill="auto"/>
          </w:tcPr>
          <w:p w14:paraId="0C64A0D5"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827" w:type="dxa"/>
            <w:shd w:val="clear" w:color="auto" w:fill="auto"/>
          </w:tcPr>
          <w:p w14:paraId="0B7AB2A5"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w:t>
            </w:r>
          </w:p>
        </w:tc>
        <w:tc>
          <w:tcPr>
            <w:tcW w:w="1280" w:type="dxa"/>
            <w:shd w:val="clear" w:color="auto" w:fill="auto"/>
          </w:tcPr>
          <w:p w14:paraId="7D241E4F"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S</w:t>
            </w:r>
            <w:r w:rsidRPr="00F17B9F">
              <w:rPr>
                <w:rFonts w:ascii="Calibri" w:hAnsi="Calibri" w:cs="Calibri"/>
                <w:color w:val="000000"/>
                <w:sz w:val="18"/>
                <w:szCs w:val="18"/>
              </w:rPr>
              <w:t>elf-report</w:t>
            </w:r>
          </w:p>
        </w:tc>
        <w:tc>
          <w:tcPr>
            <w:tcW w:w="1084" w:type="dxa"/>
            <w:shd w:val="clear" w:color="auto" w:fill="auto"/>
          </w:tcPr>
          <w:p w14:paraId="6DABA9A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6D97FCF9" w14:textId="77777777" w:rsidR="004D3690" w:rsidRPr="001B14C0"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14C0">
              <w:rPr>
                <w:rFonts w:cstheme="minorHAnsi"/>
                <w:color w:val="000000"/>
                <w:sz w:val="18"/>
                <w:szCs w:val="18"/>
              </w:rPr>
              <w:t>At least 3m post-infection</w:t>
            </w:r>
          </w:p>
        </w:tc>
        <w:tc>
          <w:tcPr>
            <w:tcW w:w="1860" w:type="dxa"/>
            <w:shd w:val="clear" w:color="auto" w:fill="auto"/>
          </w:tcPr>
          <w:p w14:paraId="7AD0DB28"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74.3</w:t>
            </w:r>
            <w:r w:rsidRPr="62A151E1">
              <w:rPr>
                <w:color w:val="000000" w:themeColor="text1"/>
                <w:sz w:val="18"/>
                <w:szCs w:val="18"/>
              </w:rPr>
              <w:t>%</w:t>
            </w:r>
          </w:p>
        </w:tc>
      </w:tr>
      <w:tr w:rsidR="00D47F80" w:rsidRPr="00882E7A" w14:paraId="3AA2D38B"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8542CB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043989B" w14:textId="561AD7BB"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manov, I et al</w:t>
            </w:r>
            <w:r>
              <w:rPr>
                <w:sz w:val="18"/>
                <w:szCs w:val="18"/>
              </w:rPr>
              <w:fldChar w:fldCharType="begin">
                <w:fldData xml:space="preserve">PEVuZE5vdGU+PENpdGU+PEF1dGhvcj5Pc21hbm92PC9BdXRob3I+PFllYXI+MjAyMTwvWWVhcj48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</w:fldData>
              </w:fldChar>
            </w:r>
            <w:r w:rsidR="00445383">
              <w:rPr>
                <w:sz w:val="18"/>
                <w:szCs w:val="18"/>
              </w:rPr>
              <w:instrText xml:space="preserve"> ADDIN EN.CITE </w:instrText>
            </w:r>
            <w:r w:rsidR="00445383">
              <w:rPr>
                <w:sz w:val="18"/>
                <w:szCs w:val="18"/>
              </w:rPr>
              <w:fldChar w:fldCharType="begin">
                <w:fldData xml:space="preserve">PEVuZE5vdGU+PENpdGU+PEF1dGhvcj5Pc21hbm92PC9BdXRob3I+PFllYXI+MjAyMTwvWWVhcj48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86)</w:t>
            </w:r>
            <w:r>
              <w:rPr>
                <w:sz w:val="18"/>
                <w:szCs w:val="18"/>
              </w:rPr>
              <w:fldChar w:fldCharType="end"/>
            </w:r>
          </w:p>
        </w:tc>
        <w:tc>
          <w:tcPr>
            <w:tcW w:w="992" w:type="dxa"/>
            <w:shd w:val="clear" w:color="auto" w:fill="auto"/>
          </w:tcPr>
          <w:p w14:paraId="1C425A63"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ussia</w:t>
            </w:r>
          </w:p>
        </w:tc>
        <w:tc>
          <w:tcPr>
            <w:tcW w:w="1560" w:type="dxa"/>
            <w:shd w:val="clear" w:color="auto" w:fill="auto"/>
          </w:tcPr>
          <w:p w14:paraId="389246E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 xml:space="preserve">Prospective </w:t>
            </w:r>
            <w:r w:rsidRPr="00066430">
              <w:rPr>
                <w:rFonts w:ascii="Calibri" w:hAnsi="Calibri" w:cs="Calibri"/>
                <w:sz w:val="18"/>
                <w:szCs w:val="18"/>
              </w:rPr>
              <w:t xml:space="preserve">cohort </w:t>
            </w:r>
          </w:p>
        </w:tc>
        <w:tc>
          <w:tcPr>
            <w:tcW w:w="1275" w:type="dxa"/>
            <w:shd w:val="clear" w:color="auto" w:fill="auto"/>
          </w:tcPr>
          <w:p w14:paraId="5EB6FBEF"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518</w:t>
            </w:r>
          </w:p>
        </w:tc>
        <w:tc>
          <w:tcPr>
            <w:tcW w:w="1134" w:type="dxa"/>
            <w:shd w:val="clear" w:color="auto" w:fill="auto"/>
          </w:tcPr>
          <w:p w14:paraId="2CEBEED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2379BD4"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children</w:t>
            </w:r>
          </w:p>
        </w:tc>
        <w:tc>
          <w:tcPr>
            <w:tcW w:w="1134" w:type="dxa"/>
            <w:shd w:val="clear" w:color="auto" w:fill="auto"/>
          </w:tcPr>
          <w:p w14:paraId="5A620468"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4 (3.0-15.2)</w:t>
            </w:r>
          </w:p>
        </w:tc>
        <w:tc>
          <w:tcPr>
            <w:tcW w:w="827" w:type="dxa"/>
            <w:shd w:val="clear" w:color="auto" w:fill="auto"/>
          </w:tcPr>
          <w:p w14:paraId="7D4FF54D"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2.1</w:t>
            </w:r>
          </w:p>
        </w:tc>
        <w:tc>
          <w:tcPr>
            <w:tcW w:w="1280" w:type="dxa"/>
            <w:shd w:val="clear" w:color="auto" w:fill="auto"/>
          </w:tcPr>
          <w:p w14:paraId="7F827DE9"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4C25460F"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7% severe (NIV/IV or PICU)</w:t>
            </w:r>
          </w:p>
        </w:tc>
        <w:tc>
          <w:tcPr>
            <w:tcW w:w="1432" w:type="dxa"/>
            <w:shd w:val="clear" w:color="auto" w:fill="auto"/>
          </w:tcPr>
          <w:p w14:paraId="4CFD9560"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56</w:t>
            </w:r>
            <w:r w:rsidRPr="003300A0">
              <w:rPr>
                <w:rFonts w:cstheme="minorHAnsi"/>
                <w:color w:val="000000"/>
                <w:sz w:val="18"/>
                <w:szCs w:val="18"/>
                <w:vertAlign w:val="superscript"/>
              </w:rPr>
              <w:t>f</w:t>
            </w:r>
          </w:p>
        </w:tc>
        <w:tc>
          <w:tcPr>
            <w:tcW w:w="1860" w:type="dxa"/>
            <w:shd w:val="clear" w:color="auto" w:fill="auto"/>
          </w:tcPr>
          <w:p w14:paraId="37585B3E"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4.3</w:t>
            </w:r>
            <w:r w:rsidRPr="62A151E1">
              <w:rPr>
                <w:color w:val="000000" w:themeColor="text1"/>
                <w:sz w:val="18"/>
                <w:szCs w:val="18"/>
              </w:rPr>
              <w:t>%</w:t>
            </w:r>
          </w:p>
        </w:tc>
      </w:tr>
      <w:tr w:rsidR="00D47F80" w:rsidRPr="00882E7A" w14:paraId="39C09267"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EDB962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91CB17B" w14:textId="0DE409CF"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ghin M, et al</w:t>
            </w:r>
            <w:r>
              <w:rPr>
                <w:sz w:val="18"/>
                <w:szCs w:val="18"/>
              </w:rPr>
              <w:fldChar w:fldCharType="begin"/>
            </w:r>
            <w:r w:rsidR="00445383">
              <w:rPr>
                <w:sz w:val="18"/>
                <w:szCs w:val="18"/>
              </w:rPr>
              <w:instrText xml:space="preserve"> ADDIN EN.CITE &lt;EndNote&gt;&lt;Cite&gt;&lt;Author&gt;Peghin&lt;/Author&gt;&lt;Year&gt;2021&lt;/Year&gt;&lt;RecNum&gt;77&lt;/RecNum&gt;&lt;DisplayText&gt;(87)&lt;/DisplayText&gt;&lt;record&gt;&lt;rec-number&gt;77&lt;/rec-number&gt;&lt;foreign-keys&gt;&lt;key app="EN" db-id="pvxd05p2yewfz6earpxxasf7rwds20fer50s" timestamp="1661434940" guid="a1216c59-6da6-41cf-92ed-d1f01d0ebb0b"&gt;77&lt;/key&gt;&lt;/foreign-keys&gt;&lt;ref-type name="Journal Article"&gt;17&lt;/ref-type&gt;&lt;contributors&gt;&lt;authors&gt;&lt;author&gt;Peghin, Maddalena&lt;/author&gt;&lt;author&gt;Palese, Alvisa&lt;/author&gt;&lt;author&gt;Venturini, Margherita&lt;/author&gt;&lt;author&gt;De Martino, Maria&lt;/author&gt;&lt;author&gt;Gerussi, Valentina&lt;/author&gt;&lt;author&gt;Graziano, Elena&lt;/author&gt;&lt;author&gt;Bontempo, Giulia&lt;/author&gt;&lt;author&gt;Marrella, Francesco&lt;/author&gt;&lt;author&gt;Tommasini, Alberto&lt;/author&gt;&lt;author&gt;Fabris, Martina&lt;/author&gt;&lt;author&gt;Curcio, Francesco&lt;/author&gt;&lt;author&gt;Isola, Miriam&lt;/author&gt;&lt;author&gt;Tascini, Carlo&lt;/author&gt;&lt;/authors&gt;&lt;/contributors&gt;&lt;titles&gt;&lt;title&gt;Post-COVID-19 symptoms 6 months after acute infection among hospitalized and non-hospitalized patients&lt;/title&gt;&lt;secondary-title&gt;Clinical microbiology and infection : the official publication of the European Society of Clinical Microbiology and Infectious Diseases&lt;/secondary-title&gt;&lt;/titles&gt;&lt;periodical&gt;&lt;full-title&gt;Clinical microbiology and infection : the official publication of the European Society of Clinical Microbiology and Infectious Diseases&lt;/full-title&gt;&lt;/periodical&gt;&lt;pages&gt;1507-1513&lt;/pages&gt;&lt;volume&gt;27&lt;/volume&gt;&lt;number&gt;10&lt;/number&gt;&lt;dates&gt;&lt;year&gt;2021&lt;/year&gt;&lt;/dates&gt;&lt;pub-location&gt;England&lt;/pub-location&gt;&lt;urls&gt;&lt;related-urls&gt;&lt;url&gt;http://ovidsp.ovid.com/ovidweb.cgi?T=JS&amp;amp;PAGE=reference&amp;amp;D=medl&amp;amp;NEWS=N&amp;amp;AN=34111579&lt;/url&gt;&lt;/related-urls&gt;&lt;/urls&gt;&lt;electronic-resource-num&gt;https://dx.doi.org/10.1016/j.cmi.2021.05.033&lt;/electronic-resource-num&gt;&lt;/record&gt;&lt;/Cite&gt;&lt;/EndNote&gt;</w:instrText>
            </w:r>
            <w:r>
              <w:rPr>
                <w:sz w:val="18"/>
                <w:szCs w:val="18"/>
              </w:rPr>
              <w:fldChar w:fldCharType="separate"/>
            </w:r>
            <w:r w:rsidR="00445383">
              <w:rPr>
                <w:noProof/>
                <w:sz w:val="18"/>
                <w:szCs w:val="18"/>
              </w:rPr>
              <w:t>(87)</w:t>
            </w:r>
            <w:r>
              <w:rPr>
                <w:sz w:val="18"/>
                <w:szCs w:val="18"/>
              </w:rPr>
              <w:fldChar w:fldCharType="end"/>
            </w:r>
          </w:p>
        </w:tc>
        <w:tc>
          <w:tcPr>
            <w:tcW w:w="992" w:type="dxa"/>
            <w:shd w:val="clear" w:color="auto" w:fill="auto"/>
          </w:tcPr>
          <w:p w14:paraId="3CD1AEE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1560" w:type="dxa"/>
            <w:shd w:val="clear" w:color="auto" w:fill="auto"/>
          </w:tcPr>
          <w:p w14:paraId="53307B82"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 xml:space="preserve">Bidirectional </w:t>
            </w:r>
            <w:r w:rsidRPr="00066430">
              <w:rPr>
                <w:rFonts w:ascii="Calibri" w:hAnsi="Calibri" w:cs="Calibri"/>
                <w:sz w:val="18"/>
                <w:szCs w:val="18"/>
              </w:rPr>
              <w:t xml:space="preserve">prospective </w:t>
            </w:r>
            <w:r>
              <w:rPr>
                <w:rFonts w:ascii="Calibri" w:hAnsi="Calibri" w:cs="Calibri"/>
                <w:sz w:val="18"/>
                <w:szCs w:val="18"/>
              </w:rPr>
              <w:t>cohort</w:t>
            </w:r>
          </w:p>
        </w:tc>
        <w:tc>
          <w:tcPr>
            <w:tcW w:w="1275" w:type="dxa"/>
            <w:shd w:val="clear" w:color="auto" w:fill="auto"/>
          </w:tcPr>
          <w:p w14:paraId="05FF1A06"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599</w:t>
            </w:r>
          </w:p>
        </w:tc>
        <w:tc>
          <w:tcPr>
            <w:tcW w:w="1134" w:type="dxa"/>
            <w:shd w:val="clear" w:color="auto" w:fill="auto"/>
          </w:tcPr>
          <w:p w14:paraId="26960BF5"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5557D2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w:t>
            </w:r>
            <w:r>
              <w:rPr>
                <w:rFonts w:ascii="Calibri" w:hAnsi="Calibri" w:cs="Calibri"/>
                <w:color w:val="000000"/>
                <w:sz w:val="18"/>
                <w:szCs w:val="18"/>
              </w:rPr>
              <w:t>ised patients and</w:t>
            </w:r>
            <w:r w:rsidRPr="0012557C">
              <w:rPr>
                <w:rFonts w:ascii="Calibri" w:hAnsi="Calibri" w:cs="Calibri"/>
                <w:color w:val="000000"/>
                <w:sz w:val="18"/>
                <w:szCs w:val="18"/>
              </w:rPr>
              <w:t xml:space="preserve"> ou</w:t>
            </w:r>
            <w:r>
              <w:rPr>
                <w:rFonts w:ascii="Calibri" w:hAnsi="Calibri" w:cs="Calibri"/>
                <w:color w:val="000000"/>
                <w:sz w:val="18"/>
                <w:szCs w:val="18"/>
              </w:rPr>
              <w:t>t</w:t>
            </w:r>
            <w:r w:rsidRPr="0012557C">
              <w:rPr>
                <w:rFonts w:ascii="Calibri" w:hAnsi="Calibri" w:cs="Calibri"/>
                <w:color w:val="000000"/>
                <w:sz w:val="18"/>
                <w:szCs w:val="18"/>
              </w:rPr>
              <w:t>patient</w:t>
            </w:r>
            <w:r>
              <w:rPr>
                <w:rFonts w:ascii="Calibri" w:hAnsi="Calibri" w:cs="Calibri"/>
                <w:color w:val="000000"/>
                <w:sz w:val="18"/>
                <w:szCs w:val="18"/>
              </w:rPr>
              <w:t>s</w:t>
            </w:r>
          </w:p>
        </w:tc>
        <w:tc>
          <w:tcPr>
            <w:tcW w:w="1134" w:type="dxa"/>
            <w:shd w:val="clear" w:color="auto" w:fill="auto"/>
          </w:tcPr>
          <w:p w14:paraId="1BB06358"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15.8</w:t>
            </w:r>
          </w:p>
        </w:tc>
        <w:tc>
          <w:tcPr>
            <w:tcW w:w="827" w:type="dxa"/>
            <w:shd w:val="clear" w:color="auto" w:fill="auto"/>
          </w:tcPr>
          <w:p w14:paraId="58DFF6B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3.4</w:t>
            </w:r>
          </w:p>
        </w:tc>
        <w:tc>
          <w:tcPr>
            <w:tcW w:w="1280" w:type="dxa"/>
            <w:shd w:val="clear" w:color="auto" w:fill="auto"/>
          </w:tcPr>
          <w:p w14:paraId="2307C855"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NAAT for</w:t>
            </w:r>
            <w:r w:rsidRPr="00F17B9F">
              <w:rPr>
                <w:rFonts w:ascii="Calibri" w:hAnsi="Calibri" w:cs="Calibri"/>
                <w:color w:val="000000"/>
                <w:sz w:val="18"/>
                <w:szCs w:val="18"/>
              </w:rPr>
              <w:t xml:space="preserve"> confirmed</w:t>
            </w:r>
            <w:r>
              <w:rPr>
                <w:rFonts w:ascii="Calibri" w:hAnsi="Calibri" w:cs="Calibri"/>
                <w:color w:val="000000"/>
                <w:sz w:val="18"/>
                <w:szCs w:val="18"/>
              </w:rPr>
              <w:t xml:space="preserve"> cases; laboratory, imaging or serology for suspected cases</w:t>
            </w:r>
          </w:p>
        </w:tc>
        <w:tc>
          <w:tcPr>
            <w:tcW w:w="1084" w:type="dxa"/>
            <w:shd w:val="clear" w:color="auto" w:fill="auto"/>
          </w:tcPr>
          <w:p w14:paraId="7C9D2B29"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M</w:t>
            </w:r>
            <w:r w:rsidRPr="005008A1">
              <w:rPr>
                <w:rFonts w:cstheme="minorHAnsi"/>
                <w:color w:val="000000"/>
                <w:sz w:val="18"/>
                <w:szCs w:val="18"/>
              </w:rPr>
              <w:t>ixed</w:t>
            </w:r>
          </w:p>
        </w:tc>
        <w:tc>
          <w:tcPr>
            <w:tcW w:w="1432" w:type="dxa"/>
            <w:shd w:val="clear" w:color="auto" w:fill="auto"/>
          </w:tcPr>
          <w:p w14:paraId="348DAC45"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91</w:t>
            </w:r>
            <w:r w:rsidRPr="003300A0">
              <w:rPr>
                <w:rFonts w:cstheme="minorHAnsi"/>
                <w:color w:val="000000"/>
                <w:sz w:val="18"/>
                <w:szCs w:val="18"/>
                <w:vertAlign w:val="superscript"/>
              </w:rPr>
              <w:t>b</w:t>
            </w:r>
          </w:p>
        </w:tc>
        <w:tc>
          <w:tcPr>
            <w:tcW w:w="1860" w:type="dxa"/>
            <w:shd w:val="clear" w:color="auto" w:fill="auto"/>
          </w:tcPr>
          <w:p w14:paraId="3A16ADF5"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0.2</w:t>
            </w:r>
            <w:r w:rsidRPr="62A151E1">
              <w:rPr>
                <w:color w:val="000000" w:themeColor="text1"/>
                <w:sz w:val="18"/>
                <w:szCs w:val="18"/>
              </w:rPr>
              <w:t>%</w:t>
            </w:r>
          </w:p>
        </w:tc>
      </w:tr>
      <w:tr w:rsidR="00D47F80" w:rsidRPr="00882E7A" w14:paraId="470B1E2B"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03B618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1183EF8" w14:textId="7BE838D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uso, M et al</w:t>
            </w:r>
            <w:r>
              <w:rPr>
                <w:sz w:val="18"/>
                <w:szCs w:val="18"/>
              </w:rPr>
              <w:fldChar w:fldCharType="begin">
                <w:fldData xml:space="preserve">PEVuZE5vdGU+PENpdGU+PEF1dGhvcj5QZWx1c288L0F1dGhvcj48WWVhcj4yMDIxPC9ZZWFyPjxS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</w:fldData>
              </w:fldChar>
            </w:r>
            <w:r w:rsidR="00445383">
              <w:rPr>
                <w:sz w:val="18"/>
                <w:szCs w:val="18"/>
              </w:rPr>
              <w:instrText xml:space="preserve"> ADDIN EN.CITE </w:instrText>
            </w:r>
            <w:r w:rsidR="00445383">
              <w:rPr>
                <w:sz w:val="18"/>
                <w:szCs w:val="18"/>
              </w:rPr>
              <w:fldChar w:fldCharType="begin">
                <w:fldData xml:space="preserve">PEVuZE5vdGU+PENpdGU+PEF1dGhvcj5QZWx1c288L0F1dGhvcj48WWVhcj4yMDIxPC9ZZWFyPjxS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88)</w:t>
            </w:r>
            <w:r>
              <w:rPr>
                <w:sz w:val="18"/>
                <w:szCs w:val="18"/>
              </w:rPr>
              <w:fldChar w:fldCharType="end"/>
            </w:r>
          </w:p>
        </w:tc>
        <w:tc>
          <w:tcPr>
            <w:tcW w:w="992" w:type="dxa"/>
            <w:shd w:val="clear" w:color="auto" w:fill="auto"/>
          </w:tcPr>
          <w:p w14:paraId="5A34974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1560" w:type="dxa"/>
            <w:shd w:val="clear" w:color="auto" w:fill="auto"/>
          </w:tcPr>
          <w:p w14:paraId="2E9C107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Cohort </w:t>
            </w:r>
          </w:p>
        </w:tc>
        <w:tc>
          <w:tcPr>
            <w:tcW w:w="1275" w:type="dxa"/>
            <w:shd w:val="clear" w:color="auto" w:fill="auto"/>
          </w:tcPr>
          <w:p w14:paraId="3430ED1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43</w:t>
            </w:r>
          </w:p>
        </w:tc>
        <w:tc>
          <w:tcPr>
            <w:tcW w:w="1134" w:type="dxa"/>
            <w:shd w:val="clear" w:color="auto" w:fill="auto"/>
          </w:tcPr>
          <w:p w14:paraId="5403695C"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1EDD381"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 xml:space="preserve">Hospitalised patients and </w:t>
            </w:r>
            <w:r>
              <w:rPr>
                <w:rFonts w:ascii="Calibri" w:hAnsi="Calibri" w:cs="Calibri"/>
                <w:color w:val="000000"/>
                <w:sz w:val="18"/>
                <w:szCs w:val="18"/>
              </w:rPr>
              <w:lastRenderedPageBreak/>
              <w:t xml:space="preserve">non-hospitalised </w:t>
            </w:r>
          </w:p>
        </w:tc>
        <w:tc>
          <w:tcPr>
            <w:tcW w:w="1134" w:type="dxa"/>
            <w:shd w:val="clear" w:color="auto" w:fill="auto"/>
          </w:tcPr>
          <w:p w14:paraId="3BD7B09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48 (37-57)</w:t>
            </w:r>
          </w:p>
        </w:tc>
        <w:tc>
          <w:tcPr>
            <w:tcW w:w="827" w:type="dxa"/>
            <w:shd w:val="clear" w:color="auto" w:fill="auto"/>
          </w:tcPr>
          <w:p w14:paraId="5C9F4C1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4</w:t>
            </w:r>
            <w:r>
              <w:rPr>
                <w:rFonts w:ascii="Calibri" w:hAnsi="Calibri" w:cs="Calibri"/>
                <w:color w:val="000000"/>
                <w:sz w:val="18"/>
                <w:szCs w:val="18"/>
              </w:rPr>
              <w:t>.0</w:t>
            </w:r>
          </w:p>
        </w:tc>
        <w:tc>
          <w:tcPr>
            <w:tcW w:w="1280" w:type="dxa"/>
            <w:shd w:val="clear" w:color="auto" w:fill="auto"/>
          </w:tcPr>
          <w:p w14:paraId="66367B52"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RNA-confirmed</w:t>
            </w:r>
          </w:p>
        </w:tc>
        <w:tc>
          <w:tcPr>
            <w:tcW w:w="1084" w:type="dxa"/>
            <w:shd w:val="clear" w:color="auto" w:fill="auto"/>
          </w:tcPr>
          <w:p w14:paraId="5325F3BF"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Mixed</w:t>
            </w:r>
          </w:p>
        </w:tc>
        <w:tc>
          <w:tcPr>
            <w:tcW w:w="1432" w:type="dxa"/>
            <w:shd w:val="clear" w:color="auto" w:fill="auto"/>
          </w:tcPr>
          <w:p w14:paraId="7204C2FF"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4m post-test or first symptoms</w:t>
            </w:r>
          </w:p>
        </w:tc>
        <w:tc>
          <w:tcPr>
            <w:tcW w:w="1860" w:type="dxa"/>
            <w:shd w:val="clear" w:color="auto" w:fill="auto"/>
          </w:tcPr>
          <w:p w14:paraId="3BB99DF5"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62.2</w:t>
            </w:r>
            <w:r w:rsidRPr="62A151E1">
              <w:rPr>
                <w:color w:val="000000" w:themeColor="text1"/>
                <w:sz w:val="18"/>
                <w:szCs w:val="18"/>
              </w:rPr>
              <w:t>%</w:t>
            </w:r>
          </w:p>
        </w:tc>
      </w:tr>
      <w:tr w:rsidR="00D47F80" w:rsidRPr="00882E7A" w14:paraId="601CB427"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84AC41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7521E98" w14:textId="68E5048D"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tersen, M et al</w:t>
            </w:r>
            <w:r>
              <w:rPr>
                <w:sz w:val="18"/>
                <w:szCs w:val="18"/>
              </w:rPr>
              <w:fldChar w:fldCharType="begin"/>
            </w:r>
            <w:r w:rsidR="00445383">
              <w:rPr>
                <w:sz w:val="18"/>
                <w:szCs w:val="18"/>
              </w:rPr>
              <w:instrText xml:space="preserve"> ADDIN EN.CITE &lt;EndNote&gt;&lt;Cite&gt;&lt;Author&gt;Petersen&lt;/Author&gt;&lt;Year&gt;2020&lt;/Year&gt;&lt;RecNum&gt;7&lt;/RecNum&gt;&lt;DisplayText&gt;(89)&lt;/DisplayText&gt;&lt;record&gt;&lt;rec-number&gt;7&lt;/rec-number&gt;&lt;foreign-keys&gt;&lt;key app="EN" db-id="pvxd05p2yewfz6earpxxasf7rwds20fer50s" timestamp="1661434940" guid="773244cd-90b1-4651-9ccd-d09754657ed6"&gt;7&lt;/key&gt;&lt;/foreign-keys&gt;&lt;ref-type name="Journal Article"&gt;17&lt;/ref-type&gt;&lt;contributors&gt;&lt;authors&gt;&lt;author&gt;Petersen, Ms. &lt;/author&gt;&lt;author&gt;Kristiansen, M. F. &lt;/author&gt;&lt;author&gt;Hanusson, K. D. &lt;/author&gt;&lt;author&gt;Danielsen, M. E. A. &lt;/author&gt;&lt;author&gt;Steig, B. &lt;/author&gt;&lt;author&gt;Gaini, S. &lt;/author&gt;&lt;author&gt;Strøm, M. &lt;/author&gt;&lt;author&gt;Weihe, P.&lt;/author&gt;&lt;/authors&gt;&lt;/contributors&gt;&lt;titles&gt;&lt;title&gt;Long COVID in the Faroe Islands - a longitudinal study among non-hospitalized patients&lt;/title&gt;&lt;secondary-title&gt;Clinical infectious diseases&lt;/secondary-title&gt;&lt;/titles&gt;&lt;periodical&gt;&lt;full-title&gt;Clinical Infectious Diseases&lt;/full-title&gt;&lt;/periodical&gt;&lt;dates&gt;&lt;year&gt;2020&lt;/year&gt;&lt;/dates&gt;&lt;accession-num&gt;15473858&lt;/accession-num&gt;&lt;urls&gt;&lt;related-urls&gt;&lt;url&gt;https://pubmed.ncbi.nlm.nih.gov/33252665&lt;/url&gt;&lt;/related-urls&gt;&lt;/urls&gt;&lt;electronic-resource-num&gt;10.1093/cid/ciaa1792&lt;/electronic-resource-num&gt;&lt;/record&gt;&lt;/Cite&gt;&lt;/EndNote&gt;</w:instrText>
            </w:r>
            <w:r>
              <w:rPr>
                <w:sz w:val="18"/>
                <w:szCs w:val="18"/>
              </w:rPr>
              <w:fldChar w:fldCharType="separate"/>
            </w:r>
            <w:r w:rsidR="00445383">
              <w:rPr>
                <w:noProof/>
                <w:sz w:val="18"/>
                <w:szCs w:val="18"/>
              </w:rPr>
              <w:t>(89)</w:t>
            </w:r>
            <w:r>
              <w:rPr>
                <w:sz w:val="18"/>
                <w:szCs w:val="18"/>
              </w:rPr>
              <w:fldChar w:fldCharType="end"/>
            </w:r>
          </w:p>
        </w:tc>
        <w:tc>
          <w:tcPr>
            <w:tcW w:w="992" w:type="dxa"/>
            <w:shd w:val="clear" w:color="auto" w:fill="auto"/>
          </w:tcPr>
          <w:p w14:paraId="446C7E71"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aroe Islands</w:t>
            </w:r>
          </w:p>
        </w:tc>
        <w:tc>
          <w:tcPr>
            <w:tcW w:w="1560" w:type="dxa"/>
            <w:shd w:val="clear" w:color="auto" w:fill="auto"/>
          </w:tcPr>
          <w:p w14:paraId="113B8AFF"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L</w:t>
            </w:r>
            <w:r w:rsidRPr="00066430">
              <w:rPr>
                <w:rFonts w:ascii="Calibri" w:hAnsi="Calibri" w:cs="Calibri"/>
                <w:sz w:val="18"/>
                <w:szCs w:val="18"/>
              </w:rPr>
              <w:t xml:space="preserve">ongitudinal </w:t>
            </w:r>
          </w:p>
        </w:tc>
        <w:tc>
          <w:tcPr>
            <w:tcW w:w="1275" w:type="dxa"/>
            <w:shd w:val="clear" w:color="auto" w:fill="auto"/>
          </w:tcPr>
          <w:p w14:paraId="3450193A"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8</w:t>
            </w:r>
            <w:r>
              <w:rPr>
                <w:rFonts w:ascii="Calibri" w:hAnsi="Calibri" w:cs="Calibri"/>
                <w:color w:val="000000"/>
                <w:sz w:val="18"/>
                <w:szCs w:val="18"/>
              </w:rPr>
              <w:t>0</w:t>
            </w:r>
          </w:p>
        </w:tc>
        <w:tc>
          <w:tcPr>
            <w:tcW w:w="1134" w:type="dxa"/>
            <w:shd w:val="clear" w:color="auto" w:fill="auto"/>
          </w:tcPr>
          <w:p w14:paraId="7FE48F92"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E64DB82"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96%</w:t>
            </w:r>
            <w:r w:rsidRPr="0012557C">
              <w:rPr>
                <w:rFonts w:ascii="Calibri" w:hAnsi="Calibri" w:cs="Calibri"/>
                <w:color w:val="000000"/>
                <w:sz w:val="18"/>
                <w:szCs w:val="18"/>
              </w:rPr>
              <w:t xml:space="preserve"> non-hospitalised</w:t>
            </w:r>
            <w:r>
              <w:rPr>
                <w:rFonts w:ascii="Calibri" w:hAnsi="Calibri" w:cs="Calibri"/>
                <w:color w:val="000000"/>
                <w:sz w:val="18"/>
                <w:szCs w:val="18"/>
              </w:rPr>
              <w:t xml:space="preserve"> patients</w:t>
            </w:r>
          </w:p>
        </w:tc>
        <w:tc>
          <w:tcPr>
            <w:tcW w:w="1134" w:type="dxa"/>
            <w:shd w:val="clear" w:color="auto" w:fill="auto"/>
          </w:tcPr>
          <w:p w14:paraId="7E45F3A6"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9/19.4</w:t>
            </w:r>
          </w:p>
        </w:tc>
        <w:tc>
          <w:tcPr>
            <w:tcW w:w="827" w:type="dxa"/>
            <w:shd w:val="clear" w:color="auto" w:fill="auto"/>
          </w:tcPr>
          <w:p w14:paraId="5CA11705"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4.4</w:t>
            </w:r>
          </w:p>
        </w:tc>
        <w:tc>
          <w:tcPr>
            <w:tcW w:w="1280" w:type="dxa"/>
            <w:shd w:val="clear" w:color="auto" w:fill="auto"/>
          </w:tcPr>
          <w:p w14:paraId="2AFD146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p>
        </w:tc>
        <w:tc>
          <w:tcPr>
            <w:tcW w:w="1084" w:type="dxa"/>
            <w:shd w:val="clear" w:color="auto" w:fill="auto"/>
          </w:tcPr>
          <w:p w14:paraId="4A056BDE"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4</w:t>
            </w:r>
            <w:r>
              <w:rPr>
                <w:rFonts w:cstheme="minorHAnsi"/>
                <w:color w:val="000000"/>
                <w:sz w:val="18"/>
                <w:szCs w:val="18"/>
              </w:rPr>
              <w:t>.4</w:t>
            </w:r>
            <w:r w:rsidRPr="005008A1">
              <w:rPr>
                <w:rFonts w:cstheme="minorHAnsi"/>
                <w:color w:val="000000"/>
                <w:sz w:val="18"/>
                <w:szCs w:val="18"/>
              </w:rPr>
              <w:t>% asymptomatic</w:t>
            </w:r>
          </w:p>
        </w:tc>
        <w:tc>
          <w:tcPr>
            <w:tcW w:w="1432" w:type="dxa"/>
            <w:shd w:val="clear" w:color="auto" w:fill="auto"/>
          </w:tcPr>
          <w:p w14:paraId="4D080E6C"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125</w:t>
            </w:r>
            <w:r w:rsidRPr="00253373">
              <w:rPr>
                <w:rFonts w:cstheme="minorHAnsi"/>
                <w:color w:val="000000"/>
                <w:sz w:val="18"/>
                <w:szCs w:val="18"/>
                <w:vertAlign w:val="superscript"/>
              </w:rPr>
              <w:t>a</w:t>
            </w:r>
          </w:p>
        </w:tc>
        <w:tc>
          <w:tcPr>
            <w:tcW w:w="1860" w:type="dxa"/>
            <w:shd w:val="clear" w:color="auto" w:fill="auto"/>
          </w:tcPr>
          <w:p w14:paraId="491E18DB"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w:t>
            </w:r>
            <w:r>
              <w:rPr>
                <w:rFonts w:cstheme="minorHAnsi"/>
                <w:color w:val="000000"/>
                <w:sz w:val="18"/>
                <w:szCs w:val="18"/>
              </w:rPr>
              <w:t>2.8</w:t>
            </w:r>
            <w:r w:rsidRPr="62A151E1">
              <w:rPr>
                <w:color w:val="000000" w:themeColor="text1"/>
                <w:sz w:val="18"/>
                <w:szCs w:val="18"/>
              </w:rPr>
              <w:t>%</w:t>
            </w:r>
          </w:p>
        </w:tc>
      </w:tr>
      <w:tr w:rsidR="00D47F80" w:rsidRPr="00882E7A" w14:paraId="28A1CBBF"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8C4A4D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AF5AE24" w14:textId="74B795F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in, W et al</w:t>
            </w:r>
            <w:r>
              <w:rPr>
                <w:sz w:val="18"/>
                <w:szCs w:val="18"/>
              </w:rPr>
              <w:fldChar w:fldCharType="begin"/>
            </w:r>
            <w:r w:rsidR="00445383">
              <w:rPr>
                <w:sz w:val="18"/>
                <w:szCs w:val="18"/>
              </w:rPr>
              <w:instrText xml:space="preserve"> ADDIN EN.CITE &lt;EndNote&gt;&lt;Cite&gt;&lt;Author&gt;Qin&lt;/Author&gt;&lt;Year&gt;2021&lt;/Year&gt;&lt;RecNum&gt;79&lt;/RecNum&gt;&lt;DisplayText&gt;(90)&lt;/DisplayText&gt;&lt;record&gt;&lt;rec-number&gt;79&lt;/rec-number&gt;&lt;foreign-keys&gt;&lt;key app="EN" db-id="pvxd05p2yewfz6earpxxasf7rwds20fer50s" timestamp="1661434940" guid="7589d9de-030e-4690-a0ac-4dd9a0bd934a"&gt;79&lt;/key&gt;&lt;/foreign-keys&gt;&lt;ref-type name="Journal Article"&gt;17&lt;/ref-type&gt;&lt;contributors&gt;&lt;authors&gt;&lt;author&gt;Qin, W.&lt;/author&gt;&lt;author&gt;Chen, S.&lt;/author&gt;&lt;author&gt;Zhang, Y.&lt;/author&gt;&lt;author&gt;Dong, F.&lt;/author&gt;&lt;author&gt;Zhang, Z.&lt;/author&gt;&lt;author&gt;Hu, B.&lt;/author&gt;&lt;author&gt;Zhu, Z.&lt;/author&gt;&lt;author&gt;Li, F.&lt;/author&gt;&lt;author&gt;Wang, X.&lt;/author&gt;&lt;author&gt;Wang, Y.&lt;/author&gt;&lt;author&gt;Zhen, K.&lt;/author&gt;&lt;author&gt;Wang, J.&lt;/author&gt;&lt;author&gt;Wan, Y.&lt;/author&gt;&lt;author&gt;Li, H.&lt;/author&gt;&lt;author&gt;Elalamy, I.&lt;/author&gt;&lt;author&gt;Li, C.&lt;/author&gt;&lt;author&gt;Zhai, Z.&lt;/author&gt;&lt;author&gt;Wang, C.&lt;/author&gt;&lt;/authors&gt;&lt;/contributors&gt;&lt;titles&gt;&lt;title&gt;Diffusion capacity abnormalities for carbon monoxide in patients with COVID-19 at 3-month follow-up&lt;/title&gt;&lt;secondary-title&gt;European Respiratory Journal&lt;/secondary-title&gt;&lt;/titles&gt;&lt;periodical&gt;&lt;full-title&gt;European Respiratory Journal&lt;/full-title&gt;&lt;/periodical&gt;&lt;pages&gt;07&lt;/pages&gt;&lt;volume&gt;58&lt;/volume&gt;&lt;number&gt;1&lt;/number&gt;&lt;dates&gt;&lt;year&gt;2021&lt;/year&gt;&lt;/dates&gt;&lt;accession-num&gt;33574077&lt;/accession-num&gt;&lt;urls&gt;&lt;related-urls&gt;&lt;url&gt;https://ovidsp.ovid.com/ovidweb.cgi?T=JS&amp;amp;CSC=Y&amp;amp;NEWS=N&amp;amp;PAGE=fulltext&amp;amp;D=medl&amp;amp;AN=33574077&lt;/url&gt;&lt;/related-urls&gt;&lt;/urls&gt;&lt;electronic-resource-num&gt;https://dx.doi.org/10.1183/13993003.03677-2020&lt;/electronic-resource-num&gt;&lt;/record&gt;&lt;/Cite&gt;&lt;/EndNote&gt;</w:instrText>
            </w:r>
            <w:r>
              <w:rPr>
                <w:sz w:val="18"/>
                <w:szCs w:val="18"/>
              </w:rPr>
              <w:fldChar w:fldCharType="separate"/>
            </w:r>
            <w:r w:rsidR="00445383">
              <w:rPr>
                <w:noProof/>
                <w:sz w:val="18"/>
                <w:szCs w:val="18"/>
              </w:rPr>
              <w:t>(90)</w:t>
            </w:r>
            <w:r>
              <w:rPr>
                <w:sz w:val="18"/>
                <w:szCs w:val="18"/>
              </w:rPr>
              <w:fldChar w:fldCharType="end"/>
            </w:r>
          </w:p>
        </w:tc>
        <w:tc>
          <w:tcPr>
            <w:tcW w:w="992" w:type="dxa"/>
            <w:shd w:val="clear" w:color="auto" w:fill="auto"/>
          </w:tcPr>
          <w:p w14:paraId="7E267E94"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25D2FC5D"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Prospective cohort </w:t>
            </w:r>
          </w:p>
        </w:tc>
        <w:tc>
          <w:tcPr>
            <w:tcW w:w="1275" w:type="dxa"/>
            <w:shd w:val="clear" w:color="auto" w:fill="auto"/>
          </w:tcPr>
          <w:p w14:paraId="2A28345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647</w:t>
            </w:r>
          </w:p>
        </w:tc>
        <w:tc>
          <w:tcPr>
            <w:tcW w:w="1134" w:type="dxa"/>
            <w:shd w:val="clear" w:color="auto" w:fill="auto"/>
          </w:tcPr>
          <w:p w14:paraId="636D6637"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6F7400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0660CDB3"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8/15</w:t>
            </w:r>
          </w:p>
        </w:tc>
        <w:tc>
          <w:tcPr>
            <w:tcW w:w="827" w:type="dxa"/>
            <w:shd w:val="clear" w:color="auto" w:fill="auto"/>
          </w:tcPr>
          <w:p w14:paraId="4AC00E7D"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6</w:t>
            </w:r>
            <w:r>
              <w:rPr>
                <w:rFonts w:ascii="Calibri" w:hAnsi="Calibri" w:cs="Calibri"/>
                <w:color w:val="000000"/>
                <w:sz w:val="18"/>
                <w:szCs w:val="18"/>
              </w:rPr>
              <w:t>.0</w:t>
            </w:r>
          </w:p>
        </w:tc>
        <w:tc>
          <w:tcPr>
            <w:tcW w:w="1280" w:type="dxa"/>
            <w:shd w:val="clear" w:color="auto" w:fill="auto"/>
          </w:tcPr>
          <w:p w14:paraId="44F8AFAC"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p>
        </w:tc>
        <w:tc>
          <w:tcPr>
            <w:tcW w:w="1084" w:type="dxa"/>
            <w:shd w:val="clear" w:color="auto" w:fill="auto"/>
          </w:tcPr>
          <w:p w14:paraId="1378204B"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38% severe</w:t>
            </w:r>
          </w:p>
        </w:tc>
        <w:tc>
          <w:tcPr>
            <w:tcW w:w="1432" w:type="dxa"/>
            <w:shd w:val="clear" w:color="auto" w:fill="auto"/>
          </w:tcPr>
          <w:p w14:paraId="027BA9AD"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m post-hospital discharge</w:t>
            </w:r>
          </w:p>
        </w:tc>
        <w:tc>
          <w:tcPr>
            <w:tcW w:w="1860" w:type="dxa"/>
            <w:shd w:val="clear" w:color="auto" w:fill="auto"/>
          </w:tcPr>
          <w:p w14:paraId="5D290FD0"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13</w:t>
            </w:r>
            <w:r>
              <w:rPr>
                <w:rFonts w:cstheme="minorHAnsi"/>
                <w:color w:val="000000"/>
                <w:sz w:val="18"/>
                <w:szCs w:val="18"/>
              </w:rPr>
              <w:t>.4</w:t>
            </w:r>
            <w:r w:rsidRPr="62A151E1">
              <w:rPr>
                <w:color w:val="000000" w:themeColor="text1"/>
                <w:sz w:val="18"/>
                <w:szCs w:val="18"/>
              </w:rPr>
              <w:t>%</w:t>
            </w:r>
          </w:p>
        </w:tc>
      </w:tr>
      <w:tr w:rsidR="00D47F80" w:rsidRPr="00882E7A" w14:paraId="727F89F5"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A6701B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CBA82E8" w14:textId="4015BF19"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Qu, G et al</w:t>
            </w:r>
            <w:r>
              <w:rPr>
                <w:sz w:val="18"/>
                <w:szCs w:val="18"/>
              </w:rPr>
              <w:fldChar w:fldCharType="begin"/>
            </w:r>
            <w:r w:rsidR="00445383">
              <w:rPr>
                <w:sz w:val="18"/>
                <w:szCs w:val="18"/>
              </w:rPr>
              <w:instrText xml:space="preserve"> ADDIN EN.CITE &lt;EndNote&gt;&lt;Cite&gt;&lt;Author&gt;Qu&lt;/Author&gt;&lt;Year&gt;2021&lt;/Year&gt;&lt;RecNum&gt;80&lt;/RecNum&gt;&lt;DisplayText&gt;(91)&lt;/DisplayText&gt;&lt;record&gt;&lt;rec-number&gt;80&lt;/rec-number&gt;&lt;foreign-keys&gt;&lt;key app="EN" db-id="pvxd05p2yewfz6earpxxasf7rwds20fer50s" timestamp="1661434940" guid="957ef4b0-8945-439c-8505-1650c6744893"&gt;80&lt;/key&gt;&lt;/foreign-keys&gt;&lt;ref-type name="Journal Article"&gt;17&lt;/ref-type&gt;&lt;contributors&gt;&lt;authors&gt;&lt;author&gt;Qu, G.&lt;/author&gt;&lt;author&gt;Zhen, Q.&lt;/author&gt;&lt;author&gt;Wang, W.&lt;/author&gt;&lt;author&gt;Fan, S.&lt;/author&gt;&lt;author&gt;Wu, Q.&lt;/author&gt;&lt;author&gt;Zhang, C.&lt;/author&gt;&lt;author&gt;Li, B.&lt;/author&gt;&lt;author&gt;Liu, G.&lt;/author&gt;&lt;author&gt;Yu, Y.&lt;/author&gt;&lt;author&gt;Li, Y.&lt;/author&gt;&lt;author&gt;Yong, L.&lt;/author&gt;&lt;author&gt;Lu, B.&lt;/author&gt;&lt;author&gt;Ding, Z.&lt;/author&gt;&lt;author&gt;Ge, H.&lt;/author&gt;&lt;author&gt;Mao, Y.&lt;/author&gt;&lt;author&gt;Chen, W.&lt;/author&gt;&lt;author&gt;Xu, Q.&lt;/author&gt;&lt;author&gt;Zhang, R.&lt;/author&gt;&lt;author&gt;Cao, L.&lt;/author&gt;&lt;author&gt;Chen, S.&lt;/author&gt;&lt;author&gt;Li, H.&lt;/author&gt;&lt;author&gt;Zhang, H.&lt;/author&gt;&lt;author&gt;Hu, X.&lt;/author&gt;&lt;author&gt;Zhang, J.&lt;/author&gt;&lt;author&gt;Wang, Y.&lt;/author&gt;&lt;author&gt;Zhang, H.&lt;/author&gt;&lt;author&gt;Liang, C.&lt;/author&gt;&lt;author&gt;Sun, L.&lt;/author&gt;&lt;author&gt;Sun, Y.&lt;/author&gt;&lt;/authors&gt;&lt;/contributors&gt;&lt;titles&gt;&lt;title&gt;Health-related quality of life of COVID-19 patients after discharge: A multicenter follow-up study&lt;/title&gt;&lt;secondary-title&gt;Journal of Clinical Nursing&lt;/secondary-title&gt;&lt;/titles&gt;&lt;periodical&gt;&lt;full-title&gt;Journal of Clinical Nursing&lt;/full-title&gt;&lt;/periodical&gt;&lt;pages&gt;1742-1750&lt;/pages&gt;&lt;volume&gt;30&lt;/volume&gt;&lt;number&gt;11-12&lt;/number&gt;&lt;dates&gt;&lt;year&gt;2021&lt;/year&gt;&lt;/dates&gt;&lt;accession-num&gt;33656210&lt;/accession-num&gt;&lt;urls&gt;&lt;related-urls&gt;&lt;url&gt;https://ovidsp.ovid.com/ovidweb.cgi?T=JS&amp;amp;CSC=Y&amp;amp;NEWS=N&amp;amp;PAGE=fulltext&amp;amp;D=medl&amp;amp;AN=33656210&lt;/url&gt;&lt;/related-urls&gt;&lt;/urls&gt;&lt;electronic-resource-num&gt;https://dx.doi.org/10.1111/jocn.15733&lt;/electronic-resource-num&gt;&lt;/record&gt;&lt;/Cite&gt;&lt;/EndNote&gt;</w:instrText>
            </w:r>
            <w:r>
              <w:rPr>
                <w:sz w:val="18"/>
                <w:szCs w:val="18"/>
              </w:rPr>
              <w:fldChar w:fldCharType="separate"/>
            </w:r>
            <w:r w:rsidR="00445383">
              <w:rPr>
                <w:noProof/>
                <w:sz w:val="18"/>
                <w:szCs w:val="18"/>
              </w:rPr>
              <w:t>(91)</w:t>
            </w:r>
            <w:r>
              <w:rPr>
                <w:sz w:val="18"/>
                <w:szCs w:val="18"/>
              </w:rPr>
              <w:fldChar w:fldCharType="end"/>
            </w:r>
          </w:p>
        </w:tc>
        <w:tc>
          <w:tcPr>
            <w:tcW w:w="992" w:type="dxa"/>
            <w:shd w:val="clear" w:color="auto" w:fill="auto"/>
          </w:tcPr>
          <w:p w14:paraId="2A3CD08E"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7A199BFE"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 xml:space="preserve">Multicentre follow-up </w:t>
            </w:r>
          </w:p>
        </w:tc>
        <w:tc>
          <w:tcPr>
            <w:tcW w:w="1275" w:type="dxa"/>
            <w:shd w:val="clear" w:color="auto" w:fill="auto"/>
          </w:tcPr>
          <w:p w14:paraId="4382594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540</w:t>
            </w:r>
          </w:p>
        </w:tc>
        <w:tc>
          <w:tcPr>
            <w:tcW w:w="1134" w:type="dxa"/>
            <w:shd w:val="clear" w:color="auto" w:fill="auto"/>
          </w:tcPr>
          <w:p w14:paraId="7AA707B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4E040B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 patients</w:t>
            </w:r>
          </w:p>
        </w:tc>
        <w:tc>
          <w:tcPr>
            <w:tcW w:w="1134" w:type="dxa"/>
            <w:shd w:val="clear" w:color="auto" w:fill="auto"/>
          </w:tcPr>
          <w:p w14:paraId="5A20684D"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5 (37-57)</w:t>
            </w:r>
          </w:p>
        </w:tc>
        <w:tc>
          <w:tcPr>
            <w:tcW w:w="827" w:type="dxa"/>
            <w:shd w:val="clear" w:color="auto" w:fill="auto"/>
          </w:tcPr>
          <w:p w14:paraId="284E437E"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0</w:t>
            </w:r>
            <w:r>
              <w:rPr>
                <w:rFonts w:ascii="Calibri" w:hAnsi="Calibri" w:cs="Calibri"/>
                <w:color w:val="000000"/>
                <w:sz w:val="18"/>
                <w:szCs w:val="18"/>
              </w:rPr>
              <w:t>.0</w:t>
            </w:r>
          </w:p>
        </w:tc>
        <w:tc>
          <w:tcPr>
            <w:tcW w:w="1280" w:type="dxa"/>
            <w:shd w:val="clear" w:color="auto" w:fill="auto"/>
          </w:tcPr>
          <w:p w14:paraId="5D7FF35E"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10A838A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9.4% severe</w:t>
            </w:r>
          </w:p>
        </w:tc>
        <w:tc>
          <w:tcPr>
            <w:tcW w:w="1432" w:type="dxa"/>
            <w:shd w:val="clear" w:color="auto" w:fill="auto"/>
          </w:tcPr>
          <w:p w14:paraId="209196BD"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m post-hospital discharge</w:t>
            </w:r>
          </w:p>
        </w:tc>
        <w:tc>
          <w:tcPr>
            <w:tcW w:w="1860" w:type="dxa"/>
            <w:shd w:val="clear" w:color="auto" w:fill="auto"/>
          </w:tcPr>
          <w:p w14:paraId="0C509C1E"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2.6</w:t>
            </w:r>
            <w:r w:rsidRPr="62A151E1">
              <w:rPr>
                <w:color w:val="000000" w:themeColor="text1"/>
                <w:sz w:val="18"/>
                <w:szCs w:val="18"/>
              </w:rPr>
              <w:t>%</w:t>
            </w:r>
          </w:p>
        </w:tc>
      </w:tr>
      <w:tr w:rsidR="00D47F80" w:rsidRPr="00882E7A" w14:paraId="00931932"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FBB805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738692C" w14:textId="10991806"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adtke, T et al</w:t>
            </w:r>
            <w:r>
              <w:rPr>
                <w:sz w:val="18"/>
                <w:szCs w:val="18"/>
              </w:rPr>
              <w:fldChar w:fldCharType="begin"/>
            </w:r>
            <w:r w:rsidR="00445383">
              <w:rPr>
                <w:sz w:val="18"/>
                <w:szCs w:val="18"/>
              </w:rPr>
              <w:instrText xml:space="preserve"> ADDIN EN.CITE &lt;EndNote&gt;&lt;Cite&gt;&lt;Author&gt;Radtke&lt;/Author&gt;&lt;Year&gt;2021&lt;/Year&gt;&lt;RecNum&gt;81&lt;/RecNum&gt;&lt;DisplayText&gt;(92)&lt;/DisplayText&gt;&lt;record&gt;&lt;rec-number&gt;81&lt;/rec-number&gt;&lt;foreign-keys&gt;&lt;key app="EN" db-id="pvxd05p2yewfz6earpxxasf7rwds20fer50s" timestamp="1661434940" guid="fa024061-7e47-4fdc-97e7-a8b030146278"&gt;81&lt;/key&gt;&lt;/foreign-keys&gt;&lt;ref-type name="Journal Article"&gt;17&lt;/ref-type&gt;&lt;contributors&gt;&lt;authors&gt;&lt;author&gt;Radtke, T. &lt;/author&gt;&lt;author&gt;Ulyte, A. &lt;/author&gt;&lt;author&gt;Puhan, M. A. &lt;/author&gt;&lt;author&gt;Kriemler, S.&lt;/author&gt;&lt;/authors&gt;&lt;/contributors&gt;&lt;titles&gt;&lt;title&gt;Long-term Symptoms After SARS-CoV-2 Infection in Children and Adolescents&lt;/title&gt;&lt;secondary-title&gt;JAMA&lt;/secondary-title&gt;&lt;/titles&gt;&lt;periodical&gt;&lt;full-title&gt;JAMA&lt;/full-title&gt;&lt;/periodical&gt;&lt;dates&gt;&lt;year&gt;2021&lt;/year&gt;&lt;/dates&gt;&lt;accession-num&gt;18233156&lt;/accession-num&gt;&lt;urls&gt;&lt;related-urls&gt;&lt;url&gt;https://pubmed.ncbi.nlm.nih.gov/34264266&lt;/url&gt;&lt;/related-urls&gt;&lt;/urls&gt;&lt;electronic-resource-num&gt;10.1001/jama.2021.11880&lt;/electronic-resource-num&gt;&lt;/record&gt;&lt;/Cite&gt;&lt;/EndNote&gt;</w:instrText>
            </w:r>
            <w:r>
              <w:rPr>
                <w:sz w:val="18"/>
                <w:szCs w:val="18"/>
              </w:rPr>
              <w:fldChar w:fldCharType="separate"/>
            </w:r>
            <w:r w:rsidR="00445383">
              <w:rPr>
                <w:noProof/>
                <w:sz w:val="18"/>
                <w:szCs w:val="18"/>
              </w:rPr>
              <w:t>(92)</w:t>
            </w:r>
            <w:r>
              <w:rPr>
                <w:sz w:val="18"/>
                <w:szCs w:val="18"/>
              </w:rPr>
              <w:fldChar w:fldCharType="end"/>
            </w:r>
          </w:p>
        </w:tc>
        <w:tc>
          <w:tcPr>
            <w:tcW w:w="992" w:type="dxa"/>
            <w:shd w:val="clear" w:color="auto" w:fill="auto"/>
          </w:tcPr>
          <w:p w14:paraId="3A277A5A"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itzerland</w:t>
            </w:r>
          </w:p>
        </w:tc>
        <w:tc>
          <w:tcPr>
            <w:tcW w:w="1560" w:type="dxa"/>
            <w:shd w:val="clear" w:color="auto" w:fill="auto"/>
          </w:tcPr>
          <w:p w14:paraId="178D9F79"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Longitudinal cohort </w:t>
            </w:r>
          </w:p>
        </w:tc>
        <w:tc>
          <w:tcPr>
            <w:tcW w:w="1275" w:type="dxa"/>
            <w:shd w:val="clear" w:color="auto" w:fill="auto"/>
          </w:tcPr>
          <w:p w14:paraId="2F2B9117"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09</w:t>
            </w:r>
          </w:p>
        </w:tc>
        <w:tc>
          <w:tcPr>
            <w:tcW w:w="1134" w:type="dxa"/>
            <w:shd w:val="clear" w:color="auto" w:fill="auto"/>
          </w:tcPr>
          <w:p w14:paraId="3569F8A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46 seronegative</w:t>
            </w:r>
          </w:p>
        </w:tc>
        <w:tc>
          <w:tcPr>
            <w:tcW w:w="1276" w:type="dxa"/>
            <w:shd w:val="clear" w:color="auto" w:fill="auto"/>
          </w:tcPr>
          <w:p w14:paraId="3D75A5BE"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r>
              <w:rPr>
                <w:rFonts w:ascii="Calibri" w:hAnsi="Calibri" w:cs="Calibri"/>
                <w:color w:val="000000"/>
                <w:sz w:val="18"/>
                <w:szCs w:val="18"/>
              </w:rPr>
              <w:t>, children and adolescents</w:t>
            </w:r>
          </w:p>
        </w:tc>
        <w:tc>
          <w:tcPr>
            <w:tcW w:w="1134" w:type="dxa"/>
            <w:shd w:val="clear" w:color="auto" w:fill="auto"/>
          </w:tcPr>
          <w:p w14:paraId="656439E5"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6</w:t>
            </w:r>
          </w:p>
        </w:tc>
        <w:tc>
          <w:tcPr>
            <w:tcW w:w="827" w:type="dxa"/>
            <w:shd w:val="clear" w:color="auto" w:fill="auto"/>
          </w:tcPr>
          <w:p w14:paraId="510DF828"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3</w:t>
            </w:r>
            <w:r>
              <w:rPr>
                <w:rFonts w:ascii="Calibri" w:hAnsi="Calibri" w:cs="Calibri"/>
                <w:color w:val="000000"/>
                <w:sz w:val="18"/>
                <w:szCs w:val="18"/>
              </w:rPr>
              <w:t>.0</w:t>
            </w:r>
          </w:p>
        </w:tc>
        <w:tc>
          <w:tcPr>
            <w:tcW w:w="1280" w:type="dxa"/>
            <w:shd w:val="clear" w:color="auto" w:fill="auto"/>
          </w:tcPr>
          <w:p w14:paraId="1FF5FAF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Antibody positive</w:t>
            </w:r>
          </w:p>
        </w:tc>
        <w:tc>
          <w:tcPr>
            <w:tcW w:w="1084" w:type="dxa"/>
            <w:shd w:val="clear" w:color="auto" w:fill="auto"/>
          </w:tcPr>
          <w:p w14:paraId="3AA88BF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No hospitalisation</w:t>
            </w:r>
          </w:p>
        </w:tc>
        <w:tc>
          <w:tcPr>
            <w:tcW w:w="1432" w:type="dxa"/>
            <w:shd w:val="clear" w:color="auto" w:fill="auto"/>
          </w:tcPr>
          <w:p w14:paraId="6F0DBD0B"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84</w:t>
            </w:r>
            <w:r w:rsidRPr="00884C8C">
              <w:rPr>
                <w:rFonts w:cstheme="minorHAnsi"/>
                <w:color w:val="000000"/>
                <w:sz w:val="18"/>
                <w:szCs w:val="18"/>
                <w:vertAlign w:val="superscript"/>
              </w:rPr>
              <w:t>a</w:t>
            </w:r>
          </w:p>
        </w:tc>
        <w:tc>
          <w:tcPr>
            <w:tcW w:w="1860" w:type="dxa"/>
            <w:shd w:val="clear" w:color="auto" w:fill="auto"/>
          </w:tcPr>
          <w:p w14:paraId="7D1A520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3.7</w:t>
            </w:r>
            <w:r w:rsidRPr="62A151E1">
              <w:rPr>
                <w:color w:val="000000" w:themeColor="text1"/>
                <w:sz w:val="18"/>
                <w:szCs w:val="18"/>
              </w:rPr>
              <w:t>%</w:t>
            </w:r>
          </w:p>
        </w:tc>
      </w:tr>
      <w:tr w:rsidR="00D47F80" w:rsidRPr="00882E7A" w14:paraId="129E9C73"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078FAB4" w14:textId="77777777" w:rsidR="004D3690" w:rsidRPr="00C86B30" w:rsidRDefault="004D3690" w:rsidP="004D3690">
            <w:pPr>
              <w:pStyle w:val="ListParagraph"/>
              <w:numPr>
                <w:ilvl w:val="0"/>
                <w:numId w:val="7"/>
              </w:numPr>
              <w:ind w:left="392" w:right="597"/>
              <w:rPr>
                <w:sz w:val="18"/>
                <w:szCs w:val="18"/>
              </w:rPr>
            </w:pPr>
          </w:p>
        </w:tc>
        <w:tc>
          <w:tcPr>
            <w:tcW w:w="1559" w:type="dxa"/>
            <w:shd w:val="clear" w:color="auto" w:fill="auto"/>
          </w:tcPr>
          <w:p w14:paraId="6C36D123" w14:textId="7F2ABF18"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sz w:val="18"/>
                <w:szCs w:val="18"/>
              </w:rPr>
              <w:t>Rass, V et al</w:t>
            </w:r>
            <w:r>
              <w:rPr>
                <w:sz w:val="18"/>
                <w:szCs w:val="18"/>
              </w:rPr>
              <w:fldChar w:fldCharType="begin"/>
            </w:r>
            <w:r w:rsidR="00445383">
              <w:rPr>
                <w:sz w:val="18"/>
                <w:szCs w:val="18"/>
              </w:rPr>
              <w:instrText xml:space="preserve"> ADDIN EN.CITE &lt;EndNote&gt;&lt;Cite&gt;&lt;Author&gt;Rass&lt;/Author&gt;&lt;Year&gt;2021&lt;/Year&gt;&lt;RecNum&gt;82&lt;/RecNum&gt;&lt;DisplayText&gt;(93)&lt;/DisplayText&gt;&lt;record&gt;&lt;rec-number&gt;82&lt;/rec-number&gt;&lt;foreign-keys&gt;&lt;key app="EN" db-id="pvxd05p2yewfz6earpxxasf7rwds20fer50s" timestamp="1661434940" guid="8a9b7208-216b-4418-b59c-983de9403f39"&gt;82&lt;/key&gt;&lt;/foreign-keys&gt;&lt;ref-type name="Journal Article"&gt;17&lt;/ref-type&gt;&lt;contributors&gt;&lt;authors&gt;&lt;author&gt;Rass, Verena&lt;/author&gt;&lt;author&gt;Beer, Ronny&lt;/author&gt;&lt;author&gt;Schiefecker, Alois Josef&lt;/author&gt;&lt;author&gt;Kofler, Mario&lt;/author&gt;&lt;author&gt;Lindner, Anna&lt;/author&gt;&lt;author&gt;Mahlknecht, Philipp&lt;/author&gt;&lt;author&gt;Heim, Beatrice&lt;/author&gt;&lt;author&gt;Limmert, Victoria&lt;/author&gt;&lt;author&gt;Sahanic, Sabina&lt;/author&gt;&lt;author&gt;Pizzini, Alex&lt;/author&gt;&lt;author&gt;Sonnweber, Thomas&lt;/author&gt;&lt;author&gt;Tancevski, Ivan&lt;/author&gt;&lt;author&gt;Scherfler, Christoph&lt;/author&gt;&lt;author&gt;Zamarian, Laura&lt;/author&gt;&lt;author&gt;Bellmann-Weiler, Rosa&lt;/author&gt;&lt;author&gt;Weiss, Gunter&lt;/author&gt;&lt;author&gt;Djamshidian, Atbin&lt;/author&gt;&lt;author&gt;Kiechl, Stefan&lt;/author&gt;&lt;author&gt;Seppi, Klaus&lt;/author&gt;&lt;author&gt;Loeffler-Ragg, Judith&lt;/author&gt;&lt;author&gt;Pfausler, Bettina&lt;/author&gt;&lt;author&gt;Helbok, Raimund&lt;/author&gt;&lt;/authors&gt;&lt;/contributors&gt;&lt;titles&gt;&lt;title&gt;Neurological outcome and quality of life 3 months after COVID-19: A prospective observational cohort study&lt;/title&gt;&lt;secondary-title&gt;European journal of neurology&lt;/secondary-title&gt;&lt;/titles&gt;&lt;periodical&gt;&lt;full-title&gt;European journal of neurology&lt;/full-title&gt;&lt;/periodical&gt;&lt;pages&gt;3348-3359&lt;/pages&gt;&lt;volume&gt;28&lt;/volume&gt;&lt;number&gt;10&lt;/number&gt;&lt;dates&gt;&lt;year&gt;2021&lt;/year&gt;&lt;/dates&gt;&lt;pub-location&gt;England&lt;/pub-location&gt;&lt;urls&gt;&lt;related-urls&gt;&lt;url&gt;http://ovidsp.ovid.com/ovidweb.cgi?T=JS&amp;amp;PAGE=reference&amp;amp;D=medl&amp;amp;NEWS=N&amp;amp;AN=33682276&lt;/url&gt;&lt;/related-urls&gt;&lt;/urls&gt;&lt;electronic-resource-num&gt;https://dx.doi.org/10.1111/ene.14803&lt;/electronic-resource-num&gt;&lt;/record&gt;&lt;/Cite&gt;&lt;/EndNote&gt;</w:instrText>
            </w:r>
            <w:r>
              <w:rPr>
                <w:sz w:val="18"/>
                <w:szCs w:val="18"/>
              </w:rPr>
              <w:fldChar w:fldCharType="separate"/>
            </w:r>
            <w:r w:rsidR="00445383">
              <w:rPr>
                <w:noProof/>
                <w:sz w:val="18"/>
                <w:szCs w:val="18"/>
              </w:rPr>
              <w:t>(93)</w:t>
            </w:r>
            <w:r>
              <w:rPr>
                <w:sz w:val="18"/>
                <w:szCs w:val="18"/>
              </w:rPr>
              <w:fldChar w:fldCharType="end"/>
            </w:r>
          </w:p>
        </w:tc>
        <w:tc>
          <w:tcPr>
            <w:tcW w:w="992" w:type="dxa"/>
            <w:shd w:val="clear" w:color="auto" w:fill="auto"/>
          </w:tcPr>
          <w:p w14:paraId="0E020E66"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sz w:val="18"/>
                <w:szCs w:val="18"/>
              </w:rPr>
              <w:t>Austria</w:t>
            </w:r>
          </w:p>
        </w:tc>
        <w:tc>
          <w:tcPr>
            <w:tcW w:w="1560" w:type="dxa"/>
            <w:shd w:val="clear" w:color="auto" w:fill="auto"/>
          </w:tcPr>
          <w:p w14:paraId="7FEF1B12"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rFonts w:ascii="Calibri" w:hAnsi="Calibri" w:cs="Calibri"/>
                <w:sz w:val="18"/>
                <w:szCs w:val="18"/>
              </w:rPr>
              <w:t>Prospective observational cohort</w:t>
            </w:r>
          </w:p>
        </w:tc>
        <w:tc>
          <w:tcPr>
            <w:tcW w:w="1275" w:type="dxa"/>
            <w:shd w:val="clear" w:color="auto" w:fill="auto"/>
          </w:tcPr>
          <w:p w14:paraId="12EE6E57"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rFonts w:ascii="Calibri" w:hAnsi="Calibri" w:cs="Calibri"/>
                <w:color w:val="000000"/>
                <w:sz w:val="18"/>
                <w:szCs w:val="18"/>
              </w:rPr>
              <w:t>135</w:t>
            </w:r>
          </w:p>
        </w:tc>
        <w:tc>
          <w:tcPr>
            <w:tcW w:w="1134" w:type="dxa"/>
            <w:shd w:val="clear" w:color="auto" w:fill="auto"/>
          </w:tcPr>
          <w:p w14:paraId="600BA930"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C86B30">
              <w:rPr>
                <w:rFonts w:ascii="Calibri" w:hAnsi="Calibri" w:cs="Calibri"/>
                <w:color w:val="000000"/>
                <w:sz w:val="18"/>
                <w:szCs w:val="18"/>
              </w:rPr>
              <w:t>-</w:t>
            </w:r>
          </w:p>
        </w:tc>
        <w:tc>
          <w:tcPr>
            <w:tcW w:w="1276" w:type="dxa"/>
            <w:shd w:val="clear" w:color="auto" w:fill="auto"/>
          </w:tcPr>
          <w:p w14:paraId="3A668F5F"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rFonts w:ascii="Calibri" w:hAnsi="Calibri" w:cs="Calibri"/>
                <w:color w:val="000000"/>
                <w:sz w:val="18"/>
                <w:szCs w:val="18"/>
              </w:rPr>
              <w:t>Hospitalised and outpatients</w:t>
            </w:r>
          </w:p>
        </w:tc>
        <w:tc>
          <w:tcPr>
            <w:tcW w:w="1134" w:type="dxa"/>
            <w:shd w:val="clear" w:color="auto" w:fill="auto"/>
          </w:tcPr>
          <w:p w14:paraId="0B970FCC"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sz w:val="18"/>
                <w:szCs w:val="18"/>
              </w:rPr>
              <w:t>56 (48-68)</w:t>
            </w:r>
          </w:p>
        </w:tc>
        <w:tc>
          <w:tcPr>
            <w:tcW w:w="827" w:type="dxa"/>
            <w:shd w:val="clear" w:color="auto" w:fill="auto"/>
          </w:tcPr>
          <w:p w14:paraId="3D45C83F"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rFonts w:ascii="Calibri" w:hAnsi="Calibri" w:cs="Calibri"/>
                <w:color w:val="000000"/>
                <w:sz w:val="18"/>
                <w:szCs w:val="18"/>
              </w:rPr>
              <w:t>39</w:t>
            </w:r>
            <w:r>
              <w:rPr>
                <w:rFonts w:ascii="Calibri" w:hAnsi="Calibri" w:cs="Calibri"/>
                <w:color w:val="000000"/>
                <w:sz w:val="18"/>
                <w:szCs w:val="18"/>
              </w:rPr>
              <w:t>.0</w:t>
            </w:r>
          </w:p>
        </w:tc>
        <w:tc>
          <w:tcPr>
            <w:tcW w:w="1280" w:type="dxa"/>
            <w:shd w:val="clear" w:color="auto" w:fill="auto"/>
          </w:tcPr>
          <w:p w14:paraId="391FE923"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C86B30">
              <w:rPr>
                <w:rFonts w:ascii="Calibri" w:hAnsi="Calibri" w:cs="Calibri"/>
                <w:color w:val="000000"/>
                <w:sz w:val="18"/>
                <w:szCs w:val="18"/>
              </w:rPr>
              <w:t>PCR confirmed</w:t>
            </w:r>
          </w:p>
        </w:tc>
        <w:tc>
          <w:tcPr>
            <w:tcW w:w="1084" w:type="dxa"/>
            <w:shd w:val="clear" w:color="auto" w:fill="auto"/>
          </w:tcPr>
          <w:p w14:paraId="183FABCC"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86B30">
              <w:rPr>
                <w:rFonts w:cstheme="minorHAnsi"/>
                <w:color w:val="000000"/>
                <w:sz w:val="18"/>
                <w:szCs w:val="18"/>
              </w:rPr>
              <w:t>23% severe (ICU), 53% moderate (hospitalised)</w:t>
            </w:r>
          </w:p>
        </w:tc>
        <w:tc>
          <w:tcPr>
            <w:tcW w:w="1432" w:type="dxa"/>
            <w:shd w:val="clear" w:color="auto" w:fill="auto"/>
          </w:tcPr>
          <w:p w14:paraId="5DAE80E8"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86B30">
              <w:rPr>
                <w:rFonts w:cstheme="minorHAnsi"/>
                <w:color w:val="000000"/>
                <w:sz w:val="18"/>
                <w:szCs w:val="18"/>
              </w:rPr>
              <w:t>90</w:t>
            </w:r>
            <w:r w:rsidRPr="00C86B30">
              <w:rPr>
                <w:rFonts w:cstheme="minorHAnsi"/>
                <w:color w:val="000000"/>
                <w:sz w:val="18"/>
                <w:szCs w:val="18"/>
                <w:vertAlign w:val="superscript"/>
              </w:rPr>
              <w:t>a</w:t>
            </w:r>
          </w:p>
        </w:tc>
        <w:tc>
          <w:tcPr>
            <w:tcW w:w="1860" w:type="dxa"/>
            <w:shd w:val="clear" w:color="auto" w:fill="auto"/>
          </w:tcPr>
          <w:p w14:paraId="0A942F48" w14:textId="77777777" w:rsidR="004D3690" w:rsidRPr="00C86B30"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86B30">
              <w:rPr>
                <w:rFonts w:cstheme="minorHAnsi"/>
                <w:color w:val="000000"/>
                <w:sz w:val="18"/>
                <w:szCs w:val="18"/>
              </w:rPr>
              <w:t>6</w:t>
            </w:r>
            <w:r>
              <w:rPr>
                <w:rFonts w:cstheme="minorHAnsi"/>
                <w:color w:val="000000"/>
                <w:sz w:val="18"/>
                <w:szCs w:val="18"/>
              </w:rPr>
              <w:t>0.7</w:t>
            </w:r>
            <w:r w:rsidRPr="62A151E1">
              <w:rPr>
                <w:color w:val="000000" w:themeColor="text1"/>
                <w:sz w:val="18"/>
                <w:szCs w:val="18"/>
              </w:rPr>
              <w:t>%</w:t>
            </w:r>
          </w:p>
        </w:tc>
      </w:tr>
      <w:tr w:rsidR="00D47F80" w:rsidRPr="00882E7A" w14:paraId="217D8A0D"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77ACF2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D6AC8C9" w14:textId="2361BFB4"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iestra-Ayora, J et al</w:t>
            </w:r>
            <w:r>
              <w:rPr>
                <w:sz w:val="18"/>
                <w:szCs w:val="18"/>
              </w:rPr>
              <w:fldChar w:fldCharType="begin"/>
            </w:r>
            <w:r w:rsidR="00445383">
              <w:rPr>
                <w:sz w:val="18"/>
                <w:szCs w:val="18"/>
              </w:rPr>
              <w:instrText xml:space="preserve"> ADDIN EN.CITE &lt;EndNote&gt;&lt;Cite&gt;&lt;Author&gt;Riestra-Ayora&lt;/Author&gt;&lt;Year&gt;2021&lt;/Year&gt;&lt;RecNum&gt;83&lt;/RecNum&gt;&lt;DisplayText&gt;(94)&lt;/DisplayText&gt;&lt;record&gt;&lt;rec-number&gt;83&lt;/rec-number&gt;&lt;foreign-keys&gt;&lt;key app="EN" db-id="pvxd05p2yewfz6earpxxasf7rwds20fer50s" timestamp="1661434940" guid="4401167e-c6d6-4fad-8064-4b4d00a295e4"&gt;83&lt;/key&gt;&lt;/foreign-keys&gt;&lt;ref-type name="Journal Article"&gt;17&lt;/ref-type&gt;&lt;contributors&gt;&lt;authors&gt;&lt;author&gt;Riestra-Ayora, Juan&lt;/author&gt;&lt;author&gt;Yanes-Diaz, Joaquin&lt;/author&gt;&lt;author&gt;Esteban-Sanchez, Jonathan&lt;/author&gt;&lt;author&gt;Vaduva, Cristina&lt;/author&gt;&lt;author&gt;Molina-Quiros, Cristina&lt;/author&gt;&lt;author&gt;Larran-Jimenez, Alba&lt;/author&gt;&lt;author&gt;Martin-Sanz, Eduardo&lt;/author&gt;&lt;/authors&gt;&lt;/contributors&gt;&lt;titles&gt;&lt;title&gt;Long-term follow-up of olfactory and gustatory dysfunction in COVID-19: 6 months case-control study of health workers&lt;/title&gt;&lt;secondary-title&gt;European archives of oto-rhino-laryngology : official journal of the European Federation of Oto-Rhino-Laryngological Societies (EUFOS) : affiliated with the German Society for Oto-Rhino-Laryngology - Head and Neck Surgery&lt;/secondary-title&gt;&lt;/titles&gt;&lt;periodical&gt;&lt;full-title&gt;European archives of oto-rhino-laryngology : official journal of the European Federation of Oto-Rhino-Laryngological Societies (EUFOS) : affiliated with the German Society for Oto-Rhino-Laryngology - Head and Neck Surgery&lt;/full-title&gt;&lt;/periodical&gt;&lt;pages&gt;4831-4837&lt;/pages&gt;&lt;volume&gt;278&lt;/volume&gt;&lt;number&gt;12&lt;/number&gt;&lt;dates&gt;&lt;year&gt;2021&lt;/year&gt;&lt;/dates&gt;&lt;pub-location&gt;Germany&lt;/pub-location&gt;&lt;urls&gt;&lt;related-urls&gt;&lt;url&gt;http://ovidsp.ovid.com/ovidweb.cgi?T=JS&amp;amp;PAGE=reference&amp;amp;D=prem&amp;amp;NEWS=N&amp;amp;AN=33774737&lt;/url&gt;&lt;/related-urls&gt;&lt;/urls&gt;&lt;electronic-resource-num&gt;https://dx.doi.org/10.1007/s00405-021-06764-y&lt;/electronic-resource-num&gt;&lt;/record&gt;&lt;/Cite&gt;&lt;/EndNote&gt;</w:instrText>
            </w:r>
            <w:r>
              <w:rPr>
                <w:sz w:val="18"/>
                <w:szCs w:val="18"/>
              </w:rPr>
              <w:fldChar w:fldCharType="separate"/>
            </w:r>
            <w:r w:rsidR="00445383">
              <w:rPr>
                <w:noProof/>
                <w:sz w:val="18"/>
                <w:szCs w:val="18"/>
              </w:rPr>
              <w:t>(94)</w:t>
            </w:r>
            <w:r>
              <w:rPr>
                <w:sz w:val="18"/>
                <w:szCs w:val="18"/>
              </w:rPr>
              <w:fldChar w:fldCharType="end"/>
            </w:r>
          </w:p>
        </w:tc>
        <w:tc>
          <w:tcPr>
            <w:tcW w:w="992" w:type="dxa"/>
            <w:shd w:val="clear" w:color="auto" w:fill="auto"/>
          </w:tcPr>
          <w:p w14:paraId="04A5C640"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66B34935"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Prospective case–control </w:t>
            </w:r>
          </w:p>
        </w:tc>
        <w:tc>
          <w:tcPr>
            <w:tcW w:w="1275" w:type="dxa"/>
            <w:shd w:val="clear" w:color="auto" w:fill="auto"/>
          </w:tcPr>
          <w:p w14:paraId="070C6CC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95</w:t>
            </w:r>
          </w:p>
        </w:tc>
        <w:tc>
          <w:tcPr>
            <w:tcW w:w="1134" w:type="dxa"/>
            <w:shd w:val="clear" w:color="auto" w:fill="auto"/>
          </w:tcPr>
          <w:p w14:paraId="02B668DD"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25 healthcare workers with negative PCR</w:t>
            </w:r>
          </w:p>
        </w:tc>
        <w:tc>
          <w:tcPr>
            <w:tcW w:w="1276" w:type="dxa"/>
            <w:shd w:val="clear" w:color="auto" w:fill="auto"/>
          </w:tcPr>
          <w:p w14:paraId="2AE193D8"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 and non-hospitalised</w:t>
            </w:r>
            <w:r>
              <w:rPr>
                <w:rFonts w:ascii="Calibri" w:hAnsi="Calibri" w:cs="Calibri"/>
                <w:color w:val="000000"/>
                <w:sz w:val="18"/>
                <w:szCs w:val="18"/>
              </w:rPr>
              <w:t xml:space="preserve"> healthcare workers</w:t>
            </w:r>
          </w:p>
        </w:tc>
        <w:tc>
          <w:tcPr>
            <w:tcW w:w="1134" w:type="dxa"/>
            <w:shd w:val="clear" w:color="auto" w:fill="auto"/>
          </w:tcPr>
          <w:p w14:paraId="2AF189B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6/n/a</w:t>
            </w:r>
          </w:p>
        </w:tc>
        <w:tc>
          <w:tcPr>
            <w:tcW w:w="827" w:type="dxa"/>
            <w:shd w:val="clear" w:color="auto" w:fill="auto"/>
          </w:tcPr>
          <w:p w14:paraId="0F3DA7A0"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80</w:t>
            </w:r>
            <w:r>
              <w:rPr>
                <w:rFonts w:ascii="Calibri" w:hAnsi="Calibri" w:cs="Calibri"/>
                <w:color w:val="000000"/>
                <w:sz w:val="18"/>
                <w:szCs w:val="18"/>
              </w:rPr>
              <w:t>.0</w:t>
            </w:r>
          </w:p>
        </w:tc>
        <w:tc>
          <w:tcPr>
            <w:tcW w:w="1280" w:type="dxa"/>
            <w:shd w:val="clear" w:color="auto" w:fill="auto"/>
          </w:tcPr>
          <w:p w14:paraId="4B544CB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7C0ED22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4.4% hospitalised</w:t>
            </w:r>
          </w:p>
        </w:tc>
        <w:tc>
          <w:tcPr>
            <w:tcW w:w="1432" w:type="dxa"/>
            <w:shd w:val="clear" w:color="auto" w:fill="auto"/>
          </w:tcPr>
          <w:p w14:paraId="5FA20B2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C0D33">
              <w:rPr>
                <w:rFonts w:cstheme="minorHAnsi"/>
                <w:color w:val="000000"/>
                <w:sz w:val="18"/>
                <w:szCs w:val="18"/>
              </w:rPr>
              <w:t>6m post-positive test</w:t>
            </w:r>
          </w:p>
        </w:tc>
        <w:tc>
          <w:tcPr>
            <w:tcW w:w="1860" w:type="dxa"/>
            <w:shd w:val="clear" w:color="auto" w:fill="auto"/>
          </w:tcPr>
          <w:p w14:paraId="66937684"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6.7</w:t>
            </w:r>
            <w:r w:rsidRPr="62A151E1">
              <w:rPr>
                <w:color w:val="000000" w:themeColor="text1"/>
                <w:sz w:val="18"/>
                <w:szCs w:val="18"/>
              </w:rPr>
              <w:t>%</w:t>
            </w:r>
          </w:p>
        </w:tc>
      </w:tr>
      <w:tr w:rsidR="00D47F80" w:rsidRPr="00882E7A" w14:paraId="6D6A16D2"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338593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3C41721" w14:textId="7F8AA4DA"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ighi, E et al</w:t>
            </w:r>
            <w:r>
              <w:rPr>
                <w:sz w:val="18"/>
                <w:szCs w:val="18"/>
              </w:rPr>
              <w:fldChar w:fldCharType="begin"/>
            </w:r>
            <w:r w:rsidR="00445383">
              <w:rPr>
                <w:sz w:val="18"/>
                <w:szCs w:val="18"/>
              </w:rPr>
              <w:instrText xml:space="preserve"> ADDIN EN.CITE &lt;EndNote&gt;&lt;Cite&gt;&lt;Author&gt;Righi&lt;/Author&gt;&lt;Year&gt;2021&lt;/Year&gt;&lt;RecNum&gt;84&lt;/RecNum&gt;&lt;DisplayText&gt;(95)&lt;/DisplayText&gt;&lt;record&gt;&lt;rec-number&gt;84&lt;/rec-number&gt;&lt;foreign-keys&gt;&lt;key app="EN" db-id="pvxd05p2yewfz6earpxxasf7rwds20fer50s" timestamp="1661434940" guid="11b44b79-eece-4e2c-acd7-566413363f39"&gt;84&lt;/key&gt;&lt;/foreign-keys&gt;&lt;ref-type name="Journal Article"&gt;17&lt;/ref-type&gt;&lt;contributors&gt;&lt;authors&gt;&lt;author&gt;Righi, Elda&lt;/author&gt;&lt;author&gt;Mirandola, Massimo&lt;/author&gt;&lt;author&gt;Mazzaferri, Fulvia&lt;/author&gt;&lt;author&gt;Razzaboni, Elisa&lt;/author&gt;&lt;author&gt;Zaffagnini, Amina&lt;/author&gt;&lt;author&gt;Erbogasto, Anna&lt;/author&gt;&lt;author&gt;Vecchia, Ilaria Dalla&lt;/author&gt;&lt;author&gt;Auerbach, Nina&lt;/author&gt;&lt;author&gt;Ivaldi, Federico&lt;/author&gt;&lt;author&gt;Mongardi, Maria&lt;/author&gt;&lt;author&gt;Minuz, Pietro&lt;/author&gt;&lt;author&gt;Milella, Michele&lt;/author&gt;&lt;author&gt;Mehrabi, Sara&lt;/author&gt;&lt;author&gt;Olivieri, Oliviero&lt;/author&gt;&lt;author&gt;Girelli, Domenico&lt;/author&gt;&lt;author&gt;Polati, Enrico&lt;/author&gt;&lt;author&gt;Micheletto, Claudio&lt;/author&gt;&lt;author&gt;Tacconelli, Evelina&lt;/author&gt;&lt;/authors&gt;&lt;/contributors&gt;&lt;titles&gt;&lt;title&gt;Long-Term Patient-Centred Follow-up in a Prospective Cohort of Patients with COVID-19&lt;/title&gt;&lt;secondary-title&gt;Infectious diseases and therapy&lt;/secondary-title&gt;&lt;/titles&gt;&lt;periodical&gt;&lt;full-title&gt;Infectious diseases and therapy&lt;/full-title&gt;&lt;/periodical&gt;&lt;pages&gt;1579-1590&lt;/pages&gt;&lt;volume&gt;10&lt;/volume&gt;&lt;number&gt;3&lt;/number&gt;&lt;dates&gt;&lt;year&gt;2021&lt;/year&gt;&lt;/dates&gt;&lt;pub-location&gt;New Zealand&lt;/pub-location&gt;&lt;urls&gt;&lt;related-urls&gt;&lt;url&gt;http://ovidsp.ovid.com/ovidweb.cgi?T=JS&amp;amp;PAGE=reference&amp;amp;D=pmnm5&amp;amp;NEWS=N&amp;amp;AN=34152573&lt;/url&gt;&lt;/related-urls&gt;&lt;/urls&gt;&lt;electronic-resource-num&gt;https://dx.doi.org/10.1007/s40121-021-00461-3&lt;/electronic-resource-num&gt;&lt;/record&gt;&lt;/Cite&gt;&lt;/EndNote&gt;</w:instrText>
            </w:r>
            <w:r>
              <w:rPr>
                <w:sz w:val="18"/>
                <w:szCs w:val="18"/>
              </w:rPr>
              <w:fldChar w:fldCharType="separate"/>
            </w:r>
            <w:r w:rsidR="00445383">
              <w:rPr>
                <w:noProof/>
                <w:sz w:val="18"/>
                <w:szCs w:val="18"/>
              </w:rPr>
              <w:t>(95)</w:t>
            </w:r>
            <w:r>
              <w:rPr>
                <w:sz w:val="18"/>
                <w:szCs w:val="18"/>
              </w:rPr>
              <w:fldChar w:fldCharType="end"/>
            </w:r>
          </w:p>
        </w:tc>
        <w:tc>
          <w:tcPr>
            <w:tcW w:w="992" w:type="dxa"/>
            <w:shd w:val="clear" w:color="auto" w:fill="auto"/>
          </w:tcPr>
          <w:p w14:paraId="74B84000"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1560" w:type="dxa"/>
            <w:shd w:val="clear" w:color="auto" w:fill="auto"/>
          </w:tcPr>
          <w:p w14:paraId="5B7C393C"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 xml:space="preserve">Prospective cohort </w:t>
            </w:r>
          </w:p>
        </w:tc>
        <w:tc>
          <w:tcPr>
            <w:tcW w:w="1275" w:type="dxa"/>
            <w:shd w:val="clear" w:color="auto" w:fill="auto"/>
          </w:tcPr>
          <w:p w14:paraId="47AC88B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421</w:t>
            </w:r>
          </w:p>
        </w:tc>
        <w:tc>
          <w:tcPr>
            <w:tcW w:w="1134" w:type="dxa"/>
            <w:shd w:val="clear" w:color="auto" w:fill="auto"/>
          </w:tcPr>
          <w:p w14:paraId="4106A19D"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672CD8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patients and outpatients</w:t>
            </w:r>
          </w:p>
        </w:tc>
        <w:tc>
          <w:tcPr>
            <w:tcW w:w="1134" w:type="dxa"/>
            <w:shd w:val="clear" w:color="auto" w:fill="auto"/>
          </w:tcPr>
          <w:p w14:paraId="6D44083D"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 (45-66)</w:t>
            </w:r>
          </w:p>
        </w:tc>
        <w:tc>
          <w:tcPr>
            <w:tcW w:w="827" w:type="dxa"/>
            <w:shd w:val="clear" w:color="auto" w:fill="auto"/>
          </w:tcPr>
          <w:p w14:paraId="65FCF595"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5.1</w:t>
            </w:r>
          </w:p>
        </w:tc>
        <w:tc>
          <w:tcPr>
            <w:tcW w:w="1280" w:type="dxa"/>
            <w:shd w:val="clear" w:color="auto" w:fill="auto"/>
          </w:tcPr>
          <w:p w14:paraId="346644D9"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PCR confirmed</w:t>
            </w:r>
          </w:p>
        </w:tc>
        <w:tc>
          <w:tcPr>
            <w:tcW w:w="1084" w:type="dxa"/>
            <w:shd w:val="clear" w:color="auto" w:fill="auto"/>
          </w:tcPr>
          <w:p w14:paraId="526C0C00"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52% hospitalised, 20% ICU</w:t>
            </w:r>
          </w:p>
        </w:tc>
        <w:tc>
          <w:tcPr>
            <w:tcW w:w="1432" w:type="dxa"/>
            <w:shd w:val="clear" w:color="auto" w:fill="auto"/>
          </w:tcPr>
          <w:p w14:paraId="16154DAB"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84</w:t>
            </w:r>
            <w:r w:rsidRPr="00884C8C">
              <w:rPr>
                <w:rFonts w:cstheme="minorHAnsi"/>
                <w:color w:val="000000"/>
                <w:sz w:val="18"/>
                <w:szCs w:val="18"/>
                <w:vertAlign w:val="superscript"/>
              </w:rPr>
              <w:t>a</w:t>
            </w:r>
          </w:p>
        </w:tc>
        <w:tc>
          <w:tcPr>
            <w:tcW w:w="1860" w:type="dxa"/>
            <w:shd w:val="clear" w:color="auto" w:fill="auto"/>
          </w:tcPr>
          <w:p w14:paraId="4A5161A7"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19.7</w:t>
            </w:r>
            <w:r w:rsidRPr="62A151E1">
              <w:rPr>
                <w:color w:val="000000" w:themeColor="text1"/>
                <w:sz w:val="18"/>
                <w:szCs w:val="18"/>
              </w:rPr>
              <w:t>%</w:t>
            </w:r>
          </w:p>
        </w:tc>
      </w:tr>
      <w:tr w:rsidR="00D47F80" w:rsidRPr="00882E7A" w14:paraId="0CBE577E"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3A7E14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A7A4B91" w14:textId="2EC402BF"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essler, M et al</w:t>
            </w:r>
            <w:r>
              <w:rPr>
                <w:sz w:val="18"/>
                <w:szCs w:val="18"/>
              </w:rPr>
              <w:fldChar w:fldCharType="begin"/>
            </w:r>
            <w:r w:rsidR="00445383">
              <w:rPr>
                <w:sz w:val="18"/>
                <w:szCs w:val="18"/>
              </w:rPr>
              <w:instrText xml:space="preserve"> ADDIN EN.CITE &lt;EndNote&gt;&lt;Cite&gt;&lt;Author&gt;Roessler&lt;/Author&gt;&lt;Year&gt;2021&lt;/Year&gt;&lt;RecNum&gt;132&lt;/RecNum&gt;&lt;DisplayText&gt;(96)&lt;/DisplayText&gt;&lt;record&gt;&lt;rec-number&gt;132&lt;/rec-number&gt;&lt;foreign-keys&gt;&lt;key app="EN" db-id="pvxd05p2yewfz6earpxxasf7rwds20fer50s" timestamp="1661439184" guid="125c65d6-abb9-4821-8499-c7c9eedd25d9"&gt;132&lt;/key&gt;&lt;/foreign-keys&gt;&lt;ref-type name="Journal Article"&gt;17&lt;/ref-type&gt;&lt;contributors&gt;&lt;authors&gt;&lt;author&gt;Roessler, Martin&lt;/author&gt;&lt;author&gt;Tesch, Falko&lt;/author&gt;&lt;author&gt;Batram, Manuel&lt;/author&gt;&lt;author&gt;Jacob, Josephine&lt;/author&gt;&lt;author&gt;Loser, Friedrich&lt;/author&gt;&lt;author&gt;Weidinger, Oliver&lt;/author&gt;&lt;author&gt;Wende, Danny&lt;/author&gt;&lt;author&gt;Vivirito, Annika&lt;/author&gt;&lt;author&gt;Toepfner, Nicole&lt;/author&gt;&lt;author&gt;Seifert, Martin&lt;/author&gt;&lt;author&gt;Nagel, Oliver&lt;/author&gt;&lt;author&gt;König, Christina&lt;/author&gt;&lt;author&gt;Jucknewitz, Roland&lt;/author&gt;&lt;author&gt;Armann, Jakob Peter&lt;/author&gt;&lt;author&gt;Berner, Reinhard&lt;/author&gt;&lt;author&gt;Treskova-Schwarzbach, Marina&lt;/author&gt;&lt;author&gt;Hertle, Dagmar&lt;/author&gt;&lt;author&gt;Scholz, Stefan&lt;/author&gt;&lt;author&gt;Stern, Stefan&lt;/author&gt;&lt;author&gt;Ballesteros, Pedro&lt;/author&gt;&lt;author&gt;Baßler, Stefan&lt;/author&gt;&lt;author&gt;Bertele, Barbara&lt;/author&gt;&lt;author&gt;Repschläger, Uwe&lt;/author&gt;&lt;author&gt;Richter, Nico&lt;/author&gt;&lt;author&gt;Riederer, Cordula&lt;/author&gt;&lt;author&gt;Sobik, Franziska&lt;/author&gt;&lt;author&gt;Schramm, Anja&lt;/author&gt;&lt;author&gt;Schulte, Claudia&lt;/author&gt;&lt;author&gt;Wieler, Lothar&lt;/author&gt;&lt;author&gt;Walker, Jochen&lt;/author&gt;&lt;author&gt;Scheidt-Nave, Christa&lt;/author&gt;&lt;author&gt;Schmitt, Jochen&lt;/author&gt;&lt;/authors&gt;&lt;/contributors&gt;&lt;titles&gt;&lt;title&gt;Post COVID-19 in children, adolescents, and adults: results of a matched cohort study including more than 150,000 individuals with COVID-19&lt;/title&gt;&lt;secondary-title&gt;medRxiv&lt;/secondary-title&gt;&lt;/titles&gt;&lt;periodical&gt;&lt;full-title&gt;medRxiv&lt;/full-title&gt;&lt;/periodical&gt;&lt;pages&gt;2021.10.21.21265133&lt;/pages&gt;&lt;dates&gt;&lt;year&gt;2021&lt;/year&gt;&lt;/dates&gt;&lt;urls&gt;&lt;related-urls&gt;&lt;url&gt;http://medrxiv.org/content/early/2021/10/22/2021.10.21.21265133.abstract&lt;/url&gt;&lt;/related-urls&gt;&lt;/urls&gt;&lt;electronic-resource-num&gt;10.1101/2021.10.21.21265133&lt;/electronic-resource-num&gt;&lt;/record&gt;&lt;/Cite&gt;&lt;/EndNote&gt;</w:instrText>
            </w:r>
            <w:r>
              <w:rPr>
                <w:sz w:val="18"/>
                <w:szCs w:val="18"/>
              </w:rPr>
              <w:fldChar w:fldCharType="separate"/>
            </w:r>
            <w:r w:rsidR="00445383">
              <w:rPr>
                <w:noProof/>
                <w:sz w:val="18"/>
                <w:szCs w:val="18"/>
              </w:rPr>
              <w:t>(96)</w:t>
            </w:r>
            <w:r>
              <w:rPr>
                <w:sz w:val="18"/>
                <w:szCs w:val="18"/>
              </w:rPr>
              <w:fldChar w:fldCharType="end"/>
            </w:r>
          </w:p>
          <w:p w14:paraId="00B1CD4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E2592">
              <w:rPr>
                <w:i/>
                <w:iCs/>
                <w:sz w:val="18"/>
                <w:szCs w:val="18"/>
              </w:rPr>
              <w:t>Split cohort (</w:t>
            </w:r>
            <w:r>
              <w:rPr>
                <w:i/>
                <w:iCs/>
                <w:sz w:val="18"/>
                <w:szCs w:val="18"/>
              </w:rPr>
              <w:t>Adults</w:t>
            </w:r>
            <w:r w:rsidRPr="000E2592">
              <w:rPr>
                <w:i/>
                <w:iCs/>
                <w:sz w:val="18"/>
                <w:szCs w:val="18"/>
              </w:rPr>
              <w:t>)</w:t>
            </w:r>
          </w:p>
        </w:tc>
        <w:tc>
          <w:tcPr>
            <w:tcW w:w="992" w:type="dxa"/>
            <w:shd w:val="clear" w:color="auto" w:fill="auto"/>
          </w:tcPr>
          <w:p w14:paraId="401DAB5C"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1560" w:type="dxa"/>
            <w:shd w:val="clear" w:color="auto" w:fill="auto"/>
          </w:tcPr>
          <w:p w14:paraId="4D43BE97"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M</w:t>
            </w:r>
            <w:r w:rsidRPr="00066430">
              <w:rPr>
                <w:rFonts w:ascii="Calibri" w:hAnsi="Calibri" w:cs="Calibri"/>
                <w:sz w:val="18"/>
                <w:szCs w:val="18"/>
              </w:rPr>
              <w:t>atched cohort</w:t>
            </w:r>
          </w:p>
        </w:tc>
        <w:tc>
          <w:tcPr>
            <w:tcW w:w="1275" w:type="dxa"/>
            <w:shd w:val="clear" w:color="auto" w:fill="auto"/>
          </w:tcPr>
          <w:p w14:paraId="3AF387D0"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45184</w:t>
            </w:r>
          </w:p>
        </w:tc>
        <w:tc>
          <w:tcPr>
            <w:tcW w:w="1134" w:type="dxa"/>
            <w:shd w:val="clear" w:color="auto" w:fill="auto"/>
          </w:tcPr>
          <w:p w14:paraId="2BAE120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FF74E3E"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5D819257"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827" w:type="dxa"/>
            <w:shd w:val="clear" w:color="auto" w:fill="auto"/>
          </w:tcPr>
          <w:p w14:paraId="4ED7EA12"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0.2</w:t>
            </w:r>
          </w:p>
        </w:tc>
        <w:tc>
          <w:tcPr>
            <w:tcW w:w="1280" w:type="dxa"/>
            <w:shd w:val="clear" w:color="auto" w:fill="auto"/>
          </w:tcPr>
          <w:p w14:paraId="4C3BA5E8"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L</w:t>
            </w:r>
            <w:r w:rsidRPr="00F17B9F">
              <w:rPr>
                <w:rFonts w:ascii="Calibri" w:hAnsi="Calibri" w:cs="Calibri"/>
                <w:color w:val="000000"/>
                <w:sz w:val="18"/>
                <w:szCs w:val="18"/>
              </w:rPr>
              <w:t xml:space="preserve">aboratory </w:t>
            </w:r>
            <w:r>
              <w:rPr>
                <w:rFonts w:ascii="Calibri" w:hAnsi="Calibri" w:cs="Calibri"/>
                <w:color w:val="000000"/>
                <w:sz w:val="18"/>
                <w:szCs w:val="18"/>
              </w:rPr>
              <w:t>confirmed’</w:t>
            </w:r>
          </w:p>
        </w:tc>
        <w:tc>
          <w:tcPr>
            <w:tcW w:w="1084" w:type="dxa"/>
            <w:shd w:val="clear" w:color="auto" w:fill="auto"/>
          </w:tcPr>
          <w:p w14:paraId="2758884E"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 xml:space="preserve">5.8% hospitalised, </w:t>
            </w:r>
            <w:r w:rsidRPr="005008A1">
              <w:rPr>
                <w:rFonts w:cstheme="minorHAnsi"/>
                <w:color w:val="000000"/>
                <w:sz w:val="18"/>
                <w:szCs w:val="18"/>
              </w:rPr>
              <w:t>2.1% intensive care or ventilation</w:t>
            </w:r>
          </w:p>
        </w:tc>
        <w:tc>
          <w:tcPr>
            <w:tcW w:w="1432" w:type="dxa"/>
            <w:shd w:val="clear" w:color="auto" w:fill="auto"/>
          </w:tcPr>
          <w:p w14:paraId="0A71D5B5" w14:textId="77777777" w:rsidR="004D3690" w:rsidRPr="0047196F"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highlight w:val="yellow"/>
              </w:rPr>
            </w:pPr>
            <w:r w:rsidRPr="007D489A">
              <w:rPr>
                <w:rFonts w:cstheme="minorHAnsi"/>
                <w:color w:val="000000"/>
                <w:sz w:val="18"/>
                <w:szCs w:val="18"/>
              </w:rPr>
              <w:t>&gt;90</w:t>
            </w:r>
            <w:r w:rsidRPr="007D489A">
              <w:rPr>
                <w:rFonts w:cstheme="minorHAnsi"/>
                <w:color w:val="000000"/>
                <w:sz w:val="18"/>
                <w:szCs w:val="18"/>
                <w:vertAlign w:val="superscript"/>
              </w:rPr>
              <w:t>a</w:t>
            </w:r>
          </w:p>
        </w:tc>
        <w:tc>
          <w:tcPr>
            <w:tcW w:w="1860" w:type="dxa"/>
            <w:shd w:val="clear" w:color="auto" w:fill="auto"/>
          </w:tcPr>
          <w:p w14:paraId="4C202B2A"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9</w:t>
            </w:r>
            <w:r w:rsidRPr="007C2AE3">
              <w:rPr>
                <w:rFonts w:cstheme="minorHAnsi"/>
                <w:color w:val="000000"/>
                <w:sz w:val="18"/>
                <w:szCs w:val="18"/>
              </w:rPr>
              <w:t>.</w:t>
            </w:r>
            <w:r>
              <w:rPr>
                <w:rFonts w:cstheme="minorHAnsi"/>
                <w:color w:val="000000"/>
                <w:sz w:val="18"/>
                <w:szCs w:val="18"/>
              </w:rPr>
              <w:t>2</w:t>
            </w:r>
            <w:r w:rsidRPr="62A151E1">
              <w:rPr>
                <w:color w:val="000000" w:themeColor="text1"/>
                <w:sz w:val="18"/>
                <w:szCs w:val="18"/>
              </w:rPr>
              <w:t>%</w:t>
            </w:r>
          </w:p>
        </w:tc>
      </w:tr>
      <w:tr w:rsidR="00D47F80" w:rsidRPr="00882E7A" w14:paraId="0ABEBC9C"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16A116D" w14:textId="77777777" w:rsidR="004D3690" w:rsidRPr="00543707" w:rsidRDefault="004D3690">
            <w:pPr>
              <w:ind w:right="170"/>
              <w:rPr>
                <w:sz w:val="18"/>
                <w:szCs w:val="18"/>
              </w:rPr>
            </w:pPr>
            <w:r w:rsidRPr="00543707">
              <w:rPr>
                <w:sz w:val="18"/>
                <w:szCs w:val="18"/>
              </w:rPr>
              <w:t>83a</w:t>
            </w:r>
            <w:r>
              <w:rPr>
                <w:sz w:val="18"/>
                <w:szCs w:val="18"/>
              </w:rPr>
              <w:t>.</w:t>
            </w:r>
          </w:p>
        </w:tc>
        <w:tc>
          <w:tcPr>
            <w:tcW w:w="1559" w:type="dxa"/>
            <w:shd w:val="clear" w:color="auto" w:fill="auto"/>
          </w:tcPr>
          <w:p w14:paraId="3D2B7038" w14:textId="609C9996"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essler, M et al</w:t>
            </w:r>
            <w:r>
              <w:rPr>
                <w:sz w:val="18"/>
                <w:szCs w:val="18"/>
              </w:rPr>
              <w:fldChar w:fldCharType="begin"/>
            </w:r>
            <w:r w:rsidR="00445383">
              <w:rPr>
                <w:sz w:val="18"/>
                <w:szCs w:val="18"/>
              </w:rPr>
              <w:instrText xml:space="preserve"> ADDIN EN.CITE &lt;EndNote&gt;&lt;Cite&gt;&lt;Author&gt;Roessler&lt;/Author&gt;&lt;Year&gt;2021&lt;/Year&gt;&lt;RecNum&gt;132&lt;/RecNum&gt;&lt;DisplayText&gt;(96)&lt;/DisplayText&gt;&lt;record&gt;&lt;rec-number&gt;132&lt;/rec-number&gt;&lt;foreign-keys&gt;&lt;key app="EN" db-id="pvxd05p2yewfz6earpxxasf7rwds20fer50s" timestamp="1661439184" guid="125c65d6-abb9-4821-8499-c7c9eedd25d9"&gt;132&lt;/key&gt;&lt;/foreign-keys&gt;&lt;ref-type name="Journal Article"&gt;17&lt;/ref-type&gt;&lt;contributors&gt;&lt;authors&gt;&lt;author&gt;Roessler, Martin&lt;/author&gt;&lt;author&gt;Tesch, Falko&lt;/author&gt;&lt;author&gt;Batram, Manuel&lt;/author&gt;&lt;author&gt;Jacob, Josephine&lt;/author&gt;&lt;author&gt;Loser, Friedrich&lt;/author&gt;&lt;author&gt;Weidinger, Oliver&lt;/author&gt;&lt;author&gt;Wende, Danny&lt;/author&gt;&lt;author&gt;Vivirito, Annika&lt;/author&gt;&lt;author&gt;Toepfner, Nicole&lt;/author&gt;&lt;author&gt;Seifert, Martin&lt;/author&gt;&lt;author&gt;Nagel, Oliver&lt;/author&gt;&lt;author&gt;König, Christina&lt;/author&gt;&lt;author&gt;Jucknewitz, Roland&lt;/author&gt;&lt;author&gt;Armann, Jakob Peter&lt;/author&gt;&lt;author&gt;Berner, Reinhard&lt;/author&gt;&lt;author&gt;Treskova-Schwarzbach, Marina&lt;/author&gt;&lt;author&gt;Hertle, Dagmar&lt;/author&gt;&lt;author&gt;Scholz, Stefan&lt;/author&gt;&lt;author&gt;Stern, Stefan&lt;/author&gt;&lt;author&gt;Ballesteros, Pedro&lt;/author&gt;&lt;author&gt;Baßler, Stefan&lt;/author&gt;&lt;author&gt;Bertele, Barbara&lt;/author&gt;&lt;author&gt;Repschläger, Uwe&lt;/author&gt;&lt;author&gt;Richter, Nico&lt;/author&gt;&lt;author&gt;Riederer, Cordula&lt;/author&gt;&lt;author&gt;Sobik, Franziska&lt;/author&gt;&lt;author&gt;Schramm, Anja&lt;/author&gt;&lt;author&gt;Schulte, Claudia&lt;/author&gt;&lt;author&gt;Wieler, Lothar&lt;/author&gt;&lt;author&gt;Walker, Jochen&lt;/author&gt;&lt;author&gt;Scheidt-Nave, Christa&lt;/author&gt;&lt;author&gt;Schmitt, Jochen&lt;/author&gt;&lt;/authors&gt;&lt;/contributors&gt;&lt;titles&gt;&lt;title&gt;Post COVID-19 in children, adolescents, and adults: results of a matched cohort study including more than 150,000 individuals with COVID-19&lt;/title&gt;&lt;secondary-title&gt;medRxiv&lt;/secondary-title&gt;&lt;/titles&gt;&lt;periodical&gt;&lt;full-title&gt;medRxiv&lt;/full-title&gt;&lt;/periodical&gt;&lt;pages&gt;2021.10.21.21265133&lt;/pages&gt;&lt;dates&gt;&lt;year&gt;2021&lt;/year&gt;&lt;/dates&gt;&lt;urls&gt;&lt;related-urls&gt;&lt;url&gt;http://medrxiv.org/content/early/2021/10/22/2021.10.21.21265133.abstract&lt;/url&gt;&lt;/related-urls&gt;&lt;/urls&gt;&lt;electronic-resource-num&gt;10.1101/2021.10.21.21265133&lt;/electronic-resource-num&gt;&lt;/record&gt;&lt;/Cite&gt;&lt;/EndNote&gt;</w:instrText>
            </w:r>
            <w:r>
              <w:rPr>
                <w:sz w:val="18"/>
                <w:szCs w:val="18"/>
              </w:rPr>
              <w:fldChar w:fldCharType="separate"/>
            </w:r>
            <w:r w:rsidR="00445383">
              <w:rPr>
                <w:noProof/>
                <w:sz w:val="18"/>
                <w:szCs w:val="18"/>
              </w:rPr>
              <w:t>(96)</w:t>
            </w:r>
            <w:r>
              <w:rPr>
                <w:sz w:val="18"/>
                <w:szCs w:val="18"/>
              </w:rPr>
              <w:fldChar w:fldCharType="end"/>
            </w:r>
            <w:r>
              <w:rPr>
                <w:sz w:val="18"/>
                <w:szCs w:val="18"/>
              </w:rPr>
              <w:t xml:space="preserve"> </w:t>
            </w:r>
          </w:p>
          <w:p w14:paraId="467CE438" w14:textId="77777777" w:rsidR="004D3690" w:rsidRPr="000E2592" w:rsidRDefault="004D3690">
            <w:pPr>
              <w:cnfStyle w:val="000000100000" w:firstRow="0" w:lastRow="0" w:firstColumn="0" w:lastColumn="0" w:oddVBand="0" w:evenVBand="0" w:oddHBand="1" w:evenHBand="0" w:firstRowFirstColumn="0" w:firstRowLastColumn="0" w:lastRowFirstColumn="0" w:lastRowLastColumn="0"/>
              <w:rPr>
                <w:i/>
                <w:iCs/>
                <w:sz w:val="18"/>
                <w:szCs w:val="18"/>
              </w:rPr>
            </w:pPr>
            <w:r w:rsidRPr="000E2592">
              <w:rPr>
                <w:i/>
                <w:iCs/>
                <w:sz w:val="18"/>
                <w:szCs w:val="18"/>
              </w:rPr>
              <w:t>Split cohort (Children)</w:t>
            </w:r>
          </w:p>
        </w:tc>
        <w:tc>
          <w:tcPr>
            <w:tcW w:w="992" w:type="dxa"/>
            <w:shd w:val="clear" w:color="auto" w:fill="auto"/>
          </w:tcPr>
          <w:p w14:paraId="404C03F2"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1560" w:type="dxa"/>
            <w:shd w:val="clear" w:color="auto" w:fill="auto"/>
          </w:tcPr>
          <w:p w14:paraId="3F403F5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M</w:t>
            </w:r>
            <w:r w:rsidRPr="00066430">
              <w:rPr>
                <w:rFonts w:ascii="Calibri" w:hAnsi="Calibri" w:cs="Calibri"/>
                <w:sz w:val="18"/>
                <w:szCs w:val="18"/>
              </w:rPr>
              <w:t>atched cohort</w:t>
            </w:r>
          </w:p>
        </w:tc>
        <w:tc>
          <w:tcPr>
            <w:tcW w:w="1275" w:type="dxa"/>
            <w:shd w:val="clear" w:color="auto" w:fill="auto"/>
          </w:tcPr>
          <w:p w14:paraId="1EC9EF8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1950</w:t>
            </w:r>
          </w:p>
        </w:tc>
        <w:tc>
          <w:tcPr>
            <w:tcW w:w="1134" w:type="dxa"/>
            <w:shd w:val="clear" w:color="auto" w:fill="auto"/>
          </w:tcPr>
          <w:p w14:paraId="43F7C7F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3C037F6"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Community</w:t>
            </w:r>
            <w:r>
              <w:rPr>
                <w:rFonts w:ascii="Calibri" w:hAnsi="Calibri" w:cs="Calibri"/>
                <w:color w:val="000000"/>
                <w:sz w:val="18"/>
                <w:szCs w:val="18"/>
              </w:rPr>
              <w:t>, children</w:t>
            </w:r>
          </w:p>
        </w:tc>
        <w:tc>
          <w:tcPr>
            <w:tcW w:w="1134" w:type="dxa"/>
            <w:shd w:val="clear" w:color="auto" w:fill="auto"/>
          </w:tcPr>
          <w:p w14:paraId="502FA64B"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827" w:type="dxa"/>
            <w:shd w:val="clear" w:color="auto" w:fill="auto"/>
          </w:tcPr>
          <w:p w14:paraId="4F0B617D"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8.1</w:t>
            </w:r>
          </w:p>
        </w:tc>
        <w:tc>
          <w:tcPr>
            <w:tcW w:w="1280" w:type="dxa"/>
            <w:shd w:val="clear" w:color="auto" w:fill="auto"/>
          </w:tcPr>
          <w:p w14:paraId="02A7D4E0"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L</w:t>
            </w:r>
            <w:r w:rsidRPr="00F17B9F">
              <w:rPr>
                <w:rFonts w:ascii="Calibri" w:hAnsi="Calibri" w:cs="Calibri"/>
                <w:color w:val="000000"/>
                <w:sz w:val="18"/>
                <w:szCs w:val="18"/>
              </w:rPr>
              <w:t xml:space="preserve">aboratory </w:t>
            </w:r>
            <w:r>
              <w:rPr>
                <w:rFonts w:ascii="Calibri" w:hAnsi="Calibri" w:cs="Calibri"/>
                <w:color w:val="000000"/>
                <w:sz w:val="18"/>
                <w:szCs w:val="18"/>
              </w:rPr>
              <w:t>confirmed</w:t>
            </w:r>
          </w:p>
        </w:tc>
        <w:tc>
          <w:tcPr>
            <w:tcW w:w="1084" w:type="dxa"/>
            <w:shd w:val="clear" w:color="auto" w:fill="auto"/>
          </w:tcPr>
          <w:p w14:paraId="7B9E4E6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 xml:space="preserve">1% hospitalised, </w:t>
            </w:r>
            <w:r w:rsidRPr="005008A1">
              <w:rPr>
                <w:rFonts w:cstheme="minorHAnsi"/>
                <w:color w:val="000000"/>
                <w:sz w:val="18"/>
                <w:szCs w:val="18"/>
              </w:rPr>
              <w:t>0.4% ICU</w:t>
            </w:r>
          </w:p>
        </w:tc>
        <w:tc>
          <w:tcPr>
            <w:tcW w:w="1432" w:type="dxa"/>
            <w:shd w:val="clear" w:color="auto" w:fill="auto"/>
          </w:tcPr>
          <w:p w14:paraId="03325B4E"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D489A">
              <w:rPr>
                <w:rFonts w:cstheme="minorHAnsi"/>
                <w:color w:val="000000"/>
                <w:sz w:val="18"/>
                <w:szCs w:val="18"/>
              </w:rPr>
              <w:t>&gt;90</w:t>
            </w:r>
            <w:r w:rsidRPr="007D489A">
              <w:rPr>
                <w:rFonts w:cstheme="minorHAnsi"/>
                <w:color w:val="000000"/>
                <w:sz w:val="18"/>
                <w:szCs w:val="18"/>
                <w:vertAlign w:val="superscript"/>
              </w:rPr>
              <w:t>a</w:t>
            </w:r>
          </w:p>
        </w:tc>
        <w:tc>
          <w:tcPr>
            <w:tcW w:w="1860" w:type="dxa"/>
            <w:shd w:val="clear" w:color="auto" w:fill="auto"/>
          </w:tcPr>
          <w:p w14:paraId="3DE56506"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6</w:t>
            </w:r>
            <w:r w:rsidRPr="007C2AE3">
              <w:rPr>
                <w:rFonts w:cstheme="minorHAnsi"/>
                <w:color w:val="000000"/>
                <w:sz w:val="18"/>
                <w:szCs w:val="18"/>
              </w:rPr>
              <w:t>.1</w:t>
            </w:r>
            <w:r w:rsidRPr="62A151E1">
              <w:rPr>
                <w:color w:val="000000" w:themeColor="text1"/>
                <w:sz w:val="18"/>
                <w:szCs w:val="18"/>
              </w:rPr>
              <w:t>%</w:t>
            </w:r>
          </w:p>
        </w:tc>
      </w:tr>
      <w:tr w:rsidR="00D47F80" w:rsidRPr="00882E7A" w14:paraId="22604DC1"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B533D4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363CCA6" w14:textId="48BFFF85"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it-IT"/>
              </w:rPr>
            </w:pPr>
            <w:r w:rsidRPr="00BB3EC3">
              <w:rPr>
                <w:sz w:val="18"/>
                <w:szCs w:val="18"/>
                <w:lang w:val="it-IT"/>
              </w:rPr>
              <w:t>Romero-Duarte, A et al</w:t>
            </w:r>
            <w:r>
              <w:rPr>
                <w:sz w:val="18"/>
                <w:szCs w:val="18"/>
              </w:rPr>
              <w:fldChar w:fldCharType="begin"/>
            </w:r>
            <w:r w:rsidR="00445383">
              <w:rPr>
                <w:sz w:val="18"/>
                <w:szCs w:val="18"/>
              </w:rPr>
              <w:instrText xml:space="preserve"> ADDIN EN.CITE &lt;EndNote&gt;&lt;Cite&gt;&lt;Author&gt;Romero-Duarte&lt;/Author&gt;&lt;Year&gt;2021&lt;/Year&gt;&lt;RecNum&gt;85&lt;/RecNum&gt;&lt;DisplayText&gt;(97)&lt;/DisplayText&gt;&lt;record&gt;&lt;rec-number&gt;85&lt;/rec-number&gt;&lt;foreign-keys&gt;&lt;key app="EN" db-id="pvxd05p2yewfz6earpxxasf7rwds20fer50s" timestamp="1661434940" guid="aa3e4b8f-94fc-4045-bfb2-9ecfe953db8c"&gt;85&lt;/key&gt;&lt;/foreign-keys&gt;&lt;ref-type name="Journal Article"&gt;17&lt;/ref-type&gt;&lt;contributors&gt;&lt;authors&gt;&lt;author&gt;Romero-Duarte, Alvaro&lt;/author&gt;&lt;author&gt;Rivera-Izquierdo, Mario&lt;/author&gt;&lt;author&gt;Guerrero-Fernandez de Alba, Inmaculada&lt;/author&gt;&lt;author&gt;Perez-Contreras, Marina&lt;/author&gt;&lt;author&gt;Fernandez-Martinez, Nicolas Francisco&lt;/author&gt;&lt;author&gt;Ruiz-Montero, Rafael&lt;/author&gt;&lt;author&gt;Serrano-Ortiz, Alvaro&lt;/author&gt;&lt;author&gt;Gonzalez-Serna, Rocio Ortiz&lt;/author&gt;&lt;author&gt;Salcedo-Leal, Inmaculada&lt;/author&gt;&lt;author&gt;Jimenez-Mejias, Eladio&lt;/author&gt;&lt;author&gt;Cardenas-Cruz, Antonio&lt;/author&gt;&lt;/authors&gt;&lt;/contributors&gt;&lt;titles&gt;&lt;title&gt;Sequelae, persistent symptomatology and outcomes after COVID-19 hospitalization: the ANCOHVID multicentre 6-month follow-up study&lt;/title&gt;&lt;secondary-title&gt;BMC medicine&lt;/secondary-title&gt;&lt;/titles&gt;&lt;periodical&gt;&lt;full-title&gt;BMC Medicine&lt;/full-title&gt;&lt;/periodical&gt;&lt;pages&gt;129&lt;/pages&gt;&lt;volume&gt;19&lt;/volume&gt;&lt;number&gt;1&lt;/number&gt;&lt;dates&gt;&lt;year&gt;2021&lt;/year&gt;&lt;/dates&gt;&lt;pub-location&gt;England&lt;/pub-location&gt;&lt;urls&gt;&lt;related-urls&gt;&lt;url&gt;http://ovidsp.ovid.com/ovidweb.cgi?T=JS&amp;amp;PAGE=reference&amp;amp;D=med18&amp;amp;NEWS=N&amp;amp;AN=34011359&lt;/url&gt;&lt;/related-urls&gt;&lt;/urls&gt;&lt;electronic-resource-num&gt;https://dx.doi.org/10.1186/s12916-021-02003-7&lt;/electronic-resource-num&gt;&lt;/record&gt;&lt;/Cite&gt;&lt;/EndNote&gt;</w:instrText>
            </w:r>
            <w:r>
              <w:rPr>
                <w:sz w:val="18"/>
                <w:szCs w:val="18"/>
              </w:rPr>
              <w:fldChar w:fldCharType="separate"/>
            </w:r>
            <w:r w:rsidR="00445383" w:rsidRPr="00445383">
              <w:rPr>
                <w:noProof/>
                <w:sz w:val="18"/>
                <w:szCs w:val="18"/>
                <w:lang w:val="it-IT"/>
              </w:rPr>
              <w:t>(97)</w:t>
            </w:r>
            <w:r>
              <w:rPr>
                <w:sz w:val="18"/>
                <w:szCs w:val="18"/>
              </w:rPr>
              <w:fldChar w:fldCharType="end"/>
            </w:r>
          </w:p>
        </w:tc>
        <w:tc>
          <w:tcPr>
            <w:tcW w:w="992" w:type="dxa"/>
            <w:shd w:val="clear" w:color="auto" w:fill="auto"/>
          </w:tcPr>
          <w:p w14:paraId="36AEEB0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6F7C1707"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etrospective longitudinal observational follow-up</w:t>
            </w:r>
          </w:p>
        </w:tc>
        <w:tc>
          <w:tcPr>
            <w:tcW w:w="1275" w:type="dxa"/>
            <w:shd w:val="clear" w:color="auto" w:fill="auto"/>
          </w:tcPr>
          <w:p w14:paraId="068C686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797</w:t>
            </w:r>
          </w:p>
        </w:tc>
        <w:tc>
          <w:tcPr>
            <w:tcW w:w="1134" w:type="dxa"/>
            <w:shd w:val="clear" w:color="auto" w:fill="auto"/>
          </w:tcPr>
          <w:p w14:paraId="538EBAE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5A4BDD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patients</w:t>
            </w:r>
          </w:p>
        </w:tc>
        <w:tc>
          <w:tcPr>
            <w:tcW w:w="1134" w:type="dxa"/>
            <w:shd w:val="clear" w:color="auto" w:fill="auto"/>
          </w:tcPr>
          <w:p w14:paraId="3C144C28"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3/14.4</w:t>
            </w:r>
          </w:p>
        </w:tc>
        <w:tc>
          <w:tcPr>
            <w:tcW w:w="827" w:type="dxa"/>
            <w:shd w:val="clear" w:color="auto" w:fill="auto"/>
          </w:tcPr>
          <w:p w14:paraId="71BA6CF3"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6.3</w:t>
            </w:r>
          </w:p>
        </w:tc>
        <w:tc>
          <w:tcPr>
            <w:tcW w:w="1280" w:type="dxa"/>
            <w:shd w:val="clear" w:color="auto" w:fill="auto"/>
          </w:tcPr>
          <w:p w14:paraId="17F29EFD"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51CA1B5D"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0.8</w:t>
            </w:r>
            <w:r w:rsidRPr="005008A1">
              <w:rPr>
                <w:rFonts w:cstheme="minorHAnsi"/>
                <w:color w:val="000000"/>
                <w:sz w:val="18"/>
                <w:szCs w:val="18"/>
              </w:rPr>
              <w:t>% I</w:t>
            </w:r>
            <w:r>
              <w:rPr>
                <w:rFonts w:cstheme="minorHAnsi"/>
                <w:color w:val="000000"/>
                <w:sz w:val="18"/>
                <w:szCs w:val="18"/>
              </w:rPr>
              <w:t>C</w:t>
            </w:r>
            <w:r w:rsidRPr="005008A1">
              <w:rPr>
                <w:rFonts w:cstheme="minorHAnsi"/>
                <w:color w:val="000000"/>
                <w:sz w:val="18"/>
                <w:szCs w:val="18"/>
              </w:rPr>
              <w:t>U</w:t>
            </w:r>
          </w:p>
        </w:tc>
        <w:tc>
          <w:tcPr>
            <w:tcW w:w="1432" w:type="dxa"/>
            <w:shd w:val="clear" w:color="auto" w:fill="auto"/>
          </w:tcPr>
          <w:p w14:paraId="51889540"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6m post-hospital discharge</w:t>
            </w:r>
          </w:p>
        </w:tc>
        <w:tc>
          <w:tcPr>
            <w:tcW w:w="1860" w:type="dxa"/>
            <w:shd w:val="clear" w:color="auto" w:fill="auto"/>
          </w:tcPr>
          <w:p w14:paraId="7FD2A99D"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3.9</w:t>
            </w:r>
            <w:r w:rsidRPr="62A151E1">
              <w:rPr>
                <w:color w:val="000000" w:themeColor="text1"/>
                <w:sz w:val="18"/>
                <w:szCs w:val="18"/>
              </w:rPr>
              <w:t>%</w:t>
            </w:r>
          </w:p>
        </w:tc>
      </w:tr>
      <w:tr w:rsidR="00D47F80" w:rsidRPr="00882E7A" w14:paraId="060BD487"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C8B1D99"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FFB6DB7" w14:textId="1CE70446"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athyamurthy, P et al</w:t>
            </w:r>
            <w:r>
              <w:rPr>
                <w:sz w:val="18"/>
                <w:szCs w:val="18"/>
              </w:rPr>
              <w:fldChar w:fldCharType="begin"/>
            </w:r>
            <w:r w:rsidR="00445383">
              <w:rPr>
                <w:sz w:val="18"/>
                <w:szCs w:val="18"/>
              </w:rPr>
              <w:instrText xml:space="preserve"> ADDIN EN.CITE &lt;EndNote&gt;&lt;Cite&gt;&lt;Author&gt;P&lt;/Author&gt;&lt;Year&gt;2021&lt;/Year&gt;&lt;RecNum&gt;76&lt;/RecNum&gt;&lt;DisplayText&gt;(98)&lt;/DisplayText&gt;&lt;record&gt;&lt;rec-number&gt;76&lt;/rec-number&gt;&lt;foreign-keys&gt;&lt;key app="EN" db-id="pvxd05p2yewfz6earpxxasf7rwds20fer50s" timestamp="1661434940" guid="69519bb2-7525-4167-b3b7-bb0a733d816f"&gt;76&lt;/key&gt;&lt;/foreign-keys&gt;&lt;ref-type name="Journal Article"&gt;17&lt;/ref-type&gt;&lt;contributors&gt;&lt;authors&gt;&lt;author&gt;P, Sathyamurthy&lt;/author&gt;&lt;author&gt;Madhavan, Sudha&lt;/author&gt;&lt;author&gt;Pandurangan, Viswanathan&lt;/author&gt;&lt;/authors&gt;&lt;/contributors&gt;&lt;titles&gt;&lt;title&gt;Prevalence, Pattern and Functional Outcome of Post COVID-19 Syndrome in Older Adults&lt;/title&gt;&lt;secondary-title&gt;Cureus&lt;/secondary-title&gt;&lt;/titles&gt;&lt;periodical&gt;&lt;full-title&gt;Cureus&lt;/full-title&gt;&lt;/periodical&gt;&lt;pages&gt;e17189&lt;/pages&gt;&lt;volume&gt;13&lt;/volume&gt;&lt;number&gt;8&lt;/number&gt;&lt;dates&gt;&lt;year&gt;2021&lt;/year&gt;&lt;/dates&gt;&lt;pub-location&gt;United States&lt;/pub-location&gt;&lt;urls&gt;&lt;related-urls&gt;&lt;url&gt;http://ovidsp.ovid.com/ovidweb.cgi?T=JS&amp;amp;PAGE=reference&amp;amp;D=pmnm5&amp;amp;NEWS=N&amp;amp;AN=34422503&lt;/url&gt;&lt;/related-urls&gt;&lt;/urls&gt;&lt;electronic-resource-num&gt;https://dx.doi.org/10.7759/cureus.17189&lt;/electronic-resource-num&gt;&lt;/record&gt;&lt;/Cite&gt;&lt;/EndNote&gt;</w:instrText>
            </w:r>
            <w:r>
              <w:rPr>
                <w:sz w:val="18"/>
                <w:szCs w:val="18"/>
              </w:rPr>
              <w:fldChar w:fldCharType="separate"/>
            </w:r>
            <w:r w:rsidR="00445383">
              <w:rPr>
                <w:noProof/>
                <w:sz w:val="18"/>
                <w:szCs w:val="18"/>
              </w:rPr>
              <w:t>(98)</w:t>
            </w:r>
            <w:r>
              <w:rPr>
                <w:sz w:val="18"/>
                <w:szCs w:val="18"/>
              </w:rPr>
              <w:fldChar w:fldCharType="end"/>
            </w:r>
          </w:p>
        </w:tc>
        <w:tc>
          <w:tcPr>
            <w:tcW w:w="992" w:type="dxa"/>
            <w:shd w:val="clear" w:color="auto" w:fill="auto"/>
          </w:tcPr>
          <w:p w14:paraId="4BACFE57"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1560" w:type="dxa"/>
            <w:shd w:val="clear" w:color="auto" w:fill="auto"/>
          </w:tcPr>
          <w:p w14:paraId="46A628EB"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Single-centre prospective cohort</w:t>
            </w:r>
          </w:p>
        </w:tc>
        <w:tc>
          <w:tcPr>
            <w:tcW w:w="1275" w:type="dxa"/>
            <w:shd w:val="clear" w:color="auto" w:fill="auto"/>
          </w:tcPr>
          <w:p w14:paraId="6F7CACF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79</w:t>
            </w:r>
          </w:p>
        </w:tc>
        <w:tc>
          <w:tcPr>
            <w:tcW w:w="1134" w:type="dxa"/>
            <w:shd w:val="clear" w:color="auto" w:fill="auto"/>
          </w:tcPr>
          <w:p w14:paraId="1D055C26"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1ACE98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 xml:space="preserve">Hospitalised </w:t>
            </w:r>
            <w:r>
              <w:rPr>
                <w:rFonts w:ascii="Calibri" w:hAnsi="Calibri" w:cs="Calibri"/>
                <w:color w:val="000000"/>
                <w:sz w:val="18"/>
                <w:szCs w:val="18"/>
              </w:rPr>
              <w:t xml:space="preserve">older adult </w:t>
            </w:r>
            <w:r w:rsidRPr="0012557C">
              <w:rPr>
                <w:rFonts w:ascii="Calibri" w:hAnsi="Calibri" w:cs="Calibri"/>
                <w:color w:val="000000"/>
                <w:sz w:val="18"/>
                <w:szCs w:val="18"/>
              </w:rPr>
              <w:t>patients</w:t>
            </w:r>
          </w:p>
        </w:tc>
        <w:tc>
          <w:tcPr>
            <w:tcW w:w="1134" w:type="dxa"/>
            <w:shd w:val="clear" w:color="auto" w:fill="auto"/>
          </w:tcPr>
          <w:p w14:paraId="1188DEEE"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0/5.6</w:t>
            </w:r>
          </w:p>
        </w:tc>
        <w:tc>
          <w:tcPr>
            <w:tcW w:w="827" w:type="dxa"/>
            <w:shd w:val="clear" w:color="auto" w:fill="auto"/>
          </w:tcPr>
          <w:p w14:paraId="4ADD0B2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36.2</w:t>
            </w:r>
          </w:p>
        </w:tc>
        <w:tc>
          <w:tcPr>
            <w:tcW w:w="1280" w:type="dxa"/>
            <w:shd w:val="clear" w:color="auto" w:fill="auto"/>
          </w:tcPr>
          <w:p w14:paraId="1D00D372"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43BC89D1"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41.6% severe to critical</w:t>
            </w:r>
          </w:p>
        </w:tc>
        <w:tc>
          <w:tcPr>
            <w:tcW w:w="1432" w:type="dxa"/>
            <w:shd w:val="clear" w:color="auto" w:fill="auto"/>
          </w:tcPr>
          <w:p w14:paraId="32FFE2C1"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90</w:t>
            </w:r>
            <w:r w:rsidRPr="003300A0">
              <w:rPr>
                <w:rFonts w:cstheme="minorHAnsi"/>
                <w:color w:val="000000"/>
                <w:sz w:val="18"/>
                <w:szCs w:val="18"/>
                <w:vertAlign w:val="superscript"/>
              </w:rPr>
              <w:t>e</w:t>
            </w:r>
          </w:p>
        </w:tc>
        <w:tc>
          <w:tcPr>
            <w:tcW w:w="1860" w:type="dxa"/>
            <w:shd w:val="clear" w:color="auto" w:fill="auto"/>
          </w:tcPr>
          <w:p w14:paraId="1DAAD910"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3.</w:t>
            </w:r>
            <w:r>
              <w:rPr>
                <w:rFonts w:cstheme="minorHAnsi"/>
                <w:color w:val="000000"/>
                <w:sz w:val="18"/>
                <w:szCs w:val="18"/>
              </w:rPr>
              <w:t>7</w:t>
            </w:r>
            <w:r w:rsidRPr="62A151E1">
              <w:rPr>
                <w:color w:val="000000" w:themeColor="text1"/>
                <w:sz w:val="18"/>
                <w:szCs w:val="18"/>
              </w:rPr>
              <w:t>%</w:t>
            </w:r>
          </w:p>
        </w:tc>
      </w:tr>
      <w:tr w:rsidR="00D47F80" w:rsidRPr="00882E7A" w14:paraId="450ACDB1"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2137984"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02968B6" w14:textId="7F1251B6"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e</w:t>
            </w:r>
            <w:r>
              <w:rPr>
                <w:rFonts w:cstheme="minorHAnsi"/>
                <w:sz w:val="18"/>
                <w:szCs w:val="18"/>
              </w:rPr>
              <w:t>βle, J et al</w:t>
            </w:r>
            <w:r>
              <w:rPr>
                <w:rFonts w:cstheme="minorHAnsi"/>
                <w:sz w:val="18"/>
                <w:szCs w:val="18"/>
              </w:rPr>
              <w:fldChar w:fldCharType="begin"/>
            </w:r>
            <w:r w:rsidR="00445383">
              <w:rPr>
                <w:rFonts w:cstheme="minorHAnsi"/>
                <w:sz w:val="18"/>
                <w:szCs w:val="18"/>
              </w:rPr>
              <w:instrText xml:space="preserve"> ADDIN EN.CITE &lt;EndNote&gt;&lt;Cite&gt;&lt;Author&gt;Seeßle&lt;/Author&gt;&lt;Year&gt;2022&lt;/Year&gt;&lt;RecNum&gt;129&lt;/RecNum&gt;&lt;DisplayText&gt;(99)&lt;/DisplayText&gt;&lt;record&gt;&lt;rec-number&gt;129&lt;/rec-number&gt;&lt;foreign-keys&gt;&lt;key app="EN" db-id="pvxd05p2yewfz6earpxxasf7rwds20fer50s" timestamp="1661438691" guid="2104fd46-8533-4079-8861-d39b14769ce8"&gt;129&lt;/key&gt;&lt;/foreign-keys&gt;&lt;ref-type name="Journal Article"&gt;17&lt;/ref-type&gt;&lt;contributors&gt;&lt;authors&gt;&lt;author&gt;Seeßle, Jessica&lt;/author&gt;&lt;author&gt;Waterboer, Tim&lt;/author&gt;&lt;author&gt;Hippchen, Theresa&lt;/author&gt;&lt;author&gt;Simon, Julia&lt;/author&gt;&lt;author&gt;Kirchner, Marietta&lt;/author&gt;&lt;author&gt;Lim, Adeline&lt;/author&gt;&lt;author&gt;Müller, Barbara&lt;/author&gt;&lt;author&gt;Merle, Uta&lt;/author&gt;&lt;/authors&gt;&lt;/contributors&gt;&lt;titles&gt;&lt;title&gt;Persistent Symptoms in Adult Patients 1 Year After Coronavirus Disease 2019 (COVID-19): A Prospective Cohort Study&lt;/title&gt;&lt;secondary-title&gt;Clinical Infectious Diseases&lt;/secondary-title&gt;&lt;/titles&gt;&lt;periodical&gt;&lt;full-title&gt;Clinical Infectious Diseases&lt;/full-title&gt;&lt;/periodical&gt;&lt;pages&gt;1191-1198&lt;/pages&gt;&lt;volume&gt;74&lt;/volume&gt;&lt;number&gt;7&lt;/number&gt;&lt;dates&gt;&lt;year&gt;2022&lt;/year&gt;&lt;/dates&gt;&lt;isbn&gt;1058-4838&lt;/isbn&gt;&lt;urls&gt;&lt;related-urls&gt;&lt;url&gt;https://doi.org/10.1093/cid/ciab611&lt;/url&gt;&lt;/related-urls&gt;&lt;/urls&gt;&lt;electronic-resource-num&gt;10.1093/cid/ciab611&lt;/electronic-resource-num&gt;&lt;access-date&gt;8/25/2022&lt;/access-date&gt;&lt;/record&gt;&lt;/Cite&gt;&lt;/EndNote&gt;</w:instrText>
            </w:r>
            <w:r>
              <w:rPr>
                <w:rFonts w:cstheme="minorHAnsi"/>
                <w:sz w:val="18"/>
                <w:szCs w:val="18"/>
              </w:rPr>
              <w:fldChar w:fldCharType="separate"/>
            </w:r>
            <w:r w:rsidR="00445383">
              <w:rPr>
                <w:rFonts w:cstheme="minorHAnsi"/>
                <w:noProof/>
                <w:sz w:val="18"/>
                <w:szCs w:val="18"/>
              </w:rPr>
              <w:t>(99)</w:t>
            </w:r>
            <w:r>
              <w:rPr>
                <w:rFonts w:cstheme="minorHAnsi"/>
                <w:sz w:val="18"/>
                <w:szCs w:val="18"/>
              </w:rPr>
              <w:fldChar w:fldCharType="end"/>
            </w:r>
          </w:p>
        </w:tc>
        <w:tc>
          <w:tcPr>
            <w:tcW w:w="992" w:type="dxa"/>
            <w:shd w:val="clear" w:color="auto" w:fill="auto"/>
          </w:tcPr>
          <w:p w14:paraId="0FA2EAF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1560" w:type="dxa"/>
            <w:shd w:val="clear" w:color="auto" w:fill="auto"/>
          </w:tcPr>
          <w:p w14:paraId="781C8581"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793A9128"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46</w:t>
            </w:r>
          </w:p>
        </w:tc>
        <w:tc>
          <w:tcPr>
            <w:tcW w:w="1134" w:type="dxa"/>
            <w:shd w:val="clear" w:color="auto" w:fill="auto"/>
          </w:tcPr>
          <w:p w14:paraId="56DFAFEE"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E6D15C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w:t>
            </w:r>
            <w:r w:rsidRPr="0012557C">
              <w:rPr>
                <w:rFonts w:ascii="Calibri" w:hAnsi="Calibri" w:cs="Calibri"/>
                <w:color w:val="000000"/>
                <w:sz w:val="18"/>
                <w:szCs w:val="18"/>
              </w:rPr>
              <w:t>ospitalised and outpatients</w:t>
            </w:r>
          </w:p>
        </w:tc>
        <w:tc>
          <w:tcPr>
            <w:tcW w:w="1134" w:type="dxa"/>
            <w:shd w:val="clear" w:color="auto" w:fill="auto"/>
          </w:tcPr>
          <w:p w14:paraId="19EA393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 (50-63)</w:t>
            </w:r>
          </w:p>
        </w:tc>
        <w:tc>
          <w:tcPr>
            <w:tcW w:w="827" w:type="dxa"/>
            <w:shd w:val="clear" w:color="auto" w:fill="auto"/>
          </w:tcPr>
          <w:p w14:paraId="49A26B8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7</w:t>
            </w:r>
            <w:r>
              <w:rPr>
                <w:rFonts w:ascii="Calibri" w:hAnsi="Calibri" w:cs="Calibri"/>
                <w:color w:val="000000"/>
                <w:sz w:val="18"/>
                <w:szCs w:val="18"/>
              </w:rPr>
              <w:t>.0</w:t>
            </w:r>
          </w:p>
        </w:tc>
        <w:tc>
          <w:tcPr>
            <w:tcW w:w="1280" w:type="dxa"/>
            <w:shd w:val="clear" w:color="auto" w:fill="auto"/>
          </w:tcPr>
          <w:p w14:paraId="7703940C"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5F537C2E"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5.6% mild, 55.2% moderate, 25.0% severe, 4.2% critical</w:t>
            </w:r>
          </w:p>
        </w:tc>
        <w:tc>
          <w:tcPr>
            <w:tcW w:w="1432" w:type="dxa"/>
            <w:shd w:val="clear" w:color="auto" w:fill="auto"/>
          </w:tcPr>
          <w:p w14:paraId="20CFD93D"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 xml:space="preserve">140-154 (range) </w:t>
            </w:r>
            <w:r w:rsidRPr="00AF6BDD">
              <w:rPr>
                <w:rFonts w:cstheme="minorHAnsi"/>
                <w:color w:val="000000"/>
                <w:sz w:val="18"/>
                <w:szCs w:val="18"/>
              </w:rPr>
              <w:t>following symptom onset</w:t>
            </w:r>
          </w:p>
        </w:tc>
        <w:tc>
          <w:tcPr>
            <w:tcW w:w="1860" w:type="dxa"/>
            <w:shd w:val="clear" w:color="auto" w:fill="auto"/>
          </w:tcPr>
          <w:p w14:paraId="60CDBB8C"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73.</w:t>
            </w:r>
            <w:r>
              <w:rPr>
                <w:rFonts w:cstheme="minorHAnsi"/>
                <w:color w:val="000000"/>
                <w:sz w:val="18"/>
                <w:szCs w:val="18"/>
              </w:rPr>
              <w:t>3</w:t>
            </w:r>
            <w:r w:rsidRPr="62A151E1">
              <w:rPr>
                <w:color w:val="000000" w:themeColor="text1"/>
                <w:sz w:val="18"/>
                <w:szCs w:val="18"/>
              </w:rPr>
              <w:t>%</w:t>
            </w:r>
          </w:p>
        </w:tc>
      </w:tr>
      <w:tr w:rsidR="00D47F80" w:rsidRPr="00882E7A" w14:paraId="2405F94C"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51EC018"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7BC4B22" w14:textId="716DC4E1"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hang, Y et al</w:t>
            </w:r>
            <w:r>
              <w:rPr>
                <w:sz w:val="18"/>
                <w:szCs w:val="18"/>
              </w:rPr>
              <w:fldChar w:fldCharType="begin"/>
            </w:r>
            <w:r w:rsidR="00445383">
              <w:rPr>
                <w:sz w:val="18"/>
                <w:szCs w:val="18"/>
              </w:rPr>
              <w:instrText xml:space="preserve"> ADDIN EN.CITE &lt;EndNote&gt;&lt;Cite&gt;&lt;Author&gt;Shang&lt;/Author&gt;&lt;Year&gt;2021&lt;/Year&gt;&lt;RecNum&gt;86&lt;/RecNum&gt;&lt;DisplayText&gt;(100)&lt;/DisplayText&gt;&lt;record&gt;&lt;rec-number&gt;86&lt;/rec-number&gt;&lt;foreign-keys&gt;&lt;key app="EN" db-id="pvxd05p2yewfz6earpxxasf7rwds20fer50s" timestamp="1661434940" guid="d9d4403e-fc36-4ee6-916f-dc56d184189f"&gt;86&lt;/key&gt;&lt;/foreign-keys&gt;&lt;ref-type name="Journal Article"&gt;17&lt;/ref-type&gt;&lt;contributors&gt;&lt;authors&gt;&lt;author&gt;Shang, Y. F.&lt;/author&gt;&lt;author&gt;Liu, T.&lt;/author&gt;&lt;author&gt;Yu, J. N.&lt;/author&gt;&lt;author&gt;Xu, X. R.&lt;/author&gt;&lt;author&gt;Zahid, K. R.&lt;/author&gt;&lt;author&gt;Wei, Y. C.&lt;/author&gt;&lt;author&gt;Wang, X. H.&lt;/author&gt;&lt;author&gt;Zhou, F. L.&lt;/author&gt;&lt;/authors&gt;&lt;/contributors&gt;&lt;titles&gt;&lt;title&gt;Half-year follow-up of patients recovering from severe COVID-19: Analysis of symptoms and their risk factors&lt;/title&gt;&lt;secondary-title&gt;Journal of Internal Medicine&lt;/secondary-title&gt;&lt;/titles&gt;&lt;periodical&gt;&lt;full-title&gt;Journal of Internal Medicine&lt;/full-title&gt;&lt;/periodical&gt;&lt;pages&gt;444-450&lt;/pages&gt;&lt;volume&gt;290&lt;/volume&gt;&lt;number&gt;2&lt;/number&gt;&lt;dates&gt;&lt;year&gt;2021&lt;/year&gt;&lt;/dates&gt;&lt;accession-num&gt;33904618&lt;/accession-num&gt;&lt;urls&gt;&lt;related-urls&gt;&lt;url&gt;https://ovidsp.ovid.com/ovidweb.cgi?T=JS&amp;amp;CSC=Y&amp;amp;NEWS=N&amp;amp;PAGE=fulltext&amp;amp;D=medl&amp;amp;AN=33904618&lt;/url&gt;&lt;/related-urls&gt;&lt;/urls&gt;&lt;electronic-resource-num&gt;https://dx.doi.org/10.1111/joim.13284&lt;/electronic-resource-num&gt;&lt;/record&gt;&lt;/Cite&gt;&lt;/EndNote&gt;</w:instrText>
            </w:r>
            <w:r>
              <w:rPr>
                <w:sz w:val="18"/>
                <w:szCs w:val="18"/>
              </w:rPr>
              <w:fldChar w:fldCharType="separate"/>
            </w:r>
            <w:r w:rsidR="00445383">
              <w:rPr>
                <w:noProof/>
                <w:sz w:val="18"/>
                <w:szCs w:val="18"/>
              </w:rPr>
              <w:t>(100)</w:t>
            </w:r>
            <w:r>
              <w:rPr>
                <w:sz w:val="18"/>
                <w:szCs w:val="18"/>
              </w:rPr>
              <w:fldChar w:fldCharType="end"/>
            </w:r>
          </w:p>
        </w:tc>
        <w:tc>
          <w:tcPr>
            <w:tcW w:w="992" w:type="dxa"/>
            <w:shd w:val="clear" w:color="auto" w:fill="auto"/>
          </w:tcPr>
          <w:p w14:paraId="3D9B3F34"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07D47E4B"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Cohort</w:t>
            </w:r>
          </w:p>
        </w:tc>
        <w:tc>
          <w:tcPr>
            <w:tcW w:w="1275" w:type="dxa"/>
            <w:shd w:val="clear" w:color="auto" w:fill="auto"/>
          </w:tcPr>
          <w:p w14:paraId="7DFDB2E6"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796</w:t>
            </w:r>
          </w:p>
        </w:tc>
        <w:tc>
          <w:tcPr>
            <w:tcW w:w="1134" w:type="dxa"/>
            <w:shd w:val="clear" w:color="auto" w:fill="auto"/>
          </w:tcPr>
          <w:p w14:paraId="08C50F7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AEF80C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 xml:space="preserve">Hospitalised </w:t>
            </w:r>
            <w:r>
              <w:rPr>
                <w:rFonts w:ascii="Calibri" w:hAnsi="Calibri" w:cs="Calibri"/>
                <w:color w:val="000000"/>
                <w:sz w:val="18"/>
                <w:szCs w:val="18"/>
              </w:rPr>
              <w:t>patients</w:t>
            </w:r>
          </w:p>
        </w:tc>
        <w:tc>
          <w:tcPr>
            <w:tcW w:w="1134" w:type="dxa"/>
            <w:shd w:val="clear" w:color="auto" w:fill="auto"/>
          </w:tcPr>
          <w:p w14:paraId="212C3ABF"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 (51-69)</w:t>
            </w:r>
          </w:p>
        </w:tc>
        <w:tc>
          <w:tcPr>
            <w:tcW w:w="827" w:type="dxa"/>
            <w:shd w:val="clear" w:color="auto" w:fill="auto"/>
          </w:tcPr>
          <w:p w14:paraId="38D66CCE"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9.2</w:t>
            </w:r>
          </w:p>
        </w:tc>
        <w:tc>
          <w:tcPr>
            <w:tcW w:w="1280" w:type="dxa"/>
            <w:shd w:val="clear" w:color="auto" w:fill="auto"/>
          </w:tcPr>
          <w:p w14:paraId="1518F640" w14:textId="77777777" w:rsidR="004D3690" w:rsidRPr="00F17B9F" w:rsidRDefault="004D3690">
            <w:pPr>
              <w:tabs>
                <w:tab w:val="left" w:pos="649"/>
              </w:tabs>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w:t>
            </w:r>
            <w:r>
              <w:rPr>
                <w:rFonts w:ascii="Calibri" w:hAnsi="Calibri" w:cs="Calibri"/>
                <w:color w:val="000000"/>
                <w:sz w:val="18"/>
                <w:szCs w:val="18"/>
              </w:rPr>
              <w:t>CR confirmed</w:t>
            </w:r>
          </w:p>
        </w:tc>
        <w:tc>
          <w:tcPr>
            <w:tcW w:w="1084" w:type="dxa"/>
            <w:shd w:val="clear" w:color="auto" w:fill="auto"/>
          </w:tcPr>
          <w:p w14:paraId="79ABBFCD"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90.8% s</w:t>
            </w:r>
            <w:r w:rsidRPr="005008A1">
              <w:rPr>
                <w:rFonts w:cstheme="minorHAnsi"/>
                <w:color w:val="000000"/>
                <w:sz w:val="18"/>
                <w:szCs w:val="18"/>
              </w:rPr>
              <w:t>evere</w:t>
            </w:r>
            <w:r>
              <w:rPr>
                <w:rFonts w:cstheme="minorHAnsi"/>
                <w:color w:val="000000"/>
                <w:sz w:val="18"/>
                <w:szCs w:val="18"/>
              </w:rPr>
              <w:t>, 9.2% critical</w:t>
            </w:r>
          </w:p>
        </w:tc>
        <w:tc>
          <w:tcPr>
            <w:tcW w:w="1432" w:type="dxa"/>
            <w:shd w:val="clear" w:color="auto" w:fill="auto"/>
          </w:tcPr>
          <w:p w14:paraId="4CEA1169"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m post-hospital discharge</w:t>
            </w:r>
          </w:p>
        </w:tc>
        <w:tc>
          <w:tcPr>
            <w:tcW w:w="1860" w:type="dxa"/>
            <w:shd w:val="clear" w:color="auto" w:fill="auto"/>
          </w:tcPr>
          <w:p w14:paraId="4AAABF63"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5.4</w:t>
            </w:r>
            <w:r w:rsidRPr="62A151E1">
              <w:rPr>
                <w:color w:val="000000" w:themeColor="text1"/>
                <w:sz w:val="18"/>
                <w:szCs w:val="18"/>
              </w:rPr>
              <w:t>%</w:t>
            </w:r>
          </w:p>
        </w:tc>
      </w:tr>
      <w:tr w:rsidR="00D47F80" w:rsidRPr="00882E7A" w14:paraId="4E29123F"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0ABD5F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B3CE0CB" w14:textId="590CF77A"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bila, O et al</w:t>
            </w:r>
            <w:r>
              <w:rPr>
                <w:sz w:val="18"/>
                <w:szCs w:val="18"/>
              </w:rPr>
              <w:fldChar w:fldCharType="begin"/>
            </w:r>
            <w:r w:rsidR="00445383">
              <w:rPr>
                <w:sz w:val="18"/>
                <w:szCs w:val="18"/>
              </w:rPr>
              <w:instrText xml:space="preserve"> ADDIN EN.CITE &lt;EndNote&gt;&lt;Cite&gt;&lt;Author&gt;Sibila&lt;/Author&gt;&lt;Year&gt;2021&lt;/Year&gt;&lt;RecNum&gt;87&lt;/RecNum&gt;&lt;DisplayText&gt;(101)&lt;/DisplayText&gt;&lt;record&gt;&lt;rec-number&gt;87&lt;/rec-number&gt;&lt;foreign-keys&gt;&lt;key app="EN" db-id="pvxd05p2yewfz6earpxxasf7rwds20fer50s" timestamp="1661434940" guid="266f6b71-0524-4225-bc3e-44fae38c9410"&gt;87&lt;/key&gt;&lt;/foreign-keys&gt;&lt;ref-type name="Journal Article"&gt;17&lt;/ref-type&gt;&lt;contributors&gt;&lt;authors&gt;&lt;author&gt;Sibila, Oriol&lt;/author&gt;&lt;author&gt;Albacar, Nuria&lt;/author&gt;&lt;author&gt;Perea, Lidia&lt;/author&gt;&lt;author&gt;Faner, Rosa&lt;/author&gt;&lt;author&gt;Torralba, Yolanda&lt;/author&gt;&lt;author&gt;Hernandez-Gonzalez, Fernanda&lt;/author&gt;&lt;author&gt;Moises, Jorge&lt;/author&gt;&lt;author&gt;Sanchez-Ruano, Nuria&lt;/author&gt;&lt;author&gt;Sequeira-Aymar, Ethel&lt;/author&gt;&lt;author&gt;Badia, Joan Ramon&lt;/author&gt;&lt;author&gt;Agusti, Alvar&lt;/author&gt;&lt;author&gt;Barbera, Joan Albert&lt;/author&gt;&lt;author&gt;Sellares, Jacobo&lt;/author&gt;&lt;/authors&gt;&lt;/contributors&gt;&lt;titles&gt;&lt;title&gt;Lung Function sequelae in COVID-19 Patients 3 Months After Hospital Discharge&lt;/title&gt;&lt;secondary-title&gt;Archivos de bronconeumologia&lt;/secondary-title&gt;&lt;/titles&gt;&lt;periodical&gt;&lt;full-title&gt;Archivos de bronconeumologia&lt;/full-title&gt;&lt;/periodical&gt;&lt;pages&gt;59-61&lt;/pages&gt;&lt;volume&gt;57&lt;/volume&gt;&lt;dates&gt;&lt;year&gt;2021&lt;/year&gt;&lt;/dates&gt;&lt;pub-location&gt;Spain&lt;/pub-location&gt;&lt;urls&gt;&lt;related-urls&gt;&lt;url&gt;http://ovidsp.ovid.com/ovidweb.cgi?T=JS&amp;amp;PAGE=reference&amp;amp;D=pmnm&amp;amp;NEWS=N&amp;amp;AN=34629656&lt;/url&gt;&lt;/related-urls&gt;&lt;/urls&gt;&lt;electronic-resource-num&gt;https://dx.doi.org/10.1016/j.arbres.2021.01.036&lt;/electronic-resource-num&gt;&lt;/record&gt;&lt;/Cite&gt;&lt;/EndNote&gt;</w:instrText>
            </w:r>
            <w:r>
              <w:rPr>
                <w:sz w:val="18"/>
                <w:szCs w:val="18"/>
              </w:rPr>
              <w:fldChar w:fldCharType="separate"/>
            </w:r>
            <w:r w:rsidR="00445383">
              <w:rPr>
                <w:noProof/>
                <w:sz w:val="18"/>
                <w:szCs w:val="18"/>
              </w:rPr>
              <w:t>(101)</w:t>
            </w:r>
            <w:r>
              <w:rPr>
                <w:sz w:val="18"/>
                <w:szCs w:val="18"/>
              </w:rPr>
              <w:fldChar w:fldCharType="end"/>
            </w:r>
          </w:p>
        </w:tc>
        <w:tc>
          <w:tcPr>
            <w:tcW w:w="992" w:type="dxa"/>
            <w:shd w:val="clear" w:color="auto" w:fill="auto"/>
          </w:tcPr>
          <w:p w14:paraId="098880B9"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1560" w:type="dxa"/>
            <w:shd w:val="clear" w:color="auto" w:fill="auto"/>
          </w:tcPr>
          <w:p w14:paraId="54BEFCCB"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3DF4CB7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72</w:t>
            </w:r>
          </w:p>
        </w:tc>
        <w:tc>
          <w:tcPr>
            <w:tcW w:w="1134" w:type="dxa"/>
            <w:shd w:val="clear" w:color="auto" w:fill="auto"/>
          </w:tcPr>
          <w:p w14:paraId="732D83C4"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424EE9D"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07E2D2F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1/19.8</w:t>
            </w:r>
          </w:p>
        </w:tc>
        <w:tc>
          <w:tcPr>
            <w:tcW w:w="827" w:type="dxa"/>
            <w:shd w:val="clear" w:color="auto" w:fill="auto"/>
          </w:tcPr>
          <w:p w14:paraId="23C4A7C6"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3</w:t>
            </w:r>
            <w:r>
              <w:rPr>
                <w:rFonts w:ascii="Calibri" w:hAnsi="Calibri" w:cs="Calibri"/>
                <w:color w:val="000000"/>
                <w:sz w:val="18"/>
                <w:szCs w:val="18"/>
              </w:rPr>
              <w:t>.0</w:t>
            </w:r>
          </w:p>
        </w:tc>
        <w:tc>
          <w:tcPr>
            <w:tcW w:w="1280" w:type="dxa"/>
            <w:shd w:val="clear" w:color="auto" w:fill="auto"/>
          </w:tcPr>
          <w:p w14:paraId="4A65206F"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N</w:t>
            </w:r>
            <w:r w:rsidRPr="00F17B9F">
              <w:rPr>
                <w:rFonts w:ascii="Calibri" w:hAnsi="Calibri" w:cs="Calibri"/>
                <w:color w:val="000000"/>
                <w:sz w:val="18"/>
                <w:szCs w:val="18"/>
              </w:rPr>
              <w:t>ot stated</w:t>
            </w:r>
          </w:p>
        </w:tc>
        <w:tc>
          <w:tcPr>
            <w:tcW w:w="1084" w:type="dxa"/>
            <w:shd w:val="clear" w:color="auto" w:fill="auto"/>
          </w:tcPr>
          <w:p w14:paraId="249A236F"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5008A1">
              <w:rPr>
                <w:rFonts w:cstheme="minorHAnsi"/>
                <w:color w:val="000000"/>
                <w:sz w:val="18"/>
                <w:szCs w:val="18"/>
              </w:rPr>
              <w:t>moderate and severe</w:t>
            </w:r>
          </w:p>
          <w:p w14:paraId="484E1C6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43% ICU</w:t>
            </w:r>
          </w:p>
        </w:tc>
        <w:tc>
          <w:tcPr>
            <w:tcW w:w="1432" w:type="dxa"/>
            <w:shd w:val="clear" w:color="auto" w:fill="auto"/>
          </w:tcPr>
          <w:p w14:paraId="77A3CB3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01.5</w:t>
            </w:r>
            <w:r w:rsidRPr="003300A0">
              <w:rPr>
                <w:rFonts w:cstheme="minorHAnsi"/>
                <w:color w:val="000000"/>
                <w:sz w:val="18"/>
                <w:szCs w:val="18"/>
                <w:vertAlign w:val="superscript"/>
              </w:rPr>
              <w:t>e</w:t>
            </w:r>
          </w:p>
        </w:tc>
        <w:tc>
          <w:tcPr>
            <w:tcW w:w="1860" w:type="dxa"/>
            <w:shd w:val="clear" w:color="auto" w:fill="auto"/>
          </w:tcPr>
          <w:p w14:paraId="61B8FC16"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7</w:t>
            </w:r>
            <w:r>
              <w:rPr>
                <w:rFonts w:cstheme="minorHAnsi"/>
                <w:color w:val="000000"/>
                <w:sz w:val="18"/>
                <w:szCs w:val="18"/>
              </w:rPr>
              <w:t>.0</w:t>
            </w:r>
            <w:r w:rsidRPr="62A151E1">
              <w:rPr>
                <w:color w:val="000000" w:themeColor="text1"/>
                <w:sz w:val="18"/>
                <w:szCs w:val="18"/>
              </w:rPr>
              <w:t>%</w:t>
            </w:r>
          </w:p>
        </w:tc>
      </w:tr>
      <w:tr w:rsidR="00D47F80" w:rsidRPr="00882E7A" w14:paraId="7587E69A"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A0519A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0B72139" w14:textId="4B1F2F3D"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gfrid, L et al</w:t>
            </w:r>
            <w:r>
              <w:rPr>
                <w:sz w:val="18"/>
                <w:szCs w:val="18"/>
              </w:rPr>
              <w:fldChar w:fldCharType="begin">
                <w:fldData xml:space="preserve">PEVuZE5vdGU+PENpdGU+PEF1dGhvcj5TaWdmcmlkPC9BdXRob3I+PFllYXI+MjAyMTwvWWVhcj48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==
</w:fldData>
              </w:fldChar>
            </w:r>
            <w:r w:rsidR="00445383">
              <w:rPr>
                <w:sz w:val="18"/>
                <w:szCs w:val="18"/>
              </w:rPr>
              <w:instrText xml:space="preserve"> ADDIN EN.CITE </w:instrText>
            </w:r>
            <w:r w:rsidR="00445383">
              <w:rPr>
                <w:sz w:val="18"/>
                <w:szCs w:val="18"/>
              </w:rPr>
              <w:fldChar w:fldCharType="begin">
                <w:fldData xml:space="preserve">PEVuZE5vdGU+PENpdGU+PEF1dGhvcj5TaWdmcmlkPC9BdXRob3I+PFllYXI+MjAyMTwvWWVhcj48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==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102)</w:t>
            </w:r>
            <w:r>
              <w:rPr>
                <w:sz w:val="18"/>
                <w:szCs w:val="18"/>
              </w:rPr>
              <w:fldChar w:fldCharType="end"/>
            </w:r>
          </w:p>
        </w:tc>
        <w:tc>
          <w:tcPr>
            <w:tcW w:w="992" w:type="dxa"/>
            <w:shd w:val="clear" w:color="auto" w:fill="auto"/>
          </w:tcPr>
          <w:p w14:paraId="2C82489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1560" w:type="dxa"/>
            <w:shd w:val="clear" w:color="auto" w:fill="auto"/>
          </w:tcPr>
          <w:p w14:paraId="1D27D499"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1C13C235"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F3161">
              <w:rPr>
                <w:rFonts w:ascii="Calibri" w:hAnsi="Calibri" w:cs="Calibri"/>
                <w:color w:val="000000"/>
                <w:sz w:val="18"/>
                <w:szCs w:val="18"/>
              </w:rPr>
              <w:t>327</w:t>
            </w:r>
          </w:p>
          <w:p w14:paraId="3D0E2FD0" w14:textId="77777777" w:rsidR="004D3690" w:rsidRPr="0040046A"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p w14:paraId="644D201E"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p w14:paraId="7DD60BC4"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p w14:paraId="178E5B7C"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p w14:paraId="4B58727F" w14:textId="77777777" w:rsidR="004D3690" w:rsidRPr="0040046A"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1134" w:type="dxa"/>
            <w:shd w:val="clear" w:color="auto" w:fill="auto"/>
          </w:tcPr>
          <w:p w14:paraId="1B2D52C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4CE1BB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620A6A36"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7 (51.7-67.7)</w:t>
            </w:r>
          </w:p>
        </w:tc>
        <w:tc>
          <w:tcPr>
            <w:tcW w:w="827" w:type="dxa"/>
            <w:shd w:val="clear" w:color="auto" w:fill="auto"/>
          </w:tcPr>
          <w:p w14:paraId="449989EF"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1.3</w:t>
            </w:r>
          </w:p>
        </w:tc>
        <w:tc>
          <w:tcPr>
            <w:tcW w:w="1280" w:type="dxa"/>
            <w:shd w:val="clear" w:color="auto" w:fill="auto"/>
          </w:tcPr>
          <w:p w14:paraId="514D7A61"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r w:rsidRPr="00F17B9F">
              <w:rPr>
                <w:rFonts w:ascii="Calibri" w:hAnsi="Calibri" w:cs="Calibri"/>
                <w:color w:val="000000"/>
                <w:sz w:val="18"/>
                <w:szCs w:val="18"/>
              </w:rPr>
              <w:t xml:space="preserve"> or </w:t>
            </w:r>
            <w:r>
              <w:rPr>
                <w:rFonts w:ascii="Calibri" w:hAnsi="Calibri" w:cs="Calibri"/>
                <w:color w:val="000000"/>
                <w:sz w:val="18"/>
                <w:szCs w:val="18"/>
              </w:rPr>
              <w:t xml:space="preserve">‘clinically diagnosed </w:t>
            </w:r>
            <w:r w:rsidRPr="00F17B9F">
              <w:rPr>
                <w:rFonts w:ascii="Calibri" w:hAnsi="Calibri" w:cs="Calibri"/>
                <w:color w:val="000000"/>
                <w:sz w:val="18"/>
                <w:szCs w:val="18"/>
              </w:rPr>
              <w:t>highly suspected</w:t>
            </w:r>
            <w:r>
              <w:rPr>
                <w:rFonts w:ascii="Calibri" w:hAnsi="Calibri" w:cs="Calibri"/>
                <w:color w:val="000000"/>
                <w:sz w:val="18"/>
                <w:szCs w:val="18"/>
              </w:rPr>
              <w:t>’</w:t>
            </w:r>
          </w:p>
        </w:tc>
        <w:tc>
          <w:tcPr>
            <w:tcW w:w="1084" w:type="dxa"/>
            <w:shd w:val="clear" w:color="auto" w:fill="auto"/>
          </w:tcPr>
          <w:p w14:paraId="245CABF0" w14:textId="77777777" w:rsidR="004D3690" w:rsidRPr="00BB3EC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lang w:val="it-IT"/>
              </w:rPr>
            </w:pPr>
            <w:r w:rsidRPr="00BB3EC3">
              <w:rPr>
                <w:rFonts w:cstheme="minorHAnsi"/>
                <w:color w:val="000000"/>
                <w:sz w:val="18"/>
                <w:szCs w:val="18"/>
                <w:lang w:val="it-IT"/>
              </w:rPr>
              <w:t>20.8% no O2, 36.1% supplemental O2, 15.0% non-invasive O2, 28.1% mechanical ventilation</w:t>
            </w:r>
          </w:p>
        </w:tc>
        <w:tc>
          <w:tcPr>
            <w:tcW w:w="1432" w:type="dxa"/>
            <w:shd w:val="clear" w:color="auto" w:fill="auto"/>
          </w:tcPr>
          <w:p w14:paraId="123CE1B8"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22</w:t>
            </w:r>
            <w:r w:rsidRPr="003300A0">
              <w:rPr>
                <w:rFonts w:cstheme="minorHAnsi"/>
                <w:color w:val="000000"/>
                <w:sz w:val="18"/>
                <w:szCs w:val="18"/>
                <w:vertAlign w:val="superscript"/>
              </w:rPr>
              <w:t>b</w:t>
            </w:r>
          </w:p>
        </w:tc>
        <w:tc>
          <w:tcPr>
            <w:tcW w:w="1860" w:type="dxa"/>
            <w:shd w:val="clear" w:color="auto" w:fill="auto"/>
          </w:tcPr>
          <w:p w14:paraId="44AC06EB" w14:textId="77777777" w:rsidR="004D3690" w:rsidRPr="00866DB5"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93.</w:t>
            </w:r>
            <w:r>
              <w:rPr>
                <w:rFonts w:cstheme="minorHAnsi"/>
                <w:color w:val="000000"/>
                <w:sz w:val="18"/>
                <w:szCs w:val="18"/>
              </w:rPr>
              <w:t>3</w:t>
            </w:r>
            <w:r w:rsidRPr="62A151E1">
              <w:rPr>
                <w:color w:val="000000" w:themeColor="text1"/>
                <w:sz w:val="18"/>
                <w:szCs w:val="18"/>
              </w:rPr>
              <w:t>%</w:t>
            </w:r>
          </w:p>
        </w:tc>
      </w:tr>
      <w:tr w:rsidR="00D47F80" w:rsidRPr="00882E7A" w14:paraId="19D8BF84"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0B88D0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30665EF" w14:textId="319440EB"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ani, L et al</w:t>
            </w:r>
            <w:r>
              <w:rPr>
                <w:sz w:val="18"/>
                <w:szCs w:val="18"/>
              </w:rPr>
              <w:fldChar w:fldCharType="begin"/>
            </w:r>
            <w:r w:rsidR="00445383">
              <w:rPr>
                <w:sz w:val="18"/>
                <w:szCs w:val="18"/>
              </w:rPr>
              <w:instrText xml:space="preserve"> ADDIN EN.CITE &lt;EndNote&gt;&lt;Cite&gt;&lt;Author&gt;Simani&lt;/Author&gt;&lt;Year&gt;2021&lt;/Year&gt;&lt;RecNum&gt;6&lt;/RecNum&gt;&lt;DisplayText&gt;(103)&lt;/DisplayText&gt;&lt;record&gt;&lt;rec-number&gt;6&lt;/rec-number&gt;&lt;foreign-keys&gt;&lt;key app="EN" db-id="pvxd05p2yewfz6earpxxasf7rwds20fer50s" timestamp="1661434940" guid="d96932d8-a2e0-4970-b41b-978aa60fa3c8"&gt;6&lt;/key&gt;&lt;/foreign-keys&gt;&lt;ref-type name="Journal Article"&gt;17&lt;/ref-type&gt;&lt;contributors&gt;&lt;authors&gt;&lt;author&gt;Simani, L.&lt;/author&gt;&lt;author&gt;Ramezani, M. &lt;/author&gt;&lt;author&gt;Darazam, I. A. &lt;/author&gt;&lt;author&gt;Sagharichi, M. &lt;/author&gt;&lt;author&gt;Aalipour, M. A. &lt;/author&gt;&lt;author&gt;Ghorbani, F. &lt;/author&gt;&lt;author&gt;Pakdaman, H.&lt;/author&gt;&lt;/authors&gt;&lt;/contributors&gt;&lt;titles&gt;&lt;title&gt;Prevalence and correlates of chronic fatigue syndrome and post-traumatic stress disorder after the outbreak of the COVID-19&lt;/title&gt;&lt;secondary-title&gt;Journal of neurovirology&lt;/secondary-title&gt;&lt;/titles&gt;&lt;periodical&gt;&lt;full-title&gt;Journal of neurovirology&lt;/full-title&gt;&lt;/periodical&gt;&lt;dates&gt;&lt;year&gt;2021&lt;/year&gt;&lt;/dates&gt;&lt;accession-num&gt;16405515&lt;/accession-num&gt;&lt;urls&gt;&lt;related-urls&gt;&lt;url&gt;https://pubmed.ncbi.nlm.nih.gov/33528827&lt;/url&gt;&lt;/related-urls&gt;&lt;/urls&gt;&lt;electronic-resource-num&gt;10.1007/s13365-021-00949-1&lt;/electronic-resource-num&gt;&lt;/record&gt;&lt;/Cite&gt;&lt;/EndNote&gt;</w:instrText>
            </w:r>
            <w:r>
              <w:rPr>
                <w:sz w:val="18"/>
                <w:szCs w:val="18"/>
              </w:rPr>
              <w:fldChar w:fldCharType="separate"/>
            </w:r>
            <w:r w:rsidR="00445383">
              <w:rPr>
                <w:noProof/>
                <w:sz w:val="18"/>
                <w:szCs w:val="18"/>
              </w:rPr>
              <w:t>(103)</w:t>
            </w:r>
            <w:r>
              <w:rPr>
                <w:sz w:val="18"/>
                <w:szCs w:val="18"/>
              </w:rPr>
              <w:fldChar w:fldCharType="end"/>
            </w:r>
          </w:p>
        </w:tc>
        <w:tc>
          <w:tcPr>
            <w:tcW w:w="992" w:type="dxa"/>
            <w:shd w:val="clear" w:color="auto" w:fill="auto"/>
          </w:tcPr>
          <w:p w14:paraId="6781645B"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ran</w:t>
            </w:r>
          </w:p>
        </w:tc>
        <w:tc>
          <w:tcPr>
            <w:tcW w:w="1560" w:type="dxa"/>
            <w:shd w:val="clear" w:color="auto" w:fill="auto"/>
          </w:tcPr>
          <w:p w14:paraId="69F3D6E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ohort</w:t>
            </w:r>
            <w:r>
              <w:rPr>
                <w:rFonts w:ascii="Calibri" w:hAnsi="Calibri" w:cs="Calibri"/>
                <w:sz w:val="18"/>
                <w:szCs w:val="18"/>
              </w:rPr>
              <w:t>*</w:t>
            </w:r>
          </w:p>
        </w:tc>
        <w:tc>
          <w:tcPr>
            <w:tcW w:w="1275" w:type="dxa"/>
            <w:shd w:val="clear" w:color="auto" w:fill="auto"/>
          </w:tcPr>
          <w:p w14:paraId="4A87CEE1"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20</w:t>
            </w:r>
          </w:p>
        </w:tc>
        <w:tc>
          <w:tcPr>
            <w:tcW w:w="1134" w:type="dxa"/>
            <w:shd w:val="clear" w:color="auto" w:fill="auto"/>
          </w:tcPr>
          <w:p w14:paraId="571876B6"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08F105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 patients</w:t>
            </w:r>
          </w:p>
        </w:tc>
        <w:tc>
          <w:tcPr>
            <w:tcW w:w="1134" w:type="dxa"/>
            <w:shd w:val="clear" w:color="auto" w:fill="auto"/>
          </w:tcPr>
          <w:p w14:paraId="6B71B1F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4.6/16.9</w:t>
            </w:r>
          </w:p>
        </w:tc>
        <w:tc>
          <w:tcPr>
            <w:tcW w:w="827" w:type="dxa"/>
            <w:shd w:val="clear" w:color="auto" w:fill="auto"/>
          </w:tcPr>
          <w:p w14:paraId="03C62A7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3.3</w:t>
            </w:r>
          </w:p>
        </w:tc>
        <w:tc>
          <w:tcPr>
            <w:tcW w:w="1280" w:type="dxa"/>
            <w:shd w:val="clear" w:color="auto" w:fill="auto"/>
          </w:tcPr>
          <w:p w14:paraId="64575B36"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S</w:t>
            </w:r>
            <w:r w:rsidRPr="00F17B9F">
              <w:rPr>
                <w:rFonts w:ascii="Calibri" w:hAnsi="Calibri" w:cs="Calibri"/>
                <w:color w:val="000000"/>
                <w:sz w:val="18"/>
                <w:szCs w:val="18"/>
              </w:rPr>
              <w:t xml:space="preserve">piral chest CT scan or PCR </w:t>
            </w:r>
            <w:r>
              <w:rPr>
                <w:rFonts w:ascii="Calibri" w:hAnsi="Calibri" w:cs="Calibri"/>
                <w:color w:val="000000"/>
                <w:sz w:val="18"/>
                <w:szCs w:val="18"/>
              </w:rPr>
              <w:t>confirmed</w:t>
            </w:r>
          </w:p>
        </w:tc>
        <w:tc>
          <w:tcPr>
            <w:tcW w:w="1084" w:type="dxa"/>
            <w:shd w:val="clear" w:color="auto" w:fill="auto"/>
          </w:tcPr>
          <w:p w14:paraId="065313DE"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7.5% ICU</w:t>
            </w:r>
          </w:p>
        </w:tc>
        <w:tc>
          <w:tcPr>
            <w:tcW w:w="1432" w:type="dxa"/>
            <w:shd w:val="clear" w:color="auto" w:fill="auto"/>
          </w:tcPr>
          <w:p w14:paraId="3C2DD8A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83</w:t>
            </w:r>
            <w:r w:rsidRPr="003300A0">
              <w:rPr>
                <w:rFonts w:cstheme="minorHAnsi"/>
                <w:color w:val="000000"/>
                <w:sz w:val="18"/>
                <w:szCs w:val="18"/>
                <w:vertAlign w:val="superscript"/>
              </w:rPr>
              <w:t>e</w:t>
            </w:r>
          </w:p>
        </w:tc>
        <w:tc>
          <w:tcPr>
            <w:tcW w:w="1860" w:type="dxa"/>
            <w:shd w:val="clear" w:color="auto" w:fill="auto"/>
          </w:tcPr>
          <w:p w14:paraId="45DE6B6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10</w:t>
            </w:r>
            <w:r>
              <w:rPr>
                <w:rFonts w:cstheme="minorHAnsi"/>
                <w:color w:val="000000"/>
                <w:sz w:val="18"/>
                <w:szCs w:val="18"/>
              </w:rPr>
              <w:t>.0</w:t>
            </w:r>
            <w:r w:rsidRPr="62A151E1">
              <w:rPr>
                <w:color w:val="000000" w:themeColor="text1"/>
                <w:sz w:val="18"/>
                <w:szCs w:val="18"/>
              </w:rPr>
              <w:t>%</w:t>
            </w:r>
          </w:p>
        </w:tc>
      </w:tr>
      <w:tr w:rsidR="00D47F80" w:rsidRPr="00882E7A" w14:paraId="37C31DC8"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520A5C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084FE16" w14:textId="71D75551"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kala, M et al</w:t>
            </w:r>
            <w:r>
              <w:rPr>
                <w:sz w:val="18"/>
                <w:szCs w:val="18"/>
              </w:rPr>
              <w:fldChar w:fldCharType="begin"/>
            </w:r>
            <w:r w:rsidR="00445383">
              <w:rPr>
                <w:sz w:val="18"/>
                <w:szCs w:val="18"/>
              </w:rPr>
              <w:instrText xml:space="preserve"> ADDIN EN.CITE &lt;EndNote&gt;&lt;Cite&gt;&lt;Author&gt;Skala&lt;/Author&gt;&lt;Year&gt;2021&lt;/Year&gt;&lt;RecNum&gt;89&lt;/RecNum&gt;&lt;DisplayText&gt;(104)&lt;/DisplayText&gt;&lt;record&gt;&lt;rec-number&gt;89&lt;/rec-number&gt;&lt;foreign-keys&gt;&lt;key app="EN" db-id="pvxd05p2yewfz6earpxxasf7rwds20fer50s" timestamp="1661434940" guid="7a4092b3-3c75-4383-9fb4-e300c684aabf"&gt;89&lt;/key&gt;&lt;/foreign-keys&gt;&lt;ref-type name="Journal Article"&gt;17&lt;/ref-type&gt;&lt;contributors&gt;&lt;authors&gt;&lt;author&gt;Skala, Mikulas&lt;/author&gt;&lt;author&gt;Svoboda, Michal&lt;/author&gt;&lt;author&gt;Kopecky, Michal&lt;/author&gt;&lt;author&gt;Kocova, Eva&lt;/author&gt;&lt;author&gt;Hyrsl, Martin&lt;/author&gt;&lt;author&gt;Homolac, Michal&lt;/author&gt;&lt;author&gt;Chrobok, Viktor&lt;/author&gt;&lt;author&gt;Bostik, Pavel&lt;/author&gt;&lt;author&gt;Fajfr, Miroslav&lt;/author&gt;&lt;author&gt;Prasil, Petr&lt;/author&gt;&lt;author&gt;Plisek, Stanislav&lt;/author&gt;&lt;author&gt;Sleha, Radek&lt;/author&gt;&lt;author&gt;Koblizek, Vladimir&lt;/author&gt;&lt;/authors&gt;&lt;/contributors&gt;&lt;titles&gt;&lt;title&gt;Heterogeneity of post-COVID impairment: interim analysis of a prospective study from Czechia&lt;/title&gt;&lt;secondary-title&gt;Virology journal&lt;/secondary-title&gt;&lt;/titles&gt;&lt;periodical&gt;&lt;full-title&gt;Virology journal&lt;/full-title&gt;&lt;/periodical&gt;&lt;pages&gt;73&lt;/pages&gt;&lt;volume&gt;18&lt;/volume&gt;&lt;number&gt;1&lt;/number&gt;&lt;dates&gt;&lt;year&gt;2021&lt;/year&gt;&lt;/dates&gt;&lt;pub-location&gt;England&lt;/pub-location&gt;&lt;urls&gt;&lt;related-urls&gt;&lt;url&gt;http://ovidsp.ovid.com/ovidweb.cgi?T=JS&amp;amp;PAGE=reference&amp;amp;D=prem&amp;amp;NEWS=N&amp;amp;AN=33845839&lt;/url&gt;&lt;/related-urls&gt;&lt;/urls&gt;&lt;electronic-resource-num&gt;https://dx.doi.org/10.1186/s12985-021-01546-8&lt;/electronic-resource-num&gt;&lt;/record&gt;&lt;/Cite&gt;&lt;/EndNote&gt;</w:instrText>
            </w:r>
            <w:r>
              <w:rPr>
                <w:sz w:val="18"/>
                <w:szCs w:val="18"/>
              </w:rPr>
              <w:fldChar w:fldCharType="separate"/>
            </w:r>
            <w:r w:rsidR="00445383">
              <w:rPr>
                <w:noProof/>
                <w:sz w:val="18"/>
                <w:szCs w:val="18"/>
              </w:rPr>
              <w:t>(104)</w:t>
            </w:r>
            <w:r>
              <w:rPr>
                <w:sz w:val="18"/>
                <w:szCs w:val="18"/>
              </w:rPr>
              <w:fldChar w:fldCharType="end"/>
            </w:r>
          </w:p>
        </w:tc>
        <w:tc>
          <w:tcPr>
            <w:tcW w:w="992" w:type="dxa"/>
            <w:shd w:val="clear" w:color="auto" w:fill="auto"/>
          </w:tcPr>
          <w:p w14:paraId="3914972E"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zech Republic</w:t>
            </w:r>
          </w:p>
        </w:tc>
        <w:tc>
          <w:tcPr>
            <w:tcW w:w="1560" w:type="dxa"/>
            <w:shd w:val="clear" w:color="auto" w:fill="auto"/>
          </w:tcPr>
          <w:p w14:paraId="65F88145"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cohort </w:t>
            </w:r>
          </w:p>
        </w:tc>
        <w:tc>
          <w:tcPr>
            <w:tcW w:w="1275" w:type="dxa"/>
            <w:shd w:val="clear" w:color="auto" w:fill="auto"/>
          </w:tcPr>
          <w:p w14:paraId="098431C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02</w:t>
            </w:r>
          </w:p>
        </w:tc>
        <w:tc>
          <w:tcPr>
            <w:tcW w:w="1134" w:type="dxa"/>
            <w:shd w:val="clear" w:color="auto" w:fill="auto"/>
          </w:tcPr>
          <w:p w14:paraId="2F773102"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A9FE1A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patients and outpatients</w:t>
            </w:r>
          </w:p>
        </w:tc>
        <w:tc>
          <w:tcPr>
            <w:tcW w:w="1134" w:type="dxa"/>
            <w:shd w:val="clear" w:color="auto" w:fill="auto"/>
          </w:tcPr>
          <w:p w14:paraId="32A0D242"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6.7/ n/a</w:t>
            </w:r>
          </w:p>
        </w:tc>
        <w:tc>
          <w:tcPr>
            <w:tcW w:w="827" w:type="dxa"/>
            <w:shd w:val="clear" w:color="auto" w:fill="auto"/>
          </w:tcPr>
          <w:p w14:paraId="5EAEFADA"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3.9</w:t>
            </w:r>
          </w:p>
        </w:tc>
        <w:tc>
          <w:tcPr>
            <w:tcW w:w="1280" w:type="dxa"/>
            <w:shd w:val="clear" w:color="auto" w:fill="auto"/>
          </w:tcPr>
          <w:p w14:paraId="79DA64F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4A606DE3"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14.7% hospitalised</w:t>
            </w:r>
          </w:p>
        </w:tc>
        <w:tc>
          <w:tcPr>
            <w:tcW w:w="1432" w:type="dxa"/>
            <w:shd w:val="clear" w:color="auto" w:fill="auto"/>
          </w:tcPr>
          <w:p w14:paraId="7064779A"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m after testing positive</w:t>
            </w:r>
          </w:p>
        </w:tc>
        <w:tc>
          <w:tcPr>
            <w:tcW w:w="1860" w:type="dxa"/>
            <w:shd w:val="clear" w:color="auto" w:fill="auto"/>
          </w:tcPr>
          <w:p w14:paraId="594D3C7D"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w:t>
            </w:r>
            <w:r>
              <w:rPr>
                <w:rFonts w:cstheme="minorHAnsi"/>
                <w:color w:val="000000"/>
                <w:sz w:val="18"/>
                <w:szCs w:val="18"/>
              </w:rPr>
              <w:t>4.9</w:t>
            </w:r>
            <w:r w:rsidRPr="62A151E1">
              <w:rPr>
                <w:color w:val="000000" w:themeColor="text1"/>
                <w:sz w:val="18"/>
                <w:szCs w:val="18"/>
              </w:rPr>
              <w:t>%</w:t>
            </w:r>
          </w:p>
        </w:tc>
      </w:tr>
      <w:tr w:rsidR="00D47F80" w:rsidRPr="00882E7A" w14:paraId="6C30E577"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FD980A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62A48A4" w14:textId="22C81F19"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kjorten, I et al</w:t>
            </w:r>
            <w:r>
              <w:rPr>
                <w:sz w:val="18"/>
                <w:szCs w:val="18"/>
              </w:rPr>
              <w:fldChar w:fldCharType="begin"/>
            </w:r>
            <w:r w:rsidR="00445383">
              <w:rPr>
                <w:sz w:val="18"/>
                <w:szCs w:val="18"/>
              </w:rPr>
              <w:instrText xml:space="preserve"> ADDIN EN.CITE &lt;EndNote&gt;&lt;Cite&gt;&lt;Author&gt;Skjorten&lt;/Author&gt;&lt;Year&gt;2021&lt;/Year&gt;&lt;RecNum&gt;90&lt;/RecNum&gt;&lt;DisplayText&gt;(105)&lt;/DisplayText&gt;&lt;record&gt;&lt;rec-number&gt;90&lt;/rec-number&gt;&lt;foreign-keys&gt;&lt;key app="EN" db-id="pvxd05p2yewfz6earpxxasf7rwds20fer50s" timestamp="1661434940" guid="6ba06d4d-6053-47c2-9b51-8b55f0f7058c"&gt;90&lt;/key&gt;&lt;/foreign-keys&gt;&lt;ref-type name="Journal Article"&gt;17&lt;/ref-type&gt;&lt;contributors&gt;&lt;authors&gt;&lt;author&gt;Skjorten, I.&lt;/author&gt;&lt;author&gt;Ankerstjerne, O. A. W.&lt;/author&gt;&lt;author&gt;Trebinjac, D.&lt;/author&gt;&lt;author&gt;Bronstad, E.&lt;/author&gt;&lt;author&gt;Rasch-Halvorsen, O.&lt;/author&gt;&lt;author&gt;Einvik, G.&lt;/author&gt;&lt;author&gt;Lerum, T. V.&lt;/author&gt;&lt;author&gt;Stavem, K.&lt;/author&gt;&lt;author&gt;Edvardsen, A.&lt;/author&gt;&lt;author&gt;Ingul, C. B.&lt;/author&gt;&lt;/authors&gt;&lt;/contributors&gt;&lt;titles&gt;&lt;title&gt;Cardiopulmonary exercise capacity and limitations 3 months after COVID-19 hospitalisation&lt;/title&gt;&lt;secondary-title&gt;European Respiratory Journal&lt;/secondary-title&gt;&lt;/titles&gt;&lt;periodical&gt;&lt;full-title&gt;European Respiratory Journal&lt;/full-title&gt;&lt;/periodical&gt;&lt;pages&gt;08&lt;/pages&gt;&lt;volume&gt;58&lt;/volume&gt;&lt;number&gt;2&lt;/number&gt;&lt;dates&gt;&lt;year&gt;2021&lt;/year&gt;&lt;/dates&gt;&lt;accession-num&gt;34210791&lt;/accession-num&gt;&lt;urls&gt;&lt;related-urls&gt;&lt;url&gt;https://ovidsp.ovid.com/ovidweb.cgi?T=JS&amp;amp;CSC=Y&amp;amp;NEWS=N&amp;amp;PAGE=fulltext&amp;amp;D=medl&amp;amp;AN=34210791&lt;/url&gt;&lt;/related-urls&gt;&lt;/urls&gt;&lt;electronic-resource-num&gt;https://dx.doi.org/10.1183/13993003.00996-2021&lt;/electronic-resource-num&gt;&lt;/record&gt;&lt;/Cite&gt;&lt;/EndNote&gt;</w:instrText>
            </w:r>
            <w:r>
              <w:rPr>
                <w:sz w:val="18"/>
                <w:szCs w:val="18"/>
              </w:rPr>
              <w:fldChar w:fldCharType="separate"/>
            </w:r>
            <w:r w:rsidR="00445383">
              <w:rPr>
                <w:noProof/>
                <w:sz w:val="18"/>
                <w:szCs w:val="18"/>
              </w:rPr>
              <w:t>(105)</w:t>
            </w:r>
            <w:r>
              <w:rPr>
                <w:sz w:val="18"/>
                <w:szCs w:val="18"/>
              </w:rPr>
              <w:fldChar w:fldCharType="end"/>
            </w:r>
          </w:p>
        </w:tc>
        <w:tc>
          <w:tcPr>
            <w:tcW w:w="992" w:type="dxa"/>
            <w:shd w:val="clear" w:color="auto" w:fill="auto"/>
          </w:tcPr>
          <w:p w14:paraId="3F317340"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rway</w:t>
            </w:r>
          </w:p>
        </w:tc>
        <w:tc>
          <w:tcPr>
            <w:tcW w:w="1560" w:type="dxa"/>
            <w:shd w:val="clear" w:color="auto" w:fill="auto"/>
          </w:tcPr>
          <w:p w14:paraId="671F3683"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Multi-centre p</w:t>
            </w:r>
            <w:r w:rsidRPr="00066430">
              <w:rPr>
                <w:rFonts w:ascii="Calibri" w:hAnsi="Calibri" w:cs="Calibri"/>
                <w:sz w:val="18"/>
                <w:szCs w:val="18"/>
              </w:rPr>
              <w:t>rospective cohort</w:t>
            </w:r>
          </w:p>
        </w:tc>
        <w:tc>
          <w:tcPr>
            <w:tcW w:w="1275" w:type="dxa"/>
            <w:shd w:val="clear" w:color="auto" w:fill="auto"/>
          </w:tcPr>
          <w:p w14:paraId="337B3EBF"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2</w:t>
            </w:r>
            <w:r w:rsidRPr="009F3161">
              <w:rPr>
                <w:rFonts w:ascii="Calibri" w:hAnsi="Calibri" w:cs="Calibri"/>
                <w:color w:val="000000"/>
                <w:sz w:val="18"/>
                <w:szCs w:val="18"/>
              </w:rPr>
              <w:t>6</w:t>
            </w:r>
          </w:p>
        </w:tc>
        <w:tc>
          <w:tcPr>
            <w:tcW w:w="1134" w:type="dxa"/>
            <w:shd w:val="clear" w:color="auto" w:fill="auto"/>
          </w:tcPr>
          <w:p w14:paraId="1A22E23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74DB7C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0B90AFB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2/12.7</w:t>
            </w:r>
          </w:p>
        </w:tc>
        <w:tc>
          <w:tcPr>
            <w:tcW w:w="827" w:type="dxa"/>
            <w:shd w:val="clear" w:color="auto" w:fill="auto"/>
          </w:tcPr>
          <w:p w14:paraId="48B24943"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8.5</w:t>
            </w:r>
          </w:p>
        </w:tc>
        <w:tc>
          <w:tcPr>
            <w:tcW w:w="1280" w:type="dxa"/>
            <w:shd w:val="clear" w:color="auto" w:fill="auto"/>
          </w:tcPr>
          <w:p w14:paraId="7AB16F3F"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w:t>
            </w:r>
            <w:r w:rsidRPr="00F17B9F">
              <w:rPr>
                <w:rFonts w:ascii="Calibri" w:hAnsi="Calibri" w:cs="Calibri"/>
                <w:color w:val="000000"/>
                <w:sz w:val="18"/>
                <w:szCs w:val="18"/>
              </w:rPr>
              <w:t>Discharge diagnosis of COVID-19</w:t>
            </w:r>
            <w:r>
              <w:rPr>
                <w:rFonts w:ascii="Calibri" w:hAnsi="Calibri" w:cs="Calibri"/>
                <w:color w:val="000000"/>
                <w:sz w:val="18"/>
                <w:szCs w:val="18"/>
              </w:rPr>
              <w:t>’</w:t>
            </w:r>
          </w:p>
        </w:tc>
        <w:tc>
          <w:tcPr>
            <w:tcW w:w="1084" w:type="dxa"/>
            <w:shd w:val="clear" w:color="auto" w:fill="auto"/>
          </w:tcPr>
          <w:p w14:paraId="0405B0E9"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20% ICU</w:t>
            </w:r>
          </w:p>
        </w:tc>
        <w:tc>
          <w:tcPr>
            <w:tcW w:w="1432" w:type="dxa"/>
            <w:shd w:val="clear" w:color="auto" w:fill="auto"/>
          </w:tcPr>
          <w:p w14:paraId="69609935"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 </w:t>
            </w:r>
            <w:r>
              <w:rPr>
                <w:rFonts w:cstheme="minorHAnsi"/>
                <w:color w:val="000000"/>
                <w:sz w:val="18"/>
                <w:szCs w:val="18"/>
              </w:rPr>
              <w:t>104</w:t>
            </w:r>
            <w:r w:rsidRPr="003300A0">
              <w:rPr>
                <w:rFonts w:cstheme="minorHAnsi"/>
                <w:color w:val="000000"/>
                <w:sz w:val="18"/>
                <w:szCs w:val="18"/>
                <w:vertAlign w:val="superscript"/>
              </w:rPr>
              <w:t>f</w:t>
            </w:r>
          </w:p>
        </w:tc>
        <w:tc>
          <w:tcPr>
            <w:tcW w:w="1860" w:type="dxa"/>
            <w:shd w:val="clear" w:color="auto" w:fill="auto"/>
          </w:tcPr>
          <w:p w14:paraId="39E279C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46.8</w:t>
            </w:r>
            <w:r w:rsidRPr="62A151E1">
              <w:rPr>
                <w:color w:val="000000" w:themeColor="text1"/>
                <w:sz w:val="18"/>
                <w:szCs w:val="18"/>
              </w:rPr>
              <w:t>%</w:t>
            </w:r>
          </w:p>
        </w:tc>
      </w:tr>
      <w:tr w:rsidR="00D47F80" w:rsidRPr="00882E7A" w14:paraId="26DD2628"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3C39837"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1B3519F" w14:textId="36347684"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nnweber, T et al</w:t>
            </w:r>
            <w:r>
              <w:rPr>
                <w:sz w:val="18"/>
                <w:szCs w:val="18"/>
              </w:rPr>
              <w:fldChar w:fldCharType="begin">
                <w:fldData xml:space="preserve">PEVuZE5vdGU+PENpdGU+PEF1dGhvcj5Tb25ud2ViZXI8L0F1dGhvcj48WWVhcj4yMDIxPC9ZZWFy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</w:fldData>
              </w:fldChar>
            </w:r>
            <w:r w:rsidR="00445383">
              <w:rPr>
                <w:sz w:val="18"/>
                <w:szCs w:val="18"/>
              </w:rPr>
              <w:instrText xml:space="preserve"> ADDIN EN.CITE </w:instrText>
            </w:r>
            <w:r w:rsidR="00445383">
              <w:rPr>
                <w:sz w:val="18"/>
                <w:szCs w:val="18"/>
              </w:rPr>
              <w:fldChar w:fldCharType="begin">
                <w:fldData xml:space="preserve">PEVuZE5vdGU+PENpdGU+PEF1dGhvcj5Tb25ud2ViZXI8L0F1dGhvcj48WWVhcj4yMDIxPC9ZZWFy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106)</w:t>
            </w:r>
            <w:r>
              <w:rPr>
                <w:sz w:val="18"/>
                <w:szCs w:val="18"/>
              </w:rPr>
              <w:fldChar w:fldCharType="end"/>
            </w:r>
          </w:p>
        </w:tc>
        <w:tc>
          <w:tcPr>
            <w:tcW w:w="992" w:type="dxa"/>
            <w:shd w:val="clear" w:color="auto" w:fill="auto"/>
          </w:tcPr>
          <w:p w14:paraId="274EF9DC"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1560" w:type="dxa"/>
            <w:shd w:val="clear" w:color="auto" w:fill="auto"/>
          </w:tcPr>
          <w:p w14:paraId="1BD43023"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rospective observational</w:t>
            </w:r>
          </w:p>
        </w:tc>
        <w:tc>
          <w:tcPr>
            <w:tcW w:w="1275" w:type="dxa"/>
            <w:shd w:val="clear" w:color="auto" w:fill="auto"/>
          </w:tcPr>
          <w:p w14:paraId="36475F9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45</w:t>
            </w:r>
          </w:p>
        </w:tc>
        <w:tc>
          <w:tcPr>
            <w:tcW w:w="1134" w:type="dxa"/>
            <w:shd w:val="clear" w:color="auto" w:fill="auto"/>
          </w:tcPr>
          <w:p w14:paraId="6B2A27FF"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B4D582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and outpatients</w:t>
            </w:r>
          </w:p>
        </w:tc>
        <w:tc>
          <w:tcPr>
            <w:tcW w:w="1134" w:type="dxa"/>
            <w:shd w:val="clear" w:color="auto" w:fill="auto"/>
          </w:tcPr>
          <w:p w14:paraId="713C779C"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7/14</w:t>
            </w:r>
          </w:p>
        </w:tc>
        <w:tc>
          <w:tcPr>
            <w:tcW w:w="827" w:type="dxa"/>
            <w:shd w:val="clear" w:color="auto" w:fill="auto"/>
          </w:tcPr>
          <w:p w14:paraId="37C57D87"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3</w:t>
            </w:r>
            <w:r>
              <w:rPr>
                <w:rFonts w:ascii="Calibri" w:hAnsi="Calibri" w:cs="Calibri"/>
                <w:color w:val="000000"/>
                <w:sz w:val="18"/>
                <w:szCs w:val="18"/>
              </w:rPr>
              <w:t>.0</w:t>
            </w:r>
          </w:p>
        </w:tc>
        <w:tc>
          <w:tcPr>
            <w:tcW w:w="1280" w:type="dxa"/>
            <w:shd w:val="clear" w:color="auto" w:fill="auto"/>
          </w:tcPr>
          <w:p w14:paraId="2E6D8693"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PCR confirmed</w:t>
            </w:r>
          </w:p>
        </w:tc>
        <w:tc>
          <w:tcPr>
            <w:tcW w:w="1084" w:type="dxa"/>
            <w:shd w:val="clear" w:color="auto" w:fill="auto"/>
          </w:tcPr>
          <w:p w14:paraId="3AD089C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22% ICU</w:t>
            </w:r>
          </w:p>
        </w:tc>
        <w:tc>
          <w:tcPr>
            <w:tcW w:w="1432" w:type="dxa"/>
            <w:shd w:val="clear" w:color="auto" w:fill="auto"/>
          </w:tcPr>
          <w:p w14:paraId="6D4238A2"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103</w:t>
            </w:r>
            <w:r w:rsidRPr="00253373">
              <w:rPr>
                <w:rFonts w:cstheme="minorHAnsi"/>
                <w:color w:val="000000"/>
                <w:sz w:val="18"/>
                <w:szCs w:val="18"/>
                <w:vertAlign w:val="superscript"/>
              </w:rPr>
              <w:t>a</w:t>
            </w:r>
          </w:p>
        </w:tc>
        <w:tc>
          <w:tcPr>
            <w:tcW w:w="1860" w:type="dxa"/>
            <w:shd w:val="clear" w:color="auto" w:fill="auto"/>
          </w:tcPr>
          <w:p w14:paraId="2083988A"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w:t>
            </w:r>
            <w:r>
              <w:rPr>
                <w:rFonts w:cstheme="minorHAnsi"/>
                <w:color w:val="000000"/>
                <w:sz w:val="18"/>
                <w:szCs w:val="18"/>
              </w:rPr>
              <w:t>4.9</w:t>
            </w:r>
            <w:r w:rsidRPr="62A151E1">
              <w:rPr>
                <w:color w:val="000000" w:themeColor="text1"/>
                <w:sz w:val="18"/>
                <w:szCs w:val="18"/>
              </w:rPr>
              <w:t>%</w:t>
            </w:r>
          </w:p>
        </w:tc>
      </w:tr>
      <w:tr w:rsidR="00D47F80" w:rsidRPr="00882E7A" w14:paraId="0ED558EA"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11DC862"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E9D0561" w14:textId="7C4D9019" w:rsidR="004D3690" w:rsidRPr="00BB3EC3" w:rsidRDefault="004D3690">
            <w:pPr>
              <w:cnfStyle w:val="000000000000" w:firstRow="0" w:lastRow="0" w:firstColumn="0" w:lastColumn="0" w:oddVBand="0" w:evenVBand="0" w:oddHBand="0" w:evenHBand="0" w:firstRowFirstColumn="0" w:firstRowLastColumn="0" w:lastRowFirstColumn="0" w:lastRowLastColumn="0"/>
              <w:rPr>
                <w:sz w:val="18"/>
                <w:szCs w:val="18"/>
                <w:lang w:val="fr-FR"/>
              </w:rPr>
            </w:pPr>
            <w:r w:rsidRPr="00BB3EC3">
              <w:rPr>
                <w:sz w:val="18"/>
                <w:szCs w:val="18"/>
                <w:lang w:val="fr-FR"/>
              </w:rPr>
              <w:t>Soraas, A et al</w:t>
            </w:r>
            <w:r>
              <w:rPr>
                <w:sz w:val="18"/>
                <w:szCs w:val="18"/>
              </w:rPr>
              <w:fldChar w:fldCharType="begin"/>
            </w:r>
            <w:r w:rsidR="00445383">
              <w:rPr>
                <w:sz w:val="18"/>
                <w:szCs w:val="18"/>
              </w:rPr>
              <w:instrText xml:space="preserve"> ADDIN EN.CITE &lt;EndNote&gt;&lt;Cite&gt;&lt;Author&gt;Soraas&lt;/Author&gt;&lt;Year&gt;2021&lt;/Year&gt;&lt;RecNum&gt;92&lt;/RecNum&gt;&lt;DisplayText&gt;(107)&lt;/DisplayText&gt;&lt;record&gt;&lt;rec-number&gt;92&lt;/rec-number&gt;&lt;foreign-keys&gt;&lt;key app="EN" db-id="pvxd05p2yewfz6earpxxasf7rwds20fer50s" timestamp="1661434940" guid="edac0ead-c977-4725-9ffc-532a62a6a948"&gt;92&lt;/key&gt;&lt;/foreign-keys&gt;&lt;ref-type name="Journal Article"&gt;17&lt;/ref-type&gt;&lt;contributors&gt;&lt;authors&gt;&lt;author&gt;Soraas, A.&lt;/author&gt;&lt;author&gt;Bo, R.&lt;/author&gt;&lt;author&gt;Kalleberg, K. T.&lt;/author&gt;&lt;author&gt;Stoer, N. C.&lt;/author&gt;&lt;author&gt;Ellingjord-Dale, M.&lt;/author&gt;&lt;author&gt;Landro, N. I.&lt;/author&gt;&lt;/authors&gt;&lt;/contributors&gt;&lt;titles&gt;&lt;title&gt;Self-reported Memory Problems 8 Months After COVID-19 Infection&lt;/title&gt;&lt;secondary-title&gt;JAMA Network Open&lt;/secondary-title&gt;&lt;/titles&gt;&lt;periodical&gt;&lt;full-title&gt;JAMA Network Open&lt;/full-title&gt;&lt;/periodical&gt;&lt;pages&gt;e2118717&lt;/pages&gt;&lt;volume&gt;4&lt;/volume&gt;&lt;number&gt;7&lt;/number&gt;&lt;dates&gt;&lt;year&gt;2021&lt;/year&gt;&lt;/dates&gt;&lt;accession-num&gt;34323987&lt;/accession-num&gt;&lt;urls&gt;&lt;related-urls&gt;&lt;url&gt;https://ovidsp.ovid.com/ovidweb.cgi?T=JS&amp;amp;CSC=Y&amp;amp;NEWS=N&amp;amp;PAGE=fulltext&amp;amp;D=medl&amp;amp;AN=34323987&lt;/url&gt;&lt;/related-urls&gt;&lt;/urls&gt;&lt;electronic-resource-num&gt;https://dx.doi.org/10.1001/jamanetworkopen.2021.18717&lt;/electronic-resource-num&gt;&lt;/record&gt;&lt;/Cite&gt;&lt;/EndNote&gt;</w:instrText>
            </w:r>
            <w:r>
              <w:rPr>
                <w:sz w:val="18"/>
                <w:szCs w:val="18"/>
              </w:rPr>
              <w:fldChar w:fldCharType="separate"/>
            </w:r>
            <w:r w:rsidR="00445383" w:rsidRPr="00445383">
              <w:rPr>
                <w:noProof/>
                <w:sz w:val="18"/>
                <w:szCs w:val="18"/>
                <w:lang w:val="fr-FR"/>
              </w:rPr>
              <w:t>(107)</w:t>
            </w:r>
            <w:r>
              <w:rPr>
                <w:sz w:val="18"/>
                <w:szCs w:val="18"/>
              </w:rPr>
              <w:fldChar w:fldCharType="end"/>
            </w:r>
            <w:r w:rsidRPr="00BB3EC3">
              <w:rPr>
                <w:sz w:val="18"/>
                <w:szCs w:val="18"/>
                <w:lang w:val="fr-FR"/>
              </w:rPr>
              <w:t xml:space="preserve"> </w:t>
            </w:r>
            <w:r w:rsidRPr="00BB3EC3">
              <w:rPr>
                <w:b/>
                <w:sz w:val="18"/>
                <w:szCs w:val="18"/>
                <w:lang w:val="fr-FR"/>
              </w:rPr>
              <w:t>(</w:t>
            </w:r>
            <w:r w:rsidRPr="00604751">
              <w:rPr>
                <w:rFonts w:cstheme="minorHAnsi"/>
                <w:b/>
                <w:bCs/>
                <w:sz w:val="18"/>
                <w:szCs w:val="18"/>
              </w:rPr>
              <w:t>π</w:t>
            </w:r>
            <w:r w:rsidRPr="00BB3EC3">
              <w:rPr>
                <w:rFonts w:cstheme="minorHAnsi"/>
                <w:b/>
                <w:sz w:val="18"/>
                <w:szCs w:val="18"/>
                <w:lang w:val="fr-FR"/>
              </w:rPr>
              <w:t>)</w:t>
            </w:r>
          </w:p>
        </w:tc>
        <w:tc>
          <w:tcPr>
            <w:tcW w:w="992" w:type="dxa"/>
            <w:shd w:val="clear" w:color="auto" w:fill="auto"/>
          </w:tcPr>
          <w:p w14:paraId="18E459C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rway</w:t>
            </w:r>
          </w:p>
        </w:tc>
        <w:tc>
          <w:tcPr>
            <w:tcW w:w="1560" w:type="dxa"/>
            <w:shd w:val="clear" w:color="auto" w:fill="auto"/>
          </w:tcPr>
          <w:p w14:paraId="0B549F6E"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 xml:space="preserve">ohort </w:t>
            </w:r>
          </w:p>
        </w:tc>
        <w:tc>
          <w:tcPr>
            <w:tcW w:w="1275" w:type="dxa"/>
            <w:shd w:val="clear" w:color="auto" w:fill="auto"/>
          </w:tcPr>
          <w:p w14:paraId="4874EFAA"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651</w:t>
            </w:r>
          </w:p>
        </w:tc>
        <w:tc>
          <w:tcPr>
            <w:tcW w:w="1134" w:type="dxa"/>
            <w:shd w:val="clear" w:color="auto" w:fill="auto"/>
          </w:tcPr>
          <w:p w14:paraId="491B292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5712 </w:t>
            </w:r>
            <w:r w:rsidRPr="002845B9">
              <w:rPr>
                <w:rFonts w:ascii="Calibri" w:hAnsi="Calibri" w:cs="Calibri"/>
                <w:color w:val="000000"/>
                <w:sz w:val="18"/>
                <w:szCs w:val="18"/>
              </w:rPr>
              <w:t>SARS-CoV-2–negative</w:t>
            </w:r>
            <w:r>
              <w:rPr>
                <w:rFonts w:ascii="Calibri" w:hAnsi="Calibri" w:cs="Calibri"/>
                <w:color w:val="000000"/>
                <w:sz w:val="18"/>
                <w:szCs w:val="18"/>
              </w:rPr>
              <w:t xml:space="preserve"> + 3342 randomly selected untested</w:t>
            </w:r>
          </w:p>
        </w:tc>
        <w:tc>
          <w:tcPr>
            <w:tcW w:w="1276" w:type="dxa"/>
            <w:shd w:val="clear" w:color="auto" w:fill="auto"/>
          </w:tcPr>
          <w:p w14:paraId="320648D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3625E049"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6/13.6</w:t>
            </w:r>
          </w:p>
        </w:tc>
        <w:tc>
          <w:tcPr>
            <w:tcW w:w="827" w:type="dxa"/>
            <w:shd w:val="clear" w:color="auto" w:fill="auto"/>
          </w:tcPr>
          <w:p w14:paraId="661A2B7B"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57</w:t>
            </w:r>
          </w:p>
        </w:tc>
        <w:tc>
          <w:tcPr>
            <w:tcW w:w="1280" w:type="dxa"/>
            <w:shd w:val="clear" w:color="auto" w:fill="auto"/>
          </w:tcPr>
          <w:p w14:paraId="1502FB28"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2E69EF78"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Non-hospitalised</w:t>
            </w:r>
            <w:r>
              <w:rPr>
                <w:rFonts w:cstheme="minorHAnsi"/>
                <w:color w:val="000000"/>
                <w:sz w:val="18"/>
                <w:szCs w:val="18"/>
              </w:rPr>
              <w:t>, mild</w:t>
            </w:r>
          </w:p>
        </w:tc>
        <w:tc>
          <w:tcPr>
            <w:tcW w:w="1432" w:type="dxa"/>
            <w:shd w:val="clear" w:color="auto" w:fill="auto"/>
          </w:tcPr>
          <w:p w14:paraId="3114A271"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258</w:t>
            </w:r>
            <w:r w:rsidRPr="00884C8C">
              <w:rPr>
                <w:rFonts w:cstheme="minorHAnsi"/>
                <w:color w:val="000000"/>
                <w:sz w:val="18"/>
                <w:szCs w:val="18"/>
                <w:vertAlign w:val="superscript"/>
              </w:rPr>
              <w:t>a</w:t>
            </w:r>
          </w:p>
        </w:tc>
        <w:tc>
          <w:tcPr>
            <w:tcW w:w="1860" w:type="dxa"/>
            <w:shd w:val="clear" w:color="auto" w:fill="auto"/>
          </w:tcPr>
          <w:p w14:paraId="7FA88657"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1.9</w:t>
            </w:r>
            <w:r w:rsidRPr="62A151E1">
              <w:rPr>
                <w:color w:val="000000" w:themeColor="text1"/>
                <w:sz w:val="18"/>
                <w:szCs w:val="18"/>
              </w:rPr>
              <w:t>%</w:t>
            </w:r>
          </w:p>
        </w:tc>
      </w:tr>
      <w:tr w:rsidR="00D47F80" w:rsidRPr="00882E7A" w14:paraId="4E643080"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ECF2D9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D160CBF" w14:textId="03C780B2" w:rsidR="004D3690" w:rsidRPr="00BB3EC3" w:rsidRDefault="004D3690">
            <w:pPr>
              <w:cnfStyle w:val="000000100000" w:firstRow="0" w:lastRow="0" w:firstColumn="0" w:lastColumn="0" w:oddVBand="0" w:evenVBand="0" w:oddHBand="1" w:evenHBand="0" w:firstRowFirstColumn="0" w:firstRowLastColumn="0" w:lastRowFirstColumn="0" w:lastRowLastColumn="0"/>
              <w:rPr>
                <w:sz w:val="18"/>
                <w:szCs w:val="18"/>
                <w:lang w:val="fr-FR"/>
              </w:rPr>
            </w:pPr>
            <w:r w:rsidRPr="00BB3EC3">
              <w:rPr>
                <w:sz w:val="18"/>
                <w:szCs w:val="18"/>
                <w:lang w:val="fr-FR"/>
              </w:rPr>
              <w:t>Soraas, A et al</w:t>
            </w:r>
            <w:r>
              <w:rPr>
                <w:sz w:val="18"/>
                <w:szCs w:val="18"/>
              </w:rPr>
              <w:fldChar w:fldCharType="begin"/>
            </w:r>
            <w:r w:rsidR="00445383">
              <w:rPr>
                <w:sz w:val="18"/>
                <w:szCs w:val="18"/>
              </w:rPr>
              <w:instrText xml:space="preserve"> ADDIN EN.CITE &lt;EndNote&gt;&lt;Cite&gt;&lt;Author&gt;Soraas&lt;/Author&gt;&lt;Year&gt;2021&lt;/Year&gt;&lt;RecNum&gt;93&lt;/RecNum&gt;&lt;DisplayText&gt;(108)&lt;/DisplayText&gt;&lt;record&gt;&lt;rec-number&gt;93&lt;/rec-number&gt;&lt;foreign-keys&gt;&lt;key app="EN" db-id="pvxd05p2yewfz6earpxxasf7rwds20fer50s" timestamp="1661434940" guid="4b2bb016-104c-46b3-b3c9-6d80bb6bbb17"&gt;93&lt;/key&gt;&lt;/foreign-keys&gt;&lt;ref-type name="Journal Article"&gt;17&lt;/ref-type&gt;&lt;contributors&gt;&lt;authors&gt;&lt;author&gt;Soraas, Arne&lt;/author&gt;&lt;author&gt;Kalleberg, Karl Trygve&lt;/author&gt;&lt;author&gt;Dahl, John Arne&lt;/author&gt;&lt;author&gt;Soraas, Camilla Lund&lt;/author&gt;&lt;author&gt;Myklebust, Tor Age&lt;/author&gt;&lt;author&gt;Axelsen, Eyvind&lt;/author&gt;&lt;author&gt;Lind, Andreas&lt;/author&gt;&lt;author&gt;Baevre-Jensen, Roar&lt;/author&gt;&lt;author&gt;Jorgensen, Silje Bakken&lt;/author&gt;&lt;author&gt;Istre, Mette S.&lt;/author&gt;&lt;author&gt;Kjetland, Eyrun F.&lt;/author&gt;&lt;author&gt;Ursin, Giske&lt;/author&gt;&lt;/authors&gt;&lt;/contributors&gt;&lt;titles&gt;&lt;title&gt;Persisting symptoms three to eight months after non-hospitalized COVID-19, a prospective cohort study&lt;/title&gt;&lt;secondary-title&gt;PloS one&lt;/secondary-title&gt;&lt;/titles&gt;&lt;periodical&gt;&lt;full-title&gt;PloS one&lt;/full-title&gt;&lt;/periodical&gt;&lt;pages&gt;e0256142&lt;/pages&gt;&lt;volume&gt;16&lt;/volume&gt;&lt;number&gt;8&lt;/number&gt;&lt;dates&gt;&lt;year&gt;2021&lt;/year&gt;&lt;/dates&gt;&lt;pub-location&gt;United States&lt;/pub-location&gt;&lt;urls&gt;&lt;related-urls&gt;&lt;url&gt;http://ovidsp.ovid.com/ovidweb.cgi?T=JS&amp;amp;PAGE=reference&amp;amp;D=medl&amp;amp;NEWS=N&amp;amp;AN=34437579&lt;/url&gt;&lt;/related-urls&gt;&lt;/urls&gt;&lt;electronic-resource-num&gt;https://dx.doi.org/10.1371/journal.pone.0256142&lt;/electronic-resource-num&gt;&lt;/record&gt;&lt;/Cite&gt;&lt;/EndNote&gt;</w:instrText>
            </w:r>
            <w:r>
              <w:rPr>
                <w:sz w:val="18"/>
                <w:szCs w:val="18"/>
              </w:rPr>
              <w:fldChar w:fldCharType="separate"/>
            </w:r>
            <w:r w:rsidR="00445383" w:rsidRPr="00445383">
              <w:rPr>
                <w:noProof/>
                <w:sz w:val="18"/>
                <w:szCs w:val="18"/>
                <w:lang w:val="fr-FR"/>
              </w:rPr>
              <w:t>(108)</w:t>
            </w:r>
            <w:r>
              <w:rPr>
                <w:sz w:val="18"/>
                <w:szCs w:val="18"/>
              </w:rPr>
              <w:fldChar w:fldCharType="end"/>
            </w:r>
            <w:r w:rsidRPr="00BB3EC3">
              <w:rPr>
                <w:sz w:val="18"/>
                <w:szCs w:val="18"/>
                <w:lang w:val="fr-FR"/>
              </w:rPr>
              <w:t xml:space="preserve"> </w:t>
            </w:r>
            <w:r w:rsidRPr="00BB3EC3">
              <w:rPr>
                <w:b/>
                <w:sz w:val="18"/>
                <w:szCs w:val="18"/>
                <w:lang w:val="fr-FR"/>
              </w:rPr>
              <w:t>(</w:t>
            </w:r>
            <w:r w:rsidRPr="00604751">
              <w:rPr>
                <w:rFonts w:cstheme="minorHAnsi"/>
                <w:b/>
                <w:bCs/>
                <w:sz w:val="18"/>
                <w:szCs w:val="18"/>
              </w:rPr>
              <w:t>π</w:t>
            </w:r>
            <w:r w:rsidRPr="00BB3EC3">
              <w:rPr>
                <w:rFonts w:cstheme="minorHAnsi"/>
                <w:b/>
                <w:sz w:val="18"/>
                <w:szCs w:val="18"/>
                <w:lang w:val="fr-FR"/>
              </w:rPr>
              <w:t>)</w:t>
            </w:r>
          </w:p>
        </w:tc>
        <w:tc>
          <w:tcPr>
            <w:tcW w:w="992" w:type="dxa"/>
            <w:shd w:val="clear" w:color="auto" w:fill="auto"/>
          </w:tcPr>
          <w:p w14:paraId="71F3C916"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rway</w:t>
            </w:r>
          </w:p>
        </w:tc>
        <w:tc>
          <w:tcPr>
            <w:tcW w:w="1560" w:type="dxa"/>
            <w:shd w:val="clear" w:color="auto" w:fill="auto"/>
          </w:tcPr>
          <w:p w14:paraId="307638B2"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cohort </w:t>
            </w:r>
          </w:p>
        </w:tc>
        <w:tc>
          <w:tcPr>
            <w:tcW w:w="1275" w:type="dxa"/>
            <w:shd w:val="clear" w:color="auto" w:fill="auto"/>
          </w:tcPr>
          <w:p w14:paraId="4269C720"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672</w:t>
            </w:r>
          </w:p>
        </w:tc>
        <w:tc>
          <w:tcPr>
            <w:tcW w:w="1134" w:type="dxa"/>
            <w:shd w:val="clear" w:color="auto" w:fill="auto"/>
          </w:tcPr>
          <w:p w14:paraId="6F08F4E2"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6006 </w:t>
            </w:r>
            <w:r w:rsidRPr="007B14AE">
              <w:rPr>
                <w:rFonts w:ascii="Calibri" w:hAnsi="Calibri" w:cs="Calibri"/>
                <w:color w:val="000000"/>
                <w:sz w:val="18"/>
                <w:szCs w:val="18"/>
              </w:rPr>
              <w:t>SARS-COV2-negative patients</w:t>
            </w:r>
          </w:p>
        </w:tc>
        <w:tc>
          <w:tcPr>
            <w:tcW w:w="1276" w:type="dxa"/>
            <w:shd w:val="clear" w:color="auto" w:fill="auto"/>
          </w:tcPr>
          <w:p w14:paraId="45A76F46"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Community</w:t>
            </w:r>
          </w:p>
        </w:tc>
        <w:tc>
          <w:tcPr>
            <w:tcW w:w="1134" w:type="dxa"/>
            <w:shd w:val="clear" w:color="auto" w:fill="auto"/>
          </w:tcPr>
          <w:p w14:paraId="43649CEE"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8.5/13.5</w:t>
            </w:r>
          </w:p>
        </w:tc>
        <w:tc>
          <w:tcPr>
            <w:tcW w:w="827" w:type="dxa"/>
            <w:shd w:val="clear" w:color="auto" w:fill="auto"/>
          </w:tcPr>
          <w:p w14:paraId="05E541C3"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56.8</w:t>
            </w:r>
          </w:p>
        </w:tc>
        <w:tc>
          <w:tcPr>
            <w:tcW w:w="1280" w:type="dxa"/>
            <w:shd w:val="clear" w:color="auto" w:fill="auto"/>
          </w:tcPr>
          <w:p w14:paraId="47188D83"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13F9B2DC"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No</w:t>
            </w:r>
            <w:r w:rsidRPr="005008A1">
              <w:rPr>
                <w:rFonts w:cstheme="minorHAnsi"/>
                <w:color w:val="000000"/>
                <w:sz w:val="18"/>
                <w:szCs w:val="18"/>
              </w:rPr>
              <w:t>n-hospitalised</w:t>
            </w:r>
          </w:p>
        </w:tc>
        <w:tc>
          <w:tcPr>
            <w:tcW w:w="1432" w:type="dxa"/>
            <w:shd w:val="clear" w:color="auto" w:fill="auto"/>
          </w:tcPr>
          <w:p w14:paraId="6D4F5459"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126</w:t>
            </w:r>
            <w:r w:rsidRPr="00884C8C">
              <w:rPr>
                <w:rFonts w:cstheme="minorHAnsi"/>
                <w:color w:val="000000"/>
                <w:sz w:val="18"/>
                <w:szCs w:val="18"/>
                <w:vertAlign w:val="superscript"/>
              </w:rPr>
              <w:t>a</w:t>
            </w:r>
          </w:p>
        </w:tc>
        <w:tc>
          <w:tcPr>
            <w:tcW w:w="1860" w:type="dxa"/>
            <w:shd w:val="clear" w:color="auto" w:fill="auto"/>
          </w:tcPr>
          <w:p w14:paraId="1763BD8A"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6</w:t>
            </w:r>
            <w:r>
              <w:rPr>
                <w:rFonts w:cstheme="minorHAnsi"/>
                <w:color w:val="000000"/>
                <w:sz w:val="18"/>
                <w:szCs w:val="18"/>
              </w:rPr>
              <w:t>.2</w:t>
            </w:r>
            <w:r w:rsidRPr="62A151E1">
              <w:rPr>
                <w:color w:val="000000" w:themeColor="text1"/>
                <w:sz w:val="18"/>
                <w:szCs w:val="18"/>
              </w:rPr>
              <w:t>%</w:t>
            </w:r>
          </w:p>
        </w:tc>
      </w:tr>
      <w:tr w:rsidR="00D47F80" w:rsidRPr="00882E7A" w14:paraId="79F43C60"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05733C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C6949CE" w14:textId="28F99C5B"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vem, K et al</w:t>
            </w:r>
            <w:r>
              <w:rPr>
                <w:sz w:val="18"/>
                <w:szCs w:val="18"/>
              </w:rPr>
              <w:fldChar w:fldCharType="begin"/>
            </w:r>
            <w:r w:rsidR="00445383">
              <w:rPr>
                <w:sz w:val="18"/>
                <w:szCs w:val="18"/>
              </w:rPr>
              <w:instrText xml:space="preserve"> ADDIN EN.CITE &lt;EndNote&gt;&lt;Cite&gt;&lt;Author&gt;Stavem&lt;/Author&gt;&lt;Year&gt;2020&lt;/Year&gt;&lt;RecNum&gt;5&lt;/RecNum&gt;&lt;DisplayText&gt;(109)&lt;/DisplayText&gt;&lt;record&gt;&lt;rec-number&gt;5&lt;/rec-number&gt;&lt;foreign-keys&gt;&lt;key app="EN" db-id="pvxd05p2yewfz6earpxxasf7rwds20fer50s" timestamp="1661434940" guid="522b82a4-0f56-4efa-8461-6e063fd3914a"&gt;5&lt;/key&gt;&lt;/foreign-keys&gt;&lt;ref-type name="Journal Article"&gt;17&lt;/ref-type&gt;&lt;contributors&gt;&lt;authors&gt;&lt;author&gt;Stavem, K. &lt;/author&gt;&lt;author&gt;Ghanima, W. &lt;/author&gt;&lt;author&gt;Olsen, M. K. &lt;/author&gt;&lt;author&gt;Gilboe, H. M. &lt;/author&gt;&lt;author&gt;Einvik, G.&lt;/author&gt;&lt;/authors&gt;&lt;/contributors&gt;&lt;titles&gt;&lt;title&gt;Persistent symptoms 1.5-6 months after COVID-19 in non-hospitalised subjects: a population-based cohort study&lt;/title&gt;&lt;secondary-title&gt;Thorax&lt;/secondary-title&gt;&lt;/titles&gt;&lt;periodical&gt;&lt;full-title&gt;Thorax&lt;/full-title&gt;&lt;/periodical&gt;&lt;dates&gt;&lt;year&gt;2020&lt;/year&gt;&lt;/dates&gt;&lt;accession-num&gt;15483094&lt;/accession-num&gt;&lt;urls&gt;&lt;related-urls&gt;&lt;url&gt;https://pubmed.ncbi.nlm.nih.gov/33273028&lt;/url&gt;&lt;/related-urls&gt;&lt;/urls&gt;&lt;electronic-resource-num&gt;10.1136/thoraxjnl-2020-216377&lt;/electronic-resource-num&gt;&lt;/record&gt;&lt;/Cite&gt;&lt;/EndNote&gt;</w:instrText>
            </w:r>
            <w:r>
              <w:rPr>
                <w:sz w:val="18"/>
                <w:szCs w:val="18"/>
              </w:rPr>
              <w:fldChar w:fldCharType="separate"/>
            </w:r>
            <w:r w:rsidR="00445383">
              <w:rPr>
                <w:noProof/>
                <w:sz w:val="18"/>
                <w:szCs w:val="18"/>
              </w:rPr>
              <w:t>(109)</w:t>
            </w:r>
            <w:r>
              <w:rPr>
                <w:sz w:val="18"/>
                <w:szCs w:val="18"/>
              </w:rPr>
              <w:fldChar w:fldCharType="end"/>
            </w:r>
            <w:r>
              <w:rPr>
                <w:sz w:val="18"/>
                <w:szCs w:val="18"/>
              </w:rPr>
              <w:t xml:space="preserve"> </w:t>
            </w:r>
            <w:r w:rsidRPr="008828F4">
              <w:rPr>
                <w:b/>
                <w:bCs/>
                <w:sz w:val="18"/>
                <w:szCs w:val="18"/>
              </w:rPr>
              <w:t>(</w:t>
            </w:r>
            <w:r w:rsidRPr="008828F4">
              <w:rPr>
                <w:rFonts w:cstheme="minorHAnsi"/>
                <w:b/>
                <w:bCs/>
                <w:sz w:val="18"/>
                <w:szCs w:val="18"/>
              </w:rPr>
              <w:t>▪)</w:t>
            </w:r>
          </w:p>
        </w:tc>
        <w:tc>
          <w:tcPr>
            <w:tcW w:w="992" w:type="dxa"/>
            <w:shd w:val="clear" w:color="auto" w:fill="auto"/>
          </w:tcPr>
          <w:p w14:paraId="4E4143D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rway</w:t>
            </w:r>
          </w:p>
        </w:tc>
        <w:tc>
          <w:tcPr>
            <w:tcW w:w="1560" w:type="dxa"/>
            <w:shd w:val="clear" w:color="auto" w:fill="auto"/>
          </w:tcPr>
          <w:p w14:paraId="38D39CE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ross-sectional</w:t>
            </w:r>
          </w:p>
        </w:tc>
        <w:tc>
          <w:tcPr>
            <w:tcW w:w="1275" w:type="dxa"/>
            <w:shd w:val="clear" w:color="auto" w:fill="auto"/>
          </w:tcPr>
          <w:p w14:paraId="29379DBE"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451</w:t>
            </w:r>
          </w:p>
        </w:tc>
        <w:tc>
          <w:tcPr>
            <w:tcW w:w="1134" w:type="dxa"/>
            <w:shd w:val="clear" w:color="auto" w:fill="auto"/>
          </w:tcPr>
          <w:p w14:paraId="55AB489B"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70D4032"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C</w:t>
            </w:r>
            <w:r w:rsidRPr="0012557C">
              <w:rPr>
                <w:rFonts w:ascii="Calibri" w:hAnsi="Calibri" w:cs="Calibri"/>
                <w:color w:val="000000"/>
                <w:sz w:val="18"/>
                <w:szCs w:val="18"/>
              </w:rPr>
              <w:t>ommunity survey</w:t>
            </w:r>
          </w:p>
        </w:tc>
        <w:tc>
          <w:tcPr>
            <w:tcW w:w="1134" w:type="dxa"/>
            <w:shd w:val="clear" w:color="auto" w:fill="auto"/>
          </w:tcPr>
          <w:p w14:paraId="4264887E"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7/15.2</w:t>
            </w:r>
          </w:p>
        </w:tc>
        <w:tc>
          <w:tcPr>
            <w:tcW w:w="827" w:type="dxa"/>
            <w:shd w:val="clear" w:color="auto" w:fill="auto"/>
          </w:tcPr>
          <w:p w14:paraId="25D52ACF"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6</w:t>
            </w:r>
            <w:r>
              <w:rPr>
                <w:rFonts w:ascii="Calibri" w:hAnsi="Calibri" w:cs="Calibri"/>
                <w:color w:val="000000"/>
                <w:sz w:val="18"/>
                <w:szCs w:val="18"/>
              </w:rPr>
              <w:t>.0</w:t>
            </w:r>
          </w:p>
        </w:tc>
        <w:tc>
          <w:tcPr>
            <w:tcW w:w="1280" w:type="dxa"/>
            <w:shd w:val="clear" w:color="auto" w:fill="auto"/>
          </w:tcPr>
          <w:p w14:paraId="7DD8034A"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p>
        </w:tc>
        <w:tc>
          <w:tcPr>
            <w:tcW w:w="1084" w:type="dxa"/>
            <w:shd w:val="clear" w:color="auto" w:fill="auto"/>
          </w:tcPr>
          <w:p w14:paraId="630321A5"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0A2EA936"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7</w:t>
            </w:r>
            <w:r w:rsidRPr="003300A0">
              <w:rPr>
                <w:rFonts w:cstheme="minorHAnsi"/>
                <w:color w:val="000000"/>
                <w:sz w:val="18"/>
                <w:szCs w:val="18"/>
                <w:vertAlign w:val="superscript"/>
              </w:rPr>
              <w:t>b</w:t>
            </w:r>
          </w:p>
        </w:tc>
        <w:tc>
          <w:tcPr>
            <w:tcW w:w="1860" w:type="dxa"/>
            <w:shd w:val="clear" w:color="auto" w:fill="auto"/>
          </w:tcPr>
          <w:p w14:paraId="3B1E302B"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41</w:t>
            </w:r>
            <w:r>
              <w:rPr>
                <w:rFonts w:cstheme="minorHAnsi"/>
                <w:color w:val="000000"/>
                <w:sz w:val="18"/>
                <w:szCs w:val="18"/>
              </w:rPr>
              <w:t>.0</w:t>
            </w:r>
            <w:r w:rsidRPr="62A151E1">
              <w:rPr>
                <w:color w:val="000000" w:themeColor="text1"/>
                <w:sz w:val="18"/>
                <w:szCs w:val="18"/>
              </w:rPr>
              <w:t>%</w:t>
            </w:r>
          </w:p>
        </w:tc>
      </w:tr>
      <w:tr w:rsidR="00D47F80" w:rsidRPr="00882E7A" w14:paraId="2939F8A0"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238719C"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A6B3C45" w14:textId="5319A883"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avem, K et al</w:t>
            </w:r>
            <w:r>
              <w:rPr>
                <w:sz w:val="18"/>
                <w:szCs w:val="18"/>
              </w:rPr>
              <w:fldChar w:fldCharType="begin"/>
            </w:r>
            <w:r w:rsidR="00445383">
              <w:rPr>
                <w:sz w:val="18"/>
                <w:szCs w:val="18"/>
              </w:rPr>
              <w:instrText xml:space="preserve"> ADDIN EN.CITE &lt;EndNote&gt;&lt;Cite&gt;&lt;Author&gt;Stavem&lt;/Author&gt;&lt;Year&gt;2021&lt;/Year&gt;&lt;RecNum&gt;94&lt;/RecNum&gt;&lt;DisplayText&gt;(110)&lt;/DisplayText&gt;&lt;record&gt;&lt;rec-number&gt;94&lt;/rec-number&gt;&lt;foreign-keys&gt;&lt;key app="EN" db-id="pvxd05p2yewfz6earpxxasf7rwds20fer50s" timestamp="1661434940" guid="673331e5-474f-4ac5-8e55-6a92e1a6a38a"&gt;94&lt;/key&gt;&lt;/foreign-keys&gt;&lt;ref-type name="Journal Article"&gt;17&lt;/ref-type&gt;&lt;contributors&gt;&lt;authors&gt;&lt;author&gt;Stavem, Knut&lt;/author&gt;&lt;author&gt;Ghanima, Waleed&lt;/author&gt;&lt;author&gt;Olsen, Magnus K.&lt;/author&gt;&lt;author&gt;Gilboe, Hanne M.&lt;/author&gt;&lt;author&gt;Einvik, Gunnar&lt;/author&gt;&lt;/authors&gt;&lt;/contributors&gt;&lt;titles&gt;&lt;title&gt;Prevalence and Determinants of Fatigue after COVID-19 in Non-Hospitalized Subjects: A Population-Based Study&lt;/title&gt;&lt;secondary-title&gt;International journal of environmental research and public health&lt;/secondary-title&gt;&lt;/titles&gt;&lt;periodical&gt;&lt;full-title&gt;International journal of environmental research and public health&lt;/full-title&gt;&lt;/periodical&gt;&lt;volume&gt;18&lt;/volume&gt;&lt;number&gt;4&lt;/number&gt;&lt;dates&gt;&lt;year&gt;2021&lt;/year&gt;&lt;/dates&gt;&lt;pub-location&gt;Switzerland&lt;/pub-location&gt;&lt;urls&gt;&lt;related-urls&gt;&lt;url&gt;http://ovidsp.ovid.com/ovidweb.cgi?T=JS&amp;amp;PAGE=reference&amp;amp;D=med18&amp;amp;NEWS=N&amp;amp;AN=33669714&lt;/url&gt;&lt;/related-urls&gt;&lt;/urls&gt;&lt;electronic-resource-num&gt;https://dx.doi.org/10.3390/ijerph18042030&lt;/electronic-resource-num&gt;&lt;/record&gt;&lt;/Cite&gt;&lt;/EndNote&gt;</w:instrText>
            </w:r>
            <w:r>
              <w:rPr>
                <w:sz w:val="18"/>
                <w:szCs w:val="18"/>
              </w:rPr>
              <w:fldChar w:fldCharType="separate"/>
            </w:r>
            <w:r w:rsidR="00445383">
              <w:rPr>
                <w:noProof/>
                <w:sz w:val="18"/>
                <w:szCs w:val="18"/>
              </w:rPr>
              <w:t>(110)</w:t>
            </w:r>
            <w:r>
              <w:rPr>
                <w:sz w:val="18"/>
                <w:szCs w:val="18"/>
              </w:rPr>
              <w:fldChar w:fldCharType="end"/>
            </w:r>
            <w:r>
              <w:rPr>
                <w:sz w:val="18"/>
                <w:szCs w:val="18"/>
              </w:rPr>
              <w:t xml:space="preserve"> </w:t>
            </w:r>
            <w:r w:rsidRPr="00604751">
              <w:rPr>
                <w:b/>
                <w:bCs/>
                <w:sz w:val="18"/>
                <w:szCs w:val="18"/>
              </w:rPr>
              <w:t>(</w:t>
            </w:r>
            <w:r w:rsidRPr="00604751">
              <w:rPr>
                <w:rFonts w:cstheme="minorHAnsi"/>
                <w:b/>
                <w:bCs/>
                <w:sz w:val="18"/>
                <w:szCs w:val="18"/>
              </w:rPr>
              <w:t>▪)</w:t>
            </w:r>
          </w:p>
        </w:tc>
        <w:tc>
          <w:tcPr>
            <w:tcW w:w="992" w:type="dxa"/>
            <w:shd w:val="clear" w:color="auto" w:fill="auto"/>
          </w:tcPr>
          <w:p w14:paraId="5EF411A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rway</w:t>
            </w:r>
          </w:p>
        </w:tc>
        <w:tc>
          <w:tcPr>
            <w:tcW w:w="1560" w:type="dxa"/>
            <w:shd w:val="clear" w:color="auto" w:fill="auto"/>
          </w:tcPr>
          <w:p w14:paraId="54565E2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 xml:space="preserve">Cross-sectional mixed-mode </w:t>
            </w:r>
          </w:p>
        </w:tc>
        <w:tc>
          <w:tcPr>
            <w:tcW w:w="1275" w:type="dxa"/>
            <w:shd w:val="clear" w:color="auto" w:fill="auto"/>
          </w:tcPr>
          <w:p w14:paraId="1065FABF"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458</w:t>
            </w:r>
          </w:p>
        </w:tc>
        <w:tc>
          <w:tcPr>
            <w:tcW w:w="1134" w:type="dxa"/>
            <w:shd w:val="clear" w:color="auto" w:fill="auto"/>
          </w:tcPr>
          <w:p w14:paraId="3351344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D50295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174DDCDF"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5/15.3</w:t>
            </w:r>
          </w:p>
        </w:tc>
        <w:tc>
          <w:tcPr>
            <w:tcW w:w="827" w:type="dxa"/>
            <w:shd w:val="clear" w:color="auto" w:fill="auto"/>
          </w:tcPr>
          <w:p w14:paraId="211F25B0"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6</w:t>
            </w:r>
            <w:r>
              <w:rPr>
                <w:rFonts w:ascii="Calibri" w:hAnsi="Calibri" w:cs="Calibri"/>
                <w:color w:val="000000"/>
                <w:sz w:val="18"/>
                <w:szCs w:val="18"/>
              </w:rPr>
              <w:t>.0</w:t>
            </w:r>
          </w:p>
        </w:tc>
        <w:tc>
          <w:tcPr>
            <w:tcW w:w="1280" w:type="dxa"/>
            <w:shd w:val="clear" w:color="auto" w:fill="auto"/>
          </w:tcPr>
          <w:p w14:paraId="42F5A023"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640D385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6A36D1A5"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17.5</w:t>
            </w:r>
            <w:r w:rsidRPr="003300A0">
              <w:rPr>
                <w:rFonts w:cstheme="minorHAnsi"/>
                <w:color w:val="000000"/>
                <w:sz w:val="18"/>
                <w:szCs w:val="18"/>
                <w:vertAlign w:val="superscript"/>
              </w:rPr>
              <w:t>b</w:t>
            </w:r>
          </w:p>
        </w:tc>
        <w:tc>
          <w:tcPr>
            <w:tcW w:w="1860" w:type="dxa"/>
            <w:shd w:val="clear" w:color="auto" w:fill="auto"/>
          </w:tcPr>
          <w:p w14:paraId="54158CB1"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222222"/>
                <w:sz w:val="18"/>
                <w:szCs w:val="18"/>
              </w:rPr>
              <w:t>46</w:t>
            </w:r>
            <w:r>
              <w:rPr>
                <w:rFonts w:cstheme="minorHAnsi"/>
                <w:color w:val="222222"/>
                <w:sz w:val="18"/>
                <w:szCs w:val="18"/>
              </w:rPr>
              <w:t>.0</w:t>
            </w:r>
            <w:r w:rsidRPr="62A151E1">
              <w:rPr>
                <w:color w:val="000000" w:themeColor="text1"/>
                <w:sz w:val="18"/>
                <w:szCs w:val="18"/>
              </w:rPr>
              <w:t>%</w:t>
            </w:r>
          </w:p>
        </w:tc>
      </w:tr>
      <w:tr w:rsidR="00D47F80" w:rsidRPr="00882E7A" w14:paraId="1F07DB2F"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5BE168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872CFBF" w14:textId="26911D19"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ephenson, T et al</w:t>
            </w:r>
            <w:r>
              <w:rPr>
                <w:sz w:val="18"/>
                <w:szCs w:val="18"/>
              </w:rPr>
              <w:fldChar w:fldCharType="begin"/>
            </w:r>
            <w:r w:rsidR="00445383">
              <w:rPr>
                <w:sz w:val="18"/>
                <w:szCs w:val="18"/>
              </w:rPr>
              <w:instrText xml:space="preserve"> ADDIN EN.CITE &lt;EndNote&gt;&lt;Cite&gt;&lt;Author&gt;Stephenson&lt;/Author&gt;&lt;Year&gt;2021&lt;/Year&gt;&lt;RecNum&gt;95&lt;/RecNum&gt;&lt;DisplayText&gt;(111)&lt;/DisplayText&gt;&lt;record&gt;&lt;rec-number&gt;95&lt;/rec-number&gt;&lt;foreign-keys&gt;&lt;key app="EN" db-id="pvxd05p2yewfz6earpxxasf7rwds20fer50s" timestamp="1661434940" guid="d70ebad1-8eb1-4ed5-9b75-8ea828615739"&gt;95&lt;/key&gt;&lt;/foreign-keys&gt;&lt;ref-type name="Journal Article"&gt;17&lt;/ref-type&gt;&lt;contributors&gt;&lt;authors&gt;&lt;author&gt;Stephenson, Terence&lt;/author&gt;&lt;author&gt;Shafran, Roz&lt;/author&gt;&lt;author&gt;De Stavola, Bianca&lt;/author&gt;&lt;author&gt;Rojas, Natalia&lt;/author&gt;&lt;author&gt;Aiano, Felicity&lt;/author&gt;&lt;author&gt;Amin-Chowdhury, Zahin&lt;/author&gt;&lt;author&gt;McOwat, Kelsey&lt;/author&gt;&lt;author&gt;Simmons, Ruth&lt;/author&gt;&lt;author&gt;Zavala, Maria&lt;/author&gt;&lt;author&gt;Consortium, CLoCk&lt;/author&gt;&lt;author&gt;Ladhani, Shamez N.&lt;/author&gt;&lt;author&gt;C. LoCk Consortium members&lt;/author&gt;&lt;author&gt;Swann O, Whittaker E. Buszewicz M. Chalder T. Crawley E. Dalrymple E. Ford T. J. Garg S. Harnden A. Hargreaves D. Heyman I. Levin M. Poustie V. Segal T. Semple M. Sharma K.&lt;/author&gt;&lt;/authors&gt;&lt;/contributors&gt;&lt;titles&gt;&lt;title&gt;Long COVID and the mental and physical health of children and young people: national matched cohort study protocol (the CLoCk study)&lt;/title&gt;&lt;secondary-title&gt;BMJ open&lt;/secondary-title&gt;&lt;/titles&gt;&lt;periodical&gt;&lt;full-title&gt;BMJ open&lt;/full-title&gt;&lt;/periodical&gt;&lt;pages&gt;e052838&lt;/pages&gt;&lt;volume&gt;11&lt;/volume&gt;&lt;number&gt;8&lt;/number&gt;&lt;dates&gt;&lt;year&gt;2021&lt;/year&gt;&lt;/dates&gt;&lt;pub-location&gt;England&lt;/pub-location&gt;&lt;urls&gt;&lt;related-urls&gt;&lt;url&gt;http://ovidsp.ovid.com/ovidweb.cgi?T=JS&amp;amp;PAGE=reference&amp;amp;D=medl&amp;amp;NEWS=N&amp;amp;AN=34446502&lt;/url&gt;&lt;/related-urls&gt;&lt;/urls&gt;&lt;electronic-resource-num&gt;https://dx.doi.org/10.1136/bmjopen-2021-052838&lt;/electronic-resource-num&gt;&lt;/record&gt;&lt;/Cite&gt;&lt;/EndNote&gt;</w:instrText>
            </w:r>
            <w:r>
              <w:rPr>
                <w:sz w:val="18"/>
                <w:szCs w:val="18"/>
              </w:rPr>
              <w:fldChar w:fldCharType="separate"/>
            </w:r>
            <w:r w:rsidR="00445383">
              <w:rPr>
                <w:noProof/>
                <w:sz w:val="18"/>
                <w:szCs w:val="18"/>
              </w:rPr>
              <w:t>(111)</w:t>
            </w:r>
            <w:r>
              <w:rPr>
                <w:sz w:val="18"/>
                <w:szCs w:val="18"/>
              </w:rPr>
              <w:fldChar w:fldCharType="end"/>
            </w:r>
          </w:p>
        </w:tc>
        <w:tc>
          <w:tcPr>
            <w:tcW w:w="992" w:type="dxa"/>
            <w:shd w:val="clear" w:color="auto" w:fill="auto"/>
          </w:tcPr>
          <w:p w14:paraId="4798ADA6"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1560" w:type="dxa"/>
            <w:shd w:val="clear" w:color="auto" w:fill="auto"/>
          </w:tcPr>
          <w:p w14:paraId="474A9C49"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M</w:t>
            </w:r>
            <w:r w:rsidRPr="00066430">
              <w:rPr>
                <w:rFonts w:ascii="Calibri" w:hAnsi="Calibri" w:cs="Calibri"/>
                <w:sz w:val="18"/>
                <w:szCs w:val="18"/>
              </w:rPr>
              <w:t>atched cohort</w:t>
            </w:r>
          </w:p>
        </w:tc>
        <w:tc>
          <w:tcPr>
            <w:tcW w:w="1275" w:type="dxa"/>
            <w:shd w:val="clear" w:color="auto" w:fill="auto"/>
          </w:tcPr>
          <w:p w14:paraId="145A7457"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3065</w:t>
            </w:r>
          </w:p>
        </w:tc>
        <w:tc>
          <w:tcPr>
            <w:tcW w:w="1134" w:type="dxa"/>
            <w:shd w:val="clear" w:color="auto" w:fill="auto"/>
          </w:tcPr>
          <w:p w14:paraId="6D2DDC9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3739 who tested negative</w:t>
            </w:r>
          </w:p>
        </w:tc>
        <w:tc>
          <w:tcPr>
            <w:tcW w:w="1276" w:type="dxa"/>
            <w:shd w:val="clear" w:color="auto" w:fill="auto"/>
          </w:tcPr>
          <w:p w14:paraId="13743C1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Community</w:t>
            </w:r>
            <w:r>
              <w:rPr>
                <w:rFonts w:ascii="Calibri" w:hAnsi="Calibri" w:cs="Calibri"/>
                <w:color w:val="000000"/>
                <w:sz w:val="18"/>
                <w:szCs w:val="18"/>
              </w:rPr>
              <w:t>, adolescents</w:t>
            </w:r>
          </w:p>
        </w:tc>
        <w:tc>
          <w:tcPr>
            <w:tcW w:w="1134" w:type="dxa"/>
            <w:shd w:val="clear" w:color="auto" w:fill="auto"/>
          </w:tcPr>
          <w:p w14:paraId="6D30F612"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17</w:t>
            </w:r>
          </w:p>
        </w:tc>
        <w:tc>
          <w:tcPr>
            <w:tcW w:w="827" w:type="dxa"/>
            <w:shd w:val="clear" w:color="auto" w:fill="auto"/>
          </w:tcPr>
          <w:p w14:paraId="0A5CFC97"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63.5</w:t>
            </w:r>
          </w:p>
        </w:tc>
        <w:tc>
          <w:tcPr>
            <w:tcW w:w="1280" w:type="dxa"/>
            <w:shd w:val="clear" w:color="auto" w:fill="auto"/>
          </w:tcPr>
          <w:p w14:paraId="2C52DDA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020D7336"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5.4% symptomatic</w:t>
            </w:r>
          </w:p>
        </w:tc>
        <w:tc>
          <w:tcPr>
            <w:tcW w:w="1432" w:type="dxa"/>
            <w:shd w:val="clear" w:color="auto" w:fill="auto"/>
          </w:tcPr>
          <w:p w14:paraId="59098C8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04</w:t>
            </w:r>
            <w:r w:rsidRPr="003300A0">
              <w:rPr>
                <w:rFonts w:cstheme="minorHAnsi"/>
                <w:color w:val="000000"/>
                <w:sz w:val="18"/>
                <w:szCs w:val="18"/>
                <w:vertAlign w:val="superscript"/>
              </w:rPr>
              <w:t>b</w:t>
            </w:r>
          </w:p>
        </w:tc>
        <w:tc>
          <w:tcPr>
            <w:tcW w:w="1860" w:type="dxa"/>
            <w:shd w:val="clear" w:color="auto" w:fill="auto"/>
          </w:tcPr>
          <w:p w14:paraId="5E61BDF6"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66.5</w:t>
            </w:r>
            <w:r w:rsidRPr="62A151E1">
              <w:rPr>
                <w:color w:val="000000" w:themeColor="text1"/>
                <w:sz w:val="18"/>
                <w:szCs w:val="18"/>
              </w:rPr>
              <w:t>%</w:t>
            </w:r>
          </w:p>
        </w:tc>
      </w:tr>
      <w:tr w:rsidR="00D47F80" w:rsidRPr="00882E7A" w14:paraId="74CD8D41"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6AB1F5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DDEF76C" w14:textId="38DA317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dre, C et al</w:t>
            </w:r>
            <w:r>
              <w:rPr>
                <w:sz w:val="18"/>
                <w:szCs w:val="18"/>
              </w:rPr>
              <w:fldChar w:fldCharType="begin">
                <w:fldData xml:space="preserve">PEVuZE5vdGU+PENpdGU+PEF1dGhvcj5TdWRyZTwvQXV0aG9yPjxZZWFyPjIwMjE8L1llYXI+PFJl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</w:fldData>
              </w:fldChar>
            </w:r>
            <w:r w:rsidR="00445383">
              <w:rPr>
                <w:sz w:val="18"/>
                <w:szCs w:val="18"/>
              </w:rPr>
              <w:instrText xml:space="preserve"> ADDIN EN.CITE </w:instrText>
            </w:r>
            <w:r w:rsidR="00445383">
              <w:rPr>
                <w:sz w:val="18"/>
                <w:szCs w:val="18"/>
              </w:rPr>
              <w:fldChar w:fldCharType="begin">
                <w:fldData xml:space="preserve">PEVuZE5vdGU+PENpdGU+PEF1dGhvcj5TdWRyZTwvQXV0aG9yPjxZZWFyPjIwMjE8L1llYXI+PFJl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</w:fldData>
              </w:fldChar>
            </w:r>
            <w:r w:rsidR="00445383">
              <w:rPr>
                <w:sz w:val="18"/>
                <w:szCs w:val="18"/>
              </w:rPr>
              <w:instrText xml:space="preserve"> ADDIN EN.CITE.DATA </w:instrText>
            </w:r>
            <w:r w:rsidR="00445383">
              <w:rPr>
                <w:sz w:val="18"/>
                <w:szCs w:val="18"/>
              </w:rPr>
            </w:r>
            <w:r w:rsidR="00445383">
              <w:rPr>
                <w:sz w:val="18"/>
                <w:szCs w:val="18"/>
              </w:rPr>
              <w:fldChar w:fldCharType="end"/>
            </w:r>
            <w:r>
              <w:rPr>
                <w:sz w:val="18"/>
                <w:szCs w:val="18"/>
              </w:rPr>
            </w:r>
            <w:r>
              <w:rPr>
                <w:sz w:val="18"/>
                <w:szCs w:val="18"/>
              </w:rPr>
              <w:fldChar w:fldCharType="separate"/>
            </w:r>
            <w:r w:rsidR="00445383">
              <w:rPr>
                <w:noProof/>
                <w:sz w:val="18"/>
                <w:szCs w:val="18"/>
              </w:rPr>
              <w:t>(112)</w:t>
            </w:r>
            <w:r>
              <w:rPr>
                <w:sz w:val="18"/>
                <w:szCs w:val="18"/>
              </w:rPr>
              <w:fldChar w:fldCharType="end"/>
            </w:r>
          </w:p>
        </w:tc>
        <w:tc>
          <w:tcPr>
            <w:tcW w:w="992" w:type="dxa"/>
            <w:shd w:val="clear" w:color="auto" w:fill="auto"/>
          </w:tcPr>
          <w:p w14:paraId="3DC6AC66"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 USA and Sweden</w:t>
            </w:r>
          </w:p>
        </w:tc>
        <w:tc>
          <w:tcPr>
            <w:tcW w:w="1560" w:type="dxa"/>
            <w:shd w:val="clear" w:color="auto" w:fill="auto"/>
          </w:tcPr>
          <w:p w14:paraId="09D08772"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w:t>
            </w:r>
            <w:r>
              <w:rPr>
                <w:rFonts w:ascii="Calibri" w:hAnsi="Calibri" w:cs="Calibri"/>
                <w:sz w:val="18"/>
                <w:szCs w:val="18"/>
              </w:rPr>
              <w:t xml:space="preserve">observational </w:t>
            </w:r>
            <w:r w:rsidRPr="00066430">
              <w:rPr>
                <w:rFonts w:ascii="Calibri" w:hAnsi="Calibri" w:cs="Calibri"/>
                <w:sz w:val="18"/>
                <w:szCs w:val="18"/>
              </w:rPr>
              <w:t xml:space="preserve">cohort </w:t>
            </w:r>
          </w:p>
        </w:tc>
        <w:tc>
          <w:tcPr>
            <w:tcW w:w="1275" w:type="dxa"/>
            <w:shd w:val="clear" w:color="auto" w:fill="auto"/>
          </w:tcPr>
          <w:p w14:paraId="1FE8D158"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4182</w:t>
            </w:r>
          </w:p>
        </w:tc>
        <w:tc>
          <w:tcPr>
            <w:tcW w:w="1134" w:type="dxa"/>
            <w:shd w:val="clear" w:color="auto" w:fill="auto"/>
          </w:tcPr>
          <w:p w14:paraId="41B3E7E6"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4,182, matched PCR negative***</w:t>
            </w:r>
          </w:p>
        </w:tc>
        <w:tc>
          <w:tcPr>
            <w:tcW w:w="1276" w:type="dxa"/>
            <w:shd w:val="clear" w:color="auto" w:fill="auto"/>
          </w:tcPr>
          <w:p w14:paraId="2DD42E9C"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Community</w:t>
            </w:r>
          </w:p>
        </w:tc>
        <w:tc>
          <w:tcPr>
            <w:tcW w:w="1134" w:type="dxa"/>
            <w:shd w:val="clear" w:color="auto" w:fill="auto"/>
          </w:tcPr>
          <w:p w14:paraId="400CD829"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6.0/15.8</w:t>
            </w:r>
          </w:p>
        </w:tc>
        <w:tc>
          <w:tcPr>
            <w:tcW w:w="827" w:type="dxa"/>
            <w:shd w:val="clear" w:color="auto" w:fill="auto"/>
          </w:tcPr>
          <w:p w14:paraId="47CD6D4B"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7</w:t>
            </w:r>
            <w:r>
              <w:rPr>
                <w:rFonts w:ascii="Calibri" w:hAnsi="Calibri" w:cs="Calibri"/>
                <w:color w:val="000000"/>
                <w:sz w:val="18"/>
                <w:szCs w:val="18"/>
              </w:rPr>
              <w:t>.0</w:t>
            </w:r>
          </w:p>
        </w:tc>
        <w:tc>
          <w:tcPr>
            <w:tcW w:w="1280" w:type="dxa"/>
            <w:shd w:val="clear" w:color="auto" w:fill="auto"/>
          </w:tcPr>
          <w:p w14:paraId="2EE6AC44"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626B7442"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13.9% visited hospital</w:t>
            </w:r>
          </w:p>
        </w:tc>
        <w:tc>
          <w:tcPr>
            <w:tcW w:w="1432" w:type="dxa"/>
            <w:shd w:val="clear" w:color="auto" w:fill="auto"/>
          </w:tcPr>
          <w:p w14:paraId="4F57F3B9"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84</w:t>
            </w:r>
            <w:r w:rsidRPr="00884C8C">
              <w:rPr>
                <w:rFonts w:cstheme="minorHAnsi"/>
                <w:color w:val="000000"/>
                <w:sz w:val="18"/>
                <w:szCs w:val="18"/>
                <w:vertAlign w:val="superscript"/>
              </w:rPr>
              <w:t>a</w:t>
            </w:r>
          </w:p>
        </w:tc>
        <w:tc>
          <w:tcPr>
            <w:tcW w:w="1860" w:type="dxa"/>
            <w:shd w:val="clear" w:color="auto" w:fill="auto"/>
          </w:tcPr>
          <w:p w14:paraId="7C2DE1AF"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2.6</w:t>
            </w:r>
            <w:r w:rsidRPr="62A151E1">
              <w:rPr>
                <w:color w:val="000000" w:themeColor="text1"/>
                <w:sz w:val="18"/>
                <w:szCs w:val="18"/>
              </w:rPr>
              <w:t>%</w:t>
            </w:r>
          </w:p>
        </w:tc>
      </w:tr>
      <w:tr w:rsidR="00D47F80" w:rsidRPr="00882E7A" w14:paraId="0F97813A"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AD1CD26"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DB7D285" w14:textId="17F1E192"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ykes, D et al</w:t>
            </w:r>
            <w:r>
              <w:rPr>
                <w:sz w:val="18"/>
                <w:szCs w:val="18"/>
              </w:rPr>
              <w:fldChar w:fldCharType="begin"/>
            </w:r>
            <w:r w:rsidR="00445383">
              <w:rPr>
                <w:sz w:val="18"/>
                <w:szCs w:val="18"/>
              </w:rPr>
              <w:instrText xml:space="preserve"> ADDIN EN.CITE &lt;EndNote&gt;&lt;Cite&gt;&lt;Author&gt;Sykes&lt;/Author&gt;&lt;Year&gt;2021&lt;/Year&gt;&lt;RecNum&gt;4&lt;/RecNum&gt;&lt;DisplayText&gt;(113)&lt;/DisplayText&gt;&lt;record&gt;&lt;rec-number&gt;4&lt;/rec-number&gt;&lt;foreign-keys&gt;&lt;key app="EN" db-id="pvxd05p2yewfz6earpxxasf7rwds20fer50s" timestamp="1661434940" guid="bd1f88eb-40da-44ae-8f99-d22a041df09a"&gt;4&lt;/key&gt;&lt;/foreign-keys&gt;&lt;ref-type name="Journal Article"&gt;17&lt;/ref-type&gt;&lt;contributors&gt;&lt;authors&gt;&lt;author&gt;Sykes, Dl.&lt;/author&gt;&lt;author&gt;Holdsworth, L. &lt;/author&gt;&lt;author&gt;Jawad, N. &lt;/author&gt;&lt;author&gt;Gunasekera, P. &lt;/author&gt;&lt;author&gt;Morice, A. H. &lt;/author&gt;&lt;author&gt;Crooks, M. G.&lt;/author&gt;&lt;/authors&gt;&lt;/contributors&gt;&lt;titles&gt;&lt;title&gt;Post-COVID-19 Symptom Burden: what is Long-COVID and How Should We Manage It?&lt;/title&gt;&lt;secondary-title&gt;Lung&lt;/secondary-title&gt;&lt;/titles&gt;&lt;periodical&gt;&lt;full-title&gt;Lung&lt;/full-title&gt;&lt;/periodical&gt;&lt;dates&gt;&lt;year&gt;2021&lt;/year&gt;&lt;/dates&gt;&lt;accession-num&gt;16461085&lt;/accession-num&gt;&lt;urls&gt;&lt;related-urls&gt;&lt;url&gt;https://pubmed.ncbi.nlm.nih.gov/33569660&lt;/url&gt;&lt;/related-urls&gt;&lt;/urls&gt;&lt;electronic-resource-num&gt;10.1007/s00408-021-00423-z&lt;/electronic-resource-num&gt;&lt;/record&gt;&lt;/Cite&gt;&lt;/EndNote&gt;</w:instrText>
            </w:r>
            <w:r>
              <w:rPr>
                <w:sz w:val="18"/>
                <w:szCs w:val="18"/>
              </w:rPr>
              <w:fldChar w:fldCharType="separate"/>
            </w:r>
            <w:r w:rsidR="00445383">
              <w:rPr>
                <w:noProof/>
                <w:sz w:val="18"/>
                <w:szCs w:val="18"/>
              </w:rPr>
              <w:t>(113)</w:t>
            </w:r>
            <w:r>
              <w:rPr>
                <w:sz w:val="18"/>
                <w:szCs w:val="18"/>
              </w:rPr>
              <w:fldChar w:fldCharType="end"/>
            </w:r>
          </w:p>
        </w:tc>
        <w:tc>
          <w:tcPr>
            <w:tcW w:w="992" w:type="dxa"/>
            <w:shd w:val="clear" w:color="auto" w:fill="auto"/>
          </w:tcPr>
          <w:p w14:paraId="0013F623"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1560" w:type="dxa"/>
            <w:shd w:val="clear" w:color="auto" w:fill="auto"/>
          </w:tcPr>
          <w:p w14:paraId="18D64A93"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ohort</w:t>
            </w:r>
            <w:r>
              <w:rPr>
                <w:rFonts w:ascii="Calibri" w:hAnsi="Calibri" w:cs="Calibri"/>
                <w:sz w:val="18"/>
                <w:szCs w:val="18"/>
              </w:rPr>
              <w:t>*</w:t>
            </w:r>
          </w:p>
        </w:tc>
        <w:tc>
          <w:tcPr>
            <w:tcW w:w="1275" w:type="dxa"/>
            <w:shd w:val="clear" w:color="auto" w:fill="auto"/>
          </w:tcPr>
          <w:p w14:paraId="6FF7A32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27</w:t>
            </w:r>
          </w:p>
        </w:tc>
        <w:tc>
          <w:tcPr>
            <w:tcW w:w="1134" w:type="dxa"/>
            <w:shd w:val="clear" w:color="auto" w:fill="auto"/>
          </w:tcPr>
          <w:p w14:paraId="0A3BB83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01675D6"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 patients</w:t>
            </w:r>
          </w:p>
        </w:tc>
        <w:tc>
          <w:tcPr>
            <w:tcW w:w="1134" w:type="dxa"/>
            <w:shd w:val="clear" w:color="auto" w:fill="auto"/>
          </w:tcPr>
          <w:p w14:paraId="68B36F80"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6/14</w:t>
            </w:r>
          </w:p>
        </w:tc>
        <w:tc>
          <w:tcPr>
            <w:tcW w:w="827" w:type="dxa"/>
            <w:shd w:val="clear" w:color="auto" w:fill="auto"/>
          </w:tcPr>
          <w:p w14:paraId="46C97CC2"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4.3</w:t>
            </w:r>
          </w:p>
        </w:tc>
        <w:tc>
          <w:tcPr>
            <w:tcW w:w="1280" w:type="dxa"/>
            <w:shd w:val="clear" w:color="auto" w:fill="auto"/>
          </w:tcPr>
          <w:p w14:paraId="3AC3F099"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p>
        </w:tc>
        <w:tc>
          <w:tcPr>
            <w:tcW w:w="1084" w:type="dxa"/>
            <w:shd w:val="clear" w:color="auto" w:fill="auto"/>
          </w:tcPr>
          <w:p w14:paraId="09F1FA6C"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87% required oxygen and/or respiratory support, 20% ICU</w:t>
            </w:r>
          </w:p>
        </w:tc>
        <w:tc>
          <w:tcPr>
            <w:tcW w:w="1432" w:type="dxa"/>
            <w:shd w:val="clear" w:color="auto" w:fill="auto"/>
          </w:tcPr>
          <w:p w14:paraId="2320B6B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3</w:t>
            </w:r>
            <w:r w:rsidRPr="003300A0">
              <w:rPr>
                <w:rFonts w:cstheme="minorHAnsi"/>
                <w:color w:val="000000"/>
                <w:sz w:val="18"/>
                <w:szCs w:val="18"/>
                <w:vertAlign w:val="superscript"/>
              </w:rPr>
              <w:t>f</w:t>
            </w:r>
          </w:p>
        </w:tc>
        <w:tc>
          <w:tcPr>
            <w:tcW w:w="1860" w:type="dxa"/>
            <w:shd w:val="clear" w:color="auto" w:fill="auto"/>
          </w:tcPr>
          <w:p w14:paraId="390F184C"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9.1</w:t>
            </w:r>
            <w:r w:rsidRPr="62A151E1">
              <w:rPr>
                <w:color w:val="000000" w:themeColor="text1"/>
                <w:sz w:val="18"/>
                <w:szCs w:val="18"/>
              </w:rPr>
              <w:t>%</w:t>
            </w:r>
          </w:p>
        </w:tc>
      </w:tr>
      <w:tr w:rsidR="00D47F80" w:rsidRPr="00882E7A" w14:paraId="39E38B1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60D68A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B73C840" w14:textId="5F98C11A"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boada, M et al</w:t>
            </w:r>
            <w:r>
              <w:rPr>
                <w:sz w:val="18"/>
                <w:szCs w:val="18"/>
              </w:rPr>
              <w:fldChar w:fldCharType="begin"/>
            </w:r>
            <w:r w:rsidR="00445383">
              <w:rPr>
                <w:sz w:val="18"/>
                <w:szCs w:val="18"/>
              </w:rPr>
              <w:instrText xml:space="preserve"> ADDIN EN.CITE &lt;EndNote&gt;&lt;Cite&gt;&lt;Author&gt;Taboada&lt;/Author&gt;&lt;Year&gt;2021&lt;/Year&gt;&lt;RecNum&gt;97&lt;/RecNum&gt;&lt;DisplayText&gt;(114)&lt;/DisplayText&gt;&lt;record&gt;&lt;rec-number&gt;97&lt;/rec-number&gt;&lt;foreign-keys&gt;&lt;key app="EN" db-id="pvxd05p2yewfz6earpxxasf7rwds20fer50s" timestamp="1661434940" guid="c43c1d7b-8ceb-4572-9be5-6427a99bf7cd"&gt;97&lt;/key&gt;&lt;/foreign-keys&gt;&lt;ref-type name="Journal Article"&gt;17&lt;/ref-type&gt;&lt;contributors&gt;&lt;authors&gt;&lt;author&gt;Taboada, Manuel&lt;/author&gt;&lt;author&gt;Carinena, Agustin&lt;/author&gt;&lt;author&gt;Moreno, Esther&lt;/author&gt;&lt;author&gt;Rodriguez, Nuria&lt;/author&gt;&lt;author&gt;Dominguez, Maria Jesus&lt;/author&gt;&lt;author&gt;Casal, Ana&lt;/author&gt;&lt;author&gt;Riveiro, Vanessa&lt;/author&gt;&lt;author&gt;Diaz-Vieito, Maria&lt;/author&gt;&lt;author&gt;Valdes, Luis&lt;/author&gt;&lt;author&gt;Alvarez, Julian&lt;/author&gt;&lt;author&gt;Seoane-Pillado, Teresa&lt;/author&gt;&lt;/authors&gt;&lt;/contributors&gt;&lt;titles&gt;&lt;title&gt;Post-COVID-19 functional status six-months after hospitalization&lt;/title&gt;&lt;secondary-title&gt;The Journal of infection&lt;/secondary-title&gt;&lt;/titles&gt;&lt;periodical&gt;&lt;full-title&gt;The Journal of infection&lt;/full-title&gt;&lt;/periodical&gt;&lt;pages&gt;e31-e33&lt;/pages&gt;&lt;volume&gt;82&lt;/volume&gt;&lt;number&gt;4&lt;/number&gt;&lt;dates&gt;&lt;year&gt;2021&lt;/year&gt;&lt;/dates&gt;&lt;pub-location&gt;England&lt;/pub-location&gt;&lt;urls&gt;&lt;related-urls&gt;&lt;url&gt;http://ovidsp.ovid.com/ovidweb.cgi?T=JS&amp;amp;PAGE=reference&amp;amp;D=med18&amp;amp;NEWS=N&amp;amp;AN=33373650&lt;/url&gt;&lt;/related-urls&gt;&lt;/urls&gt;&lt;electronic-resource-num&gt;https://dx.doi.org/10.1016/j.jinf.2020.12.022&lt;/electronic-resource-num&gt;&lt;/record&gt;&lt;/Cite&gt;&lt;/EndNote&gt;</w:instrText>
            </w:r>
            <w:r>
              <w:rPr>
                <w:sz w:val="18"/>
                <w:szCs w:val="18"/>
              </w:rPr>
              <w:fldChar w:fldCharType="separate"/>
            </w:r>
            <w:r w:rsidR="00445383">
              <w:rPr>
                <w:noProof/>
                <w:sz w:val="18"/>
                <w:szCs w:val="18"/>
              </w:rPr>
              <w:t>(114)</w:t>
            </w:r>
            <w:r>
              <w:rPr>
                <w:sz w:val="18"/>
                <w:szCs w:val="18"/>
              </w:rPr>
              <w:fldChar w:fldCharType="end"/>
            </w:r>
          </w:p>
        </w:tc>
        <w:tc>
          <w:tcPr>
            <w:tcW w:w="992" w:type="dxa"/>
            <w:shd w:val="clear" w:color="auto" w:fill="auto"/>
          </w:tcPr>
          <w:p w14:paraId="13D5F7F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1560" w:type="dxa"/>
            <w:shd w:val="clear" w:color="auto" w:fill="auto"/>
          </w:tcPr>
          <w:p w14:paraId="1296D23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 xml:space="preserve">ross-sectional observational </w:t>
            </w:r>
          </w:p>
        </w:tc>
        <w:tc>
          <w:tcPr>
            <w:tcW w:w="1275" w:type="dxa"/>
            <w:shd w:val="clear" w:color="auto" w:fill="auto"/>
          </w:tcPr>
          <w:p w14:paraId="3F0A674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83</w:t>
            </w:r>
          </w:p>
        </w:tc>
        <w:tc>
          <w:tcPr>
            <w:tcW w:w="1134" w:type="dxa"/>
            <w:shd w:val="clear" w:color="auto" w:fill="auto"/>
          </w:tcPr>
          <w:p w14:paraId="0D28376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AE3326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w:t>
            </w:r>
            <w:r>
              <w:rPr>
                <w:rFonts w:ascii="Calibri" w:hAnsi="Calibri" w:cs="Calibri"/>
                <w:color w:val="000000"/>
                <w:sz w:val="18"/>
                <w:szCs w:val="18"/>
              </w:rPr>
              <w:t>ised patients</w:t>
            </w:r>
          </w:p>
        </w:tc>
        <w:tc>
          <w:tcPr>
            <w:tcW w:w="1134" w:type="dxa"/>
            <w:shd w:val="clear" w:color="auto" w:fill="auto"/>
          </w:tcPr>
          <w:p w14:paraId="59108EA6"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9/14.1</w:t>
            </w:r>
          </w:p>
        </w:tc>
        <w:tc>
          <w:tcPr>
            <w:tcW w:w="827" w:type="dxa"/>
            <w:shd w:val="clear" w:color="auto" w:fill="auto"/>
          </w:tcPr>
          <w:p w14:paraId="6B3D6738"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0.5</w:t>
            </w:r>
          </w:p>
        </w:tc>
        <w:tc>
          <w:tcPr>
            <w:tcW w:w="1280" w:type="dxa"/>
            <w:shd w:val="clear" w:color="auto" w:fill="auto"/>
          </w:tcPr>
          <w:p w14:paraId="2DADC548"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7E763165"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8.2% ICU</w:t>
            </w:r>
          </w:p>
        </w:tc>
        <w:tc>
          <w:tcPr>
            <w:tcW w:w="1432" w:type="dxa"/>
            <w:shd w:val="clear" w:color="auto" w:fill="auto"/>
          </w:tcPr>
          <w:p w14:paraId="1751F285"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033EAD">
              <w:rPr>
                <w:rFonts w:cstheme="minorHAnsi"/>
                <w:color w:val="000000"/>
                <w:sz w:val="18"/>
                <w:szCs w:val="18"/>
              </w:rPr>
              <w:t>6 months</w:t>
            </w:r>
            <w:r>
              <w:rPr>
                <w:rFonts w:cstheme="minorHAnsi"/>
                <w:color w:val="000000"/>
                <w:sz w:val="18"/>
                <w:szCs w:val="18"/>
              </w:rPr>
              <w:t xml:space="preserve"> post- hospitalisation</w:t>
            </w:r>
          </w:p>
        </w:tc>
        <w:tc>
          <w:tcPr>
            <w:tcW w:w="1860" w:type="dxa"/>
            <w:shd w:val="clear" w:color="auto" w:fill="auto"/>
          </w:tcPr>
          <w:p w14:paraId="3DD1917D"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47.5%</w:t>
            </w:r>
          </w:p>
        </w:tc>
      </w:tr>
      <w:tr w:rsidR="00D47F80" w:rsidRPr="00882E7A" w14:paraId="00024BC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3EC9DF4"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7745DF9" w14:textId="1BBDCCB0"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quet, M et al</w:t>
            </w:r>
            <w:r>
              <w:rPr>
                <w:sz w:val="18"/>
                <w:szCs w:val="18"/>
              </w:rPr>
              <w:fldChar w:fldCharType="begin"/>
            </w:r>
            <w:r w:rsidR="00445383">
              <w:rPr>
                <w:sz w:val="18"/>
                <w:szCs w:val="18"/>
              </w:rPr>
              <w:instrText xml:space="preserve"> ADDIN EN.CITE &lt;EndNote&gt;&lt;Cite&gt;&lt;Author&gt;Taquet&lt;/Author&gt;&lt;Year&gt;2021&lt;/Year&gt;&lt;RecNum&gt;99&lt;/RecNum&gt;&lt;DisplayText&gt;(116)&lt;/DisplayText&gt;&lt;record&gt;&lt;rec-number&gt;99&lt;/rec-number&gt;&lt;foreign-keys&gt;&lt;key app="EN" db-id="pvxd05p2yewfz6earpxxasf7rwds20fer50s" timestamp="1661434940" guid="2fdd921f-3bc3-42c2-add3-8c1f197a2c1a"&gt;99&lt;/key&gt;&lt;/foreign-keys&gt;&lt;ref-type name="Journal Article"&gt;17&lt;/ref-type&gt;&lt;contributors&gt;&lt;authors&gt;&lt;author&gt;Taquet, Maxime&lt;/author&gt;&lt;author&gt;Geddes, John R.&lt;/author&gt;&lt;author&gt;Husain, Masud&lt;/author&gt;&lt;author&gt;Luciano, Sierra&lt;/author&gt;&lt;author&gt;Harrison, Paul J.&lt;/author&gt;&lt;/authors&gt;&lt;/contributors&gt;&lt;titles&gt;&lt;title&gt;6-month neurological and psychiatric outcomes in 236 379 survivors of COVID-19: a retrospective cohort study using electronic health records&lt;/title&gt;&lt;secondary-title&gt;The lancet. Psychiatry&lt;/secondary-title&gt;&lt;/titles&gt;&lt;periodical&gt;&lt;full-title&gt;The lancet. Psychiatry&lt;/full-title&gt;&lt;/periodical&gt;&lt;pages&gt;416-427&lt;/pages&gt;&lt;volume&gt;8&lt;/volume&gt;&lt;number&gt;5&lt;/number&gt;&lt;dates&gt;&lt;year&gt;2021&lt;/year&gt;&lt;/dates&gt;&lt;pub-location&gt;England&lt;/pub-location&gt;&lt;urls&gt;&lt;related-urls&gt;&lt;url&gt;http://ovidsp.ovid.com/ovidweb.cgi?T=JS&amp;amp;PAGE=reference&amp;amp;D=med18&amp;amp;NEWS=N&amp;amp;AN=33836148&lt;/url&gt;&lt;/related-urls&gt;&lt;/urls&gt;&lt;electronic-resource-num&gt;https://dx.doi.org/10.1016/S2215-0366(21)00084-5&lt;/electronic-resource-num&gt;&lt;/record&gt;&lt;/Cite&gt;&lt;/EndNote&gt;</w:instrText>
            </w:r>
            <w:r>
              <w:rPr>
                <w:sz w:val="18"/>
                <w:szCs w:val="18"/>
              </w:rPr>
              <w:fldChar w:fldCharType="separate"/>
            </w:r>
            <w:r w:rsidR="00445383">
              <w:rPr>
                <w:noProof/>
                <w:sz w:val="18"/>
                <w:szCs w:val="18"/>
              </w:rPr>
              <w:t>(116)</w:t>
            </w:r>
            <w:r>
              <w:rPr>
                <w:sz w:val="18"/>
                <w:szCs w:val="18"/>
              </w:rPr>
              <w:fldChar w:fldCharType="end"/>
            </w:r>
            <w:r>
              <w:rPr>
                <w:sz w:val="18"/>
                <w:szCs w:val="18"/>
              </w:rPr>
              <w:t xml:space="preserve"> </w:t>
            </w:r>
            <w:r w:rsidRPr="008828F4">
              <w:rPr>
                <w:b/>
                <w:bCs/>
                <w:sz w:val="18"/>
                <w:szCs w:val="18"/>
              </w:rPr>
              <w:t>(</w:t>
            </w:r>
            <w:r w:rsidRPr="008828F4">
              <w:rPr>
                <w:rFonts w:cstheme="minorHAnsi"/>
                <w:b/>
                <w:bCs/>
                <w:sz w:val="18"/>
                <w:szCs w:val="18"/>
              </w:rPr>
              <w:t>◊)</w:t>
            </w:r>
          </w:p>
        </w:tc>
        <w:tc>
          <w:tcPr>
            <w:tcW w:w="992" w:type="dxa"/>
            <w:shd w:val="clear" w:color="auto" w:fill="auto"/>
          </w:tcPr>
          <w:p w14:paraId="46460C79"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imarily USA</w:t>
            </w:r>
          </w:p>
        </w:tc>
        <w:tc>
          <w:tcPr>
            <w:tcW w:w="1560" w:type="dxa"/>
            <w:shd w:val="clear" w:color="auto" w:fill="auto"/>
          </w:tcPr>
          <w:p w14:paraId="085950E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etrospective cohort with matching</w:t>
            </w:r>
          </w:p>
        </w:tc>
        <w:tc>
          <w:tcPr>
            <w:tcW w:w="1275" w:type="dxa"/>
            <w:shd w:val="clear" w:color="auto" w:fill="auto"/>
          </w:tcPr>
          <w:p w14:paraId="65818AAD"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236,379</w:t>
            </w:r>
          </w:p>
        </w:tc>
        <w:tc>
          <w:tcPr>
            <w:tcW w:w="1134" w:type="dxa"/>
            <w:shd w:val="clear" w:color="auto" w:fill="auto"/>
          </w:tcPr>
          <w:p w14:paraId="35B20A1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105,579 </w:t>
            </w:r>
            <w:r w:rsidRPr="004F18B2">
              <w:rPr>
                <w:rFonts w:ascii="Calibri" w:hAnsi="Calibri" w:cs="Calibri"/>
                <w:color w:val="000000"/>
                <w:sz w:val="18"/>
                <w:szCs w:val="18"/>
              </w:rPr>
              <w:t>diagnosed with flu,</w:t>
            </w:r>
            <w:r>
              <w:rPr>
                <w:rFonts w:ascii="Calibri" w:hAnsi="Calibri" w:cs="Calibri"/>
                <w:color w:val="000000"/>
                <w:sz w:val="18"/>
                <w:szCs w:val="18"/>
              </w:rPr>
              <w:t xml:space="preserve"> 236,038 with </w:t>
            </w:r>
            <w:r w:rsidRPr="004F18B2">
              <w:rPr>
                <w:rFonts w:ascii="Calibri" w:hAnsi="Calibri" w:cs="Calibri"/>
                <w:color w:val="000000"/>
                <w:sz w:val="18"/>
                <w:szCs w:val="18"/>
              </w:rPr>
              <w:t>any other RTI</w:t>
            </w:r>
            <w:r>
              <w:rPr>
                <w:rFonts w:ascii="Calibri" w:hAnsi="Calibri" w:cs="Calibri"/>
                <w:color w:val="000000"/>
                <w:sz w:val="18"/>
                <w:szCs w:val="18"/>
              </w:rPr>
              <w:t xml:space="preserve"> including flu</w:t>
            </w:r>
          </w:p>
        </w:tc>
        <w:tc>
          <w:tcPr>
            <w:tcW w:w="1276" w:type="dxa"/>
            <w:shd w:val="clear" w:color="auto" w:fill="auto"/>
          </w:tcPr>
          <w:p w14:paraId="0A3A7FE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 xml:space="preserve">healthcare organisations </w:t>
            </w:r>
            <w:r>
              <w:rPr>
                <w:rFonts w:ascii="Calibri" w:hAnsi="Calibri" w:cs="Calibri"/>
                <w:color w:val="000000"/>
                <w:sz w:val="18"/>
                <w:szCs w:val="18"/>
              </w:rPr>
              <w:t xml:space="preserve">including </w:t>
            </w:r>
            <w:r w:rsidRPr="00627280">
              <w:rPr>
                <w:rFonts w:ascii="Calibri" w:hAnsi="Calibri" w:cs="Calibri"/>
                <w:color w:val="000000"/>
                <w:sz w:val="18"/>
                <w:szCs w:val="18"/>
              </w:rPr>
              <w:t>hospitals, primary care, and specialist providers</w:t>
            </w:r>
          </w:p>
        </w:tc>
        <w:tc>
          <w:tcPr>
            <w:tcW w:w="1134" w:type="dxa"/>
            <w:shd w:val="clear" w:color="auto" w:fill="auto"/>
          </w:tcPr>
          <w:p w14:paraId="014AAA4D"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19.7</w:t>
            </w:r>
          </w:p>
        </w:tc>
        <w:tc>
          <w:tcPr>
            <w:tcW w:w="827" w:type="dxa"/>
            <w:shd w:val="clear" w:color="auto" w:fill="auto"/>
          </w:tcPr>
          <w:p w14:paraId="28740179"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5.6</w:t>
            </w:r>
          </w:p>
        </w:tc>
        <w:tc>
          <w:tcPr>
            <w:tcW w:w="1280" w:type="dxa"/>
            <w:shd w:val="clear" w:color="auto" w:fill="auto"/>
          </w:tcPr>
          <w:p w14:paraId="05694CF6"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confirmed diagnosis"</w:t>
            </w:r>
          </w:p>
        </w:tc>
        <w:tc>
          <w:tcPr>
            <w:tcW w:w="1084" w:type="dxa"/>
            <w:shd w:val="clear" w:color="auto" w:fill="auto"/>
          </w:tcPr>
          <w:p w14:paraId="33BA3BB8"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Mixed</w:t>
            </w:r>
          </w:p>
        </w:tc>
        <w:tc>
          <w:tcPr>
            <w:tcW w:w="1432" w:type="dxa"/>
            <w:shd w:val="clear" w:color="auto" w:fill="auto"/>
          </w:tcPr>
          <w:p w14:paraId="0A91C279"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180</w:t>
            </w:r>
            <w:r w:rsidRPr="00253373">
              <w:rPr>
                <w:rFonts w:cstheme="minorHAnsi"/>
                <w:color w:val="000000"/>
                <w:sz w:val="18"/>
                <w:szCs w:val="18"/>
                <w:vertAlign w:val="superscript"/>
              </w:rPr>
              <w:t>a</w:t>
            </w:r>
          </w:p>
        </w:tc>
        <w:tc>
          <w:tcPr>
            <w:tcW w:w="1860" w:type="dxa"/>
            <w:shd w:val="clear" w:color="auto" w:fill="auto"/>
          </w:tcPr>
          <w:p w14:paraId="14DE55C4"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12.8</w:t>
            </w:r>
            <w:r w:rsidRPr="62A151E1">
              <w:rPr>
                <w:color w:val="000000" w:themeColor="text1"/>
                <w:sz w:val="18"/>
                <w:szCs w:val="18"/>
              </w:rPr>
              <w:t>%</w:t>
            </w:r>
          </w:p>
        </w:tc>
      </w:tr>
      <w:tr w:rsidR="00D47F80" w:rsidRPr="00882E7A" w14:paraId="54636B66"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E14D1C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FC0F9E6" w14:textId="4C9B64F8"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quet,. M et al</w:t>
            </w:r>
            <w:r>
              <w:rPr>
                <w:sz w:val="18"/>
                <w:szCs w:val="18"/>
              </w:rPr>
              <w:fldChar w:fldCharType="begin"/>
            </w:r>
            <w:r w:rsidR="00445383">
              <w:rPr>
                <w:sz w:val="18"/>
                <w:szCs w:val="18"/>
              </w:rPr>
              <w:instrText xml:space="preserve"> ADDIN EN.CITE &lt;EndNote&gt;&lt;Cite&gt;&lt;Author&gt;Taquet&lt;/Author&gt;&lt;Year&gt;2021&lt;/Year&gt;&lt;RecNum&gt;98&lt;/RecNum&gt;&lt;DisplayText&gt;(115)&lt;/DisplayText&gt;&lt;record&gt;&lt;rec-number&gt;98&lt;/rec-number&gt;&lt;foreign-keys&gt;&lt;key app="EN" db-id="pvxd05p2yewfz6earpxxasf7rwds20fer50s" timestamp="1661434940" guid="0c34a876-20f9-4119-83a5-30c2bb7ed46c"&gt;98&lt;/key&gt;&lt;/foreign-keys&gt;&lt;ref-type name="Journal Article"&gt;17&lt;/ref-type&gt;&lt;contributors&gt;&lt;authors&gt;&lt;author&gt;Taquet, Maxime&lt;/author&gt;&lt;author&gt;Dercon, Quentin&lt;/author&gt;&lt;author&gt;Luciano, Sierra&lt;/author&gt;&lt;author&gt;Geddes, John R.&lt;/author&gt;&lt;author&gt;Husain, Masud&lt;/author&gt;&lt;author&gt;Harrison, Paul J.&lt;/author&gt;&lt;/authors&gt;&lt;/contributors&gt;&lt;titles&gt;&lt;title&gt;Incidence, co-occurrence, and evolution of long-COVID features: A 6-month retrospective cohort study of 273,618 survivors of COVID-19&lt;/title&gt;&lt;secondary-title&gt;PLoS medicine&lt;/secondary-title&gt;&lt;/titles&gt;&lt;periodical&gt;&lt;full-title&gt;PLoS medicine&lt;/full-title&gt;&lt;/periodical&gt;&lt;pages&gt;e1003773&lt;/pages&gt;&lt;volume&gt;18&lt;/volume&gt;&lt;number&gt;9&lt;/number&gt;&lt;dates&gt;&lt;year&gt;2021&lt;/year&gt;&lt;/dates&gt;&lt;pub-location&gt;United States&lt;/pub-location&gt;&lt;urls&gt;&lt;related-urls&gt;&lt;url&gt;http://ovidsp.ovid.com/ovidweb.cgi?T=JS&amp;amp;PAGE=reference&amp;amp;D=medl&amp;amp;NEWS=N&amp;amp;AN=34582441&lt;/url&gt;&lt;/related-urls&gt;&lt;/urls&gt;&lt;electronic-resource-num&gt;https://dx.doi.org/10.1371/journal.pmed.1003773&lt;/electronic-resource-num&gt;&lt;/record&gt;&lt;/Cite&gt;&lt;/EndNote&gt;</w:instrText>
            </w:r>
            <w:r>
              <w:rPr>
                <w:sz w:val="18"/>
                <w:szCs w:val="18"/>
              </w:rPr>
              <w:fldChar w:fldCharType="separate"/>
            </w:r>
            <w:r w:rsidR="00445383">
              <w:rPr>
                <w:noProof/>
                <w:sz w:val="18"/>
                <w:szCs w:val="18"/>
              </w:rPr>
              <w:t>(115)</w:t>
            </w:r>
            <w:r>
              <w:rPr>
                <w:sz w:val="18"/>
                <w:szCs w:val="18"/>
              </w:rPr>
              <w:fldChar w:fldCharType="end"/>
            </w:r>
            <w:r>
              <w:rPr>
                <w:sz w:val="18"/>
                <w:szCs w:val="18"/>
              </w:rPr>
              <w:t xml:space="preserve"> </w:t>
            </w:r>
            <w:r w:rsidRPr="00604751">
              <w:rPr>
                <w:b/>
                <w:bCs/>
                <w:sz w:val="18"/>
                <w:szCs w:val="18"/>
              </w:rPr>
              <w:t>(</w:t>
            </w:r>
            <w:r w:rsidRPr="00604751">
              <w:rPr>
                <w:rFonts w:cstheme="minorHAnsi"/>
                <w:b/>
                <w:bCs/>
                <w:sz w:val="18"/>
                <w:szCs w:val="18"/>
              </w:rPr>
              <w:t>◊)</w:t>
            </w:r>
          </w:p>
        </w:tc>
        <w:tc>
          <w:tcPr>
            <w:tcW w:w="992" w:type="dxa"/>
            <w:shd w:val="clear" w:color="auto" w:fill="auto"/>
          </w:tcPr>
          <w:p w14:paraId="593FE7F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1560" w:type="dxa"/>
            <w:shd w:val="clear" w:color="auto" w:fill="auto"/>
          </w:tcPr>
          <w:p w14:paraId="03B41867"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 xml:space="preserve">Retrospective cohort </w:t>
            </w:r>
          </w:p>
        </w:tc>
        <w:tc>
          <w:tcPr>
            <w:tcW w:w="1275" w:type="dxa"/>
            <w:shd w:val="clear" w:color="auto" w:fill="auto"/>
          </w:tcPr>
          <w:p w14:paraId="2F18D713" w14:textId="77777777" w:rsidR="004D3690" w:rsidRPr="00675E8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675E80">
              <w:rPr>
                <w:rFonts w:ascii="Calibri" w:hAnsi="Calibri" w:cs="Calibri"/>
                <w:color w:val="000000"/>
                <w:sz w:val="18"/>
                <w:szCs w:val="18"/>
              </w:rPr>
              <w:t>273618</w:t>
            </w:r>
          </w:p>
        </w:tc>
        <w:tc>
          <w:tcPr>
            <w:tcW w:w="1134" w:type="dxa"/>
            <w:shd w:val="clear" w:color="auto" w:fill="auto"/>
          </w:tcPr>
          <w:p w14:paraId="66FFBB75" w14:textId="77777777" w:rsidR="004D3690" w:rsidRPr="00675E8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75E80">
              <w:rPr>
                <w:rFonts w:ascii="Calibri" w:hAnsi="Calibri" w:cs="Calibri"/>
                <w:color w:val="000000"/>
                <w:sz w:val="18"/>
                <w:szCs w:val="18"/>
              </w:rPr>
              <w:t xml:space="preserve">106,578 matched cohort with influenza and without a diagnosis of COVID-19 or positive test </w:t>
            </w:r>
          </w:p>
        </w:tc>
        <w:tc>
          <w:tcPr>
            <w:tcW w:w="1276" w:type="dxa"/>
            <w:shd w:val="clear" w:color="auto" w:fill="auto"/>
          </w:tcPr>
          <w:p w14:paraId="7BC7633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spitalised patients and non-hospitalised</w:t>
            </w:r>
          </w:p>
        </w:tc>
        <w:tc>
          <w:tcPr>
            <w:tcW w:w="1134" w:type="dxa"/>
            <w:shd w:val="clear" w:color="auto" w:fill="auto"/>
          </w:tcPr>
          <w:p w14:paraId="2B376FBC"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6.3/19.8</w:t>
            </w:r>
          </w:p>
        </w:tc>
        <w:tc>
          <w:tcPr>
            <w:tcW w:w="827" w:type="dxa"/>
            <w:shd w:val="clear" w:color="auto" w:fill="auto"/>
          </w:tcPr>
          <w:p w14:paraId="08C63EEA"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5.6</w:t>
            </w:r>
          </w:p>
        </w:tc>
        <w:tc>
          <w:tcPr>
            <w:tcW w:w="1280" w:type="dxa"/>
            <w:shd w:val="clear" w:color="auto" w:fill="auto"/>
          </w:tcPr>
          <w:p w14:paraId="386852A7"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 xml:space="preserve">‘Confirmed diagnosis’, </w:t>
            </w:r>
            <w:r w:rsidRPr="00F17B9F">
              <w:rPr>
                <w:rFonts w:ascii="Calibri" w:hAnsi="Calibri" w:cs="Calibri"/>
                <w:color w:val="000000"/>
                <w:sz w:val="18"/>
                <w:szCs w:val="18"/>
              </w:rPr>
              <w:t>ICD-10 code</w:t>
            </w:r>
          </w:p>
        </w:tc>
        <w:tc>
          <w:tcPr>
            <w:tcW w:w="1084" w:type="dxa"/>
            <w:shd w:val="clear" w:color="auto" w:fill="auto"/>
          </w:tcPr>
          <w:p w14:paraId="15379AA0"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Mixed</w:t>
            </w:r>
          </w:p>
        </w:tc>
        <w:tc>
          <w:tcPr>
            <w:tcW w:w="1432" w:type="dxa"/>
            <w:shd w:val="clear" w:color="auto" w:fill="auto"/>
          </w:tcPr>
          <w:p w14:paraId="1133AA52"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90</w:t>
            </w:r>
            <w:r w:rsidRPr="00884C8C">
              <w:rPr>
                <w:rFonts w:cstheme="minorHAnsi"/>
                <w:color w:val="000000"/>
                <w:sz w:val="18"/>
                <w:szCs w:val="18"/>
                <w:vertAlign w:val="superscript"/>
              </w:rPr>
              <w:t>a</w:t>
            </w:r>
          </w:p>
        </w:tc>
        <w:tc>
          <w:tcPr>
            <w:tcW w:w="1860" w:type="dxa"/>
            <w:shd w:val="clear" w:color="auto" w:fill="auto"/>
          </w:tcPr>
          <w:p w14:paraId="0619B621"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6.</w:t>
            </w:r>
            <w:r>
              <w:rPr>
                <w:rFonts w:cstheme="minorHAnsi"/>
                <w:color w:val="000000"/>
                <w:sz w:val="18"/>
                <w:szCs w:val="18"/>
              </w:rPr>
              <w:t>5</w:t>
            </w:r>
            <w:r w:rsidRPr="62A151E1">
              <w:rPr>
                <w:color w:val="000000" w:themeColor="text1"/>
                <w:sz w:val="18"/>
                <w:szCs w:val="18"/>
              </w:rPr>
              <w:t>%</w:t>
            </w:r>
          </w:p>
        </w:tc>
      </w:tr>
      <w:tr w:rsidR="00D47F80" w:rsidRPr="00882E7A" w14:paraId="0B440C0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C6E769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4C8DF31" w14:textId="7E41C275"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rsitani, L et al</w:t>
            </w:r>
            <w:r>
              <w:rPr>
                <w:sz w:val="18"/>
                <w:szCs w:val="18"/>
              </w:rPr>
              <w:fldChar w:fldCharType="begin"/>
            </w:r>
            <w:r w:rsidR="00445383">
              <w:rPr>
                <w:sz w:val="18"/>
                <w:szCs w:val="18"/>
              </w:rPr>
              <w:instrText xml:space="preserve"> ADDIN EN.CITE &lt;EndNote&gt;&lt;Cite&gt;&lt;Author&gt;Tarsitani&lt;/Author&gt;&lt;Year&gt;2021&lt;/Year&gt;&lt;RecNum&gt;100&lt;/RecNum&gt;&lt;DisplayText&gt;(117)&lt;/DisplayText&gt;&lt;record&gt;&lt;rec-number&gt;100&lt;/rec-number&gt;&lt;foreign-keys&gt;&lt;key app="EN" db-id="pvxd05p2yewfz6earpxxasf7rwds20fer50s" timestamp="1661434940" guid="db4e96c4-654f-4e73-b614-01af7bfcd5e0"&gt;100&lt;/key&gt;&lt;/foreign-keys&gt;&lt;ref-type name="Journal Article"&gt;17&lt;/ref-type&gt;&lt;contributors&gt;&lt;authors&gt;&lt;author&gt;Tarsitani, Lorenzo&lt;/author&gt;&lt;author&gt;Vassalini, Paolo&lt;/author&gt;&lt;author&gt;Koukopoulos, Alexia&lt;/author&gt;&lt;author&gt;Borrazzo, Cristian&lt;/author&gt;&lt;author&gt;Alessi, Federica&lt;/author&gt;&lt;author&gt;Di Nicolantonio, Chiara&lt;/author&gt;&lt;author&gt;Serra, Riccardo&lt;/author&gt;&lt;author&gt;Alessandri, Francesco&lt;/author&gt;&lt;author&gt;Ceccarelli, Giancarlo&lt;/author&gt;&lt;author&gt;Mastroianni, Claudio Maria&lt;/author&gt;&lt;author&gt;d&amp;apos;Ettorre, Gabriella&lt;/author&gt;&lt;/authors&gt;&lt;/contributors&gt;&lt;titles&gt;&lt;title&gt;Post-traumatic Stress Disorder Among COVID-19 Survivors at 3-Month Follow-up After Hospital Discharge&lt;/title&gt;&lt;secondary-title&gt;Journal of general internal medicine&lt;/secondary-title&gt;&lt;/titles&gt;&lt;periodical&gt;&lt;full-title&gt;Journal of General Internal Medicine&lt;/full-title&gt;&lt;/periodical&gt;&lt;pages&gt;1702-1707&lt;/pages&gt;&lt;volume&gt;36&lt;/volume&gt;&lt;number&gt;6&lt;/number&gt;&lt;dates&gt;&lt;year&gt;2021&lt;/year&gt;&lt;/dates&gt;&lt;pub-location&gt;United States&lt;/pub-location&gt;&lt;urls&gt;&lt;related-urls&gt;&lt;url&gt;http://ovidsp.ovid.com/ovidweb.cgi?T=JS&amp;amp;PAGE=reference&amp;amp;D=med18&amp;amp;NEWS=N&amp;amp;AN=33782888&lt;/url&gt;&lt;/related-urls&gt;&lt;/urls&gt;&lt;electronic-resource-num&gt;https://dx.doi.org/10.1007/s11606-021-06731-7&lt;/electronic-resource-num&gt;&lt;/record&gt;&lt;/Cite&gt;&lt;/EndNote&gt;</w:instrText>
            </w:r>
            <w:r>
              <w:rPr>
                <w:sz w:val="18"/>
                <w:szCs w:val="18"/>
              </w:rPr>
              <w:fldChar w:fldCharType="separate"/>
            </w:r>
            <w:r w:rsidR="00445383">
              <w:rPr>
                <w:noProof/>
                <w:sz w:val="18"/>
                <w:szCs w:val="18"/>
              </w:rPr>
              <w:t>(117)</w:t>
            </w:r>
            <w:r>
              <w:rPr>
                <w:sz w:val="18"/>
                <w:szCs w:val="18"/>
              </w:rPr>
              <w:fldChar w:fldCharType="end"/>
            </w:r>
          </w:p>
        </w:tc>
        <w:tc>
          <w:tcPr>
            <w:tcW w:w="992" w:type="dxa"/>
            <w:shd w:val="clear" w:color="auto" w:fill="auto"/>
          </w:tcPr>
          <w:p w14:paraId="39272E3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2F241460"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 xml:space="preserve">Cohort </w:t>
            </w:r>
            <w:r w:rsidRPr="00066430">
              <w:rPr>
                <w:rFonts w:ascii="Calibri" w:hAnsi="Calibri" w:cs="Calibri"/>
                <w:sz w:val="18"/>
                <w:szCs w:val="18"/>
              </w:rPr>
              <w:t>follow-up</w:t>
            </w:r>
          </w:p>
        </w:tc>
        <w:tc>
          <w:tcPr>
            <w:tcW w:w="1275" w:type="dxa"/>
            <w:shd w:val="clear" w:color="auto" w:fill="auto"/>
          </w:tcPr>
          <w:p w14:paraId="162E630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5</w:t>
            </w:r>
          </w:p>
        </w:tc>
        <w:tc>
          <w:tcPr>
            <w:tcW w:w="1134" w:type="dxa"/>
            <w:shd w:val="clear" w:color="auto" w:fill="auto"/>
          </w:tcPr>
          <w:p w14:paraId="0C9A715E"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BFBEAD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2A6DA6E1"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 (48-66)</w:t>
            </w:r>
          </w:p>
        </w:tc>
        <w:tc>
          <w:tcPr>
            <w:tcW w:w="827" w:type="dxa"/>
            <w:shd w:val="clear" w:color="auto" w:fill="auto"/>
          </w:tcPr>
          <w:p w14:paraId="4BA7DEFA"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6</w:t>
            </w:r>
            <w:r>
              <w:rPr>
                <w:rFonts w:ascii="Calibri" w:hAnsi="Calibri" w:cs="Calibri"/>
                <w:color w:val="000000"/>
                <w:sz w:val="18"/>
                <w:szCs w:val="18"/>
              </w:rPr>
              <w:t>.0</w:t>
            </w:r>
          </w:p>
        </w:tc>
        <w:tc>
          <w:tcPr>
            <w:tcW w:w="1280" w:type="dxa"/>
            <w:shd w:val="clear" w:color="auto" w:fill="auto"/>
          </w:tcPr>
          <w:p w14:paraId="0222037A"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w:t>
            </w:r>
            <w:r w:rsidRPr="00F17B9F">
              <w:rPr>
                <w:rFonts w:ascii="Calibri" w:hAnsi="Calibri" w:cs="Calibri"/>
                <w:color w:val="000000"/>
                <w:sz w:val="18"/>
                <w:szCs w:val="18"/>
              </w:rPr>
              <w:t>Confirmed COVID-19</w:t>
            </w:r>
            <w:r>
              <w:rPr>
                <w:rFonts w:ascii="Calibri" w:hAnsi="Calibri" w:cs="Calibri"/>
                <w:color w:val="000000"/>
                <w:sz w:val="18"/>
                <w:szCs w:val="18"/>
              </w:rPr>
              <w:t>’</w:t>
            </w:r>
          </w:p>
        </w:tc>
        <w:tc>
          <w:tcPr>
            <w:tcW w:w="1084" w:type="dxa"/>
            <w:shd w:val="clear" w:color="auto" w:fill="auto"/>
          </w:tcPr>
          <w:p w14:paraId="6DEC0CF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3% ICU</w:t>
            </w:r>
          </w:p>
        </w:tc>
        <w:tc>
          <w:tcPr>
            <w:tcW w:w="1432" w:type="dxa"/>
            <w:shd w:val="clear" w:color="auto" w:fill="auto"/>
          </w:tcPr>
          <w:p w14:paraId="13B9B7E0"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m post-hospital discharge</w:t>
            </w:r>
          </w:p>
        </w:tc>
        <w:tc>
          <w:tcPr>
            <w:tcW w:w="1860" w:type="dxa"/>
            <w:shd w:val="clear" w:color="auto" w:fill="auto"/>
          </w:tcPr>
          <w:p w14:paraId="56CFBEA7"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9.6</w:t>
            </w:r>
            <w:r w:rsidRPr="62A151E1">
              <w:rPr>
                <w:color w:val="000000" w:themeColor="text1"/>
                <w:sz w:val="18"/>
                <w:szCs w:val="18"/>
              </w:rPr>
              <w:t>%</w:t>
            </w:r>
          </w:p>
        </w:tc>
      </w:tr>
      <w:tr w:rsidR="00D47F80" w:rsidRPr="00882E7A" w14:paraId="365F5923"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0D582C9"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A0747AF" w14:textId="6E6FBC7B"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wfik, H et al</w:t>
            </w:r>
            <w:r>
              <w:rPr>
                <w:sz w:val="18"/>
                <w:szCs w:val="18"/>
              </w:rPr>
              <w:fldChar w:fldCharType="begin"/>
            </w:r>
            <w:r w:rsidR="00445383">
              <w:rPr>
                <w:sz w:val="18"/>
                <w:szCs w:val="18"/>
              </w:rPr>
              <w:instrText xml:space="preserve"> ADDIN EN.CITE &lt;EndNote&gt;&lt;Cite&gt;&lt;Author&gt;Tawfik&lt;/Author&gt;&lt;Year&gt;2021&lt;/Year&gt;&lt;RecNum&gt;101&lt;/RecNum&gt;&lt;DisplayText&gt;(118)&lt;/DisplayText&gt;&lt;record&gt;&lt;rec-number&gt;101&lt;/rec-number&gt;&lt;foreign-keys&gt;&lt;key app="EN" db-id="pvxd05p2yewfz6earpxxasf7rwds20fer50s" timestamp="1661434940" guid="67a70d1b-0188-4dda-9210-d8f1d0663fd3"&gt;101&lt;/key&gt;&lt;/foreign-keys&gt;&lt;ref-type name="Journal Article"&gt;17&lt;/ref-type&gt;&lt;contributors&gt;&lt;authors&gt;&lt;author&gt;Tawfik, H. M.&lt;/author&gt;&lt;author&gt;Shaaban, H. M.&lt;/author&gt;&lt;author&gt;Tawfik, A. M.&lt;/author&gt;&lt;/authors&gt;&lt;/contributors&gt;&lt;titles&gt;&lt;title&gt;Post-covid-19 syndrome in egyptian healthcare staff: Highlighting the carers sufferings&lt;/title&gt;&lt;secondary-title&gt;Electronic Journal of General Medicine&lt;/secondary-title&gt;&lt;/titles&gt;&lt;periodical&gt;&lt;full-title&gt;Electronic Journal of General Medicine&lt;/full-title&gt;&lt;/periodical&gt;&lt;volume&gt;18(3) (no pagination)&lt;/volume&gt;&lt;number&gt;em291&lt;/number&gt;&lt;dates&gt;&lt;year&gt;2021&lt;/year&gt;&lt;/dates&gt;&lt;accession-num&gt;2005570359&lt;/accession-num&gt;&lt;urls&gt;&lt;related-urls&gt;&lt;url&gt;https://www.ejgm.co.uk/download/post-covid-19-syndrome-in-egyptian-healthcare-staff-highlighting-the-carers-sufferings-10838.pdf&lt;/url&gt;&lt;/related-urls&gt;&lt;/urls&gt;&lt;electronic-resource-num&gt;http://dx.doi.org/10.29333/ejgm/10838&lt;/electronic-resource-num&gt;&lt;/record&gt;&lt;/Cite&gt;&lt;/EndNote&gt;</w:instrText>
            </w:r>
            <w:r>
              <w:rPr>
                <w:sz w:val="18"/>
                <w:szCs w:val="18"/>
              </w:rPr>
              <w:fldChar w:fldCharType="separate"/>
            </w:r>
            <w:r w:rsidR="00445383">
              <w:rPr>
                <w:noProof/>
                <w:sz w:val="18"/>
                <w:szCs w:val="18"/>
              </w:rPr>
              <w:t>(118)</w:t>
            </w:r>
            <w:r>
              <w:rPr>
                <w:sz w:val="18"/>
                <w:szCs w:val="18"/>
              </w:rPr>
              <w:fldChar w:fldCharType="end"/>
            </w:r>
          </w:p>
        </w:tc>
        <w:tc>
          <w:tcPr>
            <w:tcW w:w="992" w:type="dxa"/>
            <w:shd w:val="clear" w:color="auto" w:fill="auto"/>
          </w:tcPr>
          <w:p w14:paraId="04560FA5"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1560" w:type="dxa"/>
            <w:shd w:val="clear" w:color="auto" w:fill="auto"/>
          </w:tcPr>
          <w:p w14:paraId="74A2E536"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etrospective</w:t>
            </w:r>
            <w:r w:rsidRPr="00066430">
              <w:rPr>
                <w:rFonts w:ascii="Calibri" w:hAnsi="Calibri" w:cs="Calibri"/>
                <w:sz w:val="18"/>
                <w:szCs w:val="18"/>
              </w:rPr>
              <w:t xml:space="preserve"> cohort</w:t>
            </w:r>
          </w:p>
        </w:tc>
        <w:tc>
          <w:tcPr>
            <w:tcW w:w="1275" w:type="dxa"/>
            <w:shd w:val="clear" w:color="auto" w:fill="auto"/>
          </w:tcPr>
          <w:p w14:paraId="28403245"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20</w:t>
            </w:r>
          </w:p>
        </w:tc>
        <w:tc>
          <w:tcPr>
            <w:tcW w:w="1134" w:type="dxa"/>
            <w:shd w:val="clear" w:color="auto" w:fill="auto"/>
          </w:tcPr>
          <w:p w14:paraId="41D5390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BFA026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and non-hospitalised h</w:t>
            </w:r>
            <w:r w:rsidRPr="0012557C">
              <w:rPr>
                <w:rFonts w:ascii="Calibri" w:hAnsi="Calibri" w:cs="Calibri"/>
                <w:color w:val="000000"/>
                <w:sz w:val="18"/>
                <w:szCs w:val="18"/>
              </w:rPr>
              <w:t>ealthcare workers</w:t>
            </w:r>
          </w:p>
        </w:tc>
        <w:tc>
          <w:tcPr>
            <w:tcW w:w="1134" w:type="dxa"/>
            <w:shd w:val="clear" w:color="auto" w:fill="auto"/>
          </w:tcPr>
          <w:p w14:paraId="313B3E74"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7/7.29</w:t>
            </w:r>
          </w:p>
        </w:tc>
        <w:tc>
          <w:tcPr>
            <w:tcW w:w="827" w:type="dxa"/>
            <w:shd w:val="clear" w:color="auto" w:fill="auto"/>
          </w:tcPr>
          <w:p w14:paraId="48D7A67B"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8</w:t>
            </w:r>
            <w:r>
              <w:rPr>
                <w:rFonts w:ascii="Calibri" w:hAnsi="Calibri" w:cs="Calibri"/>
                <w:color w:val="000000"/>
                <w:sz w:val="18"/>
                <w:szCs w:val="18"/>
              </w:rPr>
              <w:t>.0</w:t>
            </w:r>
          </w:p>
        </w:tc>
        <w:tc>
          <w:tcPr>
            <w:tcW w:w="1280" w:type="dxa"/>
            <w:shd w:val="clear" w:color="auto" w:fill="auto"/>
          </w:tcPr>
          <w:p w14:paraId="141A9B52"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5BC55C13"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28</w:t>
            </w:r>
            <w:r>
              <w:rPr>
                <w:rFonts w:cstheme="minorHAnsi"/>
                <w:color w:val="000000"/>
                <w:sz w:val="18"/>
                <w:szCs w:val="18"/>
              </w:rPr>
              <w:t>.3</w:t>
            </w:r>
            <w:r w:rsidRPr="005008A1">
              <w:rPr>
                <w:rFonts w:cstheme="minorHAnsi"/>
                <w:color w:val="000000"/>
                <w:sz w:val="18"/>
                <w:szCs w:val="18"/>
              </w:rPr>
              <w:t>% moderate, 10</w:t>
            </w:r>
            <w:r>
              <w:rPr>
                <w:rFonts w:cstheme="minorHAnsi"/>
                <w:color w:val="000000"/>
                <w:sz w:val="18"/>
                <w:szCs w:val="18"/>
              </w:rPr>
              <w:t>.0</w:t>
            </w:r>
            <w:r w:rsidRPr="005008A1">
              <w:rPr>
                <w:rFonts w:cstheme="minorHAnsi"/>
                <w:color w:val="000000"/>
                <w:sz w:val="18"/>
                <w:szCs w:val="18"/>
              </w:rPr>
              <w:t>% severe</w:t>
            </w:r>
          </w:p>
        </w:tc>
        <w:tc>
          <w:tcPr>
            <w:tcW w:w="1432" w:type="dxa"/>
            <w:shd w:val="clear" w:color="auto" w:fill="auto"/>
          </w:tcPr>
          <w:p w14:paraId="3D6A2316"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27404">
              <w:rPr>
                <w:rFonts w:cstheme="minorHAnsi"/>
                <w:color w:val="000000"/>
                <w:sz w:val="18"/>
                <w:szCs w:val="18"/>
              </w:rPr>
              <w:t>At least 3m post-positive test</w:t>
            </w:r>
          </w:p>
        </w:tc>
        <w:tc>
          <w:tcPr>
            <w:tcW w:w="1860" w:type="dxa"/>
            <w:shd w:val="clear" w:color="auto" w:fill="auto"/>
          </w:tcPr>
          <w:p w14:paraId="2BD0E932"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3.3</w:t>
            </w:r>
            <w:r w:rsidRPr="62A151E1">
              <w:rPr>
                <w:color w:val="000000" w:themeColor="text1"/>
                <w:sz w:val="18"/>
                <w:szCs w:val="18"/>
              </w:rPr>
              <w:t>%</w:t>
            </w:r>
          </w:p>
        </w:tc>
      </w:tr>
      <w:tr w:rsidR="00D47F80" w:rsidRPr="00882E7A" w14:paraId="5C310900"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F287112"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D86A537" w14:textId="7E9E5B21"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ylor, R et al</w:t>
            </w:r>
            <w:r>
              <w:rPr>
                <w:sz w:val="18"/>
                <w:szCs w:val="18"/>
              </w:rPr>
              <w:fldChar w:fldCharType="begin"/>
            </w:r>
            <w:r w:rsidR="00445383">
              <w:rPr>
                <w:sz w:val="18"/>
                <w:szCs w:val="18"/>
              </w:rPr>
              <w:instrText xml:space="preserve"> ADDIN EN.CITE &lt;EndNote&gt;&lt;Cite&gt;&lt;Author&gt;Taylor&lt;/Author&gt;&lt;Year&gt;2021&lt;/Year&gt;&lt;RecNum&gt;102&lt;/RecNum&gt;&lt;DisplayText&gt;(119)&lt;/DisplayText&gt;&lt;record&gt;&lt;rec-number&gt;102&lt;/rec-number&gt;&lt;foreign-keys&gt;&lt;key app="EN" db-id="pvxd05p2yewfz6earpxxasf7rwds20fer50s" timestamp="1661434940" guid="d779e6b5-dcb8-44ae-a2c9-3ec80735965e"&gt;102&lt;/key&gt;&lt;/foreign-keys&gt;&lt;ref-type name="Journal Article"&gt;17&lt;/ref-type&gt;&lt;contributors&gt;&lt;authors&gt;&lt;author&gt;Taylor, Rr.&lt;/author&gt;&lt;author&gt;Trivedi, B. &lt;/author&gt;&lt;author&gt;Patel, N. &lt;/author&gt;&lt;author&gt;Singh, R. &lt;/author&gt;&lt;author&gt;Ricketts, W. M. &lt;/author&gt;&lt;author&gt;Elliott, K. &lt;/author&gt;&lt;author&gt;Yarwood, M. &lt;/author&gt;&lt;author&gt;White, V. &lt;/author&gt;&lt;author&gt;Hylton, H. &lt;/author&gt;&lt;author&gt;Allen, R. &lt;/author&gt;&lt;author&gt;Thomas, G. &lt;/author&gt;&lt;author&gt;Kapil, V. &lt;/author&gt;&lt;author&gt;McGuckin, R. &lt;/author&gt;&lt;author&gt;Pfeffer, P. E.&lt;/author&gt;&lt;/authors&gt;&lt;/contributors&gt;&lt;titles&gt;&lt;title&gt;Post-COVID symptoms reported at asynchronous virtual review and stratified follow-up after COVID-19 pneumonia&lt;/title&gt;&lt;secondary-title&gt;Clinical medicine (London, England)&lt;/secondary-title&gt;&lt;/titles&gt;&lt;periodical&gt;&lt;full-title&gt;Clinical medicine (London, England)&lt;/full-title&gt;&lt;/periodical&gt;&lt;dates&gt;&lt;year&gt;2021&lt;/year&gt;&lt;/dates&gt;&lt;accession-num&gt;17856808&lt;/accession-num&gt;&lt;urls&gt;&lt;related-urls&gt;&lt;url&gt;https://pubmed.ncbi.nlm.nih.gov/34103378&lt;/url&gt;&lt;/related-urls&gt;&lt;/urls&gt;&lt;electronic-resource-num&gt;10.7861/clinmed.2021-0037&lt;/electronic-resource-num&gt;&lt;/record&gt;&lt;/Cite&gt;&lt;/EndNote&gt;</w:instrText>
            </w:r>
            <w:r>
              <w:rPr>
                <w:sz w:val="18"/>
                <w:szCs w:val="18"/>
              </w:rPr>
              <w:fldChar w:fldCharType="separate"/>
            </w:r>
            <w:r w:rsidR="00445383">
              <w:rPr>
                <w:noProof/>
                <w:sz w:val="18"/>
                <w:szCs w:val="18"/>
              </w:rPr>
              <w:t>(119)</w:t>
            </w:r>
            <w:r>
              <w:rPr>
                <w:sz w:val="18"/>
                <w:szCs w:val="18"/>
              </w:rPr>
              <w:fldChar w:fldCharType="end"/>
            </w:r>
          </w:p>
        </w:tc>
        <w:tc>
          <w:tcPr>
            <w:tcW w:w="992" w:type="dxa"/>
            <w:shd w:val="clear" w:color="auto" w:fill="auto"/>
          </w:tcPr>
          <w:p w14:paraId="317D1B8E"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1560" w:type="dxa"/>
            <w:shd w:val="clear" w:color="auto" w:fill="auto"/>
          </w:tcPr>
          <w:p w14:paraId="2796D1B5"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w:t>
            </w:r>
          </w:p>
        </w:tc>
        <w:tc>
          <w:tcPr>
            <w:tcW w:w="1275" w:type="dxa"/>
            <w:shd w:val="clear" w:color="auto" w:fill="auto"/>
          </w:tcPr>
          <w:p w14:paraId="5FF7CC4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545</w:t>
            </w:r>
          </w:p>
        </w:tc>
        <w:tc>
          <w:tcPr>
            <w:tcW w:w="1134" w:type="dxa"/>
            <w:shd w:val="clear" w:color="auto" w:fill="auto"/>
          </w:tcPr>
          <w:p w14:paraId="4065344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593A29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0BD18567"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8.6/15.3</w:t>
            </w:r>
          </w:p>
        </w:tc>
        <w:tc>
          <w:tcPr>
            <w:tcW w:w="827" w:type="dxa"/>
            <w:shd w:val="clear" w:color="auto" w:fill="auto"/>
          </w:tcPr>
          <w:p w14:paraId="7FF76E45"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8.</w:t>
            </w:r>
            <w:r>
              <w:rPr>
                <w:rFonts w:ascii="Calibri" w:hAnsi="Calibri" w:cs="Calibri"/>
                <w:color w:val="000000"/>
                <w:sz w:val="18"/>
                <w:szCs w:val="18"/>
              </w:rPr>
              <w:t>2</w:t>
            </w:r>
          </w:p>
        </w:tc>
        <w:tc>
          <w:tcPr>
            <w:tcW w:w="1280" w:type="dxa"/>
            <w:shd w:val="clear" w:color="auto" w:fill="auto"/>
          </w:tcPr>
          <w:p w14:paraId="524E539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w:t>
            </w:r>
            <w:r w:rsidRPr="00F17B9F">
              <w:rPr>
                <w:rFonts w:ascii="Calibri" w:hAnsi="Calibri" w:cs="Calibri"/>
                <w:color w:val="000000"/>
                <w:sz w:val="18"/>
                <w:szCs w:val="18"/>
              </w:rPr>
              <w:t>Presumed and confirmed</w:t>
            </w:r>
            <w:r>
              <w:rPr>
                <w:rFonts w:ascii="Calibri" w:hAnsi="Calibri" w:cs="Calibri"/>
                <w:color w:val="000000"/>
                <w:sz w:val="18"/>
                <w:szCs w:val="18"/>
              </w:rPr>
              <w:t>’</w:t>
            </w:r>
          </w:p>
        </w:tc>
        <w:tc>
          <w:tcPr>
            <w:tcW w:w="1084" w:type="dxa"/>
            <w:shd w:val="clear" w:color="auto" w:fill="auto"/>
          </w:tcPr>
          <w:p w14:paraId="21E896F4"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72F3C7B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F07AF">
              <w:rPr>
                <w:rFonts w:cstheme="minorHAnsi"/>
                <w:color w:val="000000"/>
                <w:sz w:val="18"/>
                <w:szCs w:val="18"/>
              </w:rPr>
              <w:t>16weeks post-hospital</w:t>
            </w:r>
            <w:r>
              <w:rPr>
                <w:rFonts w:cstheme="minorHAnsi"/>
                <w:color w:val="000000"/>
                <w:sz w:val="18"/>
                <w:szCs w:val="18"/>
              </w:rPr>
              <w:t xml:space="preserve"> discharge</w:t>
            </w:r>
          </w:p>
        </w:tc>
        <w:tc>
          <w:tcPr>
            <w:tcW w:w="1860" w:type="dxa"/>
            <w:shd w:val="clear" w:color="auto" w:fill="auto"/>
          </w:tcPr>
          <w:p w14:paraId="0D4260E0"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47.9</w:t>
            </w:r>
            <w:r w:rsidRPr="62A151E1">
              <w:rPr>
                <w:color w:val="000000" w:themeColor="text1"/>
                <w:sz w:val="18"/>
                <w:szCs w:val="18"/>
              </w:rPr>
              <w:t>%</w:t>
            </w:r>
          </w:p>
        </w:tc>
      </w:tr>
      <w:tr w:rsidR="00D47F80" w:rsidRPr="00882E7A" w14:paraId="5EF9E9D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2AFD543"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E955DC2" w14:textId="01E41531"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empany, M et al</w:t>
            </w:r>
            <w:r>
              <w:rPr>
                <w:sz w:val="18"/>
                <w:szCs w:val="18"/>
              </w:rPr>
              <w:fldChar w:fldCharType="begin"/>
            </w:r>
            <w:r w:rsidR="00445383">
              <w:rPr>
                <w:sz w:val="18"/>
                <w:szCs w:val="18"/>
              </w:rPr>
              <w:instrText xml:space="preserve"> ADDIN EN.CITE &lt;EndNote&gt;&lt;Cite&gt;&lt;Author&gt;Tempany&lt;/Author&gt;&lt;Year&gt;2021&lt;/Year&gt;&lt;RecNum&gt;103&lt;/RecNum&gt;&lt;DisplayText&gt;(120)&lt;/DisplayText&gt;&lt;record&gt;&lt;rec-number&gt;103&lt;/rec-number&gt;&lt;foreign-keys&gt;&lt;key app="EN" db-id="pvxd05p2yewfz6earpxxasf7rwds20fer50s" timestamp="1661434940" guid="45fc1004-3d68-4f05-b4a1-c0e9ab5d6f23"&gt;103&lt;/key&gt;&lt;/foreign-keys&gt;&lt;ref-type name="Journal Article"&gt;17&lt;/ref-type&gt;&lt;contributors&gt;&lt;authors&gt;&lt;author&gt;Tempany, M.&lt;/author&gt;&lt;author&gt;Leonard, A.&lt;/author&gt;&lt;author&gt;Prior, A. R.&lt;/author&gt;&lt;author&gt;Boran, G.&lt;/author&gt;&lt;author&gt;Reilly, P.&lt;/author&gt;&lt;author&gt;Murray, C.&lt;/author&gt;&lt;author&gt;O&amp;apos;Brien, M.&lt;/author&gt;&lt;author&gt;Maguire, G.&lt;/author&gt;&lt;author&gt;Ennis, D.&lt;/author&gt;&lt;author&gt;Rakovac, A.&lt;/author&gt;&lt;author&gt;Reid, A.&lt;/author&gt;&lt;/authors&gt;&lt;/contributors&gt;&lt;titles&gt;&lt;title&gt;The potential impact of post-COVID symptoms in the healthcare sector&lt;/title&gt;&lt;secondary-title&gt;Occupational medicine (Oxford, England)&lt;/secondary-title&gt;&lt;/titles&gt;&lt;periodical&gt;&lt;full-title&gt;Occupational medicine (Oxford, England)&lt;/full-title&gt;&lt;/periodical&gt;&lt;pages&gt;284-289&lt;/pages&gt;&lt;volume&gt;71&lt;/volume&gt;&lt;number&gt;6-7&lt;/number&gt;&lt;dates&gt;&lt;year&gt;2021&lt;/year&gt;&lt;/dates&gt;&lt;pub-location&gt;England&lt;/pub-location&gt;&lt;urls&gt;&lt;related-urls&gt;&lt;url&gt;http://ovidsp.ovid.com/ovidweb.cgi?T=JS&amp;amp;PAGE=reference&amp;amp;D=medl&amp;amp;NEWS=N&amp;amp;AN=34415352&lt;/url&gt;&lt;/related-urls&gt;&lt;/urls&gt;&lt;electronic-resource-num&gt;https://dx.doi.org/10.1093/occmed/kqab109&lt;/electronic-resource-num&gt;&lt;/record&gt;&lt;/Cite&gt;&lt;/EndNote&gt;</w:instrText>
            </w:r>
            <w:r>
              <w:rPr>
                <w:sz w:val="18"/>
                <w:szCs w:val="18"/>
              </w:rPr>
              <w:fldChar w:fldCharType="separate"/>
            </w:r>
            <w:r w:rsidR="00445383">
              <w:rPr>
                <w:noProof/>
                <w:sz w:val="18"/>
                <w:szCs w:val="18"/>
              </w:rPr>
              <w:t>(120)</w:t>
            </w:r>
            <w:r>
              <w:rPr>
                <w:sz w:val="18"/>
                <w:szCs w:val="18"/>
              </w:rPr>
              <w:fldChar w:fldCharType="end"/>
            </w:r>
          </w:p>
        </w:tc>
        <w:tc>
          <w:tcPr>
            <w:tcW w:w="992" w:type="dxa"/>
            <w:shd w:val="clear" w:color="auto" w:fill="auto"/>
          </w:tcPr>
          <w:p w14:paraId="133A9CF8"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Ireland</w:t>
            </w:r>
          </w:p>
        </w:tc>
        <w:tc>
          <w:tcPr>
            <w:tcW w:w="1560" w:type="dxa"/>
            <w:shd w:val="clear" w:color="auto" w:fill="auto"/>
          </w:tcPr>
          <w:p w14:paraId="4AA4802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ross-sectional*</w:t>
            </w:r>
          </w:p>
        </w:tc>
        <w:tc>
          <w:tcPr>
            <w:tcW w:w="1275" w:type="dxa"/>
            <w:shd w:val="clear" w:color="auto" w:fill="auto"/>
          </w:tcPr>
          <w:p w14:paraId="23D44802"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17</w:t>
            </w:r>
          </w:p>
        </w:tc>
        <w:tc>
          <w:tcPr>
            <w:tcW w:w="1134" w:type="dxa"/>
            <w:shd w:val="clear" w:color="auto" w:fill="auto"/>
          </w:tcPr>
          <w:p w14:paraId="21DB3C49"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72A481E6"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w:t>
            </w:r>
            <w:r>
              <w:rPr>
                <w:rFonts w:ascii="Calibri" w:hAnsi="Calibri" w:cs="Calibri"/>
                <w:color w:val="000000"/>
                <w:sz w:val="18"/>
                <w:szCs w:val="18"/>
              </w:rPr>
              <w:t>ealthcare workers</w:t>
            </w:r>
          </w:p>
        </w:tc>
        <w:tc>
          <w:tcPr>
            <w:tcW w:w="1134" w:type="dxa"/>
            <w:shd w:val="clear" w:color="auto" w:fill="auto"/>
          </w:tcPr>
          <w:p w14:paraId="2C185C67"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69</w:t>
            </w:r>
          </w:p>
        </w:tc>
        <w:tc>
          <w:tcPr>
            <w:tcW w:w="827" w:type="dxa"/>
            <w:shd w:val="clear" w:color="auto" w:fill="auto"/>
          </w:tcPr>
          <w:p w14:paraId="3D9D9B08"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80</w:t>
            </w:r>
            <w:r>
              <w:rPr>
                <w:rFonts w:ascii="Calibri" w:hAnsi="Calibri" w:cs="Calibri"/>
                <w:color w:val="000000"/>
                <w:sz w:val="18"/>
                <w:szCs w:val="18"/>
              </w:rPr>
              <w:t>.0</w:t>
            </w:r>
          </w:p>
        </w:tc>
        <w:tc>
          <w:tcPr>
            <w:tcW w:w="1280" w:type="dxa"/>
            <w:shd w:val="clear" w:color="auto" w:fill="auto"/>
          </w:tcPr>
          <w:p w14:paraId="625163E9"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 xml:space="preserve">confirmed </w:t>
            </w:r>
            <w:r w:rsidRPr="00F17B9F">
              <w:rPr>
                <w:rFonts w:ascii="Calibri" w:hAnsi="Calibri" w:cs="Calibri"/>
                <w:color w:val="000000"/>
                <w:sz w:val="18"/>
                <w:szCs w:val="18"/>
              </w:rPr>
              <w:t>or antibody</w:t>
            </w:r>
            <w:r>
              <w:rPr>
                <w:rFonts w:ascii="Calibri" w:hAnsi="Calibri" w:cs="Calibri"/>
                <w:color w:val="000000"/>
                <w:sz w:val="18"/>
                <w:szCs w:val="18"/>
              </w:rPr>
              <w:t xml:space="preserve"> positive</w:t>
            </w:r>
          </w:p>
        </w:tc>
        <w:tc>
          <w:tcPr>
            <w:tcW w:w="1084" w:type="dxa"/>
            <w:shd w:val="clear" w:color="auto" w:fill="auto"/>
          </w:tcPr>
          <w:p w14:paraId="6772D1F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w:t>
            </w:r>
            <w:r>
              <w:rPr>
                <w:rFonts w:cstheme="minorHAnsi"/>
                <w:color w:val="000000"/>
                <w:sz w:val="18"/>
                <w:szCs w:val="18"/>
              </w:rPr>
              <w:t>-</w:t>
            </w:r>
          </w:p>
        </w:tc>
        <w:tc>
          <w:tcPr>
            <w:tcW w:w="1432" w:type="dxa"/>
            <w:shd w:val="clear" w:color="auto" w:fill="auto"/>
          </w:tcPr>
          <w:p w14:paraId="3AEDAEEC"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 xml:space="preserve">At least 12 </w:t>
            </w:r>
            <w:r w:rsidRPr="00FF4DAF">
              <w:rPr>
                <w:rFonts w:cstheme="minorHAnsi"/>
                <w:color w:val="000000"/>
                <w:sz w:val="18"/>
                <w:szCs w:val="18"/>
              </w:rPr>
              <w:t>weeks post- +ve test</w:t>
            </w:r>
          </w:p>
        </w:tc>
        <w:tc>
          <w:tcPr>
            <w:tcW w:w="1860" w:type="dxa"/>
            <w:shd w:val="clear" w:color="auto" w:fill="auto"/>
          </w:tcPr>
          <w:p w14:paraId="4B5C646F"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3.5</w:t>
            </w:r>
            <w:r w:rsidRPr="62A151E1">
              <w:rPr>
                <w:color w:val="000000" w:themeColor="text1"/>
                <w:sz w:val="18"/>
                <w:szCs w:val="18"/>
              </w:rPr>
              <w:t>%</w:t>
            </w:r>
          </w:p>
        </w:tc>
      </w:tr>
      <w:tr w:rsidR="00D47F80" w:rsidRPr="00882E7A" w14:paraId="3FFA737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06AA5A1"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660FEBC" w14:textId="3AA83D70"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311319">
              <w:rPr>
                <w:sz w:val="18"/>
                <w:szCs w:val="18"/>
              </w:rPr>
              <w:t>The Writing Committee for the COMEBAC Study Group</w:t>
            </w:r>
            <w:r>
              <w:rPr>
                <w:sz w:val="18"/>
                <w:szCs w:val="18"/>
              </w:rPr>
              <w:fldChar w:fldCharType="begin"/>
            </w:r>
            <w:r w:rsidR="00445383">
              <w:rPr>
                <w:sz w:val="18"/>
                <w:szCs w:val="18"/>
              </w:rPr>
              <w:instrText xml:space="preserve"> ADDIN EN.CITE &lt;EndNote&gt;&lt;Cite&gt;&lt;Author&gt;Writing Committee for the&lt;/Author&gt;&lt;Year&gt;2021&lt;/Year&gt;&lt;RecNum&gt;111&lt;/RecNum&gt;&lt;DisplayText&gt;(121)&lt;/DisplayText&gt;&lt;record&gt;&lt;rec-number&gt;111&lt;/rec-number&gt;&lt;foreign-keys&gt;&lt;key app="EN" db-id="pvxd05p2yewfz6earpxxasf7rwds20fer50s" timestamp="1661434940" guid="1d371d06-4020-4365-ade4-f8dd2eaaf3af"&gt;111&lt;/key&gt;&lt;/foreign-keys&gt;&lt;ref-type name="Journal Article"&gt;17&lt;/ref-type&gt;&lt;contributors&gt;&lt;authors&gt;&lt;author&gt;Writing Committee for the, Comebac Study Group&lt;/author&gt;&lt;author&gt;Morin, Luc&lt;/author&gt;&lt;author&gt;Savale, Laurent&lt;/author&gt;&lt;author&gt;Pham, Tai&lt;/author&gt;&lt;author&gt;Colle, Romain&lt;/author&gt;&lt;author&gt;Figueiredo, Samy&lt;/author&gt;&lt;author&gt;Harrois, Anatole&lt;/author&gt;&lt;author&gt;Gasnier, Matthieu&lt;/author&gt;&lt;author&gt;Lecoq, Anne-Lise&lt;/author&gt;&lt;author&gt;Meyrignac, Olivier&lt;/author&gt;&lt;author&gt;Noel, Nicolas&lt;/author&gt;&lt;author&gt;Baudry, Elodie&lt;/author&gt;&lt;author&gt;Bellin, Marie-France&lt;/author&gt;&lt;author&gt;Beurnier, Antoine&lt;/author&gt;&lt;author&gt;Choucha, Walid&lt;/author&gt;&lt;author&gt;Corruble, Emmanuelle&lt;/author&gt;&lt;author&gt;Dortet, Laurent&lt;/author&gt;&lt;author&gt;Hardy-Leger, Isabelle&lt;/author&gt;&lt;author&gt;Radiguer, Francois&lt;/author&gt;&lt;author&gt;Sportouch, Sabine&lt;/author&gt;&lt;author&gt;Verny, Christiane&lt;/author&gt;&lt;author&gt;Wyplosz, Benjamin&lt;/author&gt;&lt;author&gt;Zaidan, Mohamad&lt;/author&gt;&lt;author&gt;Becquemont, Laurent&lt;/author&gt;&lt;author&gt;Montani, David&lt;/author&gt;&lt;author&gt;Monnet, Xavier&lt;/author&gt;&lt;/authors&gt;&lt;/contributors&gt;&lt;titles&gt;&lt;title&gt;Four-Month Clinical Status of a Cohort of Patients After Hospitalization for COVID-19&lt;/title&gt;&lt;secondary-title&gt;JAMA&lt;/secondary-title&gt;&lt;/titles&gt;&lt;periodical&gt;&lt;full-title&gt;JAMA&lt;/full-title&gt;&lt;/periodical&gt;&lt;pages&gt;1525-1534&lt;/pages&gt;&lt;volume&gt;325&lt;/volume&gt;&lt;number&gt;15&lt;/number&gt;&lt;dates&gt;&lt;year&gt;2021&lt;/year&gt;&lt;/dates&gt;&lt;pub-location&gt;United States&lt;/pub-location&gt;&lt;urls&gt;&lt;related-urls&gt;&lt;url&gt;http://ovidsp.ovid.com/ovidweb.cgi?T=JS&amp;amp;PAGE=reference&amp;amp;D=med18&amp;amp;NEWS=N&amp;amp;AN=33729425&lt;/url&gt;&lt;/related-urls&gt;&lt;/urls&gt;&lt;electronic-resource-num&gt;https://dx.doi.org/10.1001/jama.2021.3331&lt;/electronic-resource-num&gt;&lt;/record&gt;&lt;/Cite&gt;&lt;/EndNote&gt;</w:instrText>
            </w:r>
            <w:r>
              <w:rPr>
                <w:sz w:val="18"/>
                <w:szCs w:val="18"/>
              </w:rPr>
              <w:fldChar w:fldCharType="separate"/>
            </w:r>
            <w:r w:rsidR="00445383">
              <w:rPr>
                <w:noProof/>
                <w:sz w:val="18"/>
                <w:szCs w:val="18"/>
              </w:rPr>
              <w:t>(121)</w:t>
            </w:r>
            <w:r>
              <w:rPr>
                <w:sz w:val="18"/>
                <w:szCs w:val="18"/>
              </w:rPr>
              <w:fldChar w:fldCharType="end"/>
            </w:r>
          </w:p>
        </w:tc>
        <w:tc>
          <w:tcPr>
            <w:tcW w:w="992" w:type="dxa"/>
            <w:shd w:val="clear" w:color="auto" w:fill="auto"/>
          </w:tcPr>
          <w:p w14:paraId="721945B0"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1560" w:type="dxa"/>
            <w:shd w:val="clear" w:color="auto" w:fill="auto"/>
          </w:tcPr>
          <w:p w14:paraId="4E937782"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 xml:space="preserve">rospective </w:t>
            </w:r>
            <w:r>
              <w:rPr>
                <w:rFonts w:ascii="Calibri" w:hAnsi="Calibri" w:cs="Calibri"/>
                <w:sz w:val="18"/>
                <w:szCs w:val="18"/>
              </w:rPr>
              <w:t xml:space="preserve">uncontrolled </w:t>
            </w:r>
            <w:r w:rsidRPr="00066430">
              <w:rPr>
                <w:rFonts w:ascii="Calibri" w:hAnsi="Calibri" w:cs="Calibri"/>
                <w:sz w:val="18"/>
                <w:szCs w:val="18"/>
              </w:rPr>
              <w:t>cohort</w:t>
            </w:r>
          </w:p>
        </w:tc>
        <w:tc>
          <w:tcPr>
            <w:tcW w:w="1275" w:type="dxa"/>
            <w:shd w:val="clear" w:color="auto" w:fill="auto"/>
          </w:tcPr>
          <w:p w14:paraId="0A5C98C3"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478</w:t>
            </w:r>
          </w:p>
        </w:tc>
        <w:tc>
          <w:tcPr>
            <w:tcW w:w="1134" w:type="dxa"/>
            <w:shd w:val="clear" w:color="auto" w:fill="auto"/>
          </w:tcPr>
          <w:p w14:paraId="1D5D1ED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875328B"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6320AB7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9/16.1</w:t>
            </w:r>
          </w:p>
        </w:tc>
        <w:tc>
          <w:tcPr>
            <w:tcW w:w="827" w:type="dxa"/>
            <w:shd w:val="clear" w:color="auto" w:fill="auto"/>
          </w:tcPr>
          <w:p w14:paraId="775E5A61"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2.1</w:t>
            </w:r>
          </w:p>
        </w:tc>
        <w:tc>
          <w:tcPr>
            <w:tcW w:w="1280" w:type="dxa"/>
            <w:shd w:val="clear" w:color="auto" w:fill="auto"/>
          </w:tcPr>
          <w:p w14:paraId="79BE21E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 </w:t>
            </w:r>
            <w:r w:rsidRPr="00F17B9F">
              <w:rPr>
                <w:rFonts w:ascii="Calibri" w:hAnsi="Calibri" w:cs="Calibri"/>
                <w:color w:val="000000"/>
                <w:sz w:val="18"/>
                <w:szCs w:val="18"/>
              </w:rPr>
              <w:t>or by CT scan</w:t>
            </w:r>
          </w:p>
        </w:tc>
        <w:tc>
          <w:tcPr>
            <w:tcW w:w="1084" w:type="dxa"/>
            <w:shd w:val="clear" w:color="auto" w:fill="auto"/>
          </w:tcPr>
          <w:p w14:paraId="0E26FBFA"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29.7% ICU, remainder hospitalised</w:t>
            </w:r>
          </w:p>
        </w:tc>
        <w:tc>
          <w:tcPr>
            <w:tcW w:w="1432" w:type="dxa"/>
            <w:shd w:val="clear" w:color="auto" w:fill="auto"/>
          </w:tcPr>
          <w:p w14:paraId="089D58B3"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13</w:t>
            </w:r>
            <w:r w:rsidRPr="003300A0">
              <w:rPr>
                <w:rFonts w:cstheme="minorHAnsi"/>
                <w:color w:val="000000"/>
                <w:sz w:val="18"/>
                <w:szCs w:val="18"/>
                <w:vertAlign w:val="superscript"/>
              </w:rPr>
              <w:t>f</w:t>
            </w:r>
          </w:p>
        </w:tc>
        <w:tc>
          <w:tcPr>
            <w:tcW w:w="1860" w:type="dxa"/>
            <w:shd w:val="clear" w:color="auto" w:fill="auto"/>
          </w:tcPr>
          <w:p w14:paraId="17608B5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1.</w:t>
            </w:r>
            <w:r>
              <w:rPr>
                <w:rFonts w:cstheme="minorHAnsi"/>
                <w:color w:val="000000"/>
                <w:sz w:val="18"/>
                <w:szCs w:val="18"/>
              </w:rPr>
              <w:t>0</w:t>
            </w:r>
            <w:r w:rsidRPr="62A151E1">
              <w:rPr>
                <w:color w:val="000000" w:themeColor="text1"/>
                <w:sz w:val="18"/>
                <w:szCs w:val="18"/>
              </w:rPr>
              <w:t>%</w:t>
            </w:r>
          </w:p>
        </w:tc>
      </w:tr>
      <w:tr w:rsidR="00D47F80" w:rsidRPr="00882E7A" w14:paraId="1DBF2A79"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E44D87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2310ECB" w14:textId="1C7D0075"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olin, B et al</w:t>
            </w:r>
            <w:r>
              <w:rPr>
                <w:sz w:val="18"/>
                <w:szCs w:val="18"/>
              </w:rPr>
              <w:fldChar w:fldCharType="begin"/>
            </w:r>
            <w:r w:rsidR="00445383">
              <w:rPr>
                <w:sz w:val="18"/>
                <w:szCs w:val="18"/>
              </w:rPr>
              <w:instrText xml:space="preserve"> ADDIN EN.CITE &lt;EndNote&gt;&lt;Cite&gt;&lt;Author&gt;Tholin&lt;/Author&gt;&lt;Year&gt;2021&lt;/Year&gt;&lt;RecNum&gt;104&lt;/RecNum&gt;&lt;DisplayText&gt;(122)&lt;/DisplayText&gt;&lt;record&gt;&lt;rec-number&gt;104&lt;/rec-number&gt;&lt;foreign-keys&gt;&lt;key app="EN" db-id="pvxd05p2yewfz6earpxxasf7rwds20fer50s" timestamp="1661434940" guid="21d0a982-38f3-43f1-87f1-004d824de560"&gt;104&lt;/key&gt;&lt;/foreign-keys&gt;&lt;ref-type name="Journal Article"&gt;17&lt;/ref-type&gt;&lt;contributors&gt;&lt;authors&gt;&lt;author&gt;Tholin, B.&lt;/author&gt;&lt;author&gt;Ghanima, W.&lt;/author&gt;&lt;author&gt;Einvik, G.&lt;/author&gt;&lt;author&gt;Aarli, B.&lt;/author&gt;&lt;author&gt;Bronstad, E.&lt;/author&gt;&lt;author&gt;Skjonsberg, O. H.&lt;/author&gt;&lt;author&gt;Stavem, K.&lt;/author&gt;&lt;/authors&gt;&lt;/contributors&gt;&lt;titles&gt;&lt;title&gt;Incidence of thrombotic complications in hospitalised and non-hospitalised patients after COVID-19 diagnosis&lt;/title&gt;&lt;secondary-title&gt;British Journal of Haematology&lt;/secondary-title&gt;&lt;/titles&gt;&lt;periodical&gt;&lt;full-title&gt;British Journal of Haematology&lt;/full-title&gt;&lt;/periodical&gt;&lt;pages&gt;542-546&lt;/pages&gt;&lt;volume&gt;194&lt;/volume&gt;&lt;number&gt;3&lt;/number&gt;&lt;dates&gt;&lt;year&gt;2021&lt;/year&gt;&lt;/dates&gt;&lt;accession-num&gt;34028814&lt;/accession-num&gt;&lt;urls&gt;&lt;related-urls&gt;&lt;url&gt;https://ovidsp.ovid.com/ovidweb.cgi?T=JS&amp;amp;CSC=Y&amp;amp;NEWS=N&amp;amp;PAGE=fulltext&amp;amp;D=medl&amp;amp;AN=34028814&lt;/url&gt;&lt;/related-urls&gt;&lt;/urls&gt;&lt;electronic-resource-num&gt;https://dx.doi.org/10.1111/bjh.17522&lt;/electronic-resource-num&gt;&lt;/record&gt;&lt;/Cite&gt;&lt;/EndNote&gt;</w:instrText>
            </w:r>
            <w:r>
              <w:rPr>
                <w:sz w:val="18"/>
                <w:szCs w:val="18"/>
              </w:rPr>
              <w:fldChar w:fldCharType="separate"/>
            </w:r>
            <w:r w:rsidR="00445383">
              <w:rPr>
                <w:noProof/>
                <w:sz w:val="18"/>
                <w:szCs w:val="18"/>
              </w:rPr>
              <w:t>(122)</w:t>
            </w:r>
            <w:r>
              <w:rPr>
                <w:sz w:val="18"/>
                <w:szCs w:val="18"/>
              </w:rPr>
              <w:fldChar w:fldCharType="end"/>
            </w:r>
            <w:r>
              <w:rPr>
                <w:sz w:val="18"/>
                <w:szCs w:val="18"/>
              </w:rPr>
              <w:t xml:space="preserve"> </w:t>
            </w:r>
            <w:r w:rsidRPr="00604751">
              <w:rPr>
                <w:b/>
                <w:bCs/>
                <w:sz w:val="18"/>
                <w:szCs w:val="18"/>
              </w:rPr>
              <w:t>(</w:t>
            </w:r>
            <w:r w:rsidRPr="00604751">
              <w:rPr>
                <w:rFonts w:cstheme="minorHAnsi"/>
                <w:b/>
                <w:bCs/>
                <w:sz w:val="18"/>
                <w:szCs w:val="18"/>
              </w:rPr>
              <w:t>▪)</w:t>
            </w:r>
          </w:p>
        </w:tc>
        <w:tc>
          <w:tcPr>
            <w:tcW w:w="992" w:type="dxa"/>
            <w:shd w:val="clear" w:color="auto" w:fill="auto"/>
          </w:tcPr>
          <w:p w14:paraId="1F115931"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rway</w:t>
            </w:r>
          </w:p>
        </w:tc>
        <w:tc>
          <w:tcPr>
            <w:tcW w:w="1560" w:type="dxa"/>
            <w:shd w:val="clear" w:color="auto" w:fill="auto"/>
          </w:tcPr>
          <w:p w14:paraId="77975F4D"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 xml:space="preserve">Multicentre prospective cohort </w:t>
            </w:r>
          </w:p>
        </w:tc>
        <w:tc>
          <w:tcPr>
            <w:tcW w:w="1275" w:type="dxa"/>
            <w:shd w:val="clear" w:color="auto" w:fill="auto"/>
          </w:tcPr>
          <w:p w14:paraId="052FF726"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683</w:t>
            </w:r>
          </w:p>
        </w:tc>
        <w:tc>
          <w:tcPr>
            <w:tcW w:w="1134" w:type="dxa"/>
            <w:shd w:val="clear" w:color="auto" w:fill="auto"/>
          </w:tcPr>
          <w:p w14:paraId="1C292F1E" w14:textId="77777777" w:rsidR="004D3690" w:rsidRPr="005A5A4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highlight w:val="yellow"/>
              </w:rPr>
            </w:pPr>
            <w:r w:rsidRPr="000B3E71">
              <w:rPr>
                <w:rFonts w:ascii="Calibri" w:hAnsi="Calibri" w:cs="Calibri"/>
                <w:color w:val="000000"/>
                <w:sz w:val="18"/>
                <w:szCs w:val="18"/>
              </w:rPr>
              <w:t>-</w:t>
            </w:r>
          </w:p>
        </w:tc>
        <w:tc>
          <w:tcPr>
            <w:tcW w:w="1276" w:type="dxa"/>
            <w:shd w:val="clear" w:color="auto" w:fill="auto"/>
          </w:tcPr>
          <w:p w14:paraId="73016238" w14:textId="77777777" w:rsidR="004D3690" w:rsidRPr="005A5A40" w:rsidRDefault="004D3690">
            <w:pP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75B0">
              <w:rPr>
                <w:rFonts w:ascii="Calibri" w:hAnsi="Calibri" w:cs="Calibri"/>
                <w:color w:val="000000"/>
                <w:sz w:val="18"/>
                <w:szCs w:val="18"/>
              </w:rPr>
              <w:t>Hospitalised patients and non-hospitalised</w:t>
            </w:r>
          </w:p>
        </w:tc>
        <w:tc>
          <w:tcPr>
            <w:tcW w:w="1134" w:type="dxa"/>
            <w:shd w:val="clear" w:color="auto" w:fill="auto"/>
          </w:tcPr>
          <w:p w14:paraId="1721F3C2"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2.9/15.5</w:t>
            </w:r>
          </w:p>
        </w:tc>
        <w:tc>
          <w:tcPr>
            <w:tcW w:w="827" w:type="dxa"/>
            <w:shd w:val="clear" w:color="auto" w:fill="auto"/>
          </w:tcPr>
          <w:p w14:paraId="0C91253C"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1</w:t>
            </w:r>
            <w:r>
              <w:rPr>
                <w:rFonts w:ascii="Calibri" w:hAnsi="Calibri" w:cs="Calibri"/>
                <w:color w:val="000000"/>
                <w:sz w:val="18"/>
                <w:szCs w:val="18"/>
              </w:rPr>
              <w:t>.0</w:t>
            </w:r>
          </w:p>
        </w:tc>
        <w:tc>
          <w:tcPr>
            <w:tcW w:w="1280" w:type="dxa"/>
            <w:shd w:val="clear" w:color="auto" w:fill="auto"/>
          </w:tcPr>
          <w:p w14:paraId="374E1469"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r>
              <w:rPr>
                <w:rFonts w:ascii="Calibri" w:hAnsi="Calibri" w:cs="Calibri"/>
                <w:color w:val="000000"/>
                <w:sz w:val="18"/>
                <w:szCs w:val="18"/>
              </w:rPr>
              <w:t xml:space="preserve">, or discharge diagnosis of </w:t>
            </w:r>
            <w:r>
              <w:rPr>
                <w:rFonts w:ascii="Calibri" w:hAnsi="Calibri" w:cs="Calibri"/>
                <w:color w:val="000000"/>
                <w:sz w:val="18"/>
                <w:szCs w:val="18"/>
              </w:rPr>
              <w:lastRenderedPageBreak/>
              <w:t>‘confirmed or unconfirmed COVID-19’</w:t>
            </w:r>
          </w:p>
        </w:tc>
        <w:tc>
          <w:tcPr>
            <w:tcW w:w="1084" w:type="dxa"/>
            <w:shd w:val="clear" w:color="auto" w:fill="auto"/>
          </w:tcPr>
          <w:p w14:paraId="4971E107"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lastRenderedPageBreak/>
              <w:t>Mixed</w:t>
            </w:r>
          </w:p>
        </w:tc>
        <w:tc>
          <w:tcPr>
            <w:tcW w:w="1432" w:type="dxa"/>
            <w:shd w:val="clear" w:color="auto" w:fill="auto"/>
          </w:tcPr>
          <w:p w14:paraId="30D29E10" w14:textId="77777777" w:rsidR="004D3690" w:rsidRPr="006423D9"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0E0F71">
              <w:rPr>
                <w:rFonts w:cstheme="minorHAnsi"/>
                <w:color w:val="000000"/>
                <w:sz w:val="18"/>
                <w:szCs w:val="18"/>
              </w:rPr>
              <w:t>3m after discharge (hospitalised), 4m post-</w:t>
            </w:r>
            <w:r w:rsidRPr="000E0F71">
              <w:rPr>
                <w:rFonts w:cstheme="minorHAnsi"/>
                <w:color w:val="000000"/>
                <w:sz w:val="18"/>
                <w:szCs w:val="18"/>
              </w:rPr>
              <w:lastRenderedPageBreak/>
              <w:t>symptom onset (non-hospitalised)</w:t>
            </w:r>
          </w:p>
        </w:tc>
        <w:tc>
          <w:tcPr>
            <w:tcW w:w="1860" w:type="dxa"/>
            <w:shd w:val="clear" w:color="auto" w:fill="auto"/>
          </w:tcPr>
          <w:p w14:paraId="1B06A175"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lastRenderedPageBreak/>
              <w:t>1.</w:t>
            </w:r>
            <w:r>
              <w:rPr>
                <w:rFonts w:cstheme="minorHAnsi"/>
                <w:color w:val="000000"/>
                <w:sz w:val="18"/>
                <w:szCs w:val="18"/>
              </w:rPr>
              <w:t>8</w:t>
            </w:r>
            <w:r w:rsidRPr="62A151E1">
              <w:rPr>
                <w:color w:val="000000" w:themeColor="text1"/>
                <w:sz w:val="18"/>
                <w:szCs w:val="18"/>
              </w:rPr>
              <w:t>%</w:t>
            </w:r>
          </w:p>
        </w:tc>
      </w:tr>
      <w:tr w:rsidR="00D47F80" w:rsidRPr="00882E7A" w14:paraId="3C45D64E"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18ABE1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2AC6482" w14:textId="0E7E4DCF"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leyjeh, I et al</w:t>
            </w:r>
            <w:r>
              <w:rPr>
                <w:sz w:val="18"/>
                <w:szCs w:val="18"/>
              </w:rPr>
              <w:fldChar w:fldCharType="begin"/>
            </w:r>
            <w:r w:rsidR="00445383">
              <w:rPr>
                <w:sz w:val="18"/>
                <w:szCs w:val="18"/>
              </w:rPr>
              <w:instrText xml:space="preserve"> ADDIN EN.CITE &lt;EndNote&gt;&lt;Cite&gt;&lt;Author&gt;Tleyjeh&lt;/Author&gt;&lt;Year&gt;2021&lt;/Year&gt;&lt;RecNum&gt;135&lt;/RecNum&gt;&lt;DisplayText&gt;(123)&lt;/DisplayText&gt;&lt;record&gt;&lt;rec-number&gt;135&lt;/rec-number&gt;&lt;foreign-keys&gt;&lt;key app="EN" db-id="pvxd05p2yewfz6earpxxasf7rwds20fer50s" timestamp="1661439655" guid="346d2f5e-cabc-4f0e-8371-7d721128037a"&gt;135&lt;/key&gt;&lt;/foreign-keys&gt;&lt;ref-type name="Journal Article"&gt;17&lt;/ref-type&gt;&lt;contributors&gt;&lt;authors&gt;&lt;author&gt;Tleyjeh, Imad M.&lt;/author&gt;&lt;author&gt;Saddik, Basema&lt;/author&gt;&lt;author&gt;AlSwaidan, Nourah&lt;/author&gt;&lt;author&gt;AlAnazi, Ahmed&lt;/author&gt;&lt;author&gt;Ramakrishnan, Rakhee K.&lt;/author&gt;&lt;author&gt;Alhazmi, Deema&lt;/author&gt;&lt;author&gt;Aloufi, Ahmad&lt;/author&gt;&lt;author&gt;AlSumait, Fahad&lt;/author&gt;&lt;author&gt;Berbari, Elie&lt;/author&gt;&lt;author&gt;Halwani, Rabih&lt;/author&gt;&lt;/authors&gt;&lt;/contributors&gt;&lt;titles&gt;&lt;title&gt;Prevalence and predictors of Post-Acute COVID-19 Syndrome (PACS) after hospital discharge: A cohort study with 4 months median follow-up&lt;/title&gt;&lt;secondary-title&gt;PLOS ONE&lt;/secondary-title&gt;&lt;/titles&gt;&lt;periodical&gt;&lt;full-title&gt;PloS one&lt;/full-title&gt;&lt;/periodical&gt;&lt;pages&gt;e0260568&lt;/pages&gt;&lt;volume&gt;16&lt;/volume&gt;&lt;number&gt;12&lt;/number&gt;&lt;dates&gt;&lt;year&gt;2021&lt;/year&gt;&lt;/dates&gt;&lt;publisher&gt;Public Library of Science&lt;/publisher&gt;&lt;urls&gt;&lt;related-urls&gt;&lt;url&gt;https://doi.org/10.1371/journal.pone.0260568&lt;/url&gt;&lt;/related-urls&gt;&lt;/urls&gt;&lt;electronic-resource-num&gt;10.1371/journal.pone.0260568&lt;/electronic-resource-num&gt;&lt;/record&gt;&lt;/Cite&gt;&lt;/EndNote&gt;</w:instrText>
            </w:r>
            <w:r>
              <w:rPr>
                <w:sz w:val="18"/>
                <w:szCs w:val="18"/>
              </w:rPr>
              <w:fldChar w:fldCharType="separate"/>
            </w:r>
            <w:r w:rsidR="00445383">
              <w:rPr>
                <w:noProof/>
                <w:sz w:val="18"/>
                <w:szCs w:val="18"/>
              </w:rPr>
              <w:t>(123)</w:t>
            </w:r>
            <w:r>
              <w:rPr>
                <w:sz w:val="18"/>
                <w:szCs w:val="18"/>
              </w:rPr>
              <w:fldChar w:fldCharType="end"/>
            </w:r>
          </w:p>
        </w:tc>
        <w:tc>
          <w:tcPr>
            <w:tcW w:w="992" w:type="dxa"/>
            <w:shd w:val="clear" w:color="auto" w:fill="auto"/>
          </w:tcPr>
          <w:p w14:paraId="1A98A060"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audi Arabia</w:t>
            </w:r>
          </w:p>
        </w:tc>
        <w:tc>
          <w:tcPr>
            <w:tcW w:w="1560" w:type="dxa"/>
            <w:shd w:val="clear" w:color="auto" w:fill="auto"/>
          </w:tcPr>
          <w:p w14:paraId="6C4D51D9"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rospective c</w:t>
            </w:r>
            <w:r w:rsidRPr="00066430">
              <w:rPr>
                <w:rFonts w:ascii="Calibri" w:hAnsi="Calibri" w:cs="Calibri"/>
                <w:sz w:val="18"/>
                <w:szCs w:val="18"/>
              </w:rPr>
              <w:t>ohort</w:t>
            </w:r>
          </w:p>
        </w:tc>
        <w:tc>
          <w:tcPr>
            <w:tcW w:w="1275" w:type="dxa"/>
            <w:shd w:val="clear" w:color="auto" w:fill="auto"/>
          </w:tcPr>
          <w:p w14:paraId="6D49DCE7"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222</w:t>
            </w:r>
          </w:p>
        </w:tc>
        <w:tc>
          <w:tcPr>
            <w:tcW w:w="1134" w:type="dxa"/>
            <w:shd w:val="clear" w:color="auto" w:fill="auto"/>
          </w:tcPr>
          <w:p w14:paraId="45AC797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04BD75B9"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patients</w:t>
            </w:r>
          </w:p>
        </w:tc>
        <w:tc>
          <w:tcPr>
            <w:tcW w:w="1134" w:type="dxa"/>
            <w:shd w:val="clear" w:color="auto" w:fill="auto"/>
          </w:tcPr>
          <w:p w14:paraId="7359EE5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5/14.0</w:t>
            </w:r>
          </w:p>
        </w:tc>
        <w:tc>
          <w:tcPr>
            <w:tcW w:w="827" w:type="dxa"/>
            <w:shd w:val="clear" w:color="auto" w:fill="auto"/>
          </w:tcPr>
          <w:p w14:paraId="5C1A0315"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23</w:t>
            </w:r>
            <w:r>
              <w:rPr>
                <w:rFonts w:ascii="Calibri" w:hAnsi="Calibri" w:cs="Calibri"/>
                <w:color w:val="000000"/>
                <w:sz w:val="18"/>
                <w:szCs w:val="18"/>
              </w:rPr>
              <w:t>.0</w:t>
            </w:r>
          </w:p>
        </w:tc>
        <w:tc>
          <w:tcPr>
            <w:tcW w:w="1280" w:type="dxa"/>
            <w:shd w:val="clear" w:color="auto" w:fill="auto"/>
          </w:tcPr>
          <w:p w14:paraId="6CF5175D"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p>
        </w:tc>
        <w:tc>
          <w:tcPr>
            <w:tcW w:w="1084" w:type="dxa"/>
            <w:shd w:val="clear" w:color="auto" w:fill="auto"/>
          </w:tcPr>
          <w:p w14:paraId="118E49B8"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Mixed</w:t>
            </w:r>
          </w:p>
          <w:p w14:paraId="1AAEBFEF"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0.2% ICU</w:t>
            </w:r>
          </w:p>
        </w:tc>
        <w:tc>
          <w:tcPr>
            <w:tcW w:w="1432" w:type="dxa"/>
            <w:shd w:val="clear" w:color="auto" w:fill="auto"/>
          </w:tcPr>
          <w:p w14:paraId="3D05EE1E"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22</w:t>
            </w:r>
            <w:r w:rsidRPr="003300A0">
              <w:rPr>
                <w:rFonts w:cstheme="minorHAnsi"/>
                <w:sz w:val="18"/>
                <w:szCs w:val="18"/>
                <w:vertAlign w:val="superscript"/>
              </w:rPr>
              <w:t>f</w:t>
            </w:r>
          </w:p>
        </w:tc>
        <w:tc>
          <w:tcPr>
            <w:tcW w:w="1860" w:type="dxa"/>
            <w:shd w:val="clear" w:color="auto" w:fill="auto"/>
          </w:tcPr>
          <w:p w14:paraId="278CDAE1"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6.3</w:t>
            </w:r>
            <w:r w:rsidRPr="62A151E1">
              <w:rPr>
                <w:color w:val="000000" w:themeColor="text1"/>
                <w:sz w:val="18"/>
                <w:szCs w:val="18"/>
              </w:rPr>
              <w:t>%</w:t>
            </w:r>
          </w:p>
        </w:tc>
      </w:tr>
      <w:tr w:rsidR="00D47F80" w:rsidRPr="00882E7A" w14:paraId="67BD080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0966A8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582AE23" w14:textId="76B78349"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dt, B et al</w:t>
            </w:r>
            <w:r>
              <w:rPr>
                <w:sz w:val="18"/>
                <w:szCs w:val="18"/>
              </w:rPr>
              <w:fldChar w:fldCharType="begin"/>
            </w:r>
            <w:r w:rsidR="00445383">
              <w:rPr>
                <w:sz w:val="18"/>
                <w:szCs w:val="18"/>
              </w:rPr>
              <w:instrText xml:space="preserve"> ADDIN EN.CITE &lt;EndNote&gt;&lt;Cite&gt;&lt;Author&gt;Todt&lt;/Author&gt;&lt;Year&gt;2021&lt;/Year&gt;&lt;RecNum&gt;105&lt;/RecNum&gt;&lt;DisplayText&gt;(124)&lt;/DisplayText&gt;&lt;record&gt;&lt;rec-number&gt;105&lt;/rec-number&gt;&lt;foreign-keys&gt;&lt;key app="EN" db-id="pvxd05p2yewfz6earpxxasf7rwds20fer50s" timestamp="1661434940" guid="b762bdb4-f7b7-475b-9b22-910aa7529b7c"&gt;105&lt;/key&gt;&lt;/foreign-keys&gt;&lt;ref-type name="Journal Article"&gt;17&lt;/ref-type&gt;&lt;contributors&gt;&lt;authors&gt;&lt;author&gt;Todt, B. C.&lt;/author&gt;&lt;author&gt;Szlejf, C.&lt;/author&gt;&lt;author&gt;Duim, E.&lt;/author&gt;&lt;author&gt;Linhares, A. O. M.&lt;/author&gt;&lt;author&gt;Kogiso, D.&lt;/author&gt;&lt;author&gt;Varela, G.&lt;/author&gt;&lt;author&gt;Campos, B. A.&lt;/author&gt;&lt;author&gt;Baghelli Fonseca, C. M.&lt;/author&gt;&lt;author&gt;Polesso, L. E.&lt;/author&gt;&lt;author&gt;Bordon, I. N. S.&lt;/author&gt;&lt;author&gt;Cabral, B. T.&lt;/author&gt;&lt;author&gt;Amorim, V. L. P.&lt;/author&gt;&lt;author&gt;Piza, F. M. T.&lt;/author&gt;&lt;author&gt;Degani-Costa, L. H.&lt;/author&gt;&lt;/authors&gt;&lt;/contributors&gt;&lt;titles&gt;&lt;title&gt;Clinical outcomes and quality of life of COVID-19 survivors: A follow-up of 3 months post hospital discharge&lt;/title&gt;&lt;secondary-title&gt;Respiratory Medicine&lt;/secondary-title&gt;&lt;/titles&gt;&lt;periodical&gt;&lt;full-title&gt;Respiratory Medicine&lt;/full-title&gt;&lt;/periodical&gt;&lt;pages&gt;106453&lt;/pages&gt;&lt;volume&gt;184&lt;/volume&gt;&lt;dates&gt;&lt;year&gt;2021&lt;/year&gt;&lt;/dates&gt;&lt;accession-num&gt;34010740&lt;/accession-num&gt;&lt;urls&gt;&lt;related-urls&gt;&lt;url&gt;https://ovidsp.ovid.com/ovidweb.cgi?T=JS&amp;amp;CSC=Y&amp;amp;NEWS=N&amp;amp;PAGE=fulltext&amp;amp;D=medl&amp;amp;AN=34010740&lt;/url&gt;&lt;/related-urls&gt;&lt;/urls&gt;&lt;electronic-resource-num&gt;https://dx.doi.org/10.1016/j.rmed.2021.106453&lt;/electronic-resource-num&gt;&lt;/record&gt;&lt;/Cite&gt;&lt;/EndNote&gt;</w:instrText>
            </w:r>
            <w:r>
              <w:rPr>
                <w:sz w:val="18"/>
                <w:szCs w:val="18"/>
              </w:rPr>
              <w:fldChar w:fldCharType="separate"/>
            </w:r>
            <w:r w:rsidR="00445383">
              <w:rPr>
                <w:noProof/>
                <w:sz w:val="18"/>
                <w:szCs w:val="18"/>
              </w:rPr>
              <w:t>(124)</w:t>
            </w:r>
            <w:r>
              <w:rPr>
                <w:sz w:val="18"/>
                <w:szCs w:val="18"/>
              </w:rPr>
              <w:fldChar w:fldCharType="end"/>
            </w:r>
          </w:p>
        </w:tc>
        <w:tc>
          <w:tcPr>
            <w:tcW w:w="992" w:type="dxa"/>
            <w:shd w:val="clear" w:color="auto" w:fill="auto"/>
          </w:tcPr>
          <w:p w14:paraId="315F6BC7"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1560" w:type="dxa"/>
            <w:shd w:val="clear" w:color="auto" w:fill="auto"/>
          </w:tcPr>
          <w:p w14:paraId="34B67CE6"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066430">
              <w:rPr>
                <w:rFonts w:ascii="Calibri" w:hAnsi="Calibri" w:cs="Calibri"/>
                <w:sz w:val="18"/>
                <w:szCs w:val="18"/>
              </w:rPr>
              <w:t>Single-cent</w:t>
            </w:r>
            <w:r>
              <w:rPr>
                <w:rFonts w:ascii="Calibri" w:hAnsi="Calibri" w:cs="Calibri"/>
                <w:sz w:val="18"/>
                <w:szCs w:val="18"/>
              </w:rPr>
              <w:t>re</w:t>
            </w:r>
            <w:r w:rsidRPr="00066430">
              <w:rPr>
                <w:rFonts w:ascii="Calibri" w:hAnsi="Calibri" w:cs="Calibri"/>
                <w:sz w:val="18"/>
                <w:szCs w:val="18"/>
              </w:rPr>
              <w:t xml:space="preserve"> cohort </w:t>
            </w:r>
          </w:p>
        </w:tc>
        <w:tc>
          <w:tcPr>
            <w:tcW w:w="1275" w:type="dxa"/>
            <w:shd w:val="clear" w:color="auto" w:fill="auto"/>
          </w:tcPr>
          <w:p w14:paraId="57E24198"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F3161">
              <w:rPr>
                <w:rFonts w:ascii="Calibri" w:hAnsi="Calibri" w:cs="Calibri"/>
                <w:color w:val="000000"/>
                <w:sz w:val="18"/>
                <w:szCs w:val="18"/>
              </w:rPr>
              <w:t>2</w:t>
            </w:r>
            <w:r>
              <w:rPr>
                <w:rFonts w:ascii="Calibri" w:hAnsi="Calibri" w:cs="Calibri"/>
                <w:color w:val="000000"/>
                <w:sz w:val="18"/>
                <w:szCs w:val="18"/>
              </w:rPr>
              <w:t>39</w:t>
            </w:r>
          </w:p>
          <w:p w14:paraId="1DFB4D58" w14:textId="77777777" w:rsidR="004D3690" w:rsidRPr="00933DE5" w:rsidRDefault="004D3690">
            <w:pPr>
              <w:cnfStyle w:val="000000100000" w:firstRow="0" w:lastRow="0" w:firstColumn="0" w:lastColumn="0" w:oddVBand="0" w:evenVBand="0" w:oddHBand="1" w:evenHBand="0" w:firstRowFirstColumn="0" w:firstRowLastColumn="0" w:lastRowFirstColumn="0" w:lastRowLastColumn="0"/>
              <w:rPr>
                <w:sz w:val="18"/>
                <w:szCs w:val="18"/>
              </w:rPr>
            </w:pPr>
          </w:p>
        </w:tc>
        <w:tc>
          <w:tcPr>
            <w:tcW w:w="1134" w:type="dxa"/>
            <w:shd w:val="clear" w:color="auto" w:fill="auto"/>
          </w:tcPr>
          <w:p w14:paraId="4CD2FCBD"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536BB58"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2FBE1342"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6/14.9</w:t>
            </w:r>
          </w:p>
        </w:tc>
        <w:tc>
          <w:tcPr>
            <w:tcW w:w="827" w:type="dxa"/>
            <w:shd w:val="clear" w:color="auto" w:fill="auto"/>
          </w:tcPr>
          <w:p w14:paraId="29F5A138"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0.2</w:t>
            </w:r>
          </w:p>
        </w:tc>
        <w:tc>
          <w:tcPr>
            <w:tcW w:w="1280" w:type="dxa"/>
            <w:shd w:val="clear" w:color="auto" w:fill="auto"/>
          </w:tcPr>
          <w:p w14:paraId="4F36BDCE"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021C6739"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69.7% severe</w:t>
            </w:r>
          </w:p>
        </w:tc>
        <w:tc>
          <w:tcPr>
            <w:tcW w:w="1432" w:type="dxa"/>
            <w:shd w:val="clear" w:color="auto" w:fill="auto"/>
          </w:tcPr>
          <w:p w14:paraId="16B0B1F4"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m post-hospital discharge</w:t>
            </w:r>
          </w:p>
        </w:tc>
        <w:tc>
          <w:tcPr>
            <w:tcW w:w="1860" w:type="dxa"/>
            <w:shd w:val="clear" w:color="auto" w:fill="auto"/>
          </w:tcPr>
          <w:p w14:paraId="13A7929F"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4AE089A9">
              <w:rPr>
                <w:color w:val="000000" w:themeColor="text1"/>
                <w:sz w:val="18"/>
                <w:szCs w:val="18"/>
              </w:rPr>
              <w:t>40.2</w:t>
            </w:r>
            <w:r w:rsidRPr="62A151E1">
              <w:rPr>
                <w:color w:val="000000" w:themeColor="text1"/>
                <w:sz w:val="18"/>
                <w:szCs w:val="18"/>
              </w:rPr>
              <w:t>%</w:t>
            </w:r>
          </w:p>
        </w:tc>
      </w:tr>
      <w:tr w:rsidR="00D47F80" w:rsidRPr="00882E7A" w14:paraId="2544B4DE"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6DD6189"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5F3C1AD" w14:textId="0A439E5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hamy, D et al</w:t>
            </w:r>
            <w:r>
              <w:rPr>
                <w:sz w:val="18"/>
                <w:szCs w:val="18"/>
              </w:rPr>
              <w:fldChar w:fldCharType="begin"/>
            </w:r>
            <w:r w:rsidR="00445383">
              <w:rPr>
                <w:sz w:val="18"/>
                <w:szCs w:val="18"/>
              </w:rPr>
              <w:instrText xml:space="preserve"> ADDIN EN.CITE &lt;EndNote&gt;&lt;Cite&gt;&lt;Author&gt;Tohamy&lt;/Author&gt;&lt;Year&gt;2021&lt;/Year&gt;&lt;RecNum&gt;106&lt;/RecNum&gt;&lt;DisplayText&gt;(125)&lt;/DisplayText&gt;&lt;record&gt;&lt;rec-number&gt;106&lt;/rec-number&gt;&lt;foreign-keys&gt;&lt;key app="EN" db-id="pvxd05p2yewfz6earpxxasf7rwds20fer50s" timestamp="1661434940" guid="105150c0-5570-4e52-938e-ed4834a88bf2"&gt;106&lt;/key&gt;&lt;/foreign-keys&gt;&lt;ref-type name="Journal Article"&gt;17&lt;/ref-type&gt;&lt;contributors&gt;&lt;authors&gt;&lt;author&gt;Tohamy, Dalia&lt;/author&gt;&lt;author&gt;Sharaf, Mohamed&lt;/author&gt;&lt;author&gt;Abdelazeem, Khaled&lt;/author&gt;&lt;author&gt;Saleh, Mohamed G. A.&lt;/author&gt;&lt;author&gt;Rateb, Mahmoud F.&lt;/author&gt;&lt;author&gt;Soliman, Wael&lt;/author&gt;&lt;author&gt;Kedwany, Salma M.&lt;/author&gt;&lt;author&gt;Omar Abdelmalek, Mohamed&lt;/author&gt;&lt;author&gt;Medhat, Mohammed A.&lt;/author&gt;&lt;author&gt;Tohamy, Amal M.&lt;/author&gt;&lt;author&gt;Mahmoud, Hany&lt;/author&gt;&lt;/authors&gt;&lt;/contributors&gt;&lt;titles&gt;&lt;title&gt;Ocular Manifestations of Post-Acute COVID-19 Syndrome, Upper Egypt Early Report&lt;/title&gt;&lt;secondary-title&gt;Journal of multidisciplinary healthcare&lt;/secondary-title&gt;&lt;/titles&gt;&lt;periodical&gt;&lt;full-title&gt;Journal of multidisciplinary healthcare&lt;/full-title&gt;&lt;/periodical&gt;&lt;pages&gt;1935-1944&lt;/pages&gt;&lt;volume&gt;14&lt;/volume&gt;&lt;dates&gt;&lt;year&gt;2021&lt;/year&gt;&lt;/dates&gt;&lt;pub-location&gt;New Zealand&lt;/pub-location&gt;&lt;urls&gt;&lt;related-urls&gt;&lt;url&gt;http://ovidsp.ovid.com/ovidweb.cgi?T=JS&amp;amp;PAGE=reference&amp;amp;D=pmnm5&amp;amp;NEWS=N&amp;amp;AN=34326644&lt;/url&gt;&lt;/related-urls&gt;&lt;/urls&gt;&lt;electronic-resource-num&gt;https://dx.doi.org/10.2147/JMDH.S323582&lt;/electronic-resource-num&gt;&lt;/record&gt;&lt;/Cite&gt;&lt;/EndNote&gt;</w:instrText>
            </w:r>
            <w:r>
              <w:rPr>
                <w:sz w:val="18"/>
                <w:szCs w:val="18"/>
              </w:rPr>
              <w:fldChar w:fldCharType="separate"/>
            </w:r>
            <w:r w:rsidR="00445383">
              <w:rPr>
                <w:noProof/>
                <w:sz w:val="18"/>
                <w:szCs w:val="18"/>
              </w:rPr>
              <w:t>(125)</w:t>
            </w:r>
            <w:r>
              <w:rPr>
                <w:sz w:val="18"/>
                <w:szCs w:val="18"/>
              </w:rPr>
              <w:fldChar w:fldCharType="end"/>
            </w:r>
          </w:p>
        </w:tc>
        <w:tc>
          <w:tcPr>
            <w:tcW w:w="992" w:type="dxa"/>
            <w:shd w:val="clear" w:color="auto" w:fill="auto"/>
          </w:tcPr>
          <w:p w14:paraId="1359DBE6"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1560" w:type="dxa"/>
            <w:shd w:val="clear" w:color="auto" w:fill="auto"/>
          </w:tcPr>
          <w:p w14:paraId="7955B60E"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Retrospective</w:t>
            </w:r>
            <w:r>
              <w:rPr>
                <w:rFonts w:ascii="Calibri" w:hAnsi="Calibri" w:cs="Calibri"/>
                <w:sz w:val="18"/>
                <w:szCs w:val="18"/>
              </w:rPr>
              <w:t xml:space="preserve"> comparative study with controls</w:t>
            </w:r>
          </w:p>
        </w:tc>
        <w:tc>
          <w:tcPr>
            <w:tcW w:w="1275" w:type="dxa"/>
            <w:shd w:val="clear" w:color="auto" w:fill="auto"/>
          </w:tcPr>
          <w:p w14:paraId="68363D6E"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00</w:t>
            </w:r>
          </w:p>
        </w:tc>
        <w:tc>
          <w:tcPr>
            <w:tcW w:w="1134" w:type="dxa"/>
            <w:shd w:val="clear" w:color="auto" w:fill="auto"/>
          </w:tcPr>
          <w:p w14:paraId="03DF9907"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100 randomly recruited from hospital registration system without COVID-19</w:t>
            </w:r>
          </w:p>
        </w:tc>
        <w:tc>
          <w:tcPr>
            <w:tcW w:w="1276" w:type="dxa"/>
            <w:shd w:val="clear" w:color="auto" w:fill="auto"/>
          </w:tcPr>
          <w:p w14:paraId="33FE62E2"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Hospitalised and</w:t>
            </w:r>
            <w:r w:rsidRPr="0012557C">
              <w:rPr>
                <w:rFonts w:ascii="Calibri" w:hAnsi="Calibri" w:cs="Calibri"/>
                <w:color w:val="000000"/>
                <w:sz w:val="18"/>
                <w:szCs w:val="18"/>
              </w:rPr>
              <w:t xml:space="preserve"> outpatient</w:t>
            </w:r>
            <w:r>
              <w:rPr>
                <w:rFonts w:ascii="Calibri" w:hAnsi="Calibri" w:cs="Calibri"/>
                <w:color w:val="000000"/>
                <w:sz w:val="18"/>
                <w:szCs w:val="18"/>
              </w:rPr>
              <w:t>s</w:t>
            </w:r>
          </w:p>
        </w:tc>
        <w:tc>
          <w:tcPr>
            <w:tcW w:w="1134" w:type="dxa"/>
            <w:shd w:val="clear" w:color="auto" w:fill="auto"/>
          </w:tcPr>
          <w:p w14:paraId="41243A90"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5/6.2</w:t>
            </w:r>
          </w:p>
        </w:tc>
        <w:tc>
          <w:tcPr>
            <w:tcW w:w="827" w:type="dxa"/>
            <w:shd w:val="clear" w:color="auto" w:fill="auto"/>
          </w:tcPr>
          <w:p w14:paraId="25E78493"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3</w:t>
            </w:r>
            <w:r>
              <w:rPr>
                <w:rFonts w:ascii="Calibri" w:hAnsi="Calibri" w:cs="Calibri"/>
                <w:color w:val="000000"/>
                <w:sz w:val="18"/>
                <w:szCs w:val="18"/>
              </w:rPr>
              <w:t>.0</w:t>
            </w:r>
          </w:p>
        </w:tc>
        <w:tc>
          <w:tcPr>
            <w:tcW w:w="1280" w:type="dxa"/>
            <w:shd w:val="clear" w:color="auto" w:fill="auto"/>
          </w:tcPr>
          <w:p w14:paraId="3DD5C236"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4C885E0B"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25% moderate, 45% severe</w:t>
            </w:r>
          </w:p>
        </w:tc>
        <w:tc>
          <w:tcPr>
            <w:tcW w:w="1432" w:type="dxa"/>
            <w:shd w:val="clear" w:color="auto" w:fill="auto"/>
          </w:tcPr>
          <w:p w14:paraId="268CB054"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3m post-hospital discharge</w:t>
            </w:r>
          </w:p>
        </w:tc>
        <w:tc>
          <w:tcPr>
            <w:tcW w:w="1860" w:type="dxa"/>
            <w:shd w:val="clear" w:color="auto" w:fill="auto"/>
          </w:tcPr>
          <w:p w14:paraId="7E55424E"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w:t>
            </w:r>
            <w:r>
              <w:rPr>
                <w:rFonts w:cstheme="minorHAnsi"/>
                <w:color w:val="000000"/>
                <w:sz w:val="18"/>
                <w:szCs w:val="18"/>
              </w:rPr>
              <w:t>.0</w:t>
            </w:r>
            <w:r w:rsidRPr="62A151E1">
              <w:rPr>
                <w:color w:val="000000" w:themeColor="text1"/>
                <w:sz w:val="18"/>
                <w:szCs w:val="18"/>
              </w:rPr>
              <w:t>%</w:t>
            </w:r>
          </w:p>
        </w:tc>
      </w:tr>
      <w:tr w:rsidR="00D47F80" w:rsidRPr="00882E7A" w14:paraId="542DD860"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D99853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59973F1" w14:textId="1A8757F8"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wnsend, L et al</w:t>
            </w:r>
            <w:r>
              <w:rPr>
                <w:sz w:val="18"/>
                <w:szCs w:val="18"/>
              </w:rPr>
              <w:fldChar w:fldCharType="begin"/>
            </w:r>
            <w:r w:rsidR="00445383">
              <w:rPr>
                <w:sz w:val="18"/>
                <w:szCs w:val="18"/>
              </w:rPr>
              <w:instrText xml:space="preserve"> ADDIN EN.CITE &lt;EndNote&gt;&lt;Cite&gt;&lt;Author&gt;Townsend&lt;/Author&gt;&lt;Year&gt;2020&lt;/Year&gt;&lt;RecNum&gt;1&lt;/RecNum&gt;&lt;DisplayText&gt;(126)&lt;/DisplayText&gt;&lt;record&gt;&lt;rec-number&gt;1&lt;/rec-number&gt;&lt;foreign-keys&gt;&lt;key app="EN" db-id="pvxd05p2yewfz6earpxxasf7rwds20fer50s" timestamp="1661434940" guid="74ead0ad-34ce-43f6-85c0-fd22989a09e3"&gt;1&lt;/key&gt;&lt;/foreign-keys&gt;&lt;ref-type name="Journal Article"&gt;17&lt;/ref-type&gt;&lt;contributors&gt;&lt;authors&gt;&lt;author&gt;Townsend, Liam&lt;/author&gt;&lt;author&gt;Dyer, Adam H.&lt;/author&gt;&lt;author&gt;Jones, Karen&lt;/author&gt;&lt;author&gt;Dunne, Jean&lt;/author&gt;&lt;author&gt;Mooney, Aoife&lt;/author&gt;&lt;author&gt;Gaffney, Fiona&lt;/author&gt;&lt;author&gt;O&amp;apos;Connor, Laura&lt;/author&gt;&lt;author&gt;Leavy, Deirdre&lt;/author&gt;&lt;author&gt;O&amp;apos;Brien, Kate&lt;/author&gt;&lt;author&gt;Dowds, Joanne&lt;/author&gt;&lt;author&gt;Sugrue, Jamie A.&lt;/author&gt;&lt;author&gt;Hopkins, David&lt;/author&gt;&lt;author&gt;Martin-Loeches, Ignacio&lt;/author&gt;&lt;author&gt;Ni Cheallaigh, Cliona&lt;/author&gt;&lt;author&gt;Nadarajan, Parthiban&lt;/author&gt;&lt;author&gt;McLaughlin, Anne Marie&lt;/author&gt;&lt;author&gt;Bourke, Nollaig M.&lt;/author&gt;&lt;author&gt;Bergin, Colm&lt;/author&gt;&lt;author&gt;O&amp;apos;Farrelly, Cliona&lt;/author&gt;&lt;author&gt;Bannan, Ciaran&lt;/author&gt;&lt;author&gt;Conlon, Niall&lt;/author&gt;&lt;/authors&gt;&lt;/contributors&gt;&lt;titles&gt;&lt;title&gt;Persistent fatigue following SARS-CoV-2 infection is common and independent of severity of initial infection&lt;/title&gt;&lt;secondary-title&gt;PloS one&lt;/secondary-title&gt;&lt;/titles&gt;&lt;periodical&gt;&lt;full-title&gt;PloS one&lt;/full-title&gt;&lt;/periodical&gt;&lt;pages&gt;e0240784&lt;/pages&gt;&lt;volume&gt;15&lt;/volume&gt;&lt;number&gt;11&lt;/number&gt;&lt;dates&gt;&lt;year&gt;2020&lt;/year&gt;&lt;/dates&gt;&lt;urls&gt;&lt;related-urls&gt;&lt;url&gt;http://ovidsp.ovid.com/ovidweb.cgi?T=JS&amp;amp;PAGE=reference&amp;amp;D=prem&amp;amp;NEWS=N&amp;amp;AN=33166287&lt;/url&gt;&lt;/related-urls&gt;&lt;/urls&gt;&lt;electronic-resource-num&gt;https://dx.doi.org/10.1371/journal.pone.0240784&lt;/electronic-resource-num&gt;&lt;/record&gt;&lt;/Cite&gt;&lt;/EndNote&gt;</w:instrText>
            </w:r>
            <w:r>
              <w:rPr>
                <w:sz w:val="18"/>
                <w:szCs w:val="18"/>
              </w:rPr>
              <w:fldChar w:fldCharType="separate"/>
            </w:r>
            <w:r w:rsidR="00445383">
              <w:rPr>
                <w:noProof/>
                <w:sz w:val="18"/>
                <w:szCs w:val="18"/>
              </w:rPr>
              <w:t>(126)</w:t>
            </w:r>
            <w:r>
              <w:rPr>
                <w:sz w:val="18"/>
                <w:szCs w:val="18"/>
              </w:rPr>
              <w:fldChar w:fldCharType="end"/>
            </w:r>
          </w:p>
        </w:tc>
        <w:tc>
          <w:tcPr>
            <w:tcW w:w="992" w:type="dxa"/>
            <w:shd w:val="clear" w:color="auto" w:fill="auto"/>
          </w:tcPr>
          <w:p w14:paraId="6B01A4E9"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Ireland</w:t>
            </w:r>
          </w:p>
        </w:tc>
        <w:tc>
          <w:tcPr>
            <w:tcW w:w="1560" w:type="dxa"/>
            <w:shd w:val="clear" w:color="auto" w:fill="auto"/>
          </w:tcPr>
          <w:p w14:paraId="39207FF9"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ross-sectional*</w:t>
            </w:r>
          </w:p>
        </w:tc>
        <w:tc>
          <w:tcPr>
            <w:tcW w:w="1275" w:type="dxa"/>
            <w:shd w:val="clear" w:color="auto" w:fill="auto"/>
          </w:tcPr>
          <w:p w14:paraId="2EDA3AB7"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28</w:t>
            </w:r>
          </w:p>
        </w:tc>
        <w:tc>
          <w:tcPr>
            <w:tcW w:w="1134" w:type="dxa"/>
            <w:shd w:val="clear" w:color="auto" w:fill="auto"/>
          </w:tcPr>
          <w:p w14:paraId="050B4E5C"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DC9C4A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Hospitalised and non-hospitalised</w:t>
            </w:r>
          </w:p>
        </w:tc>
        <w:tc>
          <w:tcPr>
            <w:tcW w:w="1134" w:type="dxa"/>
            <w:shd w:val="clear" w:color="auto" w:fill="auto"/>
          </w:tcPr>
          <w:p w14:paraId="608A6BCC"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5/15</w:t>
            </w:r>
          </w:p>
        </w:tc>
        <w:tc>
          <w:tcPr>
            <w:tcW w:w="827" w:type="dxa"/>
            <w:shd w:val="clear" w:color="auto" w:fill="auto"/>
          </w:tcPr>
          <w:p w14:paraId="39565A3C"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3.9</w:t>
            </w:r>
          </w:p>
        </w:tc>
        <w:tc>
          <w:tcPr>
            <w:tcW w:w="1280" w:type="dxa"/>
            <w:shd w:val="clear" w:color="auto" w:fill="auto"/>
          </w:tcPr>
          <w:p w14:paraId="40D08391"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w:t>
            </w:r>
            <w:r>
              <w:rPr>
                <w:rFonts w:ascii="Calibri" w:hAnsi="Calibri" w:cs="Calibri"/>
                <w:color w:val="000000"/>
                <w:sz w:val="18"/>
                <w:szCs w:val="18"/>
              </w:rPr>
              <w:t xml:space="preserve"> confirmed</w:t>
            </w:r>
          </w:p>
        </w:tc>
        <w:tc>
          <w:tcPr>
            <w:tcW w:w="1084" w:type="dxa"/>
            <w:shd w:val="clear" w:color="auto" w:fill="auto"/>
          </w:tcPr>
          <w:p w14:paraId="1A542E5D"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55.5% hospitalised</w:t>
            </w:r>
          </w:p>
        </w:tc>
        <w:tc>
          <w:tcPr>
            <w:tcW w:w="1432" w:type="dxa"/>
            <w:shd w:val="clear" w:color="auto" w:fill="auto"/>
          </w:tcPr>
          <w:p w14:paraId="2A8373B6"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72</w:t>
            </w:r>
            <w:r w:rsidRPr="003300A0">
              <w:rPr>
                <w:rFonts w:cstheme="minorHAnsi"/>
                <w:color w:val="000000"/>
                <w:sz w:val="18"/>
                <w:szCs w:val="18"/>
                <w:vertAlign w:val="superscript"/>
              </w:rPr>
              <w:t>f</w:t>
            </w:r>
          </w:p>
        </w:tc>
        <w:tc>
          <w:tcPr>
            <w:tcW w:w="1860" w:type="dxa"/>
            <w:shd w:val="clear" w:color="auto" w:fill="auto"/>
          </w:tcPr>
          <w:p w14:paraId="0FFAE35D"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7.8</w:t>
            </w:r>
            <w:r w:rsidRPr="62A151E1">
              <w:rPr>
                <w:color w:val="000000" w:themeColor="text1"/>
                <w:sz w:val="18"/>
                <w:szCs w:val="18"/>
              </w:rPr>
              <w:t>%</w:t>
            </w:r>
          </w:p>
        </w:tc>
      </w:tr>
      <w:tr w:rsidR="00D47F80" w:rsidRPr="00882E7A" w14:paraId="2B534CA9"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AEDE97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4231CA7" w14:textId="486410D4"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unfio, M et al</w:t>
            </w:r>
            <w:r>
              <w:rPr>
                <w:sz w:val="18"/>
                <w:szCs w:val="18"/>
              </w:rPr>
              <w:fldChar w:fldCharType="begin"/>
            </w:r>
            <w:r w:rsidR="00445383">
              <w:rPr>
                <w:sz w:val="18"/>
                <w:szCs w:val="18"/>
              </w:rPr>
              <w:instrText xml:space="preserve"> ADDIN EN.CITE &lt;EndNote&gt;&lt;Cite&gt;&lt;Author&gt;Trunfio&lt;/Author&gt;&lt;Year&gt;2021&lt;/Year&gt;&lt;RecNum&gt;107&lt;/RecNum&gt;&lt;DisplayText&gt;(127)&lt;/DisplayText&gt;&lt;record&gt;&lt;rec-number&gt;107&lt;/rec-number&gt;&lt;foreign-keys&gt;&lt;key app="EN" db-id="pvxd05p2yewfz6earpxxasf7rwds20fer50s" timestamp="1661434940" guid="961b3f0f-27ca-48b1-ae8d-af7c442846d5"&gt;107&lt;/key&gt;&lt;/foreign-keys&gt;&lt;ref-type name="Journal Article"&gt;17&lt;/ref-type&gt;&lt;contributors&gt;&lt;authors&gt;&lt;author&gt;Trunfio, Mattia&lt;/author&gt;&lt;author&gt;Venuti, Francesco&lt;/author&gt;&lt;author&gt;Alladio, Francesca&lt;/author&gt;&lt;author&gt;Longo, Bianca Maria&lt;/author&gt;&lt;author&gt;Burdino, Elisa&lt;/author&gt;&lt;author&gt;Cerutti, Francesco&lt;/author&gt;&lt;author&gt;Ghisetti, Valeria&lt;/author&gt;&lt;author&gt;Bertucci, Roberto&lt;/author&gt;&lt;author&gt;Picco, Carlo&lt;/author&gt;&lt;author&gt;Bonora, Stefano&lt;/author&gt;&lt;author&gt;Di Perri, Giovanni&lt;/author&gt;&lt;author&gt;Calcagno, Andrea&lt;/author&gt;&lt;/authors&gt;&lt;/contributors&gt;&lt;titles&gt;&lt;title&gt;Diagnostic SARS-CoV-2 Cycle Threshold Value Predicts Disease Severity, Survival, and Six-Month Sequelae in COVID-19 Symptomatic Patients&lt;/title&gt;&lt;secondary-title&gt;Viruses&lt;/secondary-title&gt;&lt;/titles&gt;&lt;periodical&gt;&lt;full-title&gt;Viruses&lt;/full-title&gt;&lt;/periodical&gt;&lt;volume&gt;13&lt;/volume&gt;&lt;number&gt;2&lt;/number&gt;&lt;dates&gt;&lt;year&gt;2021&lt;/year&gt;&lt;/dates&gt;&lt;pub-location&gt;Switzerland&lt;/pub-location&gt;&lt;urls&gt;&lt;related-urls&gt;&lt;url&gt;http://ovidsp.ovid.com/ovidweb.cgi?T=JS&amp;amp;PAGE=reference&amp;amp;D=med18&amp;amp;NEWS=N&amp;amp;AN=33670360&lt;/url&gt;&lt;/related-urls&gt;&lt;/urls&gt;&lt;electronic-resource-num&gt;https://dx.doi.org/10.3390/v13020281&lt;/electronic-resource-num&gt;&lt;/record&gt;&lt;/Cite&gt;&lt;/EndNote&gt;</w:instrText>
            </w:r>
            <w:r>
              <w:rPr>
                <w:sz w:val="18"/>
                <w:szCs w:val="18"/>
              </w:rPr>
              <w:fldChar w:fldCharType="separate"/>
            </w:r>
            <w:r w:rsidR="00445383">
              <w:rPr>
                <w:noProof/>
                <w:sz w:val="18"/>
                <w:szCs w:val="18"/>
              </w:rPr>
              <w:t>(127)</w:t>
            </w:r>
            <w:r>
              <w:rPr>
                <w:sz w:val="18"/>
                <w:szCs w:val="18"/>
              </w:rPr>
              <w:fldChar w:fldCharType="end"/>
            </w:r>
          </w:p>
        </w:tc>
        <w:tc>
          <w:tcPr>
            <w:tcW w:w="992" w:type="dxa"/>
            <w:shd w:val="clear" w:color="auto" w:fill="auto"/>
          </w:tcPr>
          <w:p w14:paraId="320F0E0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06992651"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 xml:space="preserve">ross-sectional </w:t>
            </w:r>
          </w:p>
        </w:tc>
        <w:tc>
          <w:tcPr>
            <w:tcW w:w="1275" w:type="dxa"/>
            <w:shd w:val="clear" w:color="auto" w:fill="auto"/>
          </w:tcPr>
          <w:p w14:paraId="3C5F9EC2"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68</w:t>
            </w:r>
          </w:p>
        </w:tc>
        <w:tc>
          <w:tcPr>
            <w:tcW w:w="1134" w:type="dxa"/>
            <w:shd w:val="clear" w:color="auto" w:fill="auto"/>
          </w:tcPr>
          <w:p w14:paraId="3B5A4E32"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276" w:type="dxa"/>
            <w:shd w:val="clear" w:color="auto" w:fill="auto"/>
          </w:tcPr>
          <w:p w14:paraId="1276A637"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ospitalised patients and outpatients</w:t>
            </w:r>
          </w:p>
        </w:tc>
        <w:tc>
          <w:tcPr>
            <w:tcW w:w="1134" w:type="dxa"/>
            <w:shd w:val="clear" w:color="auto" w:fill="auto"/>
          </w:tcPr>
          <w:p w14:paraId="6CD33B7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 (43-69)</w:t>
            </w:r>
          </w:p>
        </w:tc>
        <w:tc>
          <w:tcPr>
            <w:tcW w:w="827" w:type="dxa"/>
            <w:shd w:val="clear" w:color="auto" w:fill="auto"/>
          </w:tcPr>
          <w:p w14:paraId="7E9DE407"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2</w:t>
            </w:r>
            <w:r>
              <w:rPr>
                <w:rFonts w:ascii="Calibri" w:hAnsi="Calibri" w:cs="Calibri"/>
                <w:color w:val="000000"/>
                <w:sz w:val="18"/>
                <w:szCs w:val="18"/>
              </w:rPr>
              <w:t>.0</w:t>
            </w:r>
          </w:p>
        </w:tc>
        <w:tc>
          <w:tcPr>
            <w:tcW w:w="1280" w:type="dxa"/>
            <w:shd w:val="clear" w:color="auto" w:fill="auto"/>
          </w:tcPr>
          <w:p w14:paraId="0A41D49C"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1A862616"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63.7% hospitalised</w:t>
            </w:r>
          </w:p>
        </w:tc>
        <w:tc>
          <w:tcPr>
            <w:tcW w:w="1432" w:type="dxa"/>
            <w:shd w:val="clear" w:color="auto" w:fill="auto"/>
          </w:tcPr>
          <w:p w14:paraId="276FE36C"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94</w:t>
            </w:r>
            <w:r w:rsidRPr="003300A0">
              <w:rPr>
                <w:rFonts w:cstheme="minorHAnsi"/>
                <w:color w:val="000000"/>
                <w:sz w:val="18"/>
                <w:szCs w:val="18"/>
                <w:vertAlign w:val="superscript"/>
              </w:rPr>
              <w:t>b</w:t>
            </w:r>
          </w:p>
        </w:tc>
        <w:tc>
          <w:tcPr>
            <w:tcW w:w="1860" w:type="dxa"/>
            <w:shd w:val="clear" w:color="auto" w:fill="auto"/>
          </w:tcPr>
          <w:p w14:paraId="0A748060"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4.4</w:t>
            </w:r>
            <w:r w:rsidRPr="62A151E1">
              <w:rPr>
                <w:color w:val="000000" w:themeColor="text1"/>
                <w:sz w:val="18"/>
                <w:szCs w:val="18"/>
              </w:rPr>
              <w:t>%</w:t>
            </w:r>
          </w:p>
        </w:tc>
      </w:tr>
      <w:tr w:rsidR="00D47F80" w:rsidRPr="00882E7A" w14:paraId="7331F038"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421CA5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F5CD4C9" w14:textId="1F44EC0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rsini, F et al</w:t>
            </w:r>
            <w:r>
              <w:rPr>
                <w:sz w:val="18"/>
                <w:szCs w:val="18"/>
              </w:rPr>
              <w:fldChar w:fldCharType="begin"/>
            </w:r>
            <w:r w:rsidR="00445383">
              <w:rPr>
                <w:sz w:val="18"/>
                <w:szCs w:val="18"/>
              </w:rPr>
              <w:instrText xml:space="preserve"> ADDIN EN.CITE &lt;EndNote&gt;&lt;Cite&gt;&lt;Author&gt;Ursini&lt;/Author&gt;&lt;Year&gt;2021&lt;/Year&gt;&lt;RecNum&gt;108&lt;/RecNum&gt;&lt;DisplayText&gt;(128)&lt;/DisplayText&gt;&lt;record&gt;&lt;rec-number&gt;108&lt;/rec-number&gt;&lt;foreign-keys&gt;&lt;key app="EN" db-id="pvxd05p2yewfz6earpxxasf7rwds20fer50s" timestamp="1661434940" guid="22ced71d-cace-4c21-bf09-98676e4480f3"&gt;108&lt;/key&gt;&lt;/foreign-keys&gt;&lt;ref-type name="Journal Article"&gt;17&lt;/ref-type&gt;&lt;contributors&gt;&lt;authors&gt;&lt;author&gt;Ursini, F.&lt;/author&gt;&lt;author&gt;Ciaffi, J.&lt;/author&gt;&lt;author&gt;Mancarella, L.&lt;/author&gt;&lt;author&gt;Lisi, L.&lt;/author&gt;&lt;author&gt;Brusi, V.&lt;/author&gt;&lt;author&gt;Cavallari, C.&lt;/author&gt;&lt;author&gt;D&amp;apos;Onghia, M.&lt;/author&gt;&lt;author&gt;Mari, A.&lt;/author&gt;&lt;author&gt;Borlandelli, E.&lt;/author&gt;&lt;author&gt;Faranda Cordella, J.&lt;/author&gt;&lt;author&gt;La Regina, M.&lt;/author&gt;&lt;author&gt;Viola, P.&lt;/author&gt;&lt;author&gt;Ruscitti, P.&lt;/author&gt;&lt;author&gt;Miceli, M.&lt;/author&gt;&lt;author&gt;De Giorgio, R.&lt;/author&gt;&lt;author&gt;Baldini, N.&lt;/author&gt;&lt;author&gt;Borghi, C.&lt;/author&gt;&lt;author&gt;Gasbarrini, A.&lt;/author&gt;&lt;author&gt;Iagnocco, A.&lt;/author&gt;&lt;author&gt;Giacomelli, R.&lt;/author&gt;&lt;author&gt;Faldini, C.&lt;/author&gt;&lt;author&gt;Landini, M. P.&lt;/author&gt;&lt;author&gt;Meliconi, R.&lt;/author&gt;&lt;/authors&gt;&lt;/contributors&gt;&lt;titles&gt;&lt;title&gt;Fibromyalgia: a new facet of the post-COVID-19 syndrome spectrum? Results from a web-based survey&lt;/title&gt;&lt;secondary-title&gt;RMD Open&lt;/secondary-title&gt;&lt;/titles&gt;&lt;periodical&gt;&lt;full-title&gt;RMD Open&lt;/full-title&gt;&lt;/periodical&gt;&lt;pages&gt;08&lt;/pages&gt;&lt;volume&gt;7&lt;/volume&gt;&lt;number&gt;3&lt;/number&gt;&lt;dates&gt;&lt;year&gt;2021&lt;/year&gt;&lt;/dates&gt;&lt;accession-num&gt;34426540&lt;/accession-num&gt;&lt;urls&gt;&lt;related-urls&gt;&lt;url&gt;https://ovidsp.ovid.com/ovidweb.cgi?T=JS&amp;amp;CSC=Y&amp;amp;NEWS=N&amp;amp;PAGE=fulltext&amp;amp;D=medl&amp;amp;AN=34426540&lt;/url&gt;&lt;/related-urls&gt;&lt;/urls&gt;&lt;electronic-resource-num&gt;https://dx.doi.org/10.1136/rmdopen-2021-001735&lt;/electronic-resource-num&gt;&lt;/record&gt;&lt;/Cite&gt;&lt;/EndNote&gt;</w:instrText>
            </w:r>
            <w:r>
              <w:rPr>
                <w:sz w:val="18"/>
                <w:szCs w:val="18"/>
              </w:rPr>
              <w:fldChar w:fldCharType="separate"/>
            </w:r>
            <w:r w:rsidR="00445383">
              <w:rPr>
                <w:noProof/>
                <w:sz w:val="18"/>
                <w:szCs w:val="18"/>
              </w:rPr>
              <w:t>(128)</w:t>
            </w:r>
            <w:r>
              <w:rPr>
                <w:sz w:val="18"/>
                <w:szCs w:val="18"/>
              </w:rPr>
              <w:fldChar w:fldCharType="end"/>
            </w:r>
          </w:p>
        </w:tc>
        <w:tc>
          <w:tcPr>
            <w:tcW w:w="992" w:type="dxa"/>
            <w:shd w:val="clear" w:color="auto" w:fill="auto"/>
          </w:tcPr>
          <w:p w14:paraId="775BE0A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1560" w:type="dxa"/>
            <w:shd w:val="clear" w:color="auto" w:fill="auto"/>
          </w:tcPr>
          <w:p w14:paraId="1AC78639"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 xml:space="preserve">ross-sectional </w:t>
            </w:r>
          </w:p>
        </w:tc>
        <w:tc>
          <w:tcPr>
            <w:tcW w:w="1275" w:type="dxa"/>
            <w:shd w:val="clear" w:color="auto" w:fill="auto"/>
          </w:tcPr>
          <w:p w14:paraId="7374FADE"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616</w:t>
            </w:r>
          </w:p>
        </w:tc>
        <w:tc>
          <w:tcPr>
            <w:tcW w:w="1134" w:type="dxa"/>
            <w:shd w:val="clear" w:color="auto" w:fill="auto"/>
          </w:tcPr>
          <w:p w14:paraId="69C8FF65" w14:textId="77777777" w:rsidR="004D3690" w:rsidRPr="005A5A4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highlight w:val="yellow"/>
              </w:rPr>
            </w:pPr>
            <w:r w:rsidRPr="00D02D58">
              <w:rPr>
                <w:rFonts w:ascii="Calibri" w:hAnsi="Calibri" w:cs="Calibri"/>
                <w:color w:val="000000"/>
                <w:sz w:val="18"/>
                <w:szCs w:val="18"/>
              </w:rPr>
              <w:t>-</w:t>
            </w:r>
          </w:p>
        </w:tc>
        <w:tc>
          <w:tcPr>
            <w:tcW w:w="1276" w:type="dxa"/>
            <w:shd w:val="clear" w:color="auto" w:fill="auto"/>
          </w:tcPr>
          <w:p w14:paraId="5EFAC37F"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unity via social media</w:t>
            </w:r>
          </w:p>
        </w:tc>
        <w:tc>
          <w:tcPr>
            <w:tcW w:w="1134" w:type="dxa"/>
            <w:shd w:val="clear" w:color="auto" w:fill="auto"/>
          </w:tcPr>
          <w:p w14:paraId="552AB800"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12</w:t>
            </w:r>
          </w:p>
        </w:tc>
        <w:tc>
          <w:tcPr>
            <w:tcW w:w="827" w:type="dxa"/>
            <w:shd w:val="clear" w:color="auto" w:fill="auto"/>
          </w:tcPr>
          <w:p w14:paraId="62E1C22C"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77.4</w:t>
            </w:r>
          </w:p>
        </w:tc>
        <w:tc>
          <w:tcPr>
            <w:tcW w:w="1280" w:type="dxa"/>
            <w:shd w:val="clear" w:color="auto" w:fill="auto"/>
          </w:tcPr>
          <w:p w14:paraId="09E2FA97"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P</w:t>
            </w:r>
            <w:r w:rsidRPr="00F17B9F">
              <w:rPr>
                <w:rFonts w:ascii="Calibri" w:hAnsi="Calibri" w:cs="Calibri"/>
                <w:color w:val="000000"/>
                <w:sz w:val="18"/>
                <w:szCs w:val="18"/>
              </w:rPr>
              <w:t>ositive nasopharyngeal swab</w:t>
            </w:r>
          </w:p>
        </w:tc>
        <w:tc>
          <w:tcPr>
            <w:tcW w:w="1084" w:type="dxa"/>
            <w:shd w:val="clear" w:color="auto" w:fill="auto"/>
          </w:tcPr>
          <w:p w14:paraId="63B415D8"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 xml:space="preserve">10.7% </w:t>
            </w:r>
            <w:r>
              <w:rPr>
                <w:rFonts w:cstheme="minorHAnsi"/>
                <w:color w:val="000000"/>
                <w:sz w:val="18"/>
                <w:szCs w:val="18"/>
              </w:rPr>
              <w:t>h</w:t>
            </w:r>
            <w:r w:rsidRPr="005008A1">
              <w:rPr>
                <w:rFonts w:cstheme="minorHAnsi"/>
                <w:color w:val="000000"/>
                <w:sz w:val="18"/>
                <w:szCs w:val="18"/>
              </w:rPr>
              <w:t>ospitalised</w:t>
            </w:r>
            <w:r>
              <w:rPr>
                <w:rFonts w:cstheme="minorHAnsi"/>
                <w:color w:val="000000"/>
                <w:sz w:val="18"/>
                <w:szCs w:val="18"/>
              </w:rPr>
              <w:t>, 1.6% ICU</w:t>
            </w:r>
          </w:p>
        </w:tc>
        <w:tc>
          <w:tcPr>
            <w:tcW w:w="1432" w:type="dxa"/>
            <w:shd w:val="clear" w:color="auto" w:fill="auto"/>
          </w:tcPr>
          <w:p w14:paraId="0EB6F901" w14:textId="77777777" w:rsidR="004D3690" w:rsidRPr="006423D9"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5B285B">
              <w:rPr>
                <w:rFonts w:cstheme="minorHAnsi"/>
                <w:color w:val="000000"/>
                <w:sz w:val="18"/>
                <w:szCs w:val="18"/>
              </w:rPr>
              <w:t xml:space="preserve">6 </w:t>
            </w:r>
            <w:r>
              <w:rPr>
                <w:rFonts w:cstheme="minorHAnsi"/>
                <w:color w:val="000000"/>
                <w:sz w:val="18"/>
                <w:szCs w:val="18"/>
              </w:rPr>
              <w:t>±</w:t>
            </w:r>
            <w:r w:rsidRPr="005B285B">
              <w:rPr>
                <w:rFonts w:cstheme="minorHAnsi"/>
                <w:color w:val="000000"/>
                <w:sz w:val="18"/>
                <w:szCs w:val="18"/>
              </w:rPr>
              <w:t xml:space="preserve"> 3m post-positive test</w:t>
            </w:r>
          </w:p>
        </w:tc>
        <w:tc>
          <w:tcPr>
            <w:tcW w:w="1860" w:type="dxa"/>
            <w:shd w:val="clear" w:color="auto" w:fill="auto"/>
          </w:tcPr>
          <w:p w14:paraId="1C7B66AB"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3.8</w:t>
            </w:r>
            <w:r w:rsidRPr="62A151E1">
              <w:rPr>
                <w:color w:val="000000" w:themeColor="text1"/>
                <w:sz w:val="18"/>
                <w:szCs w:val="18"/>
              </w:rPr>
              <w:t>%</w:t>
            </w:r>
          </w:p>
        </w:tc>
      </w:tr>
      <w:tr w:rsidR="00D47F80" w:rsidRPr="00882E7A" w14:paraId="70FD1656"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CBAB7EA"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22E5E47" w14:textId="00DEA4AE"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nturelli, S et al</w:t>
            </w:r>
            <w:r>
              <w:rPr>
                <w:sz w:val="18"/>
                <w:szCs w:val="18"/>
              </w:rPr>
              <w:fldChar w:fldCharType="begin"/>
            </w:r>
            <w:r w:rsidR="00445383">
              <w:rPr>
                <w:sz w:val="18"/>
                <w:szCs w:val="18"/>
              </w:rPr>
              <w:instrText xml:space="preserve"> ADDIN EN.CITE &lt;EndNote&gt;&lt;Cite&gt;&lt;Author&gt;Venturelli&lt;/Author&gt;&lt;Year&gt;2021&lt;/Year&gt;&lt;RecNum&gt;3&lt;/RecNum&gt;&lt;DisplayText&gt;(129)&lt;/DisplayText&gt;&lt;record&gt;&lt;rec-number&gt;3&lt;/rec-number&gt;&lt;foreign-keys&gt;&lt;key app="EN" db-id="pvxd05p2yewfz6earpxxasf7rwds20fer50s" timestamp="1661434940" guid="2decfa4a-1185-4b15-b0c5-a41eec0e365e"&gt;3&lt;/key&gt;&lt;/foreign-keys&gt;&lt;ref-type name="Journal Article"&gt;17&lt;/ref-type&gt;&lt;contributors&gt;&lt;authors&gt;&lt;author&gt;Venturelli, Serena&lt;/author&gt;&lt;author&gt;Benatti, Simone Vasilij&lt;/author&gt;&lt;author&gt;Casati, Monica&lt;/author&gt;&lt;author&gt;Binda, Francesca&lt;/author&gt;&lt;author&gt;Zuglian, Gianluca&lt;/author&gt;&lt;author&gt;Imeri, Gianluca&lt;/author&gt;&lt;author&gt;Conti, Caterina&lt;/author&gt;&lt;author&gt;Biffi, Ave Maria&lt;/author&gt;&lt;author&gt;Spada, Maria Simonetta&lt;/author&gt;&lt;author&gt;Bondi, Emi&lt;/author&gt;&lt;author&gt;Camera, Giorgia&lt;/author&gt;&lt;author&gt;Severgnini, Roberta&lt;/author&gt;&lt;author&gt;Giammarresi, Andrea&lt;/author&gt;&lt;author&gt;Marinaro, Claudia&lt;/author&gt;&lt;author&gt;Rossini, Alessandro&lt;/author&gt;&lt;author&gt;Bonaffini, Pietro Andrea&lt;/author&gt;&lt;author&gt;Guerra, Giovanni&lt;/author&gt;&lt;author&gt;Bellasi, Antonio&lt;/author&gt;&lt;author&gt;Cesa, Simonetta&lt;/author&gt;&lt;author&gt;Rizzi, Marco&lt;/author&gt;&lt;/authors&gt;&lt;/contributors&gt;&lt;titles&gt;&lt;title&gt;Surviving COVID-19 in Bergamo province: a post-acute outpatient re-evaluation&lt;/title&gt;&lt;secondary-title&gt;Epidemiology and infection&lt;/secondary-title&gt;&lt;/titles&gt;&lt;periodical&gt;&lt;full-title&gt;Epidemiology and infection&lt;/full-title&gt;&lt;/periodical&gt;&lt;pages&gt;e32&lt;/pages&gt;&lt;volume&gt;149&lt;/volume&gt;&lt;dates&gt;&lt;year&gt;2021&lt;/year&gt;&lt;/dates&gt;&lt;urls&gt;&lt;related-urls&gt;&lt;url&gt;http://ovidsp.ovid.com/ovidweb.cgi?T=JS&amp;amp;PAGE=reference&amp;amp;D=prem&amp;amp;NEWS=N&amp;amp;AN=33461632&lt;/url&gt;&lt;/related-urls&gt;&lt;/urls&gt;&lt;electronic-resource-num&gt;https://dx.doi.org/10.1017/S0950268821000145&lt;/electronic-resource-num&gt;&lt;/record&gt;&lt;/Cite&gt;&lt;/EndNote&gt;</w:instrText>
            </w:r>
            <w:r>
              <w:rPr>
                <w:sz w:val="18"/>
                <w:szCs w:val="18"/>
              </w:rPr>
              <w:fldChar w:fldCharType="separate"/>
            </w:r>
            <w:r w:rsidR="00445383">
              <w:rPr>
                <w:noProof/>
                <w:sz w:val="18"/>
                <w:szCs w:val="18"/>
              </w:rPr>
              <w:t>(129)</w:t>
            </w:r>
            <w:r>
              <w:rPr>
                <w:sz w:val="18"/>
                <w:szCs w:val="18"/>
              </w:rPr>
              <w:fldChar w:fldCharType="end"/>
            </w:r>
          </w:p>
        </w:tc>
        <w:tc>
          <w:tcPr>
            <w:tcW w:w="992" w:type="dxa"/>
            <w:shd w:val="clear" w:color="auto" w:fill="auto"/>
          </w:tcPr>
          <w:p w14:paraId="27E3B491"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1560" w:type="dxa"/>
            <w:shd w:val="clear" w:color="auto" w:fill="auto"/>
          </w:tcPr>
          <w:p w14:paraId="6592F24B"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ohort</w:t>
            </w:r>
            <w:r>
              <w:rPr>
                <w:rFonts w:ascii="Calibri" w:hAnsi="Calibri" w:cs="Calibri"/>
                <w:sz w:val="18"/>
                <w:szCs w:val="18"/>
              </w:rPr>
              <w:t>*</w:t>
            </w:r>
          </w:p>
        </w:tc>
        <w:tc>
          <w:tcPr>
            <w:tcW w:w="1275" w:type="dxa"/>
            <w:shd w:val="clear" w:color="auto" w:fill="auto"/>
          </w:tcPr>
          <w:p w14:paraId="51661C5C"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767</w:t>
            </w:r>
          </w:p>
        </w:tc>
        <w:tc>
          <w:tcPr>
            <w:tcW w:w="1134" w:type="dxa"/>
            <w:shd w:val="clear" w:color="auto" w:fill="auto"/>
          </w:tcPr>
          <w:p w14:paraId="555ACB97"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1741355A"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Emergency Department and hospitalised patients</w:t>
            </w:r>
          </w:p>
        </w:tc>
        <w:tc>
          <w:tcPr>
            <w:tcW w:w="1134" w:type="dxa"/>
            <w:shd w:val="clear" w:color="auto" w:fill="auto"/>
          </w:tcPr>
          <w:p w14:paraId="3BA87AD6"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3/13.6</w:t>
            </w:r>
          </w:p>
        </w:tc>
        <w:tc>
          <w:tcPr>
            <w:tcW w:w="827" w:type="dxa"/>
            <w:shd w:val="clear" w:color="auto" w:fill="auto"/>
          </w:tcPr>
          <w:p w14:paraId="497D45F9"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32.9</w:t>
            </w:r>
          </w:p>
        </w:tc>
        <w:tc>
          <w:tcPr>
            <w:tcW w:w="1280" w:type="dxa"/>
            <w:shd w:val="clear" w:color="auto" w:fill="auto"/>
          </w:tcPr>
          <w:p w14:paraId="65F2405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w:t>
            </w:r>
            <w:r>
              <w:rPr>
                <w:rFonts w:ascii="Calibri" w:hAnsi="Calibri" w:cs="Calibri"/>
                <w:color w:val="000000"/>
                <w:sz w:val="18"/>
                <w:szCs w:val="18"/>
              </w:rPr>
              <w:t>CR confirmed</w:t>
            </w:r>
          </w:p>
        </w:tc>
        <w:tc>
          <w:tcPr>
            <w:tcW w:w="1084" w:type="dxa"/>
            <w:shd w:val="clear" w:color="auto" w:fill="auto"/>
          </w:tcPr>
          <w:p w14:paraId="199A3B9E"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88.4% admitted</w:t>
            </w:r>
          </w:p>
          <w:p w14:paraId="4CEDEE38"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8.6% ICU</w:t>
            </w:r>
          </w:p>
        </w:tc>
        <w:tc>
          <w:tcPr>
            <w:tcW w:w="1432" w:type="dxa"/>
            <w:shd w:val="clear" w:color="auto" w:fill="auto"/>
          </w:tcPr>
          <w:p w14:paraId="5ED8C1AB"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05</w:t>
            </w:r>
            <w:r w:rsidRPr="003300A0">
              <w:rPr>
                <w:rFonts w:cstheme="minorHAnsi"/>
                <w:color w:val="000000"/>
                <w:sz w:val="18"/>
                <w:szCs w:val="18"/>
                <w:vertAlign w:val="superscript"/>
              </w:rPr>
              <w:t>b</w:t>
            </w:r>
          </w:p>
        </w:tc>
        <w:tc>
          <w:tcPr>
            <w:tcW w:w="1860" w:type="dxa"/>
            <w:shd w:val="clear" w:color="auto" w:fill="auto"/>
          </w:tcPr>
          <w:p w14:paraId="3C8AA978"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1.4</w:t>
            </w:r>
            <w:r w:rsidRPr="62A151E1">
              <w:rPr>
                <w:color w:val="000000" w:themeColor="text1"/>
                <w:sz w:val="18"/>
                <w:szCs w:val="18"/>
              </w:rPr>
              <w:t>%</w:t>
            </w:r>
          </w:p>
        </w:tc>
      </w:tr>
      <w:tr w:rsidR="00D47F80" w:rsidRPr="00882E7A" w14:paraId="566A6FBD"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592DD0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E35C07C" w14:textId="6C374E3D"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alle-Hansen, M et al</w:t>
            </w:r>
            <w:r>
              <w:rPr>
                <w:sz w:val="18"/>
                <w:szCs w:val="18"/>
              </w:rPr>
              <w:fldChar w:fldCharType="begin"/>
            </w:r>
            <w:r w:rsidR="00445383">
              <w:rPr>
                <w:sz w:val="18"/>
                <w:szCs w:val="18"/>
              </w:rPr>
              <w:instrText xml:space="preserve"> ADDIN EN.CITE &lt;EndNote&gt;&lt;Cite&gt;&lt;Author&gt;Walle-Hansen&lt;/Author&gt;&lt;Year&gt;2021&lt;/Year&gt;&lt;RecNum&gt;109&lt;/RecNum&gt;&lt;DisplayText&gt;(130)&lt;/DisplayText&gt;&lt;record&gt;&lt;rec-number&gt;109&lt;/rec-number&gt;&lt;foreign-keys&gt;&lt;key app="EN" db-id="pvxd05p2yewfz6earpxxasf7rwds20fer50s" timestamp="1661434940" guid="be713c3d-931a-42f8-aef6-e681fdf52f9c"&gt;109&lt;/key&gt;&lt;/foreign-keys&gt;&lt;ref-type name="Journal Article"&gt;17&lt;/ref-type&gt;&lt;contributors&gt;&lt;authors&gt;&lt;author&gt;Walle-Hansen, M. M.&lt;/author&gt;&lt;author&gt;Ranhoff, A. H.&lt;/author&gt;&lt;author&gt;Mellingsaeter, M.&lt;/author&gt;&lt;author&gt;Wang-Hansen, M. S.&lt;/author&gt;&lt;author&gt;Myrstad, M.&lt;/author&gt;&lt;/authors&gt;&lt;/contributors&gt;&lt;titles&gt;&lt;title&gt;Health-related quality of life, functional decline, and long-term mortality in older patients following hospitalisation due to COVID-19&lt;/title&gt;&lt;secondary-title&gt;BMC geriatrics&lt;/secondary-title&gt;&lt;/titles&gt;&lt;periodical&gt;&lt;full-title&gt;BMC geriatrics&lt;/full-title&gt;&lt;/periodical&gt;&lt;pages&gt;199&lt;/pages&gt;&lt;volume&gt;21&lt;/volume&gt;&lt;number&gt;1&lt;/number&gt;&lt;dates&gt;&lt;year&gt;2021&lt;/year&gt;&lt;/dates&gt;&lt;pub-location&gt;England&lt;/pub-location&gt;&lt;urls&gt;&lt;related-urls&gt;&lt;url&gt;http://ovidsp.ovid.com/ovidweb.cgi?T=JS&amp;amp;PAGE=reference&amp;amp;D=med18&amp;amp;NEWS=N&amp;amp;AN=33752614&lt;/url&gt;&lt;/related-urls&gt;&lt;/urls&gt;&lt;electronic-resource-num&gt;https://dx.doi.org/10.1186/s12877-021-02140-x&lt;/electronic-resource-num&gt;&lt;/record&gt;&lt;/Cite&gt;&lt;/EndNote&gt;</w:instrText>
            </w:r>
            <w:r>
              <w:rPr>
                <w:sz w:val="18"/>
                <w:szCs w:val="18"/>
              </w:rPr>
              <w:fldChar w:fldCharType="separate"/>
            </w:r>
            <w:r w:rsidR="00445383">
              <w:rPr>
                <w:noProof/>
                <w:sz w:val="18"/>
                <w:szCs w:val="18"/>
              </w:rPr>
              <w:t>(130)</w:t>
            </w:r>
            <w:r>
              <w:rPr>
                <w:sz w:val="18"/>
                <w:szCs w:val="18"/>
              </w:rPr>
              <w:fldChar w:fldCharType="end"/>
            </w:r>
          </w:p>
        </w:tc>
        <w:tc>
          <w:tcPr>
            <w:tcW w:w="992" w:type="dxa"/>
            <w:shd w:val="clear" w:color="auto" w:fill="auto"/>
          </w:tcPr>
          <w:p w14:paraId="1F2653AE"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rway</w:t>
            </w:r>
          </w:p>
        </w:tc>
        <w:tc>
          <w:tcPr>
            <w:tcW w:w="1560" w:type="dxa"/>
            <w:shd w:val="clear" w:color="auto" w:fill="auto"/>
          </w:tcPr>
          <w:p w14:paraId="1C64ECCA"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ohort</w:t>
            </w:r>
          </w:p>
        </w:tc>
        <w:tc>
          <w:tcPr>
            <w:tcW w:w="1275" w:type="dxa"/>
            <w:shd w:val="clear" w:color="auto" w:fill="auto"/>
          </w:tcPr>
          <w:p w14:paraId="66DCCC29"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106</w:t>
            </w:r>
          </w:p>
        </w:tc>
        <w:tc>
          <w:tcPr>
            <w:tcW w:w="1134" w:type="dxa"/>
            <w:shd w:val="clear" w:color="auto" w:fill="auto"/>
          </w:tcPr>
          <w:p w14:paraId="3F912560" w14:textId="77777777" w:rsidR="004D3690" w:rsidRPr="008C3556" w:rsidRDefault="004D3690">
            <w:pP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Pr>
                <w:rFonts w:cstheme="minorHAnsi"/>
                <w:color w:val="000000"/>
                <w:sz w:val="18"/>
                <w:szCs w:val="18"/>
              </w:rPr>
              <w:t>-</w:t>
            </w:r>
          </w:p>
        </w:tc>
        <w:tc>
          <w:tcPr>
            <w:tcW w:w="1276" w:type="dxa"/>
            <w:shd w:val="clear" w:color="auto" w:fill="auto"/>
          </w:tcPr>
          <w:p w14:paraId="3E539D9B" w14:textId="77777777" w:rsidR="004D3690" w:rsidRPr="008C355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older adult</w:t>
            </w:r>
            <w:r w:rsidRPr="0012557C">
              <w:rPr>
                <w:rFonts w:ascii="Calibri" w:hAnsi="Calibri" w:cs="Calibri"/>
                <w:color w:val="000000"/>
                <w:sz w:val="18"/>
                <w:szCs w:val="18"/>
              </w:rPr>
              <w:t xml:space="preserve"> patients</w:t>
            </w:r>
          </w:p>
        </w:tc>
        <w:tc>
          <w:tcPr>
            <w:tcW w:w="1134" w:type="dxa"/>
            <w:shd w:val="clear" w:color="auto" w:fill="auto"/>
          </w:tcPr>
          <w:p w14:paraId="28D212F6"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3/n/a</w:t>
            </w:r>
          </w:p>
        </w:tc>
        <w:tc>
          <w:tcPr>
            <w:tcW w:w="827" w:type="dxa"/>
            <w:shd w:val="clear" w:color="auto" w:fill="auto"/>
          </w:tcPr>
          <w:p w14:paraId="1E2E1E11"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43</w:t>
            </w:r>
            <w:r>
              <w:rPr>
                <w:rFonts w:ascii="Calibri" w:hAnsi="Calibri" w:cs="Calibri"/>
                <w:color w:val="000000"/>
                <w:sz w:val="18"/>
                <w:szCs w:val="18"/>
              </w:rPr>
              <w:t>.0</w:t>
            </w:r>
          </w:p>
        </w:tc>
        <w:tc>
          <w:tcPr>
            <w:tcW w:w="1280" w:type="dxa"/>
            <w:shd w:val="clear" w:color="auto" w:fill="auto"/>
          </w:tcPr>
          <w:p w14:paraId="6A443C94"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56D4E1C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26% severe</w:t>
            </w:r>
          </w:p>
        </w:tc>
        <w:tc>
          <w:tcPr>
            <w:tcW w:w="1432" w:type="dxa"/>
            <w:shd w:val="clear" w:color="auto" w:fill="auto"/>
          </w:tcPr>
          <w:p w14:paraId="3FE5FA8A"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186</w:t>
            </w:r>
            <w:r w:rsidRPr="003300A0">
              <w:rPr>
                <w:rFonts w:cstheme="minorHAnsi"/>
                <w:color w:val="000000"/>
                <w:sz w:val="18"/>
                <w:szCs w:val="18"/>
                <w:vertAlign w:val="superscript"/>
              </w:rPr>
              <w:t>f</w:t>
            </w:r>
          </w:p>
        </w:tc>
        <w:tc>
          <w:tcPr>
            <w:tcW w:w="1860" w:type="dxa"/>
            <w:shd w:val="clear" w:color="auto" w:fill="auto"/>
          </w:tcPr>
          <w:p w14:paraId="74C94DE8"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w:t>
            </w:r>
            <w:r>
              <w:rPr>
                <w:rFonts w:cstheme="minorHAnsi"/>
                <w:color w:val="000000"/>
                <w:sz w:val="18"/>
                <w:szCs w:val="18"/>
              </w:rPr>
              <w:t>3.8</w:t>
            </w:r>
            <w:r w:rsidRPr="62A151E1">
              <w:rPr>
                <w:color w:val="000000" w:themeColor="text1"/>
                <w:sz w:val="18"/>
                <w:szCs w:val="18"/>
              </w:rPr>
              <w:t>%</w:t>
            </w:r>
          </w:p>
        </w:tc>
      </w:tr>
      <w:tr w:rsidR="00D47F80" w:rsidRPr="00882E7A" w14:paraId="57C70E6C"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2D76E0E"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DA5F4B1" w14:textId="6062317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eng, J et al</w:t>
            </w:r>
            <w:r>
              <w:rPr>
                <w:sz w:val="18"/>
                <w:szCs w:val="18"/>
              </w:rPr>
              <w:fldChar w:fldCharType="begin"/>
            </w:r>
            <w:r w:rsidR="00445383">
              <w:rPr>
                <w:sz w:val="18"/>
                <w:szCs w:val="18"/>
              </w:rPr>
              <w:instrText xml:space="preserve"> ADDIN EN.CITE &lt;EndNote&gt;&lt;Cite&gt;&lt;Author&gt;Weng&lt;/Author&gt;&lt;Year&gt;2021&lt;/Year&gt;&lt;RecNum&gt;110&lt;/RecNum&gt;&lt;DisplayText&gt;(131)&lt;/DisplayText&gt;&lt;record&gt;&lt;rec-number&gt;110&lt;/rec-number&gt;&lt;foreign-keys&gt;&lt;key app="EN" db-id="pvxd05p2yewfz6earpxxasf7rwds20fer50s" timestamp="1661434940" guid="e0631c4a-a7a8-49c7-97ac-7c5601b0e662"&gt;110&lt;/key&gt;&lt;/foreign-keys&gt;&lt;ref-type name="Journal Article"&gt;17&lt;/ref-type&gt;&lt;contributors&gt;&lt;authors&gt;&lt;author&gt;Weng, Jingrong&lt;/author&gt;&lt;author&gt;Li, Yichen&lt;/author&gt;&lt;author&gt;Li, Jie&lt;/author&gt;&lt;author&gt;Shen, Lihan&lt;/author&gt;&lt;author&gt;Zhu, Lixin&lt;/author&gt;&lt;author&gt;Liang, Yufan&lt;/author&gt;&lt;author&gt;Lin, Xutao&lt;/author&gt;&lt;author&gt;Jiao, Na&lt;/author&gt;&lt;author&gt;Cheng, Sijing&lt;/author&gt;&lt;author&gt;Huang, Yibo&lt;/author&gt;&lt;author&gt;Zou, Yifeng&lt;/author&gt;&lt;author&gt;Yan, Guangjun&lt;/author&gt;&lt;author&gt;Zhu, Ruixin&lt;/author&gt;&lt;author&gt;Lan, Ping&lt;/author&gt;&lt;/authors&gt;&lt;/contributors&gt;&lt;titles&gt;&lt;title&gt;Gastrointestinal sequelae 90 days after discharge for COVID-19&lt;/title&gt;&lt;secondary-title&gt;The lancet. Gastroenterology &amp;amp; hepatology&lt;/secondary-title&gt;&lt;/titles&gt;&lt;periodical&gt;&lt;full-title&gt;The lancet. Gastroenterology &amp;amp; hepatology&lt;/full-title&gt;&lt;/periodical&gt;&lt;pages&gt;344-346&lt;/pages&gt;&lt;volume&gt;6&lt;/volume&gt;&lt;number&gt;5&lt;/number&gt;&lt;dates&gt;&lt;year&gt;2021&lt;/year&gt;&lt;/dates&gt;&lt;pub-location&gt;Netherlands&lt;/pub-location&gt;&lt;urls&gt;&lt;related-urls&gt;&lt;url&gt;http://ovidsp.ovid.com/ovidweb.cgi?T=JS&amp;amp;PAGE=reference&amp;amp;D=med18&amp;amp;NEWS=N&amp;amp;AN=33711290&lt;/url&gt;&lt;/related-urls&gt;&lt;/urls&gt;&lt;electronic-resource-num&gt;https://dx.doi.org/10.1016/S2468-1253(21)00076-5&lt;/electronic-resource-num&gt;&lt;/record&gt;&lt;/Cite&gt;&lt;/EndNote&gt;</w:instrText>
            </w:r>
            <w:r>
              <w:rPr>
                <w:sz w:val="18"/>
                <w:szCs w:val="18"/>
              </w:rPr>
              <w:fldChar w:fldCharType="separate"/>
            </w:r>
            <w:r w:rsidR="00445383">
              <w:rPr>
                <w:noProof/>
                <w:sz w:val="18"/>
                <w:szCs w:val="18"/>
              </w:rPr>
              <w:t>(131)</w:t>
            </w:r>
            <w:r>
              <w:rPr>
                <w:sz w:val="18"/>
                <w:szCs w:val="18"/>
              </w:rPr>
              <w:fldChar w:fldCharType="end"/>
            </w:r>
          </w:p>
        </w:tc>
        <w:tc>
          <w:tcPr>
            <w:tcW w:w="992" w:type="dxa"/>
            <w:shd w:val="clear" w:color="auto" w:fill="auto"/>
          </w:tcPr>
          <w:p w14:paraId="52A8E977"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351158C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 xml:space="preserve">Retrospective </w:t>
            </w:r>
          </w:p>
        </w:tc>
        <w:tc>
          <w:tcPr>
            <w:tcW w:w="1275" w:type="dxa"/>
            <w:shd w:val="clear" w:color="auto" w:fill="auto"/>
          </w:tcPr>
          <w:p w14:paraId="7588200F"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17</w:t>
            </w:r>
          </w:p>
        </w:tc>
        <w:tc>
          <w:tcPr>
            <w:tcW w:w="1134" w:type="dxa"/>
            <w:shd w:val="clear" w:color="auto" w:fill="auto"/>
          </w:tcPr>
          <w:p w14:paraId="0242E81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BCFACBA"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49222FA4"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827" w:type="dxa"/>
            <w:shd w:val="clear" w:color="auto" w:fill="auto"/>
          </w:tcPr>
          <w:p w14:paraId="3F8A8FC7"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4.4</w:t>
            </w:r>
          </w:p>
        </w:tc>
        <w:tc>
          <w:tcPr>
            <w:tcW w:w="1280" w:type="dxa"/>
            <w:shd w:val="clear" w:color="auto" w:fill="auto"/>
          </w:tcPr>
          <w:p w14:paraId="41BAA008"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2F9A2B79"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28.2% severely ill</w:t>
            </w:r>
          </w:p>
        </w:tc>
        <w:tc>
          <w:tcPr>
            <w:tcW w:w="1432" w:type="dxa"/>
            <w:shd w:val="clear" w:color="auto" w:fill="auto"/>
          </w:tcPr>
          <w:p w14:paraId="48828F42"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89.5</w:t>
            </w:r>
            <w:r w:rsidRPr="003300A0">
              <w:rPr>
                <w:rFonts w:cstheme="minorHAnsi"/>
                <w:color w:val="000000"/>
                <w:sz w:val="18"/>
                <w:szCs w:val="18"/>
                <w:vertAlign w:val="superscript"/>
              </w:rPr>
              <w:t>e</w:t>
            </w:r>
          </w:p>
        </w:tc>
        <w:tc>
          <w:tcPr>
            <w:tcW w:w="1860" w:type="dxa"/>
            <w:shd w:val="clear" w:color="auto" w:fill="auto"/>
          </w:tcPr>
          <w:p w14:paraId="53BEA9B2"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44</w:t>
            </w:r>
            <w:r>
              <w:rPr>
                <w:rFonts w:cstheme="minorHAnsi"/>
                <w:color w:val="000000"/>
                <w:sz w:val="18"/>
                <w:szCs w:val="18"/>
              </w:rPr>
              <w:t>.4</w:t>
            </w:r>
            <w:r w:rsidRPr="62A151E1">
              <w:rPr>
                <w:color w:val="000000" w:themeColor="text1"/>
                <w:sz w:val="18"/>
                <w:szCs w:val="18"/>
              </w:rPr>
              <w:t>%</w:t>
            </w:r>
          </w:p>
        </w:tc>
      </w:tr>
      <w:tr w:rsidR="00D47F80" w:rsidRPr="00882E7A" w14:paraId="76BC3501"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3E5625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1FB346B" w14:textId="07D45198"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hitaker, M et al</w:t>
            </w:r>
            <w:r>
              <w:rPr>
                <w:sz w:val="18"/>
                <w:szCs w:val="18"/>
              </w:rPr>
              <w:fldChar w:fldCharType="begin"/>
            </w:r>
            <w:r w:rsidR="00445383">
              <w:rPr>
                <w:sz w:val="18"/>
                <w:szCs w:val="18"/>
              </w:rPr>
              <w:instrText xml:space="preserve"> ADDIN EN.CITE &lt;EndNote&gt;&lt;Cite&gt;&lt;Author&gt;Whitaker&lt;/Author&gt;&lt;Year&gt;2022&lt;/Year&gt;&lt;RecNum&gt;131&lt;/RecNum&gt;&lt;DisplayText&gt;(132)&lt;/DisplayText&gt;&lt;record&gt;&lt;rec-number&gt;131&lt;/rec-number&gt;&lt;foreign-keys&gt;&lt;key app="EN" db-id="pvxd05p2yewfz6earpxxasf7rwds20fer50s" timestamp="1661439099" guid="36fac1d8-2191-4e9d-aa01-b88b1a88c8ab"&gt;131&lt;/key&gt;&lt;/foreign-keys&gt;&lt;ref-type name="Journal Article"&gt;17&lt;/ref-type&gt;&lt;contributors&gt;&lt;authors&gt;&lt;author&gt;Whitaker, Matthew&lt;/author&gt;&lt;author&gt;Elliott, Joshua&lt;/author&gt;&lt;author&gt;Chadeau-Hyam, Marc&lt;/author&gt;&lt;author&gt;Riley, Steven&lt;/author&gt;&lt;author&gt;Darzi, Ara&lt;/author&gt;&lt;author&gt;Cooke, Graham&lt;/author&gt;&lt;author&gt;Ward, Helen&lt;/author&gt;&lt;author&gt;Elliott, Paul&lt;/author&gt;&lt;/authors&gt;&lt;/contributors&gt;&lt;titles&gt;&lt;title&gt;Persistent COVID-19 symptoms in a community study of 606,434 people in England&lt;/title&gt;&lt;secondary-title&gt;Nature Communications&lt;/secondary-title&gt;&lt;/titles&gt;&lt;periodical&gt;&lt;full-title&gt;Nature Communications&lt;/full-title&gt;&lt;/periodical&gt;&lt;pages&gt;1957&lt;/pages&gt;&lt;volume&gt;13&lt;/volume&gt;&lt;number&gt;1&lt;/number&gt;&lt;dates&gt;&lt;year&gt;2022&lt;/year&gt;&lt;pub-dates&gt;&lt;date&gt;2022/04/12&lt;/date&gt;&lt;/pub-dates&gt;&lt;/dates&gt;&lt;isbn&gt;2041-1723&lt;/isbn&gt;&lt;urls&gt;&lt;related-urls&gt;&lt;url&gt;https://doi.org/10.1038/s41467-022-29521-z&lt;/url&gt;&lt;/related-urls&gt;&lt;/urls&gt;&lt;electronic-resource-num&gt;10.1038/s41467-022-29521-z&lt;/electronic-resource-num&gt;&lt;/record&gt;&lt;/Cite&gt;&lt;/EndNote&gt;</w:instrText>
            </w:r>
            <w:r>
              <w:rPr>
                <w:sz w:val="18"/>
                <w:szCs w:val="18"/>
              </w:rPr>
              <w:fldChar w:fldCharType="separate"/>
            </w:r>
            <w:r w:rsidR="00445383">
              <w:rPr>
                <w:noProof/>
                <w:sz w:val="18"/>
                <w:szCs w:val="18"/>
              </w:rPr>
              <w:t>(132)</w:t>
            </w:r>
            <w:r>
              <w:rPr>
                <w:sz w:val="18"/>
                <w:szCs w:val="18"/>
              </w:rPr>
              <w:fldChar w:fldCharType="end"/>
            </w:r>
          </w:p>
        </w:tc>
        <w:tc>
          <w:tcPr>
            <w:tcW w:w="992" w:type="dxa"/>
            <w:shd w:val="clear" w:color="auto" w:fill="auto"/>
          </w:tcPr>
          <w:p w14:paraId="5D16D458"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1560" w:type="dxa"/>
            <w:shd w:val="clear" w:color="auto" w:fill="auto"/>
          </w:tcPr>
          <w:p w14:paraId="4FDD2E40"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 xml:space="preserve">andom community-based </w:t>
            </w:r>
            <w:r>
              <w:rPr>
                <w:rFonts w:ascii="Calibri" w:hAnsi="Calibri" w:cs="Calibri"/>
                <w:sz w:val="18"/>
                <w:szCs w:val="18"/>
              </w:rPr>
              <w:t>survey (REACT-2)</w:t>
            </w:r>
          </w:p>
        </w:tc>
        <w:tc>
          <w:tcPr>
            <w:tcW w:w="1275" w:type="dxa"/>
            <w:shd w:val="clear" w:color="auto" w:fill="auto"/>
          </w:tcPr>
          <w:p w14:paraId="734437DF"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76,155</w:t>
            </w:r>
          </w:p>
        </w:tc>
        <w:tc>
          <w:tcPr>
            <w:tcW w:w="1134" w:type="dxa"/>
            <w:shd w:val="clear" w:color="auto" w:fill="auto"/>
          </w:tcPr>
          <w:p w14:paraId="1B205210" w14:textId="77777777" w:rsidR="004D3690"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41F8E097"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Community</w:t>
            </w:r>
          </w:p>
        </w:tc>
        <w:tc>
          <w:tcPr>
            <w:tcW w:w="1134" w:type="dxa"/>
            <w:shd w:val="clear" w:color="auto" w:fill="auto"/>
          </w:tcPr>
          <w:p w14:paraId="03CCE437"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w:t>
            </w:r>
          </w:p>
        </w:tc>
        <w:tc>
          <w:tcPr>
            <w:tcW w:w="827" w:type="dxa"/>
            <w:shd w:val="clear" w:color="auto" w:fill="auto"/>
          </w:tcPr>
          <w:p w14:paraId="665BBFE9"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7.3</w:t>
            </w:r>
          </w:p>
        </w:tc>
        <w:tc>
          <w:tcPr>
            <w:tcW w:w="1280" w:type="dxa"/>
            <w:shd w:val="clear" w:color="auto" w:fill="auto"/>
          </w:tcPr>
          <w:p w14:paraId="68DE34BE"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S</w:t>
            </w:r>
            <w:r w:rsidRPr="00F17B9F">
              <w:rPr>
                <w:rFonts w:ascii="Calibri" w:hAnsi="Calibri" w:cs="Calibri"/>
                <w:color w:val="000000"/>
                <w:sz w:val="18"/>
                <w:szCs w:val="18"/>
              </w:rPr>
              <w:t>elf-reported</w:t>
            </w:r>
          </w:p>
        </w:tc>
        <w:tc>
          <w:tcPr>
            <w:tcW w:w="1084" w:type="dxa"/>
            <w:shd w:val="clear" w:color="auto" w:fill="auto"/>
          </w:tcPr>
          <w:p w14:paraId="2F9A5AD4"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0.8</w:t>
            </w:r>
            <w:r w:rsidRPr="005008A1">
              <w:rPr>
                <w:rFonts w:cstheme="minorHAnsi"/>
                <w:color w:val="000000"/>
                <w:sz w:val="18"/>
                <w:szCs w:val="18"/>
              </w:rPr>
              <w:t>% admitted to hospital</w:t>
            </w:r>
          </w:p>
        </w:tc>
        <w:tc>
          <w:tcPr>
            <w:tcW w:w="1432" w:type="dxa"/>
            <w:shd w:val="clear" w:color="auto" w:fill="auto"/>
          </w:tcPr>
          <w:p w14:paraId="4F9B4FE1" w14:textId="77777777" w:rsidR="004D3690" w:rsidRPr="0047196F"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highlight w:val="yellow"/>
              </w:rPr>
            </w:pPr>
            <w:r w:rsidRPr="00AF483C">
              <w:rPr>
                <w:rFonts w:cstheme="minorHAnsi"/>
                <w:color w:val="000000"/>
                <w:sz w:val="18"/>
                <w:szCs w:val="18"/>
              </w:rPr>
              <w:t>84</w:t>
            </w:r>
            <w:r w:rsidRPr="00AF483C">
              <w:rPr>
                <w:rFonts w:cstheme="minorHAnsi"/>
                <w:color w:val="000000"/>
                <w:sz w:val="18"/>
                <w:szCs w:val="18"/>
                <w:vertAlign w:val="superscript"/>
              </w:rPr>
              <w:t>a</w:t>
            </w:r>
          </w:p>
        </w:tc>
        <w:tc>
          <w:tcPr>
            <w:tcW w:w="1860" w:type="dxa"/>
            <w:shd w:val="clear" w:color="auto" w:fill="auto"/>
          </w:tcPr>
          <w:p w14:paraId="145454EA"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7.7</w:t>
            </w:r>
            <w:r w:rsidRPr="62A151E1">
              <w:rPr>
                <w:color w:val="000000" w:themeColor="text1"/>
                <w:sz w:val="18"/>
                <w:szCs w:val="18"/>
              </w:rPr>
              <w:t>%</w:t>
            </w:r>
          </w:p>
        </w:tc>
      </w:tr>
      <w:tr w:rsidR="00D47F80" w:rsidRPr="00882E7A" w14:paraId="210F7385"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901D53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565E7EB2" w14:textId="6957DF60"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iong, L et al</w:t>
            </w:r>
            <w:r>
              <w:rPr>
                <w:sz w:val="18"/>
                <w:szCs w:val="18"/>
              </w:rPr>
              <w:fldChar w:fldCharType="begin"/>
            </w:r>
            <w:r w:rsidR="00445383">
              <w:rPr>
                <w:sz w:val="18"/>
                <w:szCs w:val="18"/>
              </w:rPr>
              <w:instrText xml:space="preserve"> ADDIN EN.CITE &lt;EndNote&gt;&lt;Cite&gt;&lt;Author&gt;Xiong&lt;/Author&gt;&lt;Year&gt;2021&lt;/Year&gt;&lt;RecNum&gt;112&lt;/RecNum&gt;&lt;DisplayText&gt;(133)&lt;/DisplayText&gt;&lt;record&gt;&lt;rec-number&gt;112&lt;/rec-number&gt;&lt;foreign-keys&gt;&lt;key app="EN" db-id="pvxd05p2yewfz6earpxxasf7rwds20fer50s" timestamp="1661434940" guid="876ef376-4816-4634-98a1-36dee0dbdf10"&gt;112&lt;/key&gt;&lt;/foreign-keys&gt;&lt;ref-type name="Journal Article"&gt;17&lt;/ref-type&gt;&lt;contributors&gt;&lt;authors&gt;&lt;author&gt;Xiong, L.&lt;/author&gt;&lt;author&gt;Li, Q.&lt;/author&gt;&lt;author&gt;Cao, X.&lt;/author&gt;&lt;author&gt;Xiong, H.&lt;/author&gt;&lt;author&gt;Huang, M.&lt;/author&gt;&lt;author&gt;Yang, F.&lt;/author&gt;&lt;author&gt;Liu, Q.&lt;/author&gt;&lt;author&gt;Meng, D.&lt;/author&gt;&lt;author&gt;Zhou, M.&lt;/author&gt;&lt;author&gt;Wang, G.&lt;/author&gt;&lt;author&gt;Tong, J.&lt;/author&gt;&lt;author&gt;Chen, T.&lt;/author&gt;&lt;author&gt;Zhang, Y.&lt;/author&gt;&lt;author&gt;He, X.&lt;/author&gt;&lt;author&gt;Fan, Y.&lt;/author&gt;&lt;author&gt;Zhang, Y.&lt;/author&gt;&lt;author&gt;Tang, L.&lt;/author&gt;&lt;author&gt;Jin, Y.&lt;/author&gt;&lt;author&gt;Xia, J.&lt;/author&gt;&lt;author&gt;Hu, Y.&lt;/author&gt;&lt;/authors&gt;&lt;/contributors&gt;&lt;titles&gt;&lt;title&gt;Dynamic changes of functional fitness, antibodies to SARS-CoV-2 and immunological indicators within 1 year after discharge in Chinese health care workers with severe COVID-19: a cohort study&lt;/title&gt;&lt;secondary-title&gt;BMC Medicine&lt;/secondary-title&gt;&lt;/titles&gt;&lt;periodical&gt;&lt;full-title&gt;BMC Medicine&lt;/full-title&gt;&lt;/periodical&gt;&lt;pages&gt;163&lt;/pages&gt;&lt;volume&gt;19&lt;/volume&gt;&lt;number&gt;1&lt;/number&gt;&lt;dates&gt;&lt;year&gt;2021&lt;/year&gt;&lt;/dates&gt;&lt;accession-num&gt;34256745&lt;/accession-num&gt;&lt;urls&gt;&lt;related-urls&gt;&lt;url&gt;https://ovidsp.ovid.com/ovidweb.cgi?T=JS&amp;amp;CSC=Y&amp;amp;NEWS=N&amp;amp;PAGE=fulltext&amp;amp;D=medl&amp;amp;AN=34256745&lt;/url&gt;&lt;/related-urls&gt;&lt;/urls&gt;&lt;electronic-resource-num&gt;https://dx.doi.org/10.1186/s12916-021-02042-0&lt;/electronic-resource-num&gt;&lt;/record&gt;&lt;/Cite&gt;&lt;/EndNote&gt;</w:instrText>
            </w:r>
            <w:r>
              <w:rPr>
                <w:sz w:val="18"/>
                <w:szCs w:val="18"/>
              </w:rPr>
              <w:fldChar w:fldCharType="separate"/>
            </w:r>
            <w:r w:rsidR="00445383">
              <w:rPr>
                <w:noProof/>
                <w:sz w:val="18"/>
                <w:szCs w:val="18"/>
              </w:rPr>
              <w:t>(133)</w:t>
            </w:r>
            <w:r>
              <w:rPr>
                <w:sz w:val="18"/>
                <w:szCs w:val="18"/>
              </w:rPr>
              <w:fldChar w:fldCharType="end"/>
            </w:r>
          </w:p>
        </w:tc>
        <w:tc>
          <w:tcPr>
            <w:tcW w:w="992" w:type="dxa"/>
            <w:shd w:val="clear" w:color="auto" w:fill="auto"/>
          </w:tcPr>
          <w:p w14:paraId="022F550D"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6CDE73CA"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Ambidirectional</w:t>
            </w:r>
            <w:r w:rsidRPr="00066430">
              <w:rPr>
                <w:rFonts w:ascii="Calibri" w:hAnsi="Calibri" w:cs="Calibri"/>
                <w:sz w:val="18"/>
                <w:szCs w:val="18"/>
              </w:rPr>
              <w:t xml:space="preserve"> cohort</w:t>
            </w:r>
          </w:p>
        </w:tc>
        <w:tc>
          <w:tcPr>
            <w:tcW w:w="1275" w:type="dxa"/>
            <w:shd w:val="clear" w:color="auto" w:fill="auto"/>
          </w:tcPr>
          <w:p w14:paraId="2D0D02B3"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162</w:t>
            </w:r>
          </w:p>
        </w:tc>
        <w:tc>
          <w:tcPr>
            <w:tcW w:w="1134" w:type="dxa"/>
            <w:shd w:val="clear" w:color="auto" w:fill="auto"/>
          </w:tcPr>
          <w:p w14:paraId="672D503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06C0B60"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healthcare workers</w:t>
            </w:r>
          </w:p>
        </w:tc>
        <w:tc>
          <w:tcPr>
            <w:tcW w:w="1134" w:type="dxa"/>
            <w:shd w:val="clear" w:color="auto" w:fill="auto"/>
          </w:tcPr>
          <w:p w14:paraId="5BFD4C32"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 (31-43)</w:t>
            </w:r>
          </w:p>
        </w:tc>
        <w:tc>
          <w:tcPr>
            <w:tcW w:w="827" w:type="dxa"/>
            <w:shd w:val="clear" w:color="auto" w:fill="auto"/>
          </w:tcPr>
          <w:p w14:paraId="1F6110B4"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77</w:t>
            </w:r>
            <w:r>
              <w:rPr>
                <w:rFonts w:ascii="Calibri" w:hAnsi="Calibri" w:cs="Calibri"/>
                <w:color w:val="000000"/>
                <w:sz w:val="18"/>
                <w:szCs w:val="18"/>
              </w:rPr>
              <w:t>.0</w:t>
            </w:r>
          </w:p>
        </w:tc>
        <w:tc>
          <w:tcPr>
            <w:tcW w:w="1280" w:type="dxa"/>
            <w:shd w:val="clear" w:color="auto" w:fill="auto"/>
          </w:tcPr>
          <w:p w14:paraId="69CA8A80"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fected with COVID-19’</w:t>
            </w:r>
          </w:p>
        </w:tc>
        <w:tc>
          <w:tcPr>
            <w:tcW w:w="1084" w:type="dxa"/>
            <w:shd w:val="clear" w:color="auto" w:fill="auto"/>
          </w:tcPr>
          <w:p w14:paraId="1A304AC9"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00% s</w:t>
            </w:r>
            <w:r w:rsidRPr="005008A1">
              <w:rPr>
                <w:rFonts w:cstheme="minorHAnsi"/>
                <w:color w:val="000000"/>
                <w:sz w:val="18"/>
                <w:szCs w:val="18"/>
              </w:rPr>
              <w:t>evere</w:t>
            </w:r>
            <w:r>
              <w:rPr>
                <w:rFonts w:cstheme="minorHAnsi"/>
                <w:color w:val="000000"/>
                <w:sz w:val="18"/>
                <w:szCs w:val="18"/>
              </w:rPr>
              <w:t>, 5% ICU</w:t>
            </w:r>
          </w:p>
        </w:tc>
        <w:tc>
          <w:tcPr>
            <w:tcW w:w="1432" w:type="dxa"/>
            <w:shd w:val="clear" w:color="auto" w:fill="auto"/>
          </w:tcPr>
          <w:p w14:paraId="49B1C547"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153</w:t>
            </w:r>
            <w:r w:rsidRPr="003300A0">
              <w:rPr>
                <w:rFonts w:cstheme="minorHAnsi"/>
                <w:color w:val="000000"/>
                <w:sz w:val="18"/>
                <w:szCs w:val="18"/>
                <w:vertAlign w:val="superscript"/>
              </w:rPr>
              <w:t>f</w:t>
            </w:r>
          </w:p>
        </w:tc>
        <w:tc>
          <w:tcPr>
            <w:tcW w:w="1860" w:type="dxa"/>
            <w:shd w:val="clear" w:color="auto" w:fill="auto"/>
          </w:tcPr>
          <w:p w14:paraId="43EA20D7"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70.4</w:t>
            </w:r>
            <w:r w:rsidRPr="62A151E1">
              <w:rPr>
                <w:color w:val="000000" w:themeColor="text1"/>
                <w:sz w:val="18"/>
                <w:szCs w:val="18"/>
              </w:rPr>
              <w:t>%</w:t>
            </w:r>
          </w:p>
        </w:tc>
      </w:tr>
      <w:tr w:rsidR="00D47F80" w:rsidRPr="00882E7A" w14:paraId="39C54B12"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71C278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4E243609" w14:textId="7247168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iong, Q et al</w:t>
            </w:r>
            <w:r>
              <w:rPr>
                <w:sz w:val="18"/>
                <w:szCs w:val="18"/>
              </w:rPr>
              <w:fldChar w:fldCharType="begin"/>
            </w:r>
            <w:r w:rsidR="00445383">
              <w:rPr>
                <w:sz w:val="18"/>
                <w:szCs w:val="18"/>
              </w:rPr>
              <w:instrText xml:space="preserve"> ADDIN EN.CITE &lt;EndNote&gt;&lt;Cite&gt;&lt;Author&gt;Xiong&lt;/Author&gt;&lt;Year&gt;2021&lt;/Year&gt;&lt;RecNum&gt;113&lt;/RecNum&gt;&lt;DisplayText&gt;(134)&lt;/DisplayText&gt;&lt;record&gt;&lt;rec-number&gt;113&lt;/rec-number&gt;&lt;foreign-keys&gt;&lt;key app="EN" db-id="pvxd05p2yewfz6earpxxasf7rwds20fer50s" timestamp="1661434940" guid="fe0086ac-23b9-4386-ab72-19f9ebb18204"&gt;113&lt;/key&gt;&lt;/foreign-keys&gt;&lt;ref-type name="Journal Article"&gt;17&lt;/ref-type&gt;&lt;contributors&gt;&lt;authors&gt;&lt;author&gt;Xiong, Qiutang&lt;/author&gt;&lt;author&gt;Xu, Ming&lt;/author&gt;&lt;author&gt;Li, Jiao&lt;/author&gt;&lt;author&gt;Liu, Yinghui&lt;/author&gt;&lt;author&gt;Zhang, Jixiang&lt;/author&gt;&lt;author&gt;Xu, Yu&lt;/author&gt;&lt;author&gt;Dong, Weiguo&lt;/author&gt;&lt;/authors&gt;&lt;/contributors&gt;&lt;titles&gt;&lt;title&gt;Clinical sequelae of COVID-19 survivors in Wuhan, China: a single-centre longitudinal study&lt;/title&gt;&lt;secondary-title&gt;Clinical microbiology and infection : the official publication of the European Society of Clinical Microbiology and Infectious Diseases&lt;/secondary-title&gt;&lt;/titles&gt;&lt;periodical&gt;&lt;full-title&gt;Clinical microbiology and infection : the official publication of the European Society of Clinical Microbiology and Infectious Diseases&lt;/full-title&gt;&lt;/periodical&gt;&lt;pages&gt;89-95&lt;/pages&gt;&lt;volume&gt;27&lt;/volume&gt;&lt;number&gt;1&lt;/number&gt;&lt;dates&gt;&lt;year&gt;2021&lt;/year&gt;&lt;/dates&gt;&lt;pub-location&gt;England&lt;/pub-location&gt;&lt;urls&gt;&lt;related-urls&gt;&lt;url&gt;http://ovidsp.ovid.com/ovidweb.cgi?T=JS&amp;amp;PAGE=reference&amp;amp;D=med18&amp;amp;NEWS=N&amp;amp;AN=32979574&lt;/url&gt;&lt;/related-urls&gt;&lt;/urls&gt;&lt;electronic-resource-num&gt;https://dx.doi.org/10.1016/j.cmi.2020.09.023&lt;/electronic-resource-num&gt;&lt;/record&gt;&lt;/Cite&gt;&lt;/EndNote&gt;</w:instrText>
            </w:r>
            <w:r>
              <w:rPr>
                <w:sz w:val="18"/>
                <w:szCs w:val="18"/>
              </w:rPr>
              <w:fldChar w:fldCharType="separate"/>
            </w:r>
            <w:r w:rsidR="00445383">
              <w:rPr>
                <w:noProof/>
                <w:sz w:val="18"/>
                <w:szCs w:val="18"/>
              </w:rPr>
              <w:t>(134)</w:t>
            </w:r>
            <w:r>
              <w:rPr>
                <w:sz w:val="18"/>
                <w:szCs w:val="18"/>
              </w:rPr>
              <w:fldChar w:fldCharType="end"/>
            </w:r>
          </w:p>
        </w:tc>
        <w:tc>
          <w:tcPr>
            <w:tcW w:w="992" w:type="dxa"/>
            <w:shd w:val="clear" w:color="auto" w:fill="auto"/>
          </w:tcPr>
          <w:p w14:paraId="5E39DD9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6CF7FB3E"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L</w:t>
            </w:r>
            <w:r w:rsidRPr="00066430">
              <w:rPr>
                <w:rFonts w:ascii="Calibri" w:hAnsi="Calibri" w:cs="Calibri"/>
                <w:sz w:val="18"/>
                <w:szCs w:val="18"/>
              </w:rPr>
              <w:t>ongitudinal with controls</w:t>
            </w:r>
          </w:p>
        </w:tc>
        <w:tc>
          <w:tcPr>
            <w:tcW w:w="1275" w:type="dxa"/>
            <w:shd w:val="clear" w:color="auto" w:fill="auto"/>
          </w:tcPr>
          <w:p w14:paraId="006E7B9A"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538</w:t>
            </w:r>
          </w:p>
        </w:tc>
        <w:tc>
          <w:tcPr>
            <w:tcW w:w="1134" w:type="dxa"/>
            <w:shd w:val="clear" w:color="auto" w:fill="auto"/>
          </w:tcPr>
          <w:p w14:paraId="29888303"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184, volunteers </w:t>
            </w:r>
          </w:p>
        </w:tc>
        <w:tc>
          <w:tcPr>
            <w:tcW w:w="1276" w:type="dxa"/>
            <w:shd w:val="clear" w:color="auto" w:fill="auto"/>
          </w:tcPr>
          <w:p w14:paraId="7516C92D"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0630CCCF"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2 (41-62)</w:t>
            </w:r>
          </w:p>
        </w:tc>
        <w:tc>
          <w:tcPr>
            <w:tcW w:w="827" w:type="dxa"/>
            <w:shd w:val="clear" w:color="auto" w:fill="auto"/>
          </w:tcPr>
          <w:p w14:paraId="192DCA0A"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4.5</w:t>
            </w:r>
          </w:p>
        </w:tc>
        <w:tc>
          <w:tcPr>
            <w:tcW w:w="1280" w:type="dxa"/>
            <w:shd w:val="clear" w:color="auto" w:fill="auto"/>
          </w:tcPr>
          <w:p w14:paraId="0CAC94E3"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confirmed”</w:t>
            </w:r>
          </w:p>
        </w:tc>
        <w:tc>
          <w:tcPr>
            <w:tcW w:w="1084" w:type="dxa"/>
            <w:shd w:val="clear" w:color="auto" w:fill="auto"/>
          </w:tcPr>
          <w:p w14:paraId="53D8853B"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5% critical, 33.5% severe</w:t>
            </w:r>
          </w:p>
        </w:tc>
        <w:tc>
          <w:tcPr>
            <w:tcW w:w="1432" w:type="dxa"/>
            <w:shd w:val="clear" w:color="auto" w:fill="auto"/>
          </w:tcPr>
          <w:p w14:paraId="347C0E30"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97</w:t>
            </w:r>
            <w:r w:rsidRPr="003300A0">
              <w:rPr>
                <w:rFonts w:cstheme="minorHAnsi"/>
                <w:color w:val="000000"/>
                <w:sz w:val="18"/>
                <w:szCs w:val="18"/>
                <w:vertAlign w:val="superscript"/>
              </w:rPr>
              <w:t>f</w:t>
            </w:r>
          </w:p>
        </w:tc>
        <w:tc>
          <w:tcPr>
            <w:tcW w:w="1860" w:type="dxa"/>
            <w:shd w:val="clear" w:color="auto" w:fill="auto"/>
          </w:tcPr>
          <w:p w14:paraId="1639148B"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9.6</w:t>
            </w:r>
            <w:r w:rsidRPr="62A151E1">
              <w:rPr>
                <w:color w:val="000000" w:themeColor="text1"/>
                <w:sz w:val="18"/>
                <w:szCs w:val="18"/>
              </w:rPr>
              <w:t>%</w:t>
            </w:r>
          </w:p>
        </w:tc>
      </w:tr>
      <w:tr w:rsidR="00D47F80" w:rsidRPr="00882E7A" w14:paraId="31E0537A"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277C734"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78221783" w14:textId="7A14F7DE"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an, B et al</w:t>
            </w:r>
            <w:r>
              <w:rPr>
                <w:sz w:val="18"/>
                <w:szCs w:val="18"/>
              </w:rPr>
              <w:fldChar w:fldCharType="begin"/>
            </w:r>
            <w:r w:rsidR="00445383">
              <w:rPr>
                <w:sz w:val="18"/>
                <w:szCs w:val="18"/>
              </w:rPr>
              <w:instrText xml:space="preserve"> ADDIN EN.CITE &lt;EndNote&gt;&lt;Cite&gt;&lt;Author&gt;Yan&lt;/Author&gt;&lt;Year&gt;2020&lt;/Year&gt;&lt;RecNum&gt;10&lt;/RecNum&gt;&lt;DisplayText&gt;(135)&lt;/DisplayText&gt;&lt;record&gt;&lt;rec-number&gt;10&lt;/rec-number&gt;&lt;foreign-keys&gt;&lt;key app="EN" db-id="pvxd05p2yewfz6earpxxasf7rwds20fer50s" timestamp="1661434940" guid="3a10d678-95f4-44e7-8148-2df7167d2707"&gt;10&lt;/key&gt;&lt;/foreign-keys&gt;&lt;ref-type name="Journal Article"&gt;17&lt;/ref-type&gt;&lt;contributors&gt;&lt;authors&gt;&lt;author&gt;Yan, Bailing&lt;/author&gt;&lt;author&gt;Song, Lei&lt;/author&gt;&lt;author&gt;Guo, Jia&lt;/author&gt;&lt;author&gt;Wang, Yangyang&lt;/author&gt;&lt;author&gt;Peng, Liping&lt;/author&gt;&lt;author&gt;Li, Dan&lt;/author&gt;&lt;/authors&gt;&lt;/contributors&gt;&lt;titles&gt;&lt;title&gt;Association Between Clinical Characteristics and Short-Term Outcomes in Adult Male COVID-19 Patients With Mild Clinical Symptoms: A Single-Center Observational Study&lt;/title&gt;&lt;secondary-title&gt;Frontiers in medicine&lt;/secondary-title&gt;&lt;/titles&gt;&lt;periodical&gt;&lt;full-title&gt;Frontiers in Medicine&lt;/full-title&gt;&lt;/periodical&gt;&lt;pages&gt;571396&lt;/pages&gt;&lt;volume&gt;7&lt;/volume&gt;&lt;dates&gt;&lt;year&gt;2020&lt;/year&gt;&lt;/dates&gt;&lt;urls&gt;&lt;related-urls&gt;&lt;url&gt;http://ovidsp.ovid.com/ovidweb.cgi?T=JS&amp;amp;PAGE=reference&amp;amp;D=prem&amp;amp;NEWS=N&amp;amp;AN=33469542&lt;/url&gt;&lt;/related-urls&gt;&lt;/urls&gt;&lt;electronic-resource-num&gt;https://dx.doi.org/10.3389/fmed.2020.571396&lt;/electronic-resource-num&gt;&lt;/record&gt;&lt;/Cite&gt;&lt;/EndNote&gt;</w:instrText>
            </w:r>
            <w:r>
              <w:rPr>
                <w:sz w:val="18"/>
                <w:szCs w:val="18"/>
              </w:rPr>
              <w:fldChar w:fldCharType="separate"/>
            </w:r>
            <w:r w:rsidR="00445383">
              <w:rPr>
                <w:noProof/>
                <w:sz w:val="18"/>
                <w:szCs w:val="18"/>
              </w:rPr>
              <w:t>(135)</w:t>
            </w:r>
            <w:r>
              <w:rPr>
                <w:sz w:val="18"/>
                <w:szCs w:val="18"/>
              </w:rPr>
              <w:fldChar w:fldCharType="end"/>
            </w:r>
          </w:p>
        </w:tc>
        <w:tc>
          <w:tcPr>
            <w:tcW w:w="992" w:type="dxa"/>
            <w:shd w:val="clear" w:color="auto" w:fill="auto"/>
          </w:tcPr>
          <w:p w14:paraId="4EED0615"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760F3974"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 xml:space="preserve">Prospective </w:t>
            </w:r>
            <w:r w:rsidRPr="00066430">
              <w:rPr>
                <w:rFonts w:ascii="Calibri" w:hAnsi="Calibri" w:cs="Calibri"/>
                <w:sz w:val="18"/>
                <w:szCs w:val="18"/>
              </w:rPr>
              <w:t xml:space="preserve">observational </w:t>
            </w:r>
          </w:p>
        </w:tc>
        <w:tc>
          <w:tcPr>
            <w:tcW w:w="1275" w:type="dxa"/>
            <w:shd w:val="clear" w:color="auto" w:fill="auto"/>
          </w:tcPr>
          <w:p w14:paraId="411C1193"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25</w:t>
            </w:r>
          </w:p>
        </w:tc>
        <w:tc>
          <w:tcPr>
            <w:tcW w:w="1134" w:type="dxa"/>
            <w:shd w:val="clear" w:color="auto" w:fill="auto"/>
          </w:tcPr>
          <w:p w14:paraId="6CDB06BF"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299EBF21" w14:textId="77777777" w:rsidR="004D3690" w:rsidRPr="009A2636"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Mobile cabin hospital, adult males</w:t>
            </w:r>
          </w:p>
        </w:tc>
        <w:tc>
          <w:tcPr>
            <w:tcW w:w="1134" w:type="dxa"/>
            <w:shd w:val="clear" w:color="auto" w:fill="auto"/>
          </w:tcPr>
          <w:p w14:paraId="4A1724A3"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30-49)</w:t>
            </w:r>
          </w:p>
        </w:tc>
        <w:tc>
          <w:tcPr>
            <w:tcW w:w="827" w:type="dxa"/>
            <w:shd w:val="clear" w:color="auto" w:fill="auto"/>
          </w:tcPr>
          <w:p w14:paraId="74E55E46"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0</w:t>
            </w:r>
            <w:r>
              <w:rPr>
                <w:rFonts w:ascii="Calibri" w:hAnsi="Calibri" w:cs="Calibri"/>
                <w:color w:val="000000"/>
                <w:sz w:val="18"/>
                <w:szCs w:val="18"/>
              </w:rPr>
              <w:t>.0</w:t>
            </w:r>
          </w:p>
        </w:tc>
        <w:tc>
          <w:tcPr>
            <w:tcW w:w="1280" w:type="dxa"/>
            <w:shd w:val="clear" w:color="auto" w:fill="auto"/>
          </w:tcPr>
          <w:p w14:paraId="1E5E9433"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gnosed with COVID-19’</w:t>
            </w:r>
          </w:p>
        </w:tc>
        <w:tc>
          <w:tcPr>
            <w:tcW w:w="1084" w:type="dxa"/>
            <w:shd w:val="clear" w:color="auto" w:fill="auto"/>
          </w:tcPr>
          <w:p w14:paraId="2D682A3E"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asymptomatic / mild symptoms</w:t>
            </w:r>
          </w:p>
        </w:tc>
        <w:tc>
          <w:tcPr>
            <w:tcW w:w="1432" w:type="dxa"/>
            <w:shd w:val="clear" w:color="auto" w:fill="auto"/>
          </w:tcPr>
          <w:p w14:paraId="10294B77"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84</w:t>
            </w:r>
            <w:r w:rsidRPr="003300A0">
              <w:rPr>
                <w:rFonts w:cstheme="minorHAnsi"/>
                <w:color w:val="000000"/>
                <w:sz w:val="18"/>
                <w:szCs w:val="18"/>
                <w:vertAlign w:val="superscript"/>
              </w:rPr>
              <w:t>e</w:t>
            </w:r>
          </w:p>
        </w:tc>
        <w:tc>
          <w:tcPr>
            <w:tcW w:w="1860" w:type="dxa"/>
            <w:shd w:val="clear" w:color="auto" w:fill="auto"/>
          </w:tcPr>
          <w:p w14:paraId="1B40DDE3"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0</w:t>
            </w:r>
            <w:r>
              <w:rPr>
                <w:rFonts w:cstheme="minorHAnsi"/>
                <w:color w:val="000000"/>
                <w:sz w:val="18"/>
                <w:szCs w:val="18"/>
              </w:rPr>
              <w:t>.0</w:t>
            </w:r>
            <w:r w:rsidRPr="62A151E1">
              <w:rPr>
                <w:color w:val="000000" w:themeColor="text1"/>
                <w:sz w:val="18"/>
                <w:szCs w:val="18"/>
              </w:rPr>
              <w:t>%</w:t>
            </w:r>
          </w:p>
        </w:tc>
      </w:tr>
      <w:tr w:rsidR="00D47F80" w:rsidRPr="00882E7A" w14:paraId="47759493"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9976AA0"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60E24627" w14:textId="65076155"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an, X et al</w:t>
            </w:r>
            <w:r>
              <w:rPr>
                <w:sz w:val="18"/>
                <w:szCs w:val="18"/>
              </w:rPr>
              <w:fldChar w:fldCharType="begin"/>
            </w:r>
            <w:r w:rsidR="00445383">
              <w:rPr>
                <w:sz w:val="18"/>
                <w:szCs w:val="18"/>
              </w:rPr>
              <w:instrText xml:space="preserve"> ADDIN EN.CITE &lt;EndNote&gt;&lt;Cite&gt;&lt;Author&gt;Yan&lt;/Author&gt;&lt;Year&gt;2021&lt;/Year&gt;&lt;RecNum&gt;114&lt;/RecNum&gt;&lt;DisplayText&gt;(136)&lt;/DisplayText&gt;&lt;record&gt;&lt;rec-number&gt;114&lt;/rec-number&gt;&lt;foreign-keys&gt;&lt;key app="EN" db-id="pvxd05p2yewfz6earpxxasf7rwds20fer50s" timestamp="1661434940" guid="ee8c0938-f001-425e-93fe-aa4476ec95cf"&gt;114&lt;/key&gt;&lt;/foreign-keys&gt;&lt;ref-type name="Journal Article"&gt;17&lt;/ref-type&gt;&lt;contributors&gt;&lt;authors&gt;&lt;author&gt;Yan, Xiquan&lt;/author&gt;&lt;author&gt;Huang, Huxiang&lt;/author&gt;&lt;author&gt;Wang, Changfeng&lt;/author&gt;&lt;author&gt;Jin, Zhaoxia&lt;/author&gt;&lt;author&gt;Zhang, Zhongwei&lt;/author&gt;&lt;author&gt;He, Jiangming&lt;/author&gt;&lt;author&gt;Yin, Siqing&lt;/author&gt;&lt;author&gt;Fan, Maiying&lt;/author&gt;&lt;author&gt;Huang, Juanshu&lt;/author&gt;&lt;author&gt;Chen, Fang&lt;/author&gt;&lt;author&gt;Zeng, Yong&lt;/author&gt;&lt;author&gt;Han, Xiaotong&lt;/author&gt;&lt;author&gt;Zhu, Yimin&lt;/author&gt;&lt;/authors&gt;&lt;/contributors&gt;&lt;titles&gt;&lt;title&gt;Follow-up study of pulmonary function among COVID-19 survivors 1 year after recovery&lt;/title&gt;&lt;secondary-title&gt;The Journal of infection&lt;/secondary-title&gt;&lt;/titles&gt;&lt;periodical&gt;&lt;full-title&gt;The Journal of infection&lt;/full-title&gt;&lt;/periodical&gt;&lt;pages&gt;381-412&lt;/pages&gt;&lt;volume&gt;83&lt;/volume&gt;&lt;number&gt;3&lt;/number&gt;&lt;dates&gt;&lt;year&gt;2021&lt;/year&gt;&lt;/dates&gt;&lt;pub-location&gt;England&lt;/pub-location&gt;&lt;urls&gt;&lt;related-urls&gt;&lt;url&gt;http://ovidsp.ovid.com/ovidweb.cgi?T=JS&amp;amp;PAGE=reference&amp;amp;D=medl&amp;amp;NEWS=N&amp;amp;AN=34062186&lt;/url&gt;&lt;/related-urls&gt;&lt;/urls&gt;&lt;electronic-resource-num&gt;https://dx.doi.org/10.1016/j.jinf.2021.05.034&lt;/electronic-resource-num&gt;&lt;/record&gt;&lt;/Cite&gt;&lt;/EndNote&gt;</w:instrText>
            </w:r>
            <w:r>
              <w:rPr>
                <w:sz w:val="18"/>
                <w:szCs w:val="18"/>
              </w:rPr>
              <w:fldChar w:fldCharType="separate"/>
            </w:r>
            <w:r w:rsidR="00445383">
              <w:rPr>
                <w:noProof/>
                <w:sz w:val="18"/>
                <w:szCs w:val="18"/>
              </w:rPr>
              <w:t>(136)</w:t>
            </w:r>
            <w:r>
              <w:rPr>
                <w:sz w:val="18"/>
                <w:szCs w:val="18"/>
              </w:rPr>
              <w:fldChar w:fldCharType="end"/>
            </w:r>
          </w:p>
        </w:tc>
        <w:tc>
          <w:tcPr>
            <w:tcW w:w="992" w:type="dxa"/>
            <w:shd w:val="clear" w:color="auto" w:fill="auto"/>
          </w:tcPr>
          <w:p w14:paraId="63AA31B0"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13411FE1"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C</w:t>
            </w:r>
            <w:r w:rsidRPr="00066430">
              <w:rPr>
                <w:rFonts w:ascii="Calibri" w:hAnsi="Calibri" w:cs="Calibri"/>
                <w:sz w:val="18"/>
                <w:szCs w:val="18"/>
              </w:rPr>
              <w:t>ohort</w:t>
            </w:r>
          </w:p>
        </w:tc>
        <w:tc>
          <w:tcPr>
            <w:tcW w:w="1275" w:type="dxa"/>
            <w:shd w:val="clear" w:color="auto" w:fill="auto"/>
          </w:tcPr>
          <w:p w14:paraId="4470C6A4"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119</w:t>
            </w:r>
          </w:p>
        </w:tc>
        <w:tc>
          <w:tcPr>
            <w:tcW w:w="1134" w:type="dxa"/>
            <w:shd w:val="clear" w:color="auto" w:fill="auto"/>
          </w:tcPr>
          <w:p w14:paraId="35815B7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E9FC96A"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12FEBCC7"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0/12.2</w:t>
            </w:r>
          </w:p>
        </w:tc>
        <w:tc>
          <w:tcPr>
            <w:tcW w:w="827" w:type="dxa"/>
            <w:shd w:val="clear" w:color="auto" w:fill="auto"/>
          </w:tcPr>
          <w:p w14:paraId="519CECE4"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9</w:t>
            </w:r>
            <w:r>
              <w:rPr>
                <w:rFonts w:ascii="Calibri" w:hAnsi="Calibri" w:cs="Calibri"/>
                <w:color w:val="000000"/>
                <w:sz w:val="18"/>
                <w:szCs w:val="18"/>
              </w:rPr>
              <w:t>.0</w:t>
            </w:r>
          </w:p>
        </w:tc>
        <w:tc>
          <w:tcPr>
            <w:tcW w:w="1280" w:type="dxa"/>
            <w:shd w:val="clear" w:color="auto" w:fill="auto"/>
          </w:tcPr>
          <w:p w14:paraId="0C38D56D"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7B606DF7"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24% severe</w:t>
            </w:r>
          </w:p>
        </w:tc>
        <w:tc>
          <w:tcPr>
            <w:tcW w:w="1432" w:type="dxa"/>
            <w:shd w:val="clear" w:color="auto" w:fill="auto"/>
          </w:tcPr>
          <w:p w14:paraId="3D67A5DA"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65</w:t>
            </w:r>
            <w:r w:rsidRPr="003300A0">
              <w:rPr>
                <w:rFonts w:cstheme="minorHAnsi"/>
                <w:color w:val="000000"/>
                <w:sz w:val="18"/>
                <w:szCs w:val="18"/>
                <w:vertAlign w:val="superscript"/>
              </w:rPr>
              <w:t>e</w:t>
            </w:r>
          </w:p>
        </w:tc>
        <w:tc>
          <w:tcPr>
            <w:tcW w:w="1860" w:type="dxa"/>
            <w:shd w:val="clear" w:color="auto" w:fill="auto"/>
          </w:tcPr>
          <w:p w14:paraId="4C525F41"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9</w:t>
            </w:r>
            <w:r>
              <w:rPr>
                <w:rFonts w:cstheme="minorHAnsi"/>
                <w:color w:val="000000"/>
                <w:sz w:val="18"/>
                <w:szCs w:val="18"/>
              </w:rPr>
              <w:t>.5</w:t>
            </w:r>
            <w:r w:rsidRPr="62A151E1">
              <w:rPr>
                <w:color w:val="000000" w:themeColor="text1"/>
                <w:sz w:val="18"/>
                <w:szCs w:val="18"/>
              </w:rPr>
              <w:t>%</w:t>
            </w:r>
          </w:p>
        </w:tc>
      </w:tr>
      <w:tr w:rsidR="00D47F80" w:rsidRPr="00882E7A" w14:paraId="5317A1B2"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DD1202D"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ACC5423" w14:textId="5A2813DA"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in, X et al</w:t>
            </w:r>
            <w:r>
              <w:rPr>
                <w:sz w:val="18"/>
                <w:szCs w:val="18"/>
              </w:rPr>
              <w:fldChar w:fldCharType="begin"/>
            </w:r>
            <w:r w:rsidR="00445383">
              <w:rPr>
                <w:sz w:val="18"/>
                <w:szCs w:val="18"/>
              </w:rPr>
              <w:instrText xml:space="preserve"> ADDIN EN.CITE &lt;EndNote&gt;&lt;Cite&gt;&lt;Author&gt;Yin&lt;/Author&gt;&lt;Year&gt;2021&lt;/Year&gt;&lt;RecNum&gt;115&lt;/RecNum&gt;&lt;DisplayText&gt;(137)&lt;/DisplayText&gt;&lt;record&gt;&lt;rec-number&gt;115&lt;/rec-number&gt;&lt;foreign-keys&gt;&lt;key app="EN" db-id="pvxd05p2yewfz6earpxxasf7rwds20fer50s" timestamp="1661434940" guid="c6ce1d69-8600-4be9-8bd5-8adcee0ee60f"&gt;115&lt;/key&gt;&lt;/foreign-keys&gt;&lt;ref-type name="Journal Article"&gt;17&lt;/ref-type&gt;&lt;contributors&gt;&lt;authors&gt;&lt;author&gt;Yin, X.&lt;/author&gt;&lt;author&gt;Xi, X.&lt;/author&gt;&lt;author&gt;Min, X.&lt;/author&gt;&lt;author&gt;Feng, Z.&lt;/author&gt;&lt;author&gt;Li, B.&lt;/author&gt;&lt;author&gt;Cai, W.&lt;/author&gt;&lt;author&gt;Fan, C.&lt;/author&gt;&lt;author&gt;Wang, L.&lt;/author&gt;&lt;author&gt;Xia, L.&lt;/author&gt;&lt;/authors&gt;&lt;/contributors&gt;&lt;titles&gt;&lt;title&gt;Long-term chest CT follow-up in COVID-19 Survivors: 102-361 days after onset&lt;/title&gt;&lt;secondary-title&gt;Annals of Translational Medicine&lt;/secondary-title&gt;&lt;/titles&gt;&lt;periodical&gt;&lt;full-title&gt;Annals of Translational Medicine&lt;/full-title&gt;&lt;/periodical&gt;&lt;pages&gt;1231&lt;/pages&gt;&lt;volume&gt;9&lt;/volume&gt;&lt;number&gt;15&lt;/number&gt;&lt;dates&gt;&lt;year&gt;2021&lt;/year&gt;&lt;/dates&gt;&lt;accession-num&gt;34532368&lt;/accession-num&gt;&lt;urls&gt;&lt;related-urls&gt;&lt;url&gt;https://ovidsp.ovid.com/ovidweb.cgi?T=JS&amp;amp;CSC=Y&amp;amp;NEWS=N&amp;amp;PAGE=fulltext&amp;amp;D=pmnm5&amp;amp;AN=34532368&lt;/url&gt;&lt;/related-urls&gt;&lt;/urls&gt;&lt;electronic-resource-num&gt;https://dx.doi.org/10.21037/atm-21-1438&lt;/electronic-resource-num&gt;&lt;/record&gt;&lt;/Cite&gt;&lt;/EndNote&gt;</w:instrText>
            </w:r>
            <w:r>
              <w:rPr>
                <w:sz w:val="18"/>
                <w:szCs w:val="18"/>
              </w:rPr>
              <w:fldChar w:fldCharType="separate"/>
            </w:r>
            <w:r w:rsidR="00445383">
              <w:rPr>
                <w:noProof/>
                <w:sz w:val="18"/>
                <w:szCs w:val="18"/>
              </w:rPr>
              <w:t>(137)</w:t>
            </w:r>
            <w:r>
              <w:rPr>
                <w:sz w:val="18"/>
                <w:szCs w:val="18"/>
              </w:rPr>
              <w:fldChar w:fldCharType="end"/>
            </w:r>
          </w:p>
        </w:tc>
        <w:tc>
          <w:tcPr>
            <w:tcW w:w="992" w:type="dxa"/>
            <w:shd w:val="clear" w:color="auto" w:fill="auto"/>
          </w:tcPr>
          <w:p w14:paraId="5BC48ADF"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1E1063C8"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Retrospective analysis</w:t>
            </w:r>
          </w:p>
        </w:tc>
        <w:tc>
          <w:tcPr>
            <w:tcW w:w="1275" w:type="dxa"/>
            <w:shd w:val="clear" w:color="auto" w:fill="auto"/>
          </w:tcPr>
          <w:p w14:paraId="75D0B02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337</w:t>
            </w:r>
          </w:p>
        </w:tc>
        <w:tc>
          <w:tcPr>
            <w:tcW w:w="1134" w:type="dxa"/>
            <w:shd w:val="clear" w:color="auto" w:fill="auto"/>
          </w:tcPr>
          <w:p w14:paraId="62034A85"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34EB58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6D977E8B"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3.5/14.8</w:t>
            </w:r>
          </w:p>
        </w:tc>
        <w:tc>
          <w:tcPr>
            <w:tcW w:w="827" w:type="dxa"/>
            <w:shd w:val="clear" w:color="auto" w:fill="auto"/>
          </w:tcPr>
          <w:p w14:paraId="67DE8DA9"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49.5</w:t>
            </w:r>
          </w:p>
        </w:tc>
        <w:tc>
          <w:tcPr>
            <w:tcW w:w="1280" w:type="dxa"/>
            <w:shd w:val="clear" w:color="auto" w:fill="auto"/>
          </w:tcPr>
          <w:p w14:paraId="5FED6D46"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32861150"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2.</w:t>
            </w:r>
            <w:r>
              <w:rPr>
                <w:rFonts w:cstheme="minorHAnsi"/>
                <w:color w:val="000000"/>
                <w:sz w:val="18"/>
                <w:szCs w:val="18"/>
              </w:rPr>
              <w:t>8</w:t>
            </w:r>
            <w:r w:rsidRPr="005008A1">
              <w:rPr>
                <w:rFonts w:cstheme="minorHAnsi"/>
                <w:color w:val="000000"/>
                <w:sz w:val="18"/>
                <w:szCs w:val="18"/>
              </w:rPr>
              <w:t>% severe</w:t>
            </w:r>
            <w:r>
              <w:rPr>
                <w:rFonts w:cstheme="minorHAnsi"/>
                <w:color w:val="000000"/>
                <w:sz w:val="18"/>
                <w:szCs w:val="18"/>
              </w:rPr>
              <w:t>, 3.6% ICU</w:t>
            </w:r>
          </w:p>
        </w:tc>
        <w:tc>
          <w:tcPr>
            <w:tcW w:w="1432" w:type="dxa"/>
            <w:shd w:val="clear" w:color="auto" w:fill="auto"/>
          </w:tcPr>
          <w:p w14:paraId="5C52FFB4"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B6CB6">
              <w:rPr>
                <w:rFonts w:cstheme="minorHAnsi"/>
                <w:color w:val="000000"/>
                <w:sz w:val="18"/>
                <w:szCs w:val="18"/>
              </w:rPr>
              <w:t>203</w:t>
            </w:r>
            <w:r w:rsidRPr="00884C8C">
              <w:rPr>
                <w:rFonts w:cstheme="minorHAnsi"/>
                <w:color w:val="000000"/>
                <w:sz w:val="18"/>
                <w:szCs w:val="18"/>
                <w:vertAlign w:val="superscript"/>
              </w:rPr>
              <w:t>a</w:t>
            </w:r>
          </w:p>
        </w:tc>
        <w:tc>
          <w:tcPr>
            <w:tcW w:w="1860" w:type="dxa"/>
            <w:shd w:val="clear" w:color="auto" w:fill="auto"/>
          </w:tcPr>
          <w:p w14:paraId="77288DD4"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55.</w:t>
            </w:r>
            <w:r>
              <w:rPr>
                <w:rFonts w:cstheme="minorHAnsi"/>
                <w:color w:val="000000"/>
                <w:sz w:val="18"/>
                <w:szCs w:val="18"/>
              </w:rPr>
              <w:t>8</w:t>
            </w:r>
            <w:r w:rsidRPr="62A151E1">
              <w:rPr>
                <w:color w:val="000000" w:themeColor="text1"/>
                <w:sz w:val="18"/>
                <w:szCs w:val="18"/>
              </w:rPr>
              <w:t>%</w:t>
            </w:r>
          </w:p>
        </w:tc>
      </w:tr>
      <w:tr w:rsidR="00D47F80" w:rsidRPr="00882E7A" w14:paraId="6AFFC5D1"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18C3BD5"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0BE03280" w14:textId="25ABF603"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Zayet, S et al</w:t>
            </w:r>
            <w:r>
              <w:rPr>
                <w:sz w:val="18"/>
                <w:szCs w:val="18"/>
              </w:rPr>
              <w:fldChar w:fldCharType="begin"/>
            </w:r>
            <w:r w:rsidR="00445383">
              <w:rPr>
                <w:sz w:val="18"/>
                <w:szCs w:val="18"/>
              </w:rPr>
              <w:instrText xml:space="preserve"> ADDIN EN.CITE &lt;EndNote&gt;&lt;Cite&gt;&lt;Author&gt;Zayet&lt;/Author&gt;&lt;Year&gt;2021&lt;/Year&gt;&lt;RecNum&gt;116&lt;/RecNum&gt;&lt;DisplayText&gt;(138)&lt;/DisplayText&gt;&lt;record&gt;&lt;rec-number&gt;116&lt;/rec-number&gt;&lt;foreign-keys&gt;&lt;key app="EN" db-id="pvxd05p2yewfz6earpxxasf7rwds20fer50s" timestamp="1661434940" guid="f36a3b69-6fc2-4d87-b84d-8d3be9f4a58d"&gt;116&lt;/key&gt;&lt;/foreign-keys&gt;&lt;ref-type name="Journal Article"&gt;17&lt;/ref-type&gt;&lt;contributors&gt;&lt;authors&gt;&lt;author&gt;Zayet, Souheil&lt;/author&gt;&lt;author&gt;Zahra, Hajer&lt;/author&gt;&lt;author&gt;Royer, Pierre-Yves&lt;/author&gt;&lt;author&gt;Tipirdamaz, Can&lt;/author&gt;&lt;author&gt;Mercier, Julien&lt;/author&gt;&lt;author&gt;Gendrin, Vincent&lt;/author&gt;&lt;author&gt;Lepiller, Quentin&lt;/author&gt;&lt;author&gt;Marty-Quinternet, Solene&lt;/author&gt;&lt;author&gt;Osman, Molka&lt;/author&gt;&lt;author&gt;Belfeki, Nabil&lt;/author&gt;&lt;author&gt;Toko, Lynda&lt;/author&gt;&lt;author&gt;Garnier, Pauline&lt;/author&gt;&lt;author&gt;Pierron, Alix&lt;/author&gt;&lt;author&gt;Plantin, Julie&lt;/author&gt;&lt;author&gt;Messin, Louise&lt;/author&gt;&lt;author&gt;Villemain, Marc&lt;/author&gt;&lt;author&gt;Bouiller, Kevin&lt;/author&gt;&lt;author&gt;Klopfenstein, Timothee&lt;/author&gt;&lt;/authors&gt;&lt;/contributors&gt;&lt;titles&gt;&lt;title&gt;Post-COVID-19 Syndrome: Nine Months after SARS-CoV-2 Infection in a Cohort of 354 Patients: Data from the First Wave of COVID-19 in Nord Franche-Comte Hospital, France&lt;/title&gt;&lt;secondary-title&gt;Microorganisms&lt;/secondary-title&gt;&lt;/titles&gt;&lt;periodical&gt;&lt;full-title&gt;Microorganisms&lt;/full-title&gt;&lt;/periodical&gt;&lt;volume&gt;9&lt;/volume&gt;&lt;number&gt;8&lt;/number&gt;&lt;dates&gt;&lt;year&gt;2021&lt;/year&gt;&lt;/dates&gt;&lt;pub-location&gt;Switzerland&lt;/pub-location&gt;&lt;urls&gt;&lt;related-urls&gt;&lt;url&gt;http://ovidsp.ovid.com/ovidweb.cgi?T=JS&amp;amp;PAGE=reference&amp;amp;D=pmnm5&amp;amp;NEWS=N&amp;amp;AN=34442798&lt;/url&gt;&lt;/related-urls&gt;&lt;/urls&gt;&lt;electronic-resource-num&gt;https://dx.doi.org/10.3390/microorganisms9081719&lt;/electronic-resource-num&gt;&lt;/record&gt;&lt;/Cite&gt;&lt;/EndNote&gt;</w:instrText>
            </w:r>
            <w:r>
              <w:rPr>
                <w:sz w:val="18"/>
                <w:szCs w:val="18"/>
              </w:rPr>
              <w:fldChar w:fldCharType="separate"/>
            </w:r>
            <w:r w:rsidR="00445383">
              <w:rPr>
                <w:noProof/>
                <w:sz w:val="18"/>
                <w:szCs w:val="18"/>
              </w:rPr>
              <w:t>(138)</w:t>
            </w:r>
            <w:r>
              <w:rPr>
                <w:sz w:val="18"/>
                <w:szCs w:val="18"/>
              </w:rPr>
              <w:fldChar w:fldCharType="end"/>
            </w:r>
          </w:p>
        </w:tc>
        <w:tc>
          <w:tcPr>
            <w:tcW w:w="992" w:type="dxa"/>
            <w:shd w:val="clear" w:color="auto" w:fill="auto"/>
          </w:tcPr>
          <w:p w14:paraId="32FDFCFE"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1560" w:type="dxa"/>
            <w:shd w:val="clear" w:color="auto" w:fill="auto"/>
          </w:tcPr>
          <w:p w14:paraId="54DF615B"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etrospective cohort</w:t>
            </w:r>
          </w:p>
        </w:tc>
        <w:tc>
          <w:tcPr>
            <w:tcW w:w="1275" w:type="dxa"/>
            <w:shd w:val="clear" w:color="auto" w:fill="auto"/>
          </w:tcPr>
          <w:p w14:paraId="18A6CC08"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354</w:t>
            </w:r>
          </w:p>
        </w:tc>
        <w:tc>
          <w:tcPr>
            <w:tcW w:w="1134" w:type="dxa"/>
            <w:shd w:val="clear" w:color="auto" w:fill="auto"/>
          </w:tcPr>
          <w:p w14:paraId="51EE1EEE"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7256A0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w:t>
            </w:r>
            <w:r>
              <w:rPr>
                <w:rFonts w:ascii="Calibri" w:hAnsi="Calibri" w:cs="Calibri"/>
                <w:color w:val="000000"/>
                <w:sz w:val="18"/>
                <w:szCs w:val="18"/>
              </w:rPr>
              <w:t>ised patients and outpatients</w:t>
            </w:r>
          </w:p>
        </w:tc>
        <w:tc>
          <w:tcPr>
            <w:tcW w:w="1134" w:type="dxa"/>
            <w:shd w:val="clear" w:color="auto" w:fill="auto"/>
          </w:tcPr>
          <w:p w14:paraId="31605E2A"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6/18.7</w:t>
            </w:r>
          </w:p>
        </w:tc>
        <w:tc>
          <w:tcPr>
            <w:tcW w:w="827" w:type="dxa"/>
            <w:shd w:val="clear" w:color="auto" w:fill="auto"/>
          </w:tcPr>
          <w:p w14:paraId="590934C4"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63</w:t>
            </w:r>
            <w:r>
              <w:rPr>
                <w:rFonts w:ascii="Calibri" w:hAnsi="Calibri" w:cs="Calibri"/>
                <w:color w:val="000000"/>
                <w:sz w:val="18"/>
                <w:szCs w:val="18"/>
              </w:rPr>
              <w:t>.0</w:t>
            </w:r>
          </w:p>
        </w:tc>
        <w:tc>
          <w:tcPr>
            <w:tcW w:w="1280" w:type="dxa"/>
            <w:shd w:val="clear" w:color="auto" w:fill="auto"/>
          </w:tcPr>
          <w:p w14:paraId="513A364B"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 xml:space="preserve">PCR </w:t>
            </w:r>
            <w:r>
              <w:rPr>
                <w:rFonts w:ascii="Calibri" w:hAnsi="Calibri" w:cs="Calibri"/>
                <w:color w:val="000000"/>
                <w:sz w:val="18"/>
                <w:szCs w:val="18"/>
              </w:rPr>
              <w:t>confirmed</w:t>
            </w:r>
          </w:p>
        </w:tc>
        <w:tc>
          <w:tcPr>
            <w:tcW w:w="1084" w:type="dxa"/>
            <w:shd w:val="clear" w:color="auto" w:fill="auto"/>
          </w:tcPr>
          <w:p w14:paraId="4141B516"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34.2% hospitalised</w:t>
            </w:r>
            <w:r>
              <w:rPr>
                <w:rFonts w:cstheme="minorHAnsi"/>
                <w:color w:val="000000"/>
                <w:sz w:val="18"/>
                <w:szCs w:val="18"/>
              </w:rPr>
              <w:t>, 5% ICU</w:t>
            </w:r>
          </w:p>
        </w:tc>
        <w:tc>
          <w:tcPr>
            <w:tcW w:w="1432" w:type="dxa"/>
            <w:shd w:val="clear" w:color="auto" w:fill="auto"/>
          </w:tcPr>
          <w:p w14:paraId="10CCDEAB"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B6CB6">
              <w:rPr>
                <w:rFonts w:cstheme="minorHAnsi"/>
                <w:color w:val="000000"/>
                <w:sz w:val="18"/>
                <w:szCs w:val="18"/>
              </w:rPr>
              <w:t>289</w:t>
            </w:r>
            <w:r w:rsidRPr="00884C8C">
              <w:rPr>
                <w:rFonts w:cstheme="minorHAnsi"/>
                <w:color w:val="000000"/>
                <w:sz w:val="18"/>
                <w:szCs w:val="18"/>
                <w:vertAlign w:val="superscript"/>
              </w:rPr>
              <w:t>a</w:t>
            </w:r>
          </w:p>
        </w:tc>
        <w:tc>
          <w:tcPr>
            <w:tcW w:w="1860" w:type="dxa"/>
            <w:shd w:val="clear" w:color="auto" w:fill="auto"/>
          </w:tcPr>
          <w:p w14:paraId="1E86F926"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35.9</w:t>
            </w:r>
            <w:r w:rsidRPr="62A151E1">
              <w:rPr>
                <w:color w:val="000000" w:themeColor="text1"/>
                <w:sz w:val="18"/>
                <w:szCs w:val="18"/>
              </w:rPr>
              <w:t>%</w:t>
            </w:r>
          </w:p>
        </w:tc>
      </w:tr>
      <w:tr w:rsidR="00D47F80" w:rsidRPr="00882E7A" w14:paraId="5A791030"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494FFA9"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3320C25F" w14:textId="77F6BB66"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Zhan, Y et al</w:t>
            </w:r>
            <w:r>
              <w:rPr>
                <w:sz w:val="18"/>
                <w:szCs w:val="18"/>
              </w:rPr>
              <w:fldChar w:fldCharType="begin"/>
            </w:r>
            <w:r w:rsidR="00445383">
              <w:rPr>
                <w:sz w:val="18"/>
                <w:szCs w:val="18"/>
              </w:rPr>
              <w:instrText xml:space="preserve"> ADDIN EN.CITE &lt;EndNote&gt;&lt;Cite&gt;&lt;Author&gt;Zhan&lt;/Author&gt;&lt;Year&gt;2021&lt;/Year&gt;&lt;RecNum&gt;117&lt;/RecNum&gt;&lt;DisplayText&gt;(139)&lt;/DisplayText&gt;&lt;record&gt;&lt;rec-number&gt;117&lt;/rec-number&gt;&lt;foreign-keys&gt;&lt;key app="EN" db-id="pvxd05p2yewfz6earpxxasf7rwds20fer50s" timestamp="1661434940" guid="638b4ba2-33e9-41c9-9706-88dab0a7825f"&gt;117&lt;/key&gt;&lt;/foreign-keys&gt;&lt;ref-type name="Journal Article"&gt;17&lt;/ref-type&gt;&lt;contributors&gt;&lt;authors&gt;&lt;author&gt;Zhan, Y.&lt;/author&gt;&lt;author&gt;Zhu, Y.&lt;/author&gt;&lt;author&gt;Wang, S.&lt;/author&gt;&lt;author&gt;Jia, S.&lt;/author&gt;&lt;author&gt;Gao, Y.&lt;/author&gt;&lt;author&gt;Lu, Y.&lt;/author&gt;&lt;author&gt;Zhou, C.&lt;/author&gt;&lt;author&gt;Liang, R.&lt;/author&gt;&lt;author&gt;Sun, D.&lt;/author&gt;&lt;author&gt;Wang, X.&lt;/author&gt;&lt;author&gt;Hou, Z.&lt;/author&gt;&lt;author&gt;Hu, Q.&lt;/author&gt;&lt;author&gt;Du, P.&lt;/author&gt;&lt;author&gt;Yu, H.&lt;/author&gt;&lt;author&gt;Liu, C.&lt;/author&gt;&lt;author&gt;Cui, M.&lt;/author&gt;&lt;author&gt;Tong, G.&lt;/author&gt;&lt;author&gt;Zheng, Z.&lt;/author&gt;&lt;author&gt;Xu, Y.&lt;/author&gt;&lt;author&gt;Zhu, L.&lt;/author&gt;&lt;author&gt;Cheng, J.&lt;/author&gt;&lt;author&gt;Wu, F.&lt;/author&gt;&lt;author&gt;Zheng, Y.&lt;/author&gt;&lt;author&gt;Liu, P.&lt;/author&gt;&lt;author&gt;Hong, P.&lt;/author&gt;&lt;/authors&gt;&lt;/contributors&gt;&lt;titles&gt;&lt;title&gt;SARS-CoV-2 immunity and functional recovery of COVID-19 patients 1-year after infection&lt;/title&gt;&lt;secondary-title&gt;Signal Transduction and Targeted Therapy&lt;/secondary-title&gt;&lt;/titles&gt;&lt;periodical&gt;&lt;full-title&gt;Signal Transduction and Targeted Therapy&lt;/full-title&gt;&lt;/periodical&gt;&lt;volume&gt;6(1) (no pagination)&lt;/volume&gt;&lt;number&gt;368&lt;/number&gt;&lt;dates&gt;&lt;year&gt;2021&lt;/year&gt;&lt;/dates&gt;&lt;accession-num&gt;2013942221&lt;/accession-num&gt;&lt;urls&gt;&lt;related-urls&gt;&lt;url&gt;http://www.nature.com/sigtrans&lt;/url&gt;&lt;/related-urls&gt;&lt;/urls&gt;&lt;electronic-resource-num&gt;http://dx.doi.org/10.1038/s41392-021-00777-z&lt;/electronic-resource-num&gt;&lt;/record&gt;&lt;/Cite&gt;&lt;/EndNote&gt;</w:instrText>
            </w:r>
            <w:r>
              <w:rPr>
                <w:sz w:val="18"/>
                <w:szCs w:val="18"/>
              </w:rPr>
              <w:fldChar w:fldCharType="separate"/>
            </w:r>
            <w:r w:rsidR="00445383">
              <w:rPr>
                <w:noProof/>
                <w:sz w:val="18"/>
                <w:szCs w:val="18"/>
              </w:rPr>
              <w:t>(139)</w:t>
            </w:r>
            <w:r>
              <w:rPr>
                <w:sz w:val="18"/>
                <w:szCs w:val="18"/>
              </w:rPr>
              <w:fldChar w:fldCharType="end"/>
            </w:r>
          </w:p>
        </w:tc>
        <w:tc>
          <w:tcPr>
            <w:tcW w:w="992" w:type="dxa"/>
            <w:shd w:val="clear" w:color="auto" w:fill="auto"/>
          </w:tcPr>
          <w:p w14:paraId="0ACD9766"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0C35D237"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P</w:t>
            </w:r>
            <w:r w:rsidRPr="00066430">
              <w:rPr>
                <w:rFonts w:ascii="Calibri" w:hAnsi="Calibri" w:cs="Calibri"/>
                <w:sz w:val="18"/>
                <w:szCs w:val="18"/>
              </w:rPr>
              <w:t>rospective cohort</w:t>
            </w:r>
          </w:p>
        </w:tc>
        <w:tc>
          <w:tcPr>
            <w:tcW w:w="1275" w:type="dxa"/>
            <w:shd w:val="clear" w:color="auto" w:fill="auto"/>
          </w:tcPr>
          <w:p w14:paraId="07CE3744"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21</w:t>
            </w:r>
          </w:p>
        </w:tc>
        <w:tc>
          <w:tcPr>
            <w:tcW w:w="1134" w:type="dxa"/>
            <w:shd w:val="clear" w:color="auto" w:fill="auto"/>
          </w:tcPr>
          <w:p w14:paraId="0D2AD06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E8A72DC"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60654187"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 (40-57)</w:t>
            </w:r>
          </w:p>
        </w:tc>
        <w:tc>
          <w:tcPr>
            <w:tcW w:w="827" w:type="dxa"/>
            <w:shd w:val="clear" w:color="auto" w:fill="auto"/>
          </w:tcPr>
          <w:p w14:paraId="278FCF8E"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53647D">
              <w:rPr>
                <w:rFonts w:ascii="Calibri" w:hAnsi="Calibri" w:cs="Calibri"/>
                <w:color w:val="000000"/>
                <w:sz w:val="18"/>
                <w:szCs w:val="18"/>
              </w:rPr>
              <w:t>58.7</w:t>
            </w:r>
          </w:p>
        </w:tc>
        <w:tc>
          <w:tcPr>
            <w:tcW w:w="1280" w:type="dxa"/>
            <w:shd w:val="clear" w:color="auto" w:fill="auto"/>
          </w:tcPr>
          <w:p w14:paraId="531A498F"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PCR confirmed</w:t>
            </w:r>
          </w:p>
        </w:tc>
        <w:tc>
          <w:tcPr>
            <w:tcW w:w="1084" w:type="dxa"/>
            <w:shd w:val="clear" w:color="auto" w:fill="auto"/>
          </w:tcPr>
          <w:p w14:paraId="3284DE06"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008A1">
              <w:rPr>
                <w:rFonts w:cstheme="minorHAnsi"/>
                <w:color w:val="000000"/>
                <w:sz w:val="18"/>
                <w:szCs w:val="18"/>
              </w:rPr>
              <w:t>15.7% severe</w:t>
            </w:r>
          </w:p>
        </w:tc>
        <w:tc>
          <w:tcPr>
            <w:tcW w:w="1432" w:type="dxa"/>
            <w:shd w:val="clear" w:color="auto" w:fill="auto"/>
          </w:tcPr>
          <w:p w14:paraId="2E465550" w14:textId="77777777" w:rsidR="004D3690" w:rsidRPr="00EC446A"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EC446A">
              <w:rPr>
                <w:rFonts w:cstheme="minorHAnsi"/>
                <w:color w:val="000000"/>
                <w:sz w:val="18"/>
                <w:szCs w:val="18"/>
              </w:rPr>
              <w:t>348</w:t>
            </w:r>
            <w:r w:rsidRPr="00EC446A">
              <w:rPr>
                <w:rFonts w:cstheme="minorHAnsi"/>
                <w:color w:val="000000"/>
                <w:sz w:val="18"/>
                <w:szCs w:val="18"/>
                <w:vertAlign w:val="superscript"/>
              </w:rPr>
              <w:t>b</w:t>
            </w:r>
          </w:p>
        </w:tc>
        <w:tc>
          <w:tcPr>
            <w:tcW w:w="1860" w:type="dxa"/>
            <w:shd w:val="clear" w:color="auto" w:fill="auto"/>
          </w:tcPr>
          <w:p w14:paraId="5B439C54"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C2AE3">
              <w:rPr>
                <w:rFonts w:cstheme="minorHAnsi"/>
                <w:color w:val="000000"/>
                <w:sz w:val="18"/>
                <w:szCs w:val="18"/>
              </w:rPr>
              <w:t>29.8</w:t>
            </w:r>
            <w:r w:rsidRPr="62A151E1">
              <w:rPr>
                <w:color w:val="000000" w:themeColor="text1"/>
                <w:sz w:val="18"/>
                <w:szCs w:val="18"/>
              </w:rPr>
              <w:t>%</w:t>
            </w:r>
          </w:p>
        </w:tc>
      </w:tr>
      <w:tr w:rsidR="00D47F80" w:rsidRPr="00882E7A" w14:paraId="795462EF"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FE6447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FDE007F" w14:textId="4DE67C5C"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Zhang, D et al</w:t>
            </w:r>
            <w:r>
              <w:rPr>
                <w:sz w:val="18"/>
                <w:szCs w:val="18"/>
              </w:rPr>
              <w:fldChar w:fldCharType="begin"/>
            </w:r>
            <w:r w:rsidR="00445383">
              <w:rPr>
                <w:sz w:val="18"/>
                <w:szCs w:val="18"/>
              </w:rPr>
              <w:instrText xml:space="preserve"> ADDIN EN.CITE &lt;EndNote&gt;&lt;Cite&gt;&lt;Author&gt;Zhang&lt;/Author&gt;&lt;Year&gt;2021&lt;/Year&gt;&lt;RecNum&gt;118&lt;/RecNum&gt;&lt;DisplayText&gt;(140)&lt;/DisplayText&gt;&lt;record&gt;&lt;rec-number&gt;118&lt;/rec-number&gt;&lt;foreign-keys&gt;&lt;key app="EN" db-id="pvxd05p2yewfz6earpxxasf7rwds20fer50s" timestamp="1661434940" guid="678ea28f-b877-4b53-a60e-9183c0302f47"&gt;118&lt;/key&gt;&lt;/foreign-keys&gt;&lt;ref-type name="Journal Article"&gt;17&lt;/ref-type&gt;&lt;contributors&gt;&lt;authors&gt;&lt;author&gt;Zhang, D.&lt;/author&gt;&lt;author&gt;Zhang, C.&lt;/author&gt;&lt;author&gt;Li, X.&lt;/author&gt;&lt;author&gt;Zhao, J.&lt;/author&gt;&lt;author&gt;An, C.&lt;/author&gt;&lt;author&gt;Peng, C.&lt;/author&gt;&lt;author&gt;Wang, L.&lt;/author&gt;&lt;/authors&gt;&lt;/contributors&gt;&lt;titles&gt;&lt;title&gt;Thin-section computed tomography findings and longitudinal variations of the residual pulmonary sequelae after discharge in patients with COVID-19: a short-term follow-up study&lt;/title&gt;&lt;secondary-title&gt;European Radiology&lt;/secondary-title&gt;&lt;/titles&gt;&lt;periodical&gt;&lt;full-title&gt;European Radiology&lt;/full-title&gt;&lt;/periodical&gt;&lt;pages&gt;7172-7183&lt;/pages&gt;&lt;volume&gt;31&lt;/volume&gt;&lt;number&gt;9&lt;/number&gt;&lt;dates&gt;&lt;year&gt;2021&lt;/year&gt;&lt;/dates&gt;&lt;accession-num&gt;33704519&lt;/accession-num&gt;&lt;urls&gt;&lt;related-urls&gt;&lt;url&gt;https://ovidsp.ovid.com/ovidweb.cgi?T=JS&amp;amp;CSC=Y&amp;amp;NEWS=N&amp;amp;PAGE=fulltext&amp;amp;D=medl&amp;amp;AN=33704519&lt;/url&gt;&lt;/related-urls&gt;&lt;/urls&gt;&lt;electronic-resource-num&gt;https://dx.doi.org/10.1007/s00330-021-07799-9&lt;/electronic-resource-num&gt;&lt;/record&gt;&lt;/Cite&gt;&lt;/EndNote&gt;</w:instrText>
            </w:r>
            <w:r>
              <w:rPr>
                <w:sz w:val="18"/>
                <w:szCs w:val="18"/>
              </w:rPr>
              <w:fldChar w:fldCharType="separate"/>
            </w:r>
            <w:r w:rsidR="00445383">
              <w:rPr>
                <w:noProof/>
                <w:sz w:val="18"/>
                <w:szCs w:val="18"/>
              </w:rPr>
              <w:t>(140)</w:t>
            </w:r>
            <w:r>
              <w:rPr>
                <w:sz w:val="18"/>
                <w:szCs w:val="18"/>
              </w:rPr>
              <w:fldChar w:fldCharType="end"/>
            </w:r>
          </w:p>
        </w:tc>
        <w:tc>
          <w:tcPr>
            <w:tcW w:w="992" w:type="dxa"/>
            <w:shd w:val="clear" w:color="auto" w:fill="auto"/>
          </w:tcPr>
          <w:p w14:paraId="72C5CB7F"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291CAC4B"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et</w:t>
            </w:r>
            <w:r w:rsidRPr="00066430">
              <w:rPr>
                <w:rFonts w:ascii="Calibri" w:hAnsi="Calibri" w:cs="Calibri"/>
                <w:sz w:val="18"/>
                <w:szCs w:val="18"/>
              </w:rPr>
              <w:t xml:space="preserve">rospective </w:t>
            </w:r>
            <w:r>
              <w:rPr>
                <w:rFonts w:ascii="Calibri" w:hAnsi="Calibri" w:cs="Calibri"/>
                <w:sz w:val="18"/>
                <w:szCs w:val="18"/>
              </w:rPr>
              <w:t>comparative</w:t>
            </w:r>
          </w:p>
        </w:tc>
        <w:tc>
          <w:tcPr>
            <w:tcW w:w="1275" w:type="dxa"/>
            <w:shd w:val="clear" w:color="auto" w:fill="auto"/>
          </w:tcPr>
          <w:p w14:paraId="4C0A751D"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color w:val="000000"/>
                <w:sz w:val="18"/>
                <w:szCs w:val="18"/>
              </w:rPr>
              <w:t>122</w:t>
            </w:r>
          </w:p>
        </w:tc>
        <w:tc>
          <w:tcPr>
            <w:tcW w:w="1134" w:type="dxa"/>
            <w:shd w:val="clear" w:color="auto" w:fill="auto"/>
          </w:tcPr>
          <w:p w14:paraId="483BB865"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361DD2E2" w14:textId="77777777" w:rsidR="004D3690" w:rsidRPr="00AF0E56"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312FF9ED"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1 (31.8-61.0)</w:t>
            </w:r>
          </w:p>
        </w:tc>
        <w:tc>
          <w:tcPr>
            <w:tcW w:w="827" w:type="dxa"/>
            <w:shd w:val="clear" w:color="auto" w:fill="auto"/>
          </w:tcPr>
          <w:p w14:paraId="1893BA10"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0</w:t>
            </w:r>
            <w:r>
              <w:rPr>
                <w:rFonts w:ascii="Calibri" w:hAnsi="Calibri" w:cs="Calibri"/>
                <w:color w:val="000000"/>
                <w:sz w:val="18"/>
                <w:szCs w:val="18"/>
              </w:rPr>
              <w:t>.3</w:t>
            </w:r>
          </w:p>
        </w:tc>
        <w:tc>
          <w:tcPr>
            <w:tcW w:w="1280" w:type="dxa"/>
            <w:shd w:val="clear" w:color="auto" w:fill="auto"/>
          </w:tcPr>
          <w:p w14:paraId="7655BDCB"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PCR confirmed</w:t>
            </w:r>
          </w:p>
        </w:tc>
        <w:tc>
          <w:tcPr>
            <w:tcW w:w="1084" w:type="dxa"/>
            <w:shd w:val="clear" w:color="auto" w:fill="auto"/>
          </w:tcPr>
          <w:p w14:paraId="525F079C"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mild cases excluded, only patients with pulmonary sequelae at discharge included</w:t>
            </w:r>
          </w:p>
        </w:tc>
        <w:tc>
          <w:tcPr>
            <w:tcW w:w="1432" w:type="dxa"/>
            <w:shd w:val="clear" w:color="auto" w:fill="auto"/>
          </w:tcPr>
          <w:p w14:paraId="22B3D70C" w14:textId="77777777" w:rsidR="004D3690" w:rsidRPr="00F861E7"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F861E7">
              <w:rPr>
                <w:rFonts w:cstheme="minorHAnsi"/>
                <w:color w:val="000000"/>
                <w:sz w:val="18"/>
                <w:szCs w:val="18"/>
              </w:rPr>
              <w:t>92</w:t>
            </w:r>
            <w:r w:rsidRPr="00F861E7">
              <w:rPr>
                <w:rFonts w:cstheme="minorHAnsi"/>
                <w:color w:val="000000"/>
                <w:sz w:val="18"/>
                <w:szCs w:val="18"/>
                <w:vertAlign w:val="superscript"/>
              </w:rPr>
              <w:t>f</w:t>
            </w:r>
          </w:p>
        </w:tc>
        <w:tc>
          <w:tcPr>
            <w:tcW w:w="1860" w:type="dxa"/>
            <w:shd w:val="clear" w:color="auto" w:fill="auto"/>
          </w:tcPr>
          <w:p w14:paraId="684DA5FF"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54.9</w:t>
            </w:r>
            <w:r w:rsidRPr="62A151E1">
              <w:rPr>
                <w:color w:val="000000" w:themeColor="text1"/>
                <w:sz w:val="18"/>
                <w:szCs w:val="18"/>
              </w:rPr>
              <w:t>%</w:t>
            </w:r>
          </w:p>
        </w:tc>
      </w:tr>
      <w:tr w:rsidR="00D47F80" w:rsidRPr="00882E7A" w14:paraId="1FD770D1"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8B8BE9B"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2751FFF" w14:textId="1A5B8D19"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332A55">
              <w:rPr>
                <w:sz w:val="18"/>
                <w:szCs w:val="18"/>
              </w:rPr>
              <w:t>Zhang, J et al</w:t>
            </w:r>
            <w:r>
              <w:rPr>
                <w:sz w:val="18"/>
                <w:szCs w:val="18"/>
              </w:rPr>
              <w:fldChar w:fldCharType="begin"/>
            </w:r>
            <w:r w:rsidR="00445383">
              <w:rPr>
                <w:sz w:val="18"/>
                <w:szCs w:val="18"/>
              </w:rPr>
              <w:instrText xml:space="preserve"> ADDIN EN.CITE &lt;EndNote&gt;&lt;Cite&gt;&lt;Author&gt;Zhang&lt;/Author&gt;&lt;Year&gt;2021&lt;/Year&gt;&lt;RecNum&gt;119&lt;/RecNum&gt;&lt;DisplayText&gt;(141)&lt;/DisplayText&gt;&lt;record&gt;&lt;rec-number&gt;119&lt;/rec-number&gt;&lt;foreign-keys&gt;&lt;key app="EN" db-id="pvxd05p2yewfz6earpxxasf7rwds20fer50s" timestamp="1661434940" guid="f0c1e1ed-b10c-4f56-8e9d-2177cdc21500"&gt;119&lt;/key&gt;&lt;/foreign-keys&gt;&lt;ref-type name="Journal Article"&gt;17&lt;/ref-type&gt;&lt;contributors&gt;&lt;authors&gt;&lt;author&gt;Zhang, Jintao&lt;/author&gt;&lt;author&gt;Xu, Jiawei&lt;/author&gt;&lt;author&gt;Zhou, Shengyu&lt;/author&gt;&lt;author&gt;Wang, Chunting&lt;/author&gt;&lt;author&gt;Wang, Ximing&lt;/author&gt;&lt;author&gt;Zhang, Wei&lt;/author&gt;&lt;author&gt;Ning, Kang&lt;/author&gt;&lt;author&gt;Pan, Yun&lt;/author&gt;&lt;author&gt;Liu, Tian&lt;/author&gt;&lt;author&gt;Zhao, Jiping&lt;/author&gt;&lt;author&gt;Dong, Liang&lt;/author&gt;&lt;/authors&gt;&lt;/contributors&gt;&lt;titles&gt;&lt;title&gt;The characteristics of 527 discharged COVID-19 patients undergoing long-term follow-up in China&lt;/title&gt;&lt;secondary-title&gt;International journal of infectious diseases : IJID : official publication of the International Society for Infectious Diseases&lt;/secondary-title&gt;&lt;/titles&gt;&lt;periodical&gt;&lt;full-title&gt;International journal of infectious diseases : IJID : official publication of the International Society for Infectious Diseases&lt;/full-title&gt;&lt;/periodical&gt;&lt;pages&gt;685-692&lt;/pages&gt;&lt;volume&gt;104&lt;/volume&gt;&lt;dates&gt;&lt;year&gt;2021&lt;/year&gt;&lt;/dates&gt;&lt;pub-location&gt;Canada&lt;/pub-location&gt;&lt;urls&gt;&lt;related-urls&gt;&lt;url&gt;http://ovidsp.ovid.com/ovidweb.cgi?T=JS&amp;amp;PAGE=reference&amp;amp;D=med18&amp;amp;NEWS=N&amp;amp;AN=33540129&lt;/url&gt;&lt;/related-urls&gt;&lt;/urls&gt;&lt;electronic-resource-num&gt;https://dx.doi.org/10.1016/j.ijid.2021.01.064&lt;/electronic-resource-num&gt;&lt;/record&gt;&lt;/Cite&gt;&lt;/EndNote&gt;</w:instrText>
            </w:r>
            <w:r>
              <w:rPr>
                <w:sz w:val="18"/>
                <w:szCs w:val="18"/>
              </w:rPr>
              <w:fldChar w:fldCharType="separate"/>
            </w:r>
            <w:r w:rsidR="00445383">
              <w:rPr>
                <w:noProof/>
                <w:sz w:val="18"/>
                <w:szCs w:val="18"/>
              </w:rPr>
              <w:t>(141)</w:t>
            </w:r>
            <w:r>
              <w:rPr>
                <w:sz w:val="18"/>
                <w:szCs w:val="18"/>
              </w:rPr>
              <w:fldChar w:fldCharType="end"/>
            </w:r>
          </w:p>
        </w:tc>
        <w:tc>
          <w:tcPr>
            <w:tcW w:w="992" w:type="dxa"/>
            <w:shd w:val="clear" w:color="auto" w:fill="auto"/>
          </w:tcPr>
          <w:p w14:paraId="32592B64"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332A55">
              <w:rPr>
                <w:sz w:val="18"/>
                <w:szCs w:val="18"/>
              </w:rPr>
              <w:t>China</w:t>
            </w:r>
          </w:p>
        </w:tc>
        <w:tc>
          <w:tcPr>
            <w:tcW w:w="1560" w:type="dxa"/>
            <w:shd w:val="clear" w:color="auto" w:fill="auto"/>
          </w:tcPr>
          <w:p w14:paraId="21E2662F"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sz w:val="18"/>
                <w:szCs w:val="18"/>
              </w:rPr>
              <w:t>Cohort*</w:t>
            </w:r>
          </w:p>
        </w:tc>
        <w:tc>
          <w:tcPr>
            <w:tcW w:w="1275" w:type="dxa"/>
            <w:shd w:val="clear" w:color="auto" w:fill="auto"/>
          </w:tcPr>
          <w:p w14:paraId="0576DE29"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332A55">
              <w:rPr>
                <w:rFonts w:ascii="Calibri" w:hAnsi="Calibri" w:cs="Calibri"/>
                <w:color w:val="000000"/>
                <w:sz w:val="18"/>
                <w:szCs w:val="18"/>
              </w:rPr>
              <w:t>245</w:t>
            </w:r>
          </w:p>
        </w:tc>
        <w:tc>
          <w:tcPr>
            <w:tcW w:w="1134" w:type="dxa"/>
            <w:shd w:val="clear" w:color="auto" w:fill="auto"/>
          </w:tcPr>
          <w:p w14:paraId="3C359081"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6DF574E2"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332A55">
              <w:rPr>
                <w:rFonts w:ascii="Calibri" w:hAnsi="Calibri" w:cs="Calibri"/>
                <w:color w:val="000000"/>
                <w:sz w:val="18"/>
                <w:szCs w:val="18"/>
              </w:rPr>
              <w:t>Hospitalised patients</w:t>
            </w:r>
          </w:p>
        </w:tc>
        <w:tc>
          <w:tcPr>
            <w:tcW w:w="1134" w:type="dxa"/>
            <w:shd w:val="clear" w:color="auto" w:fill="auto"/>
          </w:tcPr>
          <w:p w14:paraId="7C920200"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 (33-54)</w:t>
            </w:r>
          </w:p>
        </w:tc>
        <w:tc>
          <w:tcPr>
            <w:tcW w:w="827" w:type="dxa"/>
            <w:shd w:val="clear" w:color="auto" w:fill="auto"/>
          </w:tcPr>
          <w:p w14:paraId="0863BC9B"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332A55">
              <w:rPr>
                <w:rFonts w:ascii="Calibri" w:hAnsi="Calibri" w:cs="Calibri"/>
                <w:color w:val="000000"/>
                <w:sz w:val="18"/>
                <w:szCs w:val="18"/>
              </w:rPr>
              <w:t> </w:t>
            </w:r>
            <w:r>
              <w:rPr>
                <w:rFonts w:ascii="Calibri" w:hAnsi="Calibri" w:cs="Calibri"/>
                <w:color w:val="000000"/>
                <w:sz w:val="18"/>
                <w:szCs w:val="18"/>
              </w:rPr>
              <w:t>43.8</w:t>
            </w:r>
          </w:p>
        </w:tc>
        <w:tc>
          <w:tcPr>
            <w:tcW w:w="1280" w:type="dxa"/>
            <w:shd w:val="clear" w:color="auto" w:fill="auto"/>
          </w:tcPr>
          <w:p w14:paraId="75472A7F"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rFonts w:ascii="Calibri" w:hAnsi="Calibri" w:cs="Calibri"/>
                <w:color w:val="000000"/>
                <w:sz w:val="18"/>
                <w:szCs w:val="18"/>
              </w:rPr>
              <w:t>Nucleic acid testing</w:t>
            </w:r>
          </w:p>
        </w:tc>
        <w:tc>
          <w:tcPr>
            <w:tcW w:w="1084" w:type="dxa"/>
            <w:shd w:val="clear" w:color="auto" w:fill="auto"/>
          </w:tcPr>
          <w:p w14:paraId="46364013"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332A55">
              <w:rPr>
                <w:rFonts w:cstheme="minorHAnsi"/>
                <w:color w:val="000000"/>
                <w:sz w:val="18"/>
                <w:szCs w:val="18"/>
              </w:rPr>
              <w:t> </w:t>
            </w:r>
            <w:r>
              <w:rPr>
                <w:rFonts w:cstheme="minorHAnsi"/>
                <w:color w:val="000000"/>
                <w:sz w:val="18"/>
                <w:szCs w:val="18"/>
              </w:rPr>
              <w:t>9.3% severe/critical</w:t>
            </w:r>
          </w:p>
        </w:tc>
        <w:tc>
          <w:tcPr>
            <w:tcW w:w="1432" w:type="dxa"/>
            <w:shd w:val="clear" w:color="auto" w:fill="auto"/>
          </w:tcPr>
          <w:p w14:paraId="2A44EF25" w14:textId="77777777" w:rsidR="004D3690" w:rsidRPr="00332A55"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332A55">
              <w:rPr>
                <w:rFonts w:cstheme="minorHAnsi"/>
                <w:color w:val="000000"/>
                <w:sz w:val="18"/>
                <w:szCs w:val="18"/>
              </w:rPr>
              <w:t>90</w:t>
            </w:r>
            <w:r w:rsidRPr="00332A55">
              <w:rPr>
                <w:rFonts w:cstheme="minorHAnsi"/>
                <w:color w:val="000000"/>
                <w:sz w:val="18"/>
                <w:szCs w:val="18"/>
                <w:vertAlign w:val="superscript"/>
              </w:rPr>
              <w:t>e</w:t>
            </w:r>
          </w:p>
        </w:tc>
        <w:tc>
          <w:tcPr>
            <w:tcW w:w="1860" w:type="dxa"/>
            <w:shd w:val="clear" w:color="auto" w:fill="auto"/>
          </w:tcPr>
          <w:p w14:paraId="31973AE7"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332A55">
              <w:rPr>
                <w:rFonts w:cstheme="minorHAnsi"/>
                <w:color w:val="000000"/>
                <w:sz w:val="18"/>
                <w:szCs w:val="18"/>
              </w:rPr>
              <w:t>72.7</w:t>
            </w:r>
            <w:r w:rsidRPr="62A151E1">
              <w:rPr>
                <w:color w:val="000000" w:themeColor="text1"/>
                <w:sz w:val="18"/>
                <w:szCs w:val="18"/>
              </w:rPr>
              <w:t>%</w:t>
            </w:r>
          </w:p>
        </w:tc>
      </w:tr>
      <w:tr w:rsidR="00D47F80" w:rsidRPr="00882E7A" w14:paraId="3450C674" w14:textId="77777777">
        <w:trPr>
          <w:gridAfter w:val="1"/>
          <w:cnfStyle w:val="000000100000" w:firstRow="0" w:lastRow="0" w:firstColumn="0" w:lastColumn="0" w:oddVBand="0" w:evenVBand="0" w:oddHBand="1" w:evenHBand="0" w:firstRowFirstColumn="0" w:firstRowLastColumn="0" w:lastRowFirstColumn="0" w:lastRowLastColumn="0"/>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63755F94"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28E08C1B" w14:textId="69011C45"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Zhang, X et al</w:t>
            </w:r>
            <w:r>
              <w:rPr>
                <w:sz w:val="18"/>
                <w:szCs w:val="18"/>
              </w:rPr>
              <w:fldChar w:fldCharType="begin"/>
            </w:r>
            <w:r w:rsidR="00445383">
              <w:rPr>
                <w:sz w:val="18"/>
                <w:szCs w:val="18"/>
              </w:rPr>
              <w:instrText xml:space="preserve"> ADDIN EN.CITE &lt;EndNote&gt;&lt;Cite&gt;&lt;Author&gt;Zhang&lt;/Author&gt;&lt;Year&gt;2021&lt;/Year&gt;&lt;RecNum&gt;120&lt;/RecNum&gt;&lt;DisplayText&gt;(142)&lt;/DisplayText&gt;&lt;record&gt;&lt;rec-number&gt;120&lt;/rec-number&gt;&lt;foreign-keys&gt;&lt;key app="EN" db-id="pvxd05p2yewfz6earpxxasf7rwds20fer50s" timestamp="1661434940" guid="3d5ef9ce-e43f-447e-a998-3b14c3058137"&gt;120&lt;/key&gt;&lt;/foreign-keys&gt;&lt;ref-type name="Journal Article"&gt;17&lt;/ref-type&gt;&lt;contributors&gt;&lt;authors&gt;&lt;author&gt;Zhang, Xue&lt;/author&gt;&lt;author&gt;Wang, Fang&lt;/author&gt;&lt;author&gt;Shen, Ye&lt;/author&gt;&lt;author&gt;Zhang, Xiaohua&lt;/author&gt;&lt;author&gt;Cen, Yuan&lt;/author&gt;&lt;author&gt;Wang, Bin&lt;/author&gt;&lt;author&gt;Zhao, Songtao&lt;/author&gt;&lt;author&gt;Zhou, Yi&lt;/author&gt;&lt;author&gt;Hu, Baoman&lt;/author&gt;&lt;author&gt;Wang, Man&lt;/author&gt;&lt;author&gt;Liu, Yuhui&lt;/author&gt;&lt;author&gt;Miao, Hongming&lt;/author&gt;&lt;author&gt;Jones, Paul&lt;/author&gt;&lt;author&gt;Ma, Xiangyu&lt;/author&gt;&lt;author&gt;He, Yong&lt;/author&gt;&lt;author&gt;Cao, Guoqiang&lt;/author&gt;&lt;author&gt;Cheng, Lixia&lt;/author&gt;&lt;author&gt;Li, Li&lt;/author&gt;&lt;/authors&gt;&lt;/contributors&gt;&lt;titles&gt;&lt;title&gt;Symptoms and Health Outcomes Among Survivors of COVID-19 Infection 1 Year After Discharge From Hospitals in Wuhan, China&lt;/title&gt;&lt;secondary-title&gt;JAMA network open&lt;/secondary-title&gt;&lt;/titles&gt;&lt;periodical&gt;&lt;full-title&gt;JAMA Network Open&lt;/full-title&gt;&lt;/periodical&gt;&lt;pages&gt;e2127403&lt;/pages&gt;&lt;volume&gt;4&lt;/volume&gt;&lt;number&gt;9&lt;/number&gt;&lt;dates&gt;&lt;year&gt;2021&lt;/year&gt;&lt;/dates&gt;&lt;pub-location&gt;United States&lt;/pub-location&gt;&lt;urls&gt;&lt;related-urls&gt;&lt;url&gt;http://ovidsp.ovid.com/ovidweb.cgi?T=JS&amp;amp;PAGE=reference&amp;amp;D=medl&amp;amp;NEWS=N&amp;amp;AN=34586367&lt;/url&gt;&lt;/related-urls&gt;&lt;/urls&gt;&lt;electronic-resource-num&gt;https://dx.doi.org/10.1001/jamanetworkopen.2021.27403&lt;/electronic-resource-num&gt;&lt;/record&gt;&lt;/Cite&gt;&lt;/EndNote&gt;</w:instrText>
            </w:r>
            <w:r>
              <w:rPr>
                <w:sz w:val="18"/>
                <w:szCs w:val="18"/>
              </w:rPr>
              <w:fldChar w:fldCharType="separate"/>
            </w:r>
            <w:r w:rsidR="00445383">
              <w:rPr>
                <w:noProof/>
                <w:sz w:val="18"/>
                <w:szCs w:val="18"/>
              </w:rPr>
              <w:t>(142)</w:t>
            </w:r>
            <w:r>
              <w:rPr>
                <w:sz w:val="18"/>
                <w:szCs w:val="18"/>
              </w:rPr>
              <w:fldChar w:fldCharType="end"/>
            </w:r>
          </w:p>
        </w:tc>
        <w:tc>
          <w:tcPr>
            <w:tcW w:w="992" w:type="dxa"/>
            <w:shd w:val="clear" w:color="auto" w:fill="auto"/>
          </w:tcPr>
          <w:p w14:paraId="496BAB65" w14:textId="77777777" w:rsidR="004D369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1560" w:type="dxa"/>
            <w:shd w:val="clear" w:color="auto" w:fill="auto"/>
          </w:tcPr>
          <w:p w14:paraId="429B1563" w14:textId="77777777" w:rsidR="004D3690" w:rsidRPr="00066430"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rFonts w:ascii="Calibri" w:hAnsi="Calibri" w:cs="Calibri"/>
                <w:sz w:val="18"/>
                <w:szCs w:val="18"/>
              </w:rPr>
              <w:t>R</w:t>
            </w:r>
            <w:r w:rsidRPr="00066430">
              <w:rPr>
                <w:rFonts w:ascii="Calibri" w:hAnsi="Calibri" w:cs="Calibri"/>
                <w:sz w:val="18"/>
                <w:szCs w:val="18"/>
              </w:rPr>
              <w:t>etrospective multi-centre cohort</w:t>
            </w:r>
          </w:p>
        </w:tc>
        <w:tc>
          <w:tcPr>
            <w:tcW w:w="1275" w:type="dxa"/>
            <w:shd w:val="clear" w:color="auto" w:fill="auto"/>
          </w:tcPr>
          <w:p w14:paraId="52904CAF" w14:textId="77777777" w:rsidR="004D3690" w:rsidRPr="009F3161"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9F3161">
              <w:rPr>
                <w:rFonts w:ascii="Calibri" w:hAnsi="Calibri" w:cs="Calibri"/>
                <w:color w:val="000000"/>
                <w:sz w:val="18"/>
                <w:szCs w:val="18"/>
              </w:rPr>
              <w:t>2433</w:t>
            </w:r>
          </w:p>
        </w:tc>
        <w:tc>
          <w:tcPr>
            <w:tcW w:w="1134" w:type="dxa"/>
            <w:shd w:val="clear" w:color="auto" w:fill="auto"/>
          </w:tcPr>
          <w:p w14:paraId="04DAA7A0"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w:t>
            </w:r>
          </w:p>
        </w:tc>
        <w:tc>
          <w:tcPr>
            <w:tcW w:w="1276" w:type="dxa"/>
            <w:shd w:val="clear" w:color="auto" w:fill="auto"/>
          </w:tcPr>
          <w:p w14:paraId="535D54A1" w14:textId="77777777" w:rsidR="004D3690" w:rsidRPr="0012557C"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12557C">
              <w:rPr>
                <w:rFonts w:ascii="Calibri" w:hAnsi="Calibri" w:cs="Calibri"/>
                <w:color w:val="000000"/>
                <w:sz w:val="18"/>
                <w:szCs w:val="18"/>
              </w:rPr>
              <w:t>Hospitalised</w:t>
            </w:r>
            <w:r>
              <w:rPr>
                <w:rFonts w:ascii="Calibri" w:hAnsi="Calibri" w:cs="Calibri"/>
                <w:color w:val="000000"/>
                <w:sz w:val="18"/>
                <w:szCs w:val="18"/>
              </w:rPr>
              <w:t xml:space="preserve"> patients</w:t>
            </w:r>
          </w:p>
        </w:tc>
        <w:tc>
          <w:tcPr>
            <w:tcW w:w="1134" w:type="dxa"/>
            <w:shd w:val="clear" w:color="auto" w:fill="auto"/>
          </w:tcPr>
          <w:p w14:paraId="3E848479" w14:textId="77777777" w:rsidR="004D3690" w:rsidRPr="00882E7A" w:rsidRDefault="004D369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 (49-68)</w:t>
            </w:r>
          </w:p>
        </w:tc>
        <w:tc>
          <w:tcPr>
            <w:tcW w:w="827" w:type="dxa"/>
            <w:shd w:val="clear" w:color="auto" w:fill="auto"/>
          </w:tcPr>
          <w:p w14:paraId="7CDAE394" w14:textId="77777777" w:rsidR="004D3690" w:rsidRPr="0053647D"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53647D">
              <w:rPr>
                <w:rFonts w:ascii="Calibri" w:hAnsi="Calibri" w:cs="Calibri"/>
                <w:color w:val="000000"/>
                <w:sz w:val="18"/>
                <w:szCs w:val="18"/>
              </w:rPr>
              <w:t>50.5</w:t>
            </w:r>
          </w:p>
        </w:tc>
        <w:tc>
          <w:tcPr>
            <w:tcW w:w="1280" w:type="dxa"/>
            <w:shd w:val="clear" w:color="auto" w:fill="auto"/>
          </w:tcPr>
          <w:p w14:paraId="7459ABDC" w14:textId="77777777" w:rsidR="004D3690" w:rsidRPr="00F17B9F" w:rsidRDefault="004D3690">
            <w:pPr>
              <w:cnfStyle w:val="000000100000" w:firstRow="0" w:lastRow="0" w:firstColumn="0" w:lastColumn="0" w:oddVBand="0" w:evenVBand="0" w:oddHBand="1" w:evenHBand="0" w:firstRowFirstColumn="0" w:firstRowLastColumn="0" w:lastRowFirstColumn="0" w:lastRowLastColumn="0"/>
              <w:rPr>
                <w:sz w:val="18"/>
                <w:szCs w:val="18"/>
              </w:rPr>
            </w:pPr>
            <w:r w:rsidRPr="00F17B9F">
              <w:rPr>
                <w:rFonts w:ascii="Calibri" w:hAnsi="Calibri" w:cs="Calibri"/>
                <w:color w:val="000000"/>
                <w:sz w:val="18"/>
                <w:szCs w:val="18"/>
              </w:rPr>
              <w:t>Lab</w:t>
            </w:r>
            <w:r>
              <w:rPr>
                <w:rFonts w:ascii="Calibri" w:hAnsi="Calibri" w:cs="Calibri"/>
                <w:color w:val="000000"/>
                <w:sz w:val="18"/>
                <w:szCs w:val="18"/>
              </w:rPr>
              <w:t>oratory</w:t>
            </w:r>
            <w:r w:rsidRPr="00F17B9F">
              <w:rPr>
                <w:rFonts w:ascii="Calibri" w:hAnsi="Calibri" w:cs="Calibri"/>
                <w:color w:val="000000"/>
                <w:sz w:val="18"/>
                <w:szCs w:val="18"/>
              </w:rPr>
              <w:t xml:space="preserve"> confirmed</w:t>
            </w:r>
          </w:p>
        </w:tc>
        <w:tc>
          <w:tcPr>
            <w:tcW w:w="1084" w:type="dxa"/>
            <w:shd w:val="clear" w:color="auto" w:fill="auto"/>
          </w:tcPr>
          <w:p w14:paraId="2F2303F2" w14:textId="77777777" w:rsidR="004D3690" w:rsidRPr="005008A1"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008A1">
              <w:rPr>
                <w:rFonts w:cstheme="minorHAnsi"/>
                <w:color w:val="000000"/>
                <w:sz w:val="18"/>
                <w:szCs w:val="18"/>
              </w:rPr>
              <w:t>27.9% severe</w:t>
            </w:r>
          </w:p>
        </w:tc>
        <w:tc>
          <w:tcPr>
            <w:tcW w:w="1432" w:type="dxa"/>
            <w:shd w:val="clear" w:color="auto" w:fill="auto"/>
          </w:tcPr>
          <w:p w14:paraId="6D5B197A" w14:textId="77777777" w:rsidR="004D3690" w:rsidRPr="001B6CB6"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color w:val="000000"/>
                <w:sz w:val="18"/>
                <w:szCs w:val="18"/>
              </w:rPr>
              <w:t>364</w:t>
            </w:r>
            <w:r w:rsidRPr="003300A0">
              <w:rPr>
                <w:rFonts w:cstheme="minorHAnsi"/>
                <w:color w:val="000000"/>
                <w:sz w:val="18"/>
                <w:szCs w:val="18"/>
                <w:vertAlign w:val="superscript"/>
              </w:rPr>
              <w:t>f</w:t>
            </w:r>
          </w:p>
        </w:tc>
        <w:tc>
          <w:tcPr>
            <w:tcW w:w="1860" w:type="dxa"/>
            <w:shd w:val="clear" w:color="auto" w:fill="auto"/>
          </w:tcPr>
          <w:p w14:paraId="5AED50DC" w14:textId="77777777" w:rsidR="004D3690" w:rsidRPr="007C2AE3" w:rsidRDefault="004D369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C2AE3">
              <w:rPr>
                <w:rFonts w:cstheme="minorHAnsi"/>
                <w:color w:val="000000"/>
                <w:sz w:val="18"/>
                <w:szCs w:val="18"/>
              </w:rPr>
              <w:t>45</w:t>
            </w:r>
            <w:r>
              <w:rPr>
                <w:rFonts w:cstheme="minorHAnsi"/>
                <w:color w:val="000000"/>
                <w:sz w:val="18"/>
                <w:szCs w:val="18"/>
              </w:rPr>
              <w:t>.0</w:t>
            </w:r>
            <w:r w:rsidRPr="62A151E1">
              <w:rPr>
                <w:color w:val="000000" w:themeColor="text1"/>
                <w:sz w:val="18"/>
                <w:szCs w:val="18"/>
              </w:rPr>
              <w:t>%</w:t>
            </w:r>
          </w:p>
        </w:tc>
      </w:tr>
      <w:tr w:rsidR="00D47F80" w:rsidRPr="00882E7A" w14:paraId="1C86354D" w14:textId="77777777">
        <w:trPr>
          <w:gridAfter w:val="1"/>
          <w:wAfter w:w="38" w:type="dxa"/>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10C2C14F" w14:textId="77777777" w:rsidR="004D3690" w:rsidRPr="00042D49" w:rsidRDefault="004D3690" w:rsidP="004D3690">
            <w:pPr>
              <w:pStyle w:val="ListParagraph"/>
              <w:numPr>
                <w:ilvl w:val="0"/>
                <w:numId w:val="7"/>
              </w:numPr>
              <w:ind w:left="392" w:right="597"/>
              <w:rPr>
                <w:sz w:val="18"/>
                <w:szCs w:val="18"/>
              </w:rPr>
            </w:pPr>
          </w:p>
        </w:tc>
        <w:tc>
          <w:tcPr>
            <w:tcW w:w="1559" w:type="dxa"/>
            <w:shd w:val="clear" w:color="auto" w:fill="auto"/>
          </w:tcPr>
          <w:p w14:paraId="1A7EA0BC" w14:textId="410EE69D"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Zhou, M et al</w:t>
            </w:r>
            <w:r>
              <w:rPr>
                <w:sz w:val="18"/>
                <w:szCs w:val="18"/>
              </w:rPr>
              <w:fldChar w:fldCharType="begin"/>
            </w:r>
            <w:r w:rsidR="00445383">
              <w:rPr>
                <w:sz w:val="18"/>
                <w:szCs w:val="18"/>
              </w:rPr>
              <w:instrText xml:space="preserve"> ADDIN EN.CITE &lt;EndNote&gt;&lt;Cite&gt;&lt;Author&gt;Zhou&lt;/Author&gt;&lt;Year&gt;2021&lt;/Year&gt;&lt;RecNum&gt;121&lt;/RecNum&gt;&lt;DisplayText&gt;(143)&lt;/DisplayText&gt;&lt;record&gt;&lt;rec-number&gt;121&lt;/rec-number&gt;&lt;foreign-keys&gt;&lt;key app="EN" db-id="pvxd05p2yewfz6earpxxasf7rwds20fer50s" timestamp="1661434940" guid="488f0ad2-5ff0-4e75-be9c-db7a37737e6d"&gt;121&lt;/key&gt;&lt;/foreign-keys&gt;&lt;ref-type name="Journal Article"&gt;17&lt;/ref-type&gt;&lt;contributors&gt;&lt;authors&gt;&lt;author&gt;Zhou, Mei&lt;/author&gt;&lt;author&gt;Xu, Juanjuan&lt;/author&gt;&lt;author&gt;Liao, Tingting&lt;/author&gt;&lt;author&gt;Yin, Zhengrong&lt;/author&gt;&lt;author&gt;Yang, Fan&lt;/author&gt;&lt;author&gt;Wang, Kai&lt;/author&gt;&lt;author&gt;Wang, Zhen&lt;/author&gt;&lt;author&gt;Yang, Dan&lt;/author&gt;&lt;author&gt;Wang, Sufei&lt;/author&gt;&lt;author&gt;Peng, Yi&lt;/author&gt;&lt;author&gt;Peng, Shuyi&lt;/author&gt;&lt;author&gt;Wu, Feihong&lt;/author&gt;&lt;author&gt;Chen, Leqing&lt;/author&gt;&lt;author&gt;Jin, Yang&lt;/author&gt;&lt;/authors&gt;&lt;/contributors&gt;&lt;titles&gt;&lt;title&gt;Comparison of Residual Pulmonary Abnormalities 3 Months After Discharge in Patients Who Recovered From COVID-19 of Different Severity&lt;/title&gt;&lt;secondary-title&gt;Frontiers in medicine&lt;/secondary-title&gt;&lt;/titles&gt;&lt;periodical&gt;&lt;full-title&gt;Frontiers in Medicine&lt;/full-title&gt;&lt;/periodical&gt;&lt;pages&gt;682087&lt;/pages&gt;&lt;volume&gt;8&lt;/volume&gt;&lt;dates&gt;&lt;year&gt;2021&lt;/year&gt;&lt;/dates&gt;&lt;pub-location&gt;Switzerland&lt;/pub-location&gt;&lt;urls&gt;&lt;related-urls&gt;&lt;url&gt;http://ovidsp.ovid.com/ovidweb.cgi?T=JS&amp;amp;PAGE=reference&amp;amp;D=pmnm5&amp;amp;NEWS=N&amp;amp;AN=34249973&lt;/url&gt;&lt;/related-urls&gt;&lt;/urls&gt;&lt;electronic-resource-num&gt;https://dx.doi.org/10.3389/fmed.2021.682087&lt;/electronic-resource-num&gt;&lt;/record&gt;&lt;/Cite&gt;&lt;/EndNote&gt;</w:instrText>
            </w:r>
            <w:r>
              <w:rPr>
                <w:sz w:val="18"/>
                <w:szCs w:val="18"/>
              </w:rPr>
              <w:fldChar w:fldCharType="separate"/>
            </w:r>
            <w:r w:rsidR="00445383">
              <w:rPr>
                <w:noProof/>
                <w:sz w:val="18"/>
                <w:szCs w:val="18"/>
              </w:rPr>
              <w:t>(143)</w:t>
            </w:r>
            <w:r>
              <w:rPr>
                <w:sz w:val="18"/>
                <w:szCs w:val="18"/>
              </w:rPr>
              <w:fldChar w:fldCharType="end"/>
            </w:r>
          </w:p>
        </w:tc>
        <w:tc>
          <w:tcPr>
            <w:tcW w:w="992" w:type="dxa"/>
            <w:shd w:val="clear" w:color="auto" w:fill="auto"/>
          </w:tcPr>
          <w:p w14:paraId="06E90625" w14:textId="77777777" w:rsidR="004D3690"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1560" w:type="dxa"/>
            <w:shd w:val="clear" w:color="auto" w:fill="auto"/>
          </w:tcPr>
          <w:p w14:paraId="349D759C" w14:textId="77777777" w:rsidR="004D3690" w:rsidRPr="00066430"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066430">
              <w:rPr>
                <w:rFonts w:ascii="Calibri" w:hAnsi="Calibri" w:cs="Calibri"/>
                <w:sz w:val="18"/>
                <w:szCs w:val="18"/>
              </w:rPr>
              <w:t>Prospective cohort with controls</w:t>
            </w:r>
          </w:p>
        </w:tc>
        <w:tc>
          <w:tcPr>
            <w:tcW w:w="1275" w:type="dxa"/>
            <w:shd w:val="clear" w:color="auto" w:fill="auto"/>
          </w:tcPr>
          <w:p w14:paraId="17B5B60B" w14:textId="77777777" w:rsidR="004D3690" w:rsidRPr="009F3161"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9F3161">
              <w:rPr>
                <w:rFonts w:ascii="Calibri" w:hAnsi="Calibri" w:cs="Calibri"/>
                <w:color w:val="000000"/>
                <w:sz w:val="18"/>
                <w:szCs w:val="18"/>
              </w:rPr>
              <w:t>1</w:t>
            </w:r>
            <w:r>
              <w:rPr>
                <w:rFonts w:ascii="Calibri" w:hAnsi="Calibri" w:cs="Calibri"/>
                <w:color w:val="000000"/>
                <w:sz w:val="18"/>
                <w:szCs w:val="18"/>
              </w:rPr>
              <w:t>6</w:t>
            </w:r>
            <w:r w:rsidRPr="009F3161">
              <w:rPr>
                <w:rFonts w:ascii="Calibri" w:hAnsi="Calibri" w:cs="Calibri"/>
                <w:color w:val="000000"/>
                <w:sz w:val="18"/>
                <w:szCs w:val="18"/>
              </w:rPr>
              <w:t>4</w:t>
            </w:r>
          </w:p>
        </w:tc>
        <w:tc>
          <w:tcPr>
            <w:tcW w:w="1134" w:type="dxa"/>
            <w:shd w:val="clear" w:color="auto" w:fill="auto"/>
          </w:tcPr>
          <w:p w14:paraId="31158BB4"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Pr>
                <w:rFonts w:ascii="Calibri" w:hAnsi="Calibri" w:cs="Calibri"/>
                <w:color w:val="000000"/>
                <w:sz w:val="18"/>
                <w:szCs w:val="18"/>
              </w:rPr>
              <w:t xml:space="preserve">42 healthy controls – negative nucleic acid and </w:t>
            </w:r>
            <w:r>
              <w:rPr>
                <w:rFonts w:ascii="Calibri" w:hAnsi="Calibri" w:cs="Calibri"/>
                <w:color w:val="000000"/>
                <w:sz w:val="18"/>
                <w:szCs w:val="18"/>
              </w:rPr>
              <w:lastRenderedPageBreak/>
              <w:t>antibody tests</w:t>
            </w:r>
          </w:p>
        </w:tc>
        <w:tc>
          <w:tcPr>
            <w:tcW w:w="1276" w:type="dxa"/>
            <w:shd w:val="clear" w:color="auto" w:fill="auto"/>
          </w:tcPr>
          <w:p w14:paraId="229D4BB7" w14:textId="77777777" w:rsidR="004D3690" w:rsidRPr="0012557C"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0012557C">
              <w:rPr>
                <w:rFonts w:ascii="Calibri" w:hAnsi="Calibri" w:cs="Calibri"/>
                <w:color w:val="000000"/>
                <w:sz w:val="18"/>
                <w:szCs w:val="18"/>
              </w:rPr>
              <w:lastRenderedPageBreak/>
              <w:t>Hospitalised</w:t>
            </w:r>
            <w:r>
              <w:rPr>
                <w:rFonts w:ascii="Calibri" w:hAnsi="Calibri" w:cs="Calibri"/>
                <w:color w:val="000000"/>
                <w:sz w:val="18"/>
                <w:szCs w:val="18"/>
              </w:rPr>
              <w:t xml:space="preserve"> patients</w:t>
            </w:r>
          </w:p>
        </w:tc>
        <w:tc>
          <w:tcPr>
            <w:tcW w:w="1134" w:type="dxa"/>
            <w:shd w:val="clear" w:color="auto" w:fill="auto"/>
          </w:tcPr>
          <w:p w14:paraId="076E5E5C" w14:textId="77777777" w:rsidR="004D3690" w:rsidRPr="00882E7A"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827" w:type="dxa"/>
            <w:shd w:val="clear" w:color="auto" w:fill="auto"/>
          </w:tcPr>
          <w:p w14:paraId="3026AFB6" w14:textId="77777777" w:rsidR="004D3690" w:rsidRPr="0053647D"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9</w:t>
            </w:r>
          </w:p>
        </w:tc>
        <w:tc>
          <w:tcPr>
            <w:tcW w:w="1280" w:type="dxa"/>
            <w:shd w:val="clear" w:color="auto" w:fill="auto"/>
          </w:tcPr>
          <w:p w14:paraId="572FAD1C" w14:textId="77777777" w:rsidR="004D3690" w:rsidRPr="00F17B9F" w:rsidRDefault="004D36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CR and antibody test</w:t>
            </w:r>
          </w:p>
        </w:tc>
        <w:tc>
          <w:tcPr>
            <w:tcW w:w="1084" w:type="dxa"/>
            <w:shd w:val="clear" w:color="auto" w:fill="auto"/>
          </w:tcPr>
          <w:p w14:paraId="5B10FCC3" w14:textId="77777777" w:rsidR="004D3690" w:rsidRPr="005008A1"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color w:val="000000"/>
                <w:sz w:val="18"/>
                <w:szCs w:val="18"/>
              </w:rPr>
              <w:t>54.6%</w:t>
            </w:r>
            <w:r w:rsidRPr="005008A1">
              <w:rPr>
                <w:rFonts w:cstheme="minorHAnsi"/>
                <w:color w:val="000000"/>
                <w:sz w:val="18"/>
                <w:szCs w:val="18"/>
              </w:rPr>
              <w:t xml:space="preserve"> severe</w:t>
            </w:r>
          </w:p>
        </w:tc>
        <w:tc>
          <w:tcPr>
            <w:tcW w:w="1432" w:type="dxa"/>
            <w:shd w:val="clear" w:color="auto" w:fill="auto"/>
          </w:tcPr>
          <w:p w14:paraId="35BDACC4" w14:textId="77777777" w:rsidR="004D3690" w:rsidRDefault="004D3690">
            <w:pP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Pr>
                <w:rFonts w:cstheme="minorHAnsi"/>
                <w:color w:val="000000"/>
                <w:sz w:val="18"/>
                <w:szCs w:val="18"/>
              </w:rPr>
              <w:t>129</w:t>
            </w:r>
            <w:r w:rsidRPr="003300A0">
              <w:rPr>
                <w:rFonts w:cstheme="minorHAnsi"/>
                <w:color w:val="000000"/>
                <w:sz w:val="18"/>
                <w:szCs w:val="18"/>
                <w:vertAlign w:val="superscript"/>
              </w:rPr>
              <w:t xml:space="preserve">b </w:t>
            </w:r>
            <w:r>
              <w:rPr>
                <w:rFonts w:cstheme="minorHAnsi"/>
                <w:color w:val="000000"/>
                <w:sz w:val="18"/>
                <w:szCs w:val="18"/>
              </w:rPr>
              <w:t>(severe cases)</w:t>
            </w:r>
          </w:p>
          <w:p w14:paraId="4899B292" w14:textId="77777777" w:rsidR="004D3690" w:rsidRPr="001B6CB6" w:rsidRDefault="004D369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25</w:t>
            </w:r>
            <w:r w:rsidRPr="003300A0">
              <w:rPr>
                <w:rFonts w:cstheme="minorHAnsi"/>
                <w:sz w:val="18"/>
                <w:szCs w:val="18"/>
                <w:vertAlign w:val="superscript"/>
              </w:rPr>
              <w:t xml:space="preserve">b </w:t>
            </w:r>
            <w:r>
              <w:rPr>
                <w:rFonts w:cstheme="minorHAnsi"/>
                <w:sz w:val="18"/>
                <w:szCs w:val="18"/>
              </w:rPr>
              <w:t>(mild)</w:t>
            </w:r>
          </w:p>
        </w:tc>
        <w:tc>
          <w:tcPr>
            <w:tcW w:w="1860" w:type="dxa"/>
            <w:shd w:val="clear" w:color="auto" w:fill="auto"/>
          </w:tcPr>
          <w:p w14:paraId="4B645CEF" w14:textId="77777777" w:rsidR="004D3690" w:rsidRPr="007C2AE3" w:rsidRDefault="004D3690">
            <w:pPr>
              <w:cnfStyle w:val="000000000000" w:firstRow="0" w:lastRow="0" w:firstColumn="0" w:lastColumn="0" w:oddVBand="0" w:evenVBand="0" w:oddHBand="0" w:evenHBand="0" w:firstRowFirstColumn="0" w:firstRowLastColumn="0" w:lastRowFirstColumn="0" w:lastRowLastColumn="0"/>
              <w:rPr>
                <w:sz w:val="18"/>
                <w:szCs w:val="18"/>
              </w:rPr>
            </w:pPr>
            <w:r w:rsidRPr="4AE089A9">
              <w:rPr>
                <w:color w:val="000000" w:themeColor="text1"/>
                <w:sz w:val="18"/>
                <w:szCs w:val="18"/>
              </w:rPr>
              <w:t>69.5</w:t>
            </w:r>
            <w:r w:rsidRPr="62A151E1">
              <w:rPr>
                <w:color w:val="000000" w:themeColor="text1"/>
                <w:sz w:val="18"/>
                <w:szCs w:val="18"/>
              </w:rPr>
              <w:t>%</w:t>
            </w:r>
          </w:p>
        </w:tc>
      </w:tr>
    </w:tbl>
    <w:p w14:paraId="0D9F77D1" w14:textId="77777777" w:rsidR="00243A7F" w:rsidRDefault="00243A7F" w:rsidP="0006510C">
      <w:pPr>
        <w:spacing w:line="480" w:lineRule="auto"/>
        <w:ind w:left="567" w:hanging="567"/>
      </w:pPr>
    </w:p>
    <w:p w14:paraId="71AD5A08" w14:textId="77777777" w:rsidR="00243A7F" w:rsidRDefault="00243A7F" w:rsidP="0006510C">
      <w:pPr>
        <w:spacing w:line="480" w:lineRule="auto"/>
        <w:ind w:left="567" w:hanging="567"/>
      </w:pPr>
    </w:p>
    <w:p w14:paraId="6E05AD28" w14:textId="77777777" w:rsidR="00243A7F" w:rsidRDefault="00243A7F" w:rsidP="0006510C">
      <w:pPr>
        <w:spacing w:line="480" w:lineRule="auto"/>
        <w:ind w:left="567" w:hanging="567"/>
      </w:pPr>
    </w:p>
    <w:p w14:paraId="675BCB5A" w14:textId="77777777" w:rsidR="00243A7F" w:rsidRDefault="00243A7F" w:rsidP="0006510C">
      <w:pPr>
        <w:spacing w:line="480" w:lineRule="auto"/>
        <w:ind w:left="567" w:hanging="567"/>
      </w:pPr>
    </w:p>
    <w:p w14:paraId="29E914BB" w14:textId="77777777" w:rsidR="009D37AE" w:rsidRDefault="009D37AE">
      <w:pPr>
        <w:sectPr w:rsidR="009D37AE" w:rsidSect="009808AF">
          <w:pgSz w:w="16838" w:h="11906" w:orient="landscape"/>
          <w:pgMar w:top="720" w:right="567" w:bottom="720" w:left="567" w:header="708" w:footer="708" w:gutter="0"/>
          <w:lnNumType w:countBy="1" w:restart="continuous"/>
          <w:cols w:space="708"/>
          <w:docGrid w:linePitch="360"/>
        </w:sectPr>
      </w:pPr>
    </w:p>
    <w:p w14:paraId="28B82ED3" w14:textId="6C8E3DD4" w:rsidR="15B17091" w:rsidRDefault="15B17091"/>
    <w:p w14:paraId="4047D956" w14:textId="1C7CAA95" w:rsidR="00243A7F" w:rsidRDefault="00C94FCE" w:rsidP="0006510C">
      <w:pPr>
        <w:pStyle w:val="Heading1"/>
        <w:spacing w:line="480" w:lineRule="auto"/>
      </w:pPr>
      <w:r>
        <w:t>Figure legends</w:t>
      </w:r>
    </w:p>
    <w:p w14:paraId="66ACF817" w14:textId="092CBC54" w:rsidR="00C94FCE" w:rsidRDefault="00C94FCE" w:rsidP="0006510C">
      <w:pPr>
        <w:spacing w:after="0" w:line="480" w:lineRule="auto"/>
      </w:pPr>
      <w:r>
        <w:t>Figure 1:</w:t>
      </w:r>
      <w:r w:rsidR="00227E30">
        <w:t xml:space="preserve"> Study </w:t>
      </w:r>
      <w:r w:rsidR="00596FE2">
        <w:t>se</w:t>
      </w:r>
      <w:r w:rsidR="00227E30">
        <w:t>lection</w:t>
      </w:r>
    </w:p>
    <w:p w14:paraId="2881C82C" w14:textId="3FBCAC54" w:rsidR="00C94FCE" w:rsidRDefault="00C94FCE" w:rsidP="0006510C">
      <w:pPr>
        <w:spacing w:after="0" w:line="480" w:lineRule="auto"/>
      </w:pPr>
      <w:r>
        <w:t>Figure 2:</w:t>
      </w:r>
      <w:r w:rsidR="00F61FEA">
        <w:t xml:space="preserve"> Forest plot of prevalence of Long Covid in the included studies</w:t>
      </w:r>
      <w:r w:rsidR="00623277">
        <w:t>, with 95% prediction interval</w:t>
      </w:r>
      <w:r w:rsidR="00A01319">
        <w:t>s</w:t>
      </w:r>
    </w:p>
    <w:p w14:paraId="0FBE53BF" w14:textId="442BDB6C" w:rsidR="00C94FCE" w:rsidRDefault="00C94FCE" w:rsidP="0006510C">
      <w:pPr>
        <w:spacing w:after="0" w:line="480" w:lineRule="auto"/>
      </w:pPr>
      <w:r>
        <w:t>Figure 3:</w:t>
      </w:r>
      <w:r w:rsidR="00A5655A" w:rsidRPr="00A5655A">
        <w:t xml:space="preserve"> </w:t>
      </w:r>
      <w:r w:rsidR="00A5655A">
        <w:t xml:space="preserve">Forest plot of prevalence of Long Covid in the included studies </w:t>
      </w:r>
      <w:r w:rsidR="006D50A3">
        <w:t xml:space="preserve">by </w:t>
      </w:r>
      <w:r w:rsidR="00A274E9">
        <w:t xml:space="preserve">method of </w:t>
      </w:r>
      <w:r w:rsidR="006D50A3">
        <w:t>outcome assessment</w:t>
      </w:r>
      <w:r w:rsidR="00623277">
        <w:t>, with 95% prediction intervals</w:t>
      </w:r>
    </w:p>
    <w:p w14:paraId="02864E82" w14:textId="618D8DF5" w:rsidR="00C94FCE" w:rsidRDefault="00C94FCE" w:rsidP="0006510C">
      <w:pPr>
        <w:spacing w:after="0" w:line="480" w:lineRule="auto"/>
      </w:pPr>
      <w:r>
        <w:t>Figure 4:</w:t>
      </w:r>
      <w:r w:rsidR="00856C44">
        <w:t xml:space="preserve"> </w:t>
      </w:r>
      <w:r w:rsidR="000E0000">
        <w:t xml:space="preserve">Forest plot of </w:t>
      </w:r>
      <w:r w:rsidR="000660BF">
        <w:t>risk</w:t>
      </w:r>
      <w:r w:rsidR="000E0000">
        <w:t xml:space="preserve"> of Long Covid in included studies with </w:t>
      </w:r>
      <w:r w:rsidR="00D21572" w:rsidRPr="008858A6">
        <w:t xml:space="preserve">community-based </w:t>
      </w:r>
      <w:r w:rsidR="00D21572">
        <w:t>samples</w:t>
      </w:r>
      <w:r w:rsidR="00D21572" w:rsidRPr="008858A6">
        <w:t xml:space="preserve"> </w:t>
      </w:r>
      <w:r w:rsidR="00D21572">
        <w:t xml:space="preserve">and </w:t>
      </w:r>
      <w:r w:rsidR="000E0000">
        <w:t xml:space="preserve">controls assessed as </w:t>
      </w:r>
      <w:r w:rsidR="00D21572">
        <w:t>having</w:t>
      </w:r>
      <w:r w:rsidR="000E0000">
        <w:t xml:space="preserve"> low risk of bias</w:t>
      </w:r>
      <w:r w:rsidR="00623277">
        <w:t>, with 95% prediction interval</w:t>
      </w:r>
      <w:r w:rsidR="00A01319">
        <w:t>s</w:t>
      </w:r>
    </w:p>
    <w:p w14:paraId="651633C0" w14:textId="5CD26360" w:rsidR="00684525" w:rsidRPr="00C94FCE" w:rsidRDefault="00684525" w:rsidP="0006510C">
      <w:pPr>
        <w:spacing w:after="0" w:line="480" w:lineRule="auto"/>
      </w:pPr>
      <w:r>
        <w:t>Figure 5:</w:t>
      </w:r>
      <w:r w:rsidR="00840ED0">
        <w:t xml:space="preserve"> Forest plot of </w:t>
      </w:r>
      <w:r w:rsidR="00C064BE">
        <w:t xml:space="preserve">individual symptoms, pathology and functional disability </w:t>
      </w:r>
      <w:r w:rsidR="000F57AF">
        <w:t>identified in the included studies, with 95% prediction intervals</w:t>
      </w:r>
    </w:p>
    <w:p w14:paraId="709268E2" w14:textId="6DB2DBD4" w:rsidR="00243A7F" w:rsidRDefault="00243A7F" w:rsidP="0006510C">
      <w:pPr>
        <w:spacing w:line="480" w:lineRule="auto"/>
        <w:ind w:left="567" w:hanging="567"/>
      </w:pPr>
    </w:p>
    <w:p w14:paraId="5B9CEE25" w14:textId="77777777" w:rsidR="00243A7F" w:rsidRDefault="00243A7F" w:rsidP="0006510C">
      <w:pPr>
        <w:pStyle w:val="Heading1"/>
        <w:spacing w:line="480" w:lineRule="auto"/>
      </w:pPr>
      <w:bookmarkStart w:id="20" w:name="_Toc100737938"/>
      <w:r w:rsidRPr="00DA5D80">
        <w:t xml:space="preserve">Supplementary material </w:t>
      </w:r>
      <w:bookmarkEnd w:id="20"/>
    </w:p>
    <w:p w14:paraId="3EDB9A06" w14:textId="2CCCBE4C" w:rsidR="002B556A" w:rsidRDefault="00D569E8" w:rsidP="0006510C">
      <w:pPr>
        <w:spacing w:line="480" w:lineRule="auto"/>
        <w:ind w:left="567" w:hanging="567"/>
      </w:pPr>
      <w:r w:rsidRPr="00D569E8">
        <w:t>Supplementary appendix</w:t>
      </w:r>
    </w:p>
    <w:sectPr w:rsidR="002B556A" w:rsidSect="0077773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4FF96" w14:textId="77777777" w:rsidR="00D05B02" w:rsidRDefault="00D05B02" w:rsidP="0085613C">
      <w:pPr>
        <w:spacing w:after="0" w:line="240" w:lineRule="auto"/>
      </w:pPr>
      <w:r>
        <w:separator/>
      </w:r>
    </w:p>
  </w:endnote>
  <w:endnote w:type="continuationSeparator" w:id="0">
    <w:p w14:paraId="27806474" w14:textId="77777777" w:rsidR="00D05B02" w:rsidRDefault="00D05B02" w:rsidP="0085613C">
      <w:pPr>
        <w:spacing w:after="0" w:line="240" w:lineRule="auto"/>
      </w:pPr>
      <w:r>
        <w:continuationSeparator/>
      </w:r>
    </w:p>
  </w:endnote>
  <w:endnote w:type="continuationNotice" w:id="1">
    <w:p w14:paraId="57BB4E15" w14:textId="77777777" w:rsidR="00D05B02" w:rsidRDefault="00D05B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873795"/>
      <w:docPartObj>
        <w:docPartGallery w:val="Page Numbers (Bottom of Page)"/>
        <w:docPartUnique/>
      </w:docPartObj>
    </w:sdtPr>
    <w:sdtEndPr>
      <w:rPr>
        <w:noProof/>
      </w:rPr>
    </w:sdtEndPr>
    <w:sdtContent>
      <w:p w14:paraId="2A6F1B4A" w14:textId="1EF8E235" w:rsidR="004D6ACA" w:rsidRDefault="004D6A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0581DA" w14:textId="77777777" w:rsidR="0085613C" w:rsidRDefault="00856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9C96F" w14:textId="77777777" w:rsidR="00D05B02" w:rsidRDefault="00D05B02" w:rsidP="0085613C">
      <w:pPr>
        <w:spacing w:after="0" w:line="240" w:lineRule="auto"/>
      </w:pPr>
      <w:r>
        <w:separator/>
      </w:r>
    </w:p>
  </w:footnote>
  <w:footnote w:type="continuationSeparator" w:id="0">
    <w:p w14:paraId="5027084D" w14:textId="77777777" w:rsidR="00D05B02" w:rsidRDefault="00D05B02" w:rsidP="0085613C">
      <w:pPr>
        <w:spacing w:after="0" w:line="240" w:lineRule="auto"/>
      </w:pPr>
      <w:r>
        <w:continuationSeparator/>
      </w:r>
    </w:p>
  </w:footnote>
  <w:footnote w:type="continuationNotice" w:id="1">
    <w:p w14:paraId="49C5B68B" w14:textId="77777777" w:rsidR="00D05B02" w:rsidRDefault="00D05B02">
      <w:pPr>
        <w:spacing w:after="0" w:line="240" w:lineRule="auto"/>
      </w:pPr>
    </w:p>
  </w:footnote>
  <w:footnote w:id="2">
    <w:p w14:paraId="25D90620" w14:textId="77777777" w:rsidR="004D3690" w:rsidRDefault="004D3690" w:rsidP="004D3690">
      <w:pPr>
        <w:pStyle w:val="FootnoteText"/>
      </w:pPr>
      <w:r>
        <w:rPr>
          <w:rStyle w:val="FootnoteReference"/>
        </w:rPr>
        <w:footnoteRef/>
      </w:r>
      <w:r>
        <w:t xml:space="preserve"> Different denominators specific to each outcome have been used in cases where data are incomplete or where individual symptoms have different denominators.  </w:t>
      </w:r>
    </w:p>
  </w:footnote>
  <w:footnote w:id="3">
    <w:p w14:paraId="0E0631DD" w14:textId="77777777" w:rsidR="000F7931" w:rsidRPr="000F7931" w:rsidRDefault="004D3690" w:rsidP="000F7931">
      <w:pPr>
        <w:pStyle w:val="FootnoteText"/>
      </w:pPr>
      <w:r>
        <w:rPr>
          <w:rStyle w:val="FootnoteReference"/>
        </w:rPr>
        <w:footnoteRef/>
      </w:r>
      <w:r>
        <w:t xml:space="preserve">  a – mean no. of days post-symptom onset or positive test; b - median no. of days post-symptom onset or positive test; c – mean no. of days post-hospital admission; d - median no. of days post-hospital admission; e – mean no. of days post-hospital discharge; f – median no. of days post-hospital discharge; g – mean no. of days post-negative test following infection; h - median no. of days post-negative test following infection</w:t>
      </w:r>
      <w:r w:rsidR="000F7931">
        <w:t xml:space="preserve">. </w:t>
      </w:r>
    </w:p>
    <w:p w14:paraId="1EB39732" w14:textId="77777777" w:rsidR="000F7931" w:rsidRPr="000F7931" w:rsidRDefault="000F7931" w:rsidP="000F7931">
      <w:pPr>
        <w:pStyle w:val="FootnoteText"/>
      </w:pPr>
      <w:r w:rsidRPr="000F7931">
        <w:t xml:space="preserve">Papers coded variously with the following symbols are different publications from the same study data: </w:t>
      </w:r>
      <w:r w:rsidRPr="000F7931">
        <w:rPr>
          <w:b/>
          <w:bCs/>
        </w:rPr>
        <w:t xml:space="preserve">Ω, ▪, ◊, ¥, †, ∞, π </w:t>
      </w:r>
    </w:p>
    <w:p w14:paraId="11CCC681" w14:textId="6ABC1D92" w:rsidR="004D3690" w:rsidRDefault="004D3690" w:rsidP="004D369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3A14"/>
    <w:multiLevelType w:val="hybridMultilevel"/>
    <w:tmpl w:val="A920DDE8"/>
    <w:lvl w:ilvl="0" w:tplc="C54A3AE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C00F6E"/>
    <w:multiLevelType w:val="hybridMultilevel"/>
    <w:tmpl w:val="4B0EE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35E6F"/>
    <w:multiLevelType w:val="hybridMultilevel"/>
    <w:tmpl w:val="1B284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397AE9"/>
    <w:multiLevelType w:val="hybridMultilevel"/>
    <w:tmpl w:val="128CFE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A37B6E"/>
    <w:multiLevelType w:val="hybridMultilevel"/>
    <w:tmpl w:val="C28E687A"/>
    <w:lvl w:ilvl="0" w:tplc="54BABE58">
      <w:start w:val="52"/>
      <w:numFmt w:val="bullet"/>
      <w:lvlText w:val="-"/>
      <w:lvlJc w:val="left"/>
      <w:pPr>
        <w:ind w:left="400" w:hanging="360"/>
      </w:pPr>
      <w:rPr>
        <w:rFonts w:ascii="Calibri" w:eastAsiaTheme="minorHAnsi" w:hAnsi="Calibri" w:cs="Calibri" w:hint="default"/>
        <w:color w:val="000000"/>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5" w15:restartNumberingAfterBreak="0">
    <w:nsid w:val="1CC55790"/>
    <w:multiLevelType w:val="hybridMultilevel"/>
    <w:tmpl w:val="EF9CD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67785A"/>
    <w:multiLevelType w:val="hybridMultilevel"/>
    <w:tmpl w:val="A97208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7F80F89"/>
    <w:multiLevelType w:val="hybridMultilevel"/>
    <w:tmpl w:val="416093DA"/>
    <w:lvl w:ilvl="0" w:tplc="0809000F">
      <w:start w:val="1"/>
      <w:numFmt w:val="decimal"/>
      <w:lvlText w:val="%1."/>
      <w:lvlJc w:val="left"/>
      <w:pPr>
        <w:ind w:left="501" w:hanging="360"/>
      </w:pPr>
    </w:lvl>
    <w:lvl w:ilvl="1" w:tplc="08090019" w:tentative="1">
      <w:start w:val="1"/>
      <w:numFmt w:val="lowerLetter"/>
      <w:lvlText w:val="%2."/>
      <w:lvlJc w:val="left"/>
      <w:pPr>
        <w:ind w:left="1472" w:hanging="360"/>
      </w:pPr>
    </w:lvl>
    <w:lvl w:ilvl="2" w:tplc="0809001B" w:tentative="1">
      <w:start w:val="1"/>
      <w:numFmt w:val="lowerRoman"/>
      <w:lvlText w:val="%3."/>
      <w:lvlJc w:val="right"/>
      <w:pPr>
        <w:ind w:left="2192" w:hanging="180"/>
      </w:pPr>
    </w:lvl>
    <w:lvl w:ilvl="3" w:tplc="0809000F" w:tentative="1">
      <w:start w:val="1"/>
      <w:numFmt w:val="decimal"/>
      <w:lvlText w:val="%4."/>
      <w:lvlJc w:val="left"/>
      <w:pPr>
        <w:ind w:left="2912" w:hanging="360"/>
      </w:pPr>
    </w:lvl>
    <w:lvl w:ilvl="4" w:tplc="08090019" w:tentative="1">
      <w:start w:val="1"/>
      <w:numFmt w:val="lowerLetter"/>
      <w:lvlText w:val="%5."/>
      <w:lvlJc w:val="left"/>
      <w:pPr>
        <w:ind w:left="3632" w:hanging="360"/>
      </w:pPr>
    </w:lvl>
    <w:lvl w:ilvl="5" w:tplc="0809001B" w:tentative="1">
      <w:start w:val="1"/>
      <w:numFmt w:val="lowerRoman"/>
      <w:lvlText w:val="%6."/>
      <w:lvlJc w:val="right"/>
      <w:pPr>
        <w:ind w:left="4352" w:hanging="180"/>
      </w:pPr>
    </w:lvl>
    <w:lvl w:ilvl="6" w:tplc="0809000F" w:tentative="1">
      <w:start w:val="1"/>
      <w:numFmt w:val="decimal"/>
      <w:lvlText w:val="%7."/>
      <w:lvlJc w:val="left"/>
      <w:pPr>
        <w:ind w:left="5072" w:hanging="360"/>
      </w:pPr>
    </w:lvl>
    <w:lvl w:ilvl="7" w:tplc="08090019" w:tentative="1">
      <w:start w:val="1"/>
      <w:numFmt w:val="lowerLetter"/>
      <w:lvlText w:val="%8."/>
      <w:lvlJc w:val="left"/>
      <w:pPr>
        <w:ind w:left="5792" w:hanging="360"/>
      </w:pPr>
    </w:lvl>
    <w:lvl w:ilvl="8" w:tplc="0809001B" w:tentative="1">
      <w:start w:val="1"/>
      <w:numFmt w:val="lowerRoman"/>
      <w:lvlText w:val="%9."/>
      <w:lvlJc w:val="right"/>
      <w:pPr>
        <w:ind w:left="6512" w:hanging="180"/>
      </w:pPr>
    </w:lvl>
  </w:abstractNum>
  <w:abstractNum w:abstractNumId="8" w15:restartNumberingAfterBreak="0">
    <w:nsid w:val="5F272042"/>
    <w:multiLevelType w:val="hybridMultilevel"/>
    <w:tmpl w:val="E108B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5961993">
    <w:abstractNumId w:val="6"/>
  </w:num>
  <w:num w:numId="2" w16cid:durableId="1489595859">
    <w:abstractNumId w:val="8"/>
  </w:num>
  <w:num w:numId="3" w16cid:durableId="504634644">
    <w:abstractNumId w:val="2"/>
  </w:num>
  <w:num w:numId="4" w16cid:durableId="935987357">
    <w:abstractNumId w:val="5"/>
  </w:num>
  <w:num w:numId="5" w16cid:durableId="1484737916">
    <w:abstractNumId w:val="3"/>
  </w:num>
  <w:num w:numId="6" w16cid:durableId="1139419406">
    <w:abstractNumId w:val="0"/>
  </w:num>
  <w:num w:numId="7" w16cid:durableId="1110590338">
    <w:abstractNumId w:val="7"/>
  </w:num>
  <w:num w:numId="8" w16cid:durableId="572857708">
    <w:abstractNumId w:val="1"/>
  </w:num>
  <w:num w:numId="9" w16cid:durableId="16004066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d05p2yewfz6earpxxasf7rwds20fer50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7&lt;/item&gt;&lt;item&gt;128&lt;/item&gt;&lt;item&gt;129&lt;/item&gt;&lt;item&gt;131&lt;/item&gt;&lt;item&gt;132&lt;/item&gt;&lt;item&gt;133&lt;/item&gt;&lt;item&gt;134&lt;/item&gt;&lt;item&gt;135&lt;/item&gt;&lt;item&gt;136&lt;/item&gt;&lt;item&gt;137&lt;/item&gt;&lt;item&gt;139&lt;/item&gt;&lt;item&gt;140&lt;/item&gt;&lt;item&gt;142&lt;/item&gt;&lt;item&gt;143&lt;/item&gt;&lt;item&gt;144&lt;/item&gt;&lt;item&gt;149&lt;/item&gt;&lt;item&gt;150&lt;/item&gt;&lt;item&gt;151&lt;/item&gt;&lt;item&gt;152&lt;/item&gt;&lt;item&gt;153&lt;/item&gt;&lt;item&gt;156&lt;/item&gt;&lt;item&gt;157&lt;/item&gt;&lt;item&gt;158&lt;/item&gt;&lt;item&gt;159&lt;/item&gt;&lt;item&gt;6282&lt;/item&gt;&lt;item&gt;6283&lt;/item&gt;&lt;item&gt;6284&lt;/item&gt;&lt;item&gt;6285&lt;/item&gt;&lt;item&gt;6292&lt;/item&gt;&lt;item&gt;6371&lt;/item&gt;&lt;/record-ids&gt;&lt;/item&gt;&lt;/Libraries&gt;"/>
  </w:docVars>
  <w:rsids>
    <w:rsidRoot w:val="0085613C"/>
    <w:rsid w:val="000001B8"/>
    <w:rsid w:val="000012E2"/>
    <w:rsid w:val="00001380"/>
    <w:rsid w:val="000014F0"/>
    <w:rsid w:val="0000176F"/>
    <w:rsid w:val="0000247F"/>
    <w:rsid w:val="000029A9"/>
    <w:rsid w:val="000034DF"/>
    <w:rsid w:val="00003550"/>
    <w:rsid w:val="000040E8"/>
    <w:rsid w:val="000049AC"/>
    <w:rsid w:val="00005AEC"/>
    <w:rsid w:val="00010348"/>
    <w:rsid w:val="000140A7"/>
    <w:rsid w:val="000145EC"/>
    <w:rsid w:val="00014BE5"/>
    <w:rsid w:val="00015514"/>
    <w:rsid w:val="00015F93"/>
    <w:rsid w:val="000167BB"/>
    <w:rsid w:val="000175D7"/>
    <w:rsid w:val="00017FEF"/>
    <w:rsid w:val="00020141"/>
    <w:rsid w:val="00020AC7"/>
    <w:rsid w:val="00021BEE"/>
    <w:rsid w:val="00022059"/>
    <w:rsid w:val="000270A6"/>
    <w:rsid w:val="0002751B"/>
    <w:rsid w:val="00027E46"/>
    <w:rsid w:val="000334FE"/>
    <w:rsid w:val="000339CF"/>
    <w:rsid w:val="000350AF"/>
    <w:rsid w:val="00036463"/>
    <w:rsid w:val="00036ED8"/>
    <w:rsid w:val="00037370"/>
    <w:rsid w:val="00040860"/>
    <w:rsid w:val="00040DD5"/>
    <w:rsid w:val="0004344A"/>
    <w:rsid w:val="000438FA"/>
    <w:rsid w:val="0004491D"/>
    <w:rsid w:val="000451FC"/>
    <w:rsid w:val="00045CDE"/>
    <w:rsid w:val="00046119"/>
    <w:rsid w:val="000461EE"/>
    <w:rsid w:val="00046886"/>
    <w:rsid w:val="000468E1"/>
    <w:rsid w:val="000472B6"/>
    <w:rsid w:val="00050343"/>
    <w:rsid w:val="00050625"/>
    <w:rsid w:val="000507A3"/>
    <w:rsid w:val="00050E58"/>
    <w:rsid w:val="00051791"/>
    <w:rsid w:val="00051C89"/>
    <w:rsid w:val="000520A3"/>
    <w:rsid w:val="00052B71"/>
    <w:rsid w:val="00053350"/>
    <w:rsid w:val="00054200"/>
    <w:rsid w:val="0005455F"/>
    <w:rsid w:val="00056E99"/>
    <w:rsid w:val="00057027"/>
    <w:rsid w:val="00057EF6"/>
    <w:rsid w:val="000601FD"/>
    <w:rsid w:val="00060C6D"/>
    <w:rsid w:val="000618D5"/>
    <w:rsid w:val="00061B7E"/>
    <w:rsid w:val="00062EEE"/>
    <w:rsid w:val="0006329C"/>
    <w:rsid w:val="000634F5"/>
    <w:rsid w:val="0006350F"/>
    <w:rsid w:val="00063B43"/>
    <w:rsid w:val="00063B47"/>
    <w:rsid w:val="00064E32"/>
    <w:rsid w:val="00064E88"/>
    <w:rsid w:val="0006510C"/>
    <w:rsid w:val="0006567D"/>
    <w:rsid w:val="0006589A"/>
    <w:rsid w:val="00065F37"/>
    <w:rsid w:val="000660BF"/>
    <w:rsid w:val="00067577"/>
    <w:rsid w:val="000678E8"/>
    <w:rsid w:val="0007002D"/>
    <w:rsid w:val="0007111C"/>
    <w:rsid w:val="0007153C"/>
    <w:rsid w:val="00071E70"/>
    <w:rsid w:val="0007250A"/>
    <w:rsid w:val="000731E3"/>
    <w:rsid w:val="00073A6C"/>
    <w:rsid w:val="000752C7"/>
    <w:rsid w:val="000755EF"/>
    <w:rsid w:val="0007572C"/>
    <w:rsid w:val="0007578C"/>
    <w:rsid w:val="00076CDB"/>
    <w:rsid w:val="000775F4"/>
    <w:rsid w:val="00077A09"/>
    <w:rsid w:val="00080937"/>
    <w:rsid w:val="000812CA"/>
    <w:rsid w:val="000815B0"/>
    <w:rsid w:val="00082144"/>
    <w:rsid w:val="000822F1"/>
    <w:rsid w:val="000824A3"/>
    <w:rsid w:val="00082646"/>
    <w:rsid w:val="00086595"/>
    <w:rsid w:val="0008699F"/>
    <w:rsid w:val="0009096B"/>
    <w:rsid w:val="000917D9"/>
    <w:rsid w:val="00091E23"/>
    <w:rsid w:val="0009227C"/>
    <w:rsid w:val="000924BE"/>
    <w:rsid w:val="00092A78"/>
    <w:rsid w:val="00092ECB"/>
    <w:rsid w:val="00093239"/>
    <w:rsid w:val="000939EE"/>
    <w:rsid w:val="00095329"/>
    <w:rsid w:val="000957D5"/>
    <w:rsid w:val="00097323"/>
    <w:rsid w:val="000A02A2"/>
    <w:rsid w:val="000A06C9"/>
    <w:rsid w:val="000A121A"/>
    <w:rsid w:val="000A1422"/>
    <w:rsid w:val="000A19A9"/>
    <w:rsid w:val="000A1BD9"/>
    <w:rsid w:val="000A1EA1"/>
    <w:rsid w:val="000A2D36"/>
    <w:rsid w:val="000A31D9"/>
    <w:rsid w:val="000A34E2"/>
    <w:rsid w:val="000A5106"/>
    <w:rsid w:val="000A5227"/>
    <w:rsid w:val="000A56D1"/>
    <w:rsid w:val="000A58DD"/>
    <w:rsid w:val="000A630E"/>
    <w:rsid w:val="000A642E"/>
    <w:rsid w:val="000A67AB"/>
    <w:rsid w:val="000A69B2"/>
    <w:rsid w:val="000A6C3E"/>
    <w:rsid w:val="000A7C24"/>
    <w:rsid w:val="000B25BF"/>
    <w:rsid w:val="000B28A7"/>
    <w:rsid w:val="000B2C67"/>
    <w:rsid w:val="000B2E91"/>
    <w:rsid w:val="000B3C20"/>
    <w:rsid w:val="000B3D63"/>
    <w:rsid w:val="000B3FF5"/>
    <w:rsid w:val="000B4739"/>
    <w:rsid w:val="000B4945"/>
    <w:rsid w:val="000B4AAE"/>
    <w:rsid w:val="000B4BDC"/>
    <w:rsid w:val="000B4C2F"/>
    <w:rsid w:val="000B5F36"/>
    <w:rsid w:val="000B7054"/>
    <w:rsid w:val="000C0446"/>
    <w:rsid w:val="000C0CA0"/>
    <w:rsid w:val="000C118F"/>
    <w:rsid w:val="000C1286"/>
    <w:rsid w:val="000C1573"/>
    <w:rsid w:val="000C1D93"/>
    <w:rsid w:val="000C21FE"/>
    <w:rsid w:val="000C3043"/>
    <w:rsid w:val="000C34B9"/>
    <w:rsid w:val="000C3B99"/>
    <w:rsid w:val="000C4BB3"/>
    <w:rsid w:val="000C50E4"/>
    <w:rsid w:val="000C5D08"/>
    <w:rsid w:val="000C5D6A"/>
    <w:rsid w:val="000C6549"/>
    <w:rsid w:val="000C6B06"/>
    <w:rsid w:val="000C6F27"/>
    <w:rsid w:val="000C702E"/>
    <w:rsid w:val="000C79FB"/>
    <w:rsid w:val="000C7CF8"/>
    <w:rsid w:val="000D149A"/>
    <w:rsid w:val="000D20A1"/>
    <w:rsid w:val="000D20FC"/>
    <w:rsid w:val="000D2352"/>
    <w:rsid w:val="000D315F"/>
    <w:rsid w:val="000D5011"/>
    <w:rsid w:val="000D587B"/>
    <w:rsid w:val="000D6069"/>
    <w:rsid w:val="000D6490"/>
    <w:rsid w:val="000E0000"/>
    <w:rsid w:val="000E0CE6"/>
    <w:rsid w:val="000E1A29"/>
    <w:rsid w:val="000E2C92"/>
    <w:rsid w:val="000E2E96"/>
    <w:rsid w:val="000E375B"/>
    <w:rsid w:val="000E3886"/>
    <w:rsid w:val="000E3CDF"/>
    <w:rsid w:val="000E48D3"/>
    <w:rsid w:val="000E4EBF"/>
    <w:rsid w:val="000E4F5F"/>
    <w:rsid w:val="000E56B4"/>
    <w:rsid w:val="000E6182"/>
    <w:rsid w:val="000E6CA1"/>
    <w:rsid w:val="000F0595"/>
    <w:rsid w:val="000F1891"/>
    <w:rsid w:val="000F18AF"/>
    <w:rsid w:val="000F1C49"/>
    <w:rsid w:val="000F3419"/>
    <w:rsid w:val="000F416B"/>
    <w:rsid w:val="000F46B1"/>
    <w:rsid w:val="000F4D9F"/>
    <w:rsid w:val="000F5216"/>
    <w:rsid w:val="000F57AF"/>
    <w:rsid w:val="000F6A8B"/>
    <w:rsid w:val="000F76BF"/>
    <w:rsid w:val="000F7931"/>
    <w:rsid w:val="000F7F99"/>
    <w:rsid w:val="0010042D"/>
    <w:rsid w:val="00100B82"/>
    <w:rsid w:val="00101C35"/>
    <w:rsid w:val="00102315"/>
    <w:rsid w:val="001029E4"/>
    <w:rsid w:val="00103035"/>
    <w:rsid w:val="001030BB"/>
    <w:rsid w:val="0010529A"/>
    <w:rsid w:val="001058E2"/>
    <w:rsid w:val="00106305"/>
    <w:rsid w:val="00107455"/>
    <w:rsid w:val="001106D6"/>
    <w:rsid w:val="00110A7B"/>
    <w:rsid w:val="00110DBD"/>
    <w:rsid w:val="00111156"/>
    <w:rsid w:val="00111520"/>
    <w:rsid w:val="0011203A"/>
    <w:rsid w:val="00112636"/>
    <w:rsid w:val="00112818"/>
    <w:rsid w:val="0011285C"/>
    <w:rsid w:val="00112E92"/>
    <w:rsid w:val="00113445"/>
    <w:rsid w:val="001139C1"/>
    <w:rsid w:val="001145DC"/>
    <w:rsid w:val="001170D0"/>
    <w:rsid w:val="0011774E"/>
    <w:rsid w:val="0012106E"/>
    <w:rsid w:val="00121903"/>
    <w:rsid w:val="00122834"/>
    <w:rsid w:val="0012362E"/>
    <w:rsid w:val="00123827"/>
    <w:rsid w:val="00123984"/>
    <w:rsid w:val="00123E0C"/>
    <w:rsid w:val="00124163"/>
    <w:rsid w:val="001241E1"/>
    <w:rsid w:val="00124D34"/>
    <w:rsid w:val="0012550D"/>
    <w:rsid w:val="00126F89"/>
    <w:rsid w:val="00127676"/>
    <w:rsid w:val="001278AF"/>
    <w:rsid w:val="00131152"/>
    <w:rsid w:val="00131DA9"/>
    <w:rsid w:val="001321AA"/>
    <w:rsid w:val="00132904"/>
    <w:rsid w:val="0013292D"/>
    <w:rsid w:val="001335D1"/>
    <w:rsid w:val="00134CA2"/>
    <w:rsid w:val="001355D1"/>
    <w:rsid w:val="00136E0E"/>
    <w:rsid w:val="00137906"/>
    <w:rsid w:val="00141F2E"/>
    <w:rsid w:val="001436AA"/>
    <w:rsid w:val="001457EA"/>
    <w:rsid w:val="001458CE"/>
    <w:rsid w:val="0014590B"/>
    <w:rsid w:val="00146158"/>
    <w:rsid w:val="00150082"/>
    <w:rsid w:val="00151A32"/>
    <w:rsid w:val="0015207E"/>
    <w:rsid w:val="00152D42"/>
    <w:rsid w:val="00153C4F"/>
    <w:rsid w:val="00153D6E"/>
    <w:rsid w:val="0015411B"/>
    <w:rsid w:val="0015420E"/>
    <w:rsid w:val="00154747"/>
    <w:rsid w:val="00154B0E"/>
    <w:rsid w:val="00155BDE"/>
    <w:rsid w:val="00155CE7"/>
    <w:rsid w:val="00156132"/>
    <w:rsid w:val="001566EB"/>
    <w:rsid w:val="00156907"/>
    <w:rsid w:val="00156D98"/>
    <w:rsid w:val="00160D25"/>
    <w:rsid w:val="00160E0D"/>
    <w:rsid w:val="00161378"/>
    <w:rsid w:val="0016375C"/>
    <w:rsid w:val="00163945"/>
    <w:rsid w:val="00163E08"/>
    <w:rsid w:val="001647DB"/>
    <w:rsid w:val="00164922"/>
    <w:rsid w:val="00164BA7"/>
    <w:rsid w:val="00165545"/>
    <w:rsid w:val="001663CB"/>
    <w:rsid w:val="00166B87"/>
    <w:rsid w:val="001674A5"/>
    <w:rsid w:val="00170901"/>
    <w:rsid w:val="001709A1"/>
    <w:rsid w:val="00171194"/>
    <w:rsid w:val="00171395"/>
    <w:rsid w:val="0017172E"/>
    <w:rsid w:val="0017287D"/>
    <w:rsid w:val="00173AFB"/>
    <w:rsid w:val="0017402A"/>
    <w:rsid w:val="0017419D"/>
    <w:rsid w:val="0017492C"/>
    <w:rsid w:val="001749BA"/>
    <w:rsid w:val="00174A5C"/>
    <w:rsid w:val="00174FC5"/>
    <w:rsid w:val="00175277"/>
    <w:rsid w:val="00175A3A"/>
    <w:rsid w:val="00176089"/>
    <w:rsid w:val="00176382"/>
    <w:rsid w:val="00177255"/>
    <w:rsid w:val="00177BDD"/>
    <w:rsid w:val="0018007C"/>
    <w:rsid w:val="0018013E"/>
    <w:rsid w:val="00180AC9"/>
    <w:rsid w:val="00181E64"/>
    <w:rsid w:val="00181EBB"/>
    <w:rsid w:val="001847D5"/>
    <w:rsid w:val="00184EB8"/>
    <w:rsid w:val="00184F1B"/>
    <w:rsid w:val="00184FDB"/>
    <w:rsid w:val="00185BB2"/>
    <w:rsid w:val="00185CA4"/>
    <w:rsid w:val="00185E65"/>
    <w:rsid w:val="00186BA5"/>
    <w:rsid w:val="00187032"/>
    <w:rsid w:val="00187B39"/>
    <w:rsid w:val="0019198B"/>
    <w:rsid w:val="00193372"/>
    <w:rsid w:val="00193E1C"/>
    <w:rsid w:val="00194139"/>
    <w:rsid w:val="0019441B"/>
    <w:rsid w:val="00194A36"/>
    <w:rsid w:val="00195F26"/>
    <w:rsid w:val="00196008"/>
    <w:rsid w:val="001963CF"/>
    <w:rsid w:val="00196EE6"/>
    <w:rsid w:val="001A03AA"/>
    <w:rsid w:val="001A09CF"/>
    <w:rsid w:val="001A14FE"/>
    <w:rsid w:val="001A195D"/>
    <w:rsid w:val="001A3D02"/>
    <w:rsid w:val="001A4634"/>
    <w:rsid w:val="001A5E30"/>
    <w:rsid w:val="001A66FD"/>
    <w:rsid w:val="001A7393"/>
    <w:rsid w:val="001A7B2B"/>
    <w:rsid w:val="001B0092"/>
    <w:rsid w:val="001B0E7E"/>
    <w:rsid w:val="001B1005"/>
    <w:rsid w:val="001B2281"/>
    <w:rsid w:val="001B25A4"/>
    <w:rsid w:val="001B53E1"/>
    <w:rsid w:val="001B5AA6"/>
    <w:rsid w:val="001B633E"/>
    <w:rsid w:val="001B7B25"/>
    <w:rsid w:val="001C08C1"/>
    <w:rsid w:val="001C0A5A"/>
    <w:rsid w:val="001C1D5C"/>
    <w:rsid w:val="001C3420"/>
    <w:rsid w:val="001C4848"/>
    <w:rsid w:val="001C57B3"/>
    <w:rsid w:val="001C5C0E"/>
    <w:rsid w:val="001C6A4D"/>
    <w:rsid w:val="001C73A6"/>
    <w:rsid w:val="001C76CF"/>
    <w:rsid w:val="001C7767"/>
    <w:rsid w:val="001D2601"/>
    <w:rsid w:val="001D2874"/>
    <w:rsid w:val="001D30B0"/>
    <w:rsid w:val="001D3B03"/>
    <w:rsid w:val="001D6257"/>
    <w:rsid w:val="001D6362"/>
    <w:rsid w:val="001D6D23"/>
    <w:rsid w:val="001D703A"/>
    <w:rsid w:val="001D7307"/>
    <w:rsid w:val="001E012F"/>
    <w:rsid w:val="001E0C0D"/>
    <w:rsid w:val="001E0D2A"/>
    <w:rsid w:val="001E0EF8"/>
    <w:rsid w:val="001E1516"/>
    <w:rsid w:val="001E1C85"/>
    <w:rsid w:val="001E1F3B"/>
    <w:rsid w:val="001E29BF"/>
    <w:rsid w:val="001E2D11"/>
    <w:rsid w:val="001E3CB8"/>
    <w:rsid w:val="001E418D"/>
    <w:rsid w:val="001E4414"/>
    <w:rsid w:val="001E453B"/>
    <w:rsid w:val="001E5BF8"/>
    <w:rsid w:val="001E66A4"/>
    <w:rsid w:val="001E7DC9"/>
    <w:rsid w:val="001F04F1"/>
    <w:rsid w:val="001F0609"/>
    <w:rsid w:val="001F0DB8"/>
    <w:rsid w:val="001F29F0"/>
    <w:rsid w:val="001F3F0F"/>
    <w:rsid w:val="001F4013"/>
    <w:rsid w:val="001F41A4"/>
    <w:rsid w:val="001F50DA"/>
    <w:rsid w:val="001F608E"/>
    <w:rsid w:val="001F6B86"/>
    <w:rsid w:val="002005E7"/>
    <w:rsid w:val="00203240"/>
    <w:rsid w:val="00203D1F"/>
    <w:rsid w:val="00203F7E"/>
    <w:rsid w:val="00204039"/>
    <w:rsid w:val="00204C76"/>
    <w:rsid w:val="00206345"/>
    <w:rsid w:val="0020672C"/>
    <w:rsid w:val="00207926"/>
    <w:rsid w:val="002103C3"/>
    <w:rsid w:val="00211549"/>
    <w:rsid w:val="00211C2E"/>
    <w:rsid w:val="00211E50"/>
    <w:rsid w:val="0021278E"/>
    <w:rsid w:val="00212D2A"/>
    <w:rsid w:val="00213095"/>
    <w:rsid w:val="002130A1"/>
    <w:rsid w:val="00213DD8"/>
    <w:rsid w:val="00214D2A"/>
    <w:rsid w:val="002168C6"/>
    <w:rsid w:val="0021757F"/>
    <w:rsid w:val="002178FA"/>
    <w:rsid w:val="00217E22"/>
    <w:rsid w:val="0022009C"/>
    <w:rsid w:val="00220640"/>
    <w:rsid w:val="00220736"/>
    <w:rsid w:val="00220A8C"/>
    <w:rsid w:val="00220AF1"/>
    <w:rsid w:val="00221081"/>
    <w:rsid w:val="00221A9D"/>
    <w:rsid w:val="00222593"/>
    <w:rsid w:val="00224758"/>
    <w:rsid w:val="002254AF"/>
    <w:rsid w:val="0022696A"/>
    <w:rsid w:val="00226D03"/>
    <w:rsid w:val="00227B94"/>
    <w:rsid w:val="00227E30"/>
    <w:rsid w:val="002304C7"/>
    <w:rsid w:val="00230F07"/>
    <w:rsid w:val="00231D20"/>
    <w:rsid w:val="00231D9E"/>
    <w:rsid w:val="0023240D"/>
    <w:rsid w:val="00232E44"/>
    <w:rsid w:val="00233C57"/>
    <w:rsid w:val="00233D84"/>
    <w:rsid w:val="00233EA7"/>
    <w:rsid w:val="002344AF"/>
    <w:rsid w:val="00234C6D"/>
    <w:rsid w:val="00235D49"/>
    <w:rsid w:val="00236264"/>
    <w:rsid w:val="00236267"/>
    <w:rsid w:val="00236B91"/>
    <w:rsid w:val="002407AD"/>
    <w:rsid w:val="002418D6"/>
    <w:rsid w:val="00241E0F"/>
    <w:rsid w:val="00241E59"/>
    <w:rsid w:val="00242EFC"/>
    <w:rsid w:val="002431AD"/>
    <w:rsid w:val="00243A7F"/>
    <w:rsid w:val="002450D2"/>
    <w:rsid w:val="002458BF"/>
    <w:rsid w:val="00245E2B"/>
    <w:rsid w:val="002464B3"/>
    <w:rsid w:val="002466DE"/>
    <w:rsid w:val="0025078A"/>
    <w:rsid w:val="00250940"/>
    <w:rsid w:val="00250C11"/>
    <w:rsid w:val="002518E1"/>
    <w:rsid w:val="00251D77"/>
    <w:rsid w:val="0025255F"/>
    <w:rsid w:val="00254DC1"/>
    <w:rsid w:val="00255C24"/>
    <w:rsid w:val="0025768A"/>
    <w:rsid w:val="00257D82"/>
    <w:rsid w:val="0026363C"/>
    <w:rsid w:val="002639E2"/>
    <w:rsid w:val="00263FED"/>
    <w:rsid w:val="002661C4"/>
    <w:rsid w:val="00267787"/>
    <w:rsid w:val="00270A54"/>
    <w:rsid w:val="00271538"/>
    <w:rsid w:val="002715BC"/>
    <w:rsid w:val="002721AE"/>
    <w:rsid w:val="0027260C"/>
    <w:rsid w:val="00272F4E"/>
    <w:rsid w:val="002737D4"/>
    <w:rsid w:val="00273F2E"/>
    <w:rsid w:val="00274557"/>
    <w:rsid w:val="00274BC3"/>
    <w:rsid w:val="00275920"/>
    <w:rsid w:val="00276873"/>
    <w:rsid w:val="00276884"/>
    <w:rsid w:val="002770AB"/>
    <w:rsid w:val="0027723D"/>
    <w:rsid w:val="002774C8"/>
    <w:rsid w:val="00277DB6"/>
    <w:rsid w:val="00277F33"/>
    <w:rsid w:val="00277FAA"/>
    <w:rsid w:val="002802F9"/>
    <w:rsid w:val="0028030A"/>
    <w:rsid w:val="002806C0"/>
    <w:rsid w:val="00281C6E"/>
    <w:rsid w:val="00282000"/>
    <w:rsid w:val="00282E24"/>
    <w:rsid w:val="00282F08"/>
    <w:rsid w:val="00283388"/>
    <w:rsid w:val="002863C3"/>
    <w:rsid w:val="00286594"/>
    <w:rsid w:val="0029167E"/>
    <w:rsid w:val="00292B3E"/>
    <w:rsid w:val="0029515B"/>
    <w:rsid w:val="002961A5"/>
    <w:rsid w:val="00296B7A"/>
    <w:rsid w:val="00296CD9"/>
    <w:rsid w:val="00297215"/>
    <w:rsid w:val="00297305"/>
    <w:rsid w:val="002A0E42"/>
    <w:rsid w:val="002A2CDA"/>
    <w:rsid w:val="002A2FB6"/>
    <w:rsid w:val="002A3A6E"/>
    <w:rsid w:val="002A3FF6"/>
    <w:rsid w:val="002A49ED"/>
    <w:rsid w:val="002A50FA"/>
    <w:rsid w:val="002A5E11"/>
    <w:rsid w:val="002A5E9A"/>
    <w:rsid w:val="002A682E"/>
    <w:rsid w:val="002A748C"/>
    <w:rsid w:val="002A7C82"/>
    <w:rsid w:val="002B1A01"/>
    <w:rsid w:val="002B2233"/>
    <w:rsid w:val="002B246D"/>
    <w:rsid w:val="002B24E6"/>
    <w:rsid w:val="002B25AC"/>
    <w:rsid w:val="002B3235"/>
    <w:rsid w:val="002B334F"/>
    <w:rsid w:val="002B3D11"/>
    <w:rsid w:val="002B4537"/>
    <w:rsid w:val="002B4837"/>
    <w:rsid w:val="002B4C84"/>
    <w:rsid w:val="002B556A"/>
    <w:rsid w:val="002B572B"/>
    <w:rsid w:val="002B59D0"/>
    <w:rsid w:val="002B6606"/>
    <w:rsid w:val="002B6ABE"/>
    <w:rsid w:val="002B7BA7"/>
    <w:rsid w:val="002C0D98"/>
    <w:rsid w:val="002C0E83"/>
    <w:rsid w:val="002C1164"/>
    <w:rsid w:val="002C1170"/>
    <w:rsid w:val="002C14FD"/>
    <w:rsid w:val="002C1705"/>
    <w:rsid w:val="002C1C6A"/>
    <w:rsid w:val="002C23D0"/>
    <w:rsid w:val="002C297F"/>
    <w:rsid w:val="002C3B62"/>
    <w:rsid w:val="002C3CC5"/>
    <w:rsid w:val="002C3D2A"/>
    <w:rsid w:val="002C46EC"/>
    <w:rsid w:val="002C4965"/>
    <w:rsid w:val="002C4AA6"/>
    <w:rsid w:val="002C4FFF"/>
    <w:rsid w:val="002C6DCC"/>
    <w:rsid w:val="002C6DFB"/>
    <w:rsid w:val="002C721E"/>
    <w:rsid w:val="002D0B06"/>
    <w:rsid w:val="002D0C27"/>
    <w:rsid w:val="002D1CB3"/>
    <w:rsid w:val="002D21F7"/>
    <w:rsid w:val="002D2CC1"/>
    <w:rsid w:val="002D36E1"/>
    <w:rsid w:val="002D63A9"/>
    <w:rsid w:val="002D68EE"/>
    <w:rsid w:val="002D76F4"/>
    <w:rsid w:val="002D7BED"/>
    <w:rsid w:val="002D7CD4"/>
    <w:rsid w:val="002D7D15"/>
    <w:rsid w:val="002D7E10"/>
    <w:rsid w:val="002E0989"/>
    <w:rsid w:val="002E0F0B"/>
    <w:rsid w:val="002E253C"/>
    <w:rsid w:val="002E2873"/>
    <w:rsid w:val="002E2C5D"/>
    <w:rsid w:val="002E408F"/>
    <w:rsid w:val="002E427D"/>
    <w:rsid w:val="002E52B3"/>
    <w:rsid w:val="002E60CF"/>
    <w:rsid w:val="002E6664"/>
    <w:rsid w:val="002E6767"/>
    <w:rsid w:val="002E6ED3"/>
    <w:rsid w:val="002E72CD"/>
    <w:rsid w:val="002E737D"/>
    <w:rsid w:val="002E7667"/>
    <w:rsid w:val="002E7DD6"/>
    <w:rsid w:val="002E7F32"/>
    <w:rsid w:val="002F209B"/>
    <w:rsid w:val="002F2708"/>
    <w:rsid w:val="002F2909"/>
    <w:rsid w:val="002F30BF"/>
    <w:rsid w:val="002F3E31"/>
    <w:rsid w:val="002F62D3"/>
    <w:rsid w:val="002F68EA"/>
    <w:rsid w:val="0030078F"/>
    <w:rsid w:val="00300B91"/>
    <w:rsid w:val="00301DA8"/>
    <w:rsid w:val="00302024"/>
    <w:rsid w:val="003026C6"/>
    <w:rsid w:val="00303569"/>
    <w:rsid w:val="00303D88"/>
    <w:rsid w:val="003045C3"/>
    <w:rsid w:val="003046FC"/>
    <w:rsid w:val="003049A1"/>
    <w:rsid w:val="00304BA2"/>
    <w:rsid w:val="0030594D"/>
    <w:rsid w:val="00305B58"/>
    <w:rsid w:val="00310031"/>
    <w:rsid w:val="0031021C"/>
    <w:rsid w:val="00311346"/>
    <w:rsid w:val="00312FEA"/>
    <w:rsid w:val="0031378D"/>
    <w:rsid w:val="003143AE"/>
    <w:rsid w:val="003143CC"/>
    <w:rsid w:val="003159FA"/>
    <w:rsid w:val="00315E9A"/>
    <w:rsid w:val="003161C6"/>
    <w:rsid w:val="003166F8"/>
    <w:rsid w:val="00317528"/>
    <w:rsid w:val="0031766D"/>
    <w:rsid w:val="00317D5E"/>
    <w:rsid w:val="003205B2"/>
    <w:rsid w:val="00320699"/>
    <w:rsid w:val="00320FA5"/>
    <w:rsid w:val="00321167"/>
    <w:rsid w:val="00321351"/>
    <w:rsid w:val="003225C8"/>
    <w:rsid w:val="00322811"/>
    <w:rsid w:val="003234F9"/>
    <w:rsid w:val="0032398E"/>
    <w:rsid w:val="00324957"/>
    <w:rsid w:val="00326812"/>
    <w:rsid w:val="00326F57"/>
    <w:rsid w:val="00327DB0"/>
    <w:rsid w:val="00327EC9"/>
    <w:rsid w:val="0033122E"/>
    <w:rsid w:val="003312BD"/>
    <w:rsid w:val="00332009"/>
    <w:rsid w:val="0033235F"/>
    <w:rsid w:val="003324E8"/>
    <w:rsid w:val="00332CE8"/>
    <w:rsid w:val="003359C9"/>
    <w:rsid w:val="00335A4E"/>
    <w:rsid w:val="0033621B"/>
    <w:rsid w:val="003367BD"/>
    <w:rsid w:val="00336856"/>
    <w:rsid w:val="00337283"/>
    <w:rsid w:val="0033786E"/>
    <w:rsid w:val="00341171"/>
    <w:rsid w:val="00342B3A"/>
    <w:rsid w:val="00342DB8"/>
    <w:rsid w:val="00342E5A"/>
    <w:rsid w:val="00343065"/>
    <w:rsid w:val="00343376"/>
    <w:rsid w:val="00343494"/>
    <w:rsid w:val="00343B9D"/>
    <w:rsid w:val="00344535"/>
    <w:rsid w:val="0034518D"/>
    <w:rsid w:val="00345480"/>
    <w:rsid w:val="00346775"/>
    <w:rsid w:val="00346A97"/>
    <w:rsid w:val="00346F4F"/>
    <w:rsid w:val="00347059"/>
    <w:rsid w:val="00347386"/>
    <w:rsid w:val="00350DD2"/>
    <w:rsid w:val="003515DA"/>
    <w:rsid w:val="00351769"/>
    <w:rsid w:val="00351ED0"/>
    <w:rsid w:val="003521B3"/>
    <w:rsid w:val="00352598"/>
    <w:rsid w:val="003548F1"/>
    <w:rsid w:val="00354FD0"/>
    <w:rsid w:val="0035528E"/>
    <w:rsid w:val="00355394"/>
    <w:rsid w:val="00355504"/>
    <w:rsid w:val="00355C09"/>
    <w:rsid w:val="00356EDF"/>
    <w:rsid w:val="003574FD"/>
    <w:rsid w:val="0036011B"/>
    <w:rsid w:val="003608A7"/>
    <w:rsid w:val="003609DB"/>
    <w:rsid w:val="00360E60"/>
    <w:rsid w:val="00361EDD"/>
    <w:rsid w:val="003620B7"/>
    <w:rsid w:val="0036415E"/>
    <w:rsid w:val="00365847"/>
    <w:rsid w:val="00365E47"/>
    <w:rsid w:val="003661F7"/>
    <w:rsid w:val="0036677B"/>
    <w:rsid w:val="00370A22"/>
    <w:rsid w:val="0037210F"/>
    <w:rsid w:val="0037273D"/>
    <w:rsid w:val="003729BB"/>
    <w:rsid w:val="0037349A"/>
    <w:rsid w:val="0037393B"/>
    <w:rsid w:val="00373CB7"/>
    <w:rsid w:val="0037432B"/>
    <w:rsid w:val="00374EDF"/>
    <w:rsid w:val="003752B0"/>
    <w:rsid w:val="00375557"/>
    <w:rsid w:val="00375BCD"/>
    <w:rsid w:val="00375EC0"/>
    <w:rsid w:val="00376915"/>
    <w:rsid w:val="00377117"/>
    <w:rsid w:val="00380A77"/>
    <w:rsid w:val="00381F5A"/>
    <w:rsid w:val="003822F0"/>
    <w:rsid w:val="003825FE"/>
    <w:rsid w:val="00382ACA"/>
    <w:rsid w:val="00383058"/>
    <w:rsid w:val="00383A52"/>
    <w:rsid w:val="00383D5B"/>
    <w:rsid w:val="00384914"/>
    <w:rsid w:val="0038565E"/>
    <w:rsid w:val="00385772"/>
    <w:rsid w:val="00387D20"/>
    <w:rsid w:val="003908C4"/>
    <w:rsid w:val="00390CFA"/>
    <w:rsid w:val="00391A6C"/>
    <w:rsid w:val="003978D8"/>
    <w:rsid w:val="00397DBF"/>
    <w:rsid w:val="00397F21"/>
    <w:rsid w:val="003A08C9"/>
    <w:rsid w:val="003A25F3"/>
    <w:rsid w:val="003A32C9"/>
    <w:rsid w:val="003A3DC8"/>
    <w:rsid w:val="003A4405"/>
    <w:rsid w:val="003A4FE9"/>
    <w:rsid w:val="003A5459"/>
    <w:rsid w:val="003A6167"/>
    <w:rsid w:val="003A75BA"/>
    <w:rsid w:val="003A76A5"/>
    <w:rsid w:val="003A78F8"/>
    <w:rsid w:val="003B28AF"/>
    <w:rsid w:val="003B2D55"/>
    <w:rsid w:val="003B314E"/>
    <w:rsid w:val="003B3A74"/>
    <w:rsid w:val="003B3F94"/>
    <w:rsid w:val="003B5543"/>
    <w:rsid w:val="003B6782"/>
    <w:rsid w:val="003B6B67"/>
    <w:rsid w:val="003B6D41"/>
    <w:rsid w:val="003B7783"/>
    <w:rsid w:val="003B7799"/>
    <w:rsid w:val="003B797C"/>
    <w:rsid w:val="003B7BE5"/>
    <w:rsid w:val="003C009D"/>
    <w:rsid w:val="003C04D9"/>
    <w:rsid w:val="003C25A4"/>
    <w:rsid w:val="003C2672"/>
    <w:rsid w:val="003C2B11"/>
    <w:rsid w:val="003C3E3E"/>
    <w:rsid w:val="003C50BC"/>
    <w:rsid w:val="003C7491"/>
    <w:rsid w:val="003D0251"/>
    <w:rsid w:val="003D0361"/>
    <w:rsid w:val="003D146E"/>
    <w:rsid w:val="003D1607"/>
    <w:rsid w:val="003D1A17"/>
    <w:rsid w:val="003D1E5A"/>
    <w:rsid w:val="003D2625"/>
    <w:rsid w:val="003D4AA8"/>
    <w:rsid w:val="003D5808"/>
    <w:rsid w:val="003D580E"/>
    <w:rsid w:val="003D5FBC"/>
    <w:rsid w:val="003D659F"/>
    <w:rsid w:val="003D669E"/>
    <w:rsid w:val="003D6BA4"/>
    <w:rsid w:val="003D6E62"/>
    <w:rsid w:val="003D748B"/>
    <w:rsid w:val="003D780B"/>
    <w:rsid w:val="003D7B33"/>
    <w:rsid w:val="003D7FD9"/>
    <w:rsid w:val="003E013D"/>
    <w:rsid w:val="003E0405"/>
    <w:rsid w:val="003E047F"/>
    <w:rsid w:val="003E137B"/>
    <w:rsid w:val="003E17EC"/>
    <w:rsid w:val="003E1BBA"/>
    <w:rsid w:val="003E2049"/>
    <w:rsid w:val="003E2EB6"/>
    <w:rsid w:val="003E3ADC"/>
    <w:rsid w:val="003E4221"/>
    <w:rsid w:val="003E5C07"/>
    <w:rsid w:val="003E66BF"/>
    <w:rsid w:val="003E6AF0"/>
    <w:rsid w:val="003E71BF"/>
    <w:rsid w:val="003E7640"/>
    <w:rsid w:val="003F029C"/>
    <w:rsid w:val="003F109C"/>
    <w:rsid w:val="003F1656"/>
    <w:rsid w:val="003F298C"/>
    <w:rsid w:val="003F2C86"/>
    <w:rsid w:val="003F2E8E"/>
    <w:rsid w:val="003F340D"/>
    <w:rsid w:val="003F3BE8"/>
    <w:rsid w:val="003F4698"/>
    <w:rsid w:val="003F4FE9"/>
    <w:rsid w:val="003F53D1"/>
    <w:rsid w:val="003F6A04"/>
    <w:rsid w:val="003F78AE"/>
    <w:rsid w:val="00400A89"/>
    <w:rsid w:val="00400D11"/>
    <w:rsid w:val="004016EC"/>
    <w:rsid w:val="00402519"/>
    <w:rsid w:val="00402AED"/>
    <w:rsid w:val="00403697"/>
    <w:rsid w:val="004043B5"/>
    <w:rsid w:val="004050B5"/>
    <w:rsid w:val="004061EE"/>
    <w:rsid w:val="00406298"/>
    <w:rsid w:val="004062B6"/>
    <w:rsid w:val="00406D17"/>
    <w:rsid w:val="00407086"/>
    <w:rsid w:val="00407AFB"/>
    <w:rsid w:val="0041099E"/>
    <w:rsid w:val="004109C9"/>
    <w:rsid w:val="004118A5"/>
    <w:rsid w:val="0041239D"/>
    <w:rsid w:val="0041255D"/>
    <w:rsid w:val="0041280A"/>
    <w:rsid w:val="00412FCE"/>
    <w:rsid w:val="0041318B"/>
    <w:rsid w:val="00414B5D"/>
    <w:rsid w:val="00415B19"/>
    <w:rsid w:val="0041602C"/>
    <w:rsid w:val="00416047"/>
    <w:rsid w:val="00416628"/>
    <w:rsid w:val="00420333"/>
    <w:rsid w:val="0042109C"/>
    <w:rsid w:val="00421675"/>
    <w:rsid w:val="00421D3F"/>
    <w:rsid w:val="00422214"/>
    <w:rsid w:val="00422244"/>
    <w:rsid w:val="00423A82"/>
    <w:rsid w:val="004242AF"/>
    <w:rsid w:val="00424745"/>
    <w:rsid w:val="0042536A"/>
    <w:rsid w:val="004259EE"/>
    <w:rsid w:val="00426825"/>
    <w:rsid w:val="00426ED5"/>
    <w:rsid w:val="00427DDE"/>
    <w:rsid w:val="0043026F"/>
    <w:rsid w:val="00430B4E"/>
    <w:rsid w:val="00432281"/>
    <w:rsid w:val="00432B50"/>
    <w:rsid w:val="0043311D"/>
    <w:rsid w:val="00433858"/>
    <w:rsid w:val="00435488"/>
    <w:rsid w:val="00436D75"/>
    <w:rsid w:val="00437004"/>
    <w:rsid w:val="00437AF8"/>
    <w:rsid w:val="00437BB3"/>
    <w:rsid w:val="0044047E"/>
    <w:rsid w:val="004404E1"/>
    <w:rsid w:val="00441622"/>
    <w:rsid w:val="004416A1"/>
    <w:rsid w:val="00442816"/>
    <w:rsid w:val="00442929"/>
    <w:rsid w:val="00442B3F"/>
    <w:rsid w:val="00443C4C"/>
    <w:rsid w:val="00443FB7"/>
    <w:rsid w:val="004440C0"/>
    <w:rsid w:val="00444318"/>
    <w:rsid w:val="00444BDE"/>
    <w:rsid w:val="00444EAB"/>
    <w:rsid w:val="00445383"/>
    <w:rsid w:val="00446D3F"/>
    <w:rsid w:val="00447784"/>
    <w:rsid w:val="004504B6"/>
    <w:rsid w:val="00450906"/>
    <w:rsid w:val="00450C6E"/>
    <w:rsid w:val="00451B35"/>
    <w:rsid w:val="004523D7"/>
    <w:rsid w:val="00452AF7"/>
    <w:rsid w:val="004531E1"/>
    <w:rsid w:val="00453B6D"/>
    <w:rsid w:val="00453B96"/>
    <w:rsid w:val="00455208"/>
    <w:rsid w:val="00455FA6"/>
    <w:rsid w:val="00456169"/>
    <w:rsid w:val="00456576"/>
    <w:rsid w:val="004565D5"/>
    <w:rsid w:val="00457105"/>
    <w:rsid w:val="00457786"/>
    <w:rsid w:val="004579C5"/>
    <w:rsid w:val="00457B0F"/>
    <w:rsid w:val="00457B95"/>
    <w:rsid w:val="004601CB"/>
    <w:rsid w:val="00461ADB"/>
    <w:rsid w:val="0046223B"/>
    <w:rsid w:val="00462A12"/>
    <w:rsid w:val="0046300E"/>
    <w:rsid w:val="0046324B"/>
    <w:rsid w:val="004637AA"/>
    <w:rsid w:val="004643D5"/>
    <w:rsid w:val="00464C16"/>
    <w:rsid w:val="00465469"/>
    <w:rsid w:val="0046558A"/>
    <w:rsid w:val="004703A2"/>
    <w:rsid w:val="00470A84"/>
    <w:rsid w:val="004727F1"/>
    <w:rsid w:val="004728FD"/>
    <w:rsid w:val="004733CA"/>
    <w:rsid w:val="004739E2"/>
    <w:rsid w:val="004748E6"/>
    <w:rsid w:val="0047611A"/>
    <w:rsid w:val="0047618D"/>
    <w:rsid w:val="00476A69"/>
    <w:rsid w:val="00476FA3"/>
    <w:rsid w:val="00477EE3"/>
    <w:rsid w:val="0048003E"/>
    <w:rsid w:val="004800BC"/>
    <w:rsid w:val="00480A94"/>
    <w:rsid w:val="00480F95"/>
    <w:rsid w:val="004811DE"/>
    <w:rsid w:val="0048248D"/>
    <w:rsid w:val="00482BE0"/>
    <w:rsid w:val="00483722"/>
    <w:rsid w:val="004837B9"/>
    <w:rsid w:val="00484A86"/>
    <w:rsid w:val="0048583D"/>
    <w:rsid w:val="00485F5E"/>
    <w:rsid w:val="00486395"/>
    <w:rsid w:val="00486AA0"/>
    <w:rsid w:val="00487DDF"/>
    <w:rsid w:val="00487FE2"/>
    <w:rsid w:val="00491E4F"/>
    <w:rsid w:val="00492242"/>
    <w:rsid w:val="0049271D"/>
    <w:rsid w:val="0049329B"/>
    <w:rsid w:val="00493870"/>
    <w:rsid w:val="00493C01"/>
    <w:rsid w:val="00494A06"/>
    <w:rsid w:val="00495B16"/>
    <w:rsid w:val="004968BE"/>
    <w:rsid w:val="0049692E"/>
    <w:rsid w:val="00496DEE"/>
    <w:rsid w:val="00497875"/>
    <w:rsid w:val="004A12F4"/>
    <w:rsid w:val="004A1A3B"/>
    <w:rsid w:val="004A238E"/>
    <w:rsid w:val="004A26BE"/>
    <w:rsid w:val="004A3152"/>
    <w:rsid w:val="004A3D72"/>
    <w:rsid w:val="004A4BB0"/>
    <w:rsid w:val="004A4CDB"/>
    <w:rsid w:val="004A4E91"/>
    <w:rsid w:val="004A50D5"/>
    <w:rsid w:val="004A5176"/>
    <w:rsid w:val="004A602C"/>
    <w:rsid w:val="004A606E"/>
    <w:rsid w:val="004A6A6C"/>
    <w:rsid w:val="004A6D54"/>
    <w:rsid w:val="004B0EEB"/>
    <w:rsid w:val="004B142A"/>
    <w:rsid w:val="004B37CC"/>
    <w:rsid w:val="004B3F1C"/>
    <w:rsid w:val="004B5B5C"/>
    <w:rsid w:val="004B6265"/>
    <w:rsid w:val="004B6FF9"/>
    <w:rsid w:val="004B78D6"/>
    <w:rsid w:val="004B7A2F"/>
    <w:rsid w:val="004C165F"/>
    <w:rsid w:val="004C18E1"/>
    <w:rsid w:val="004C1A38"/>
    <w:rsid w:val="004C3227"/>
    <w:rsid w:val="004C336F"/>
    <w:rsid w:val="004C3E71"/>
    <w:rsid w:val="004C3F09"/>
    <w:rsid w:val="004C4037"/>
    <w:rsid w:val="004C504A"/>
    <w:rsid w:val="004C716A"/>
    <w:rsid w:val="004C74CE"/>
    <w:rsid w:val="004C7A57"/>
    <w:rsid w:val="004C7DBE"/>
    <w:rsid w:val="004D1C1F"/>
    <w:rsid w:val="004D3074"/>
    <w:rsid w:val="004D3690"/>
    <w:rsid w:val="004D3CE4"/>
    <w:rsid w:val="004D4932"/>
    <w:rsid w:val="004D4A18"/>
    <w:rsid w:val="004D4DBD"/>
    <w:rsid w:val="004D509B"/>
    <w:rsid w:val="004D5C1A"/>
    <w:rsid w:val="004D5D8F"/>
    <w:rsid w:val="004D6578"/>
    <w:rsid w:val="004D6ACA"/>
    <w:rsid w:val="004D74FD"/>
    <w:rsid w:val="004E1537"/>
    <w:rsid w:val="004E17DD"/>
    <w:rsid w:val="004E292F"/>
    <w:rsid w:val="004E3062"/>
    <w:rsid w:val="004E336F"/>
    <w:rsid w:val="004E370B"/>
    <w:rsid w:val="004E416E"/>
    <w:rsid w:val="004E44E6"/>
    <w:rsid w:val="004E4938"/>
    <w:rsid w:val="004E5B38"/>
    <w:rsid w:val="004E6686"/>
    <w:rsid w:val="004E720C"/>
    <w:rsid w:val="004E7A3F"/>
    <w:rsid w:val="004F058E"/>
    <w:rsid w:val="004F0663"/>
    <w:rsid w:val="004F0BA7"/>
    <w:rsid w:val="004F13EF"/>
    <w:rsid w:val="004F2188"/>
    <w:rsid w:val="004F41B6"/>
    <w:rsid w:val="004F47F4"/>
    <w:rsid w:val="004F4E31"/>
    <w:rsid w:val="004F5889"/>
    <w:rsid w:val="004F5A56"/>
    <w:rsid w:val="004F6460"/>
    <w:rsid w:val="004F6F01"/>
    <w:rsid w:val="004F7AED"/>
    <w:rsid w:val="005002E0"/>
    <w:rsid w:val="00501325"/>
    <w:rsid w:val="0050151E"/>
    <w:rsid w:val="00501EF4"/>
    <w:rsid w:val="00503E08"/>
    <w:rsid w:val="00504944"/>
    <w:rsid w:val="005049D0"/>
    <w:rsid w:val="0050654B"/>
    <w:rsid w:val="005068EA"/>
    <w:rsid w:val="00507FF1"/>
    <w:rsid w:val="00510958"/>
    <w:rsid w:val="00511FC3"/>
    <w:rsid w:val="00512446"/>
    <w:rsid w:val="00512730"/>
    <w:rsid w:val="00513796"/>
    <w:rsid w:val="00513F0C"/>
    <w:rsid w:val="00514DB9"/>
    <w:rsid w:val="00514F31"/>
    <w:rsid w:val="005155E7"/>
    <w:rsid w:val="0051686B"/>
    <w:rsid w:val="00517F6D"/>
    <w:rsid w:val="0052028F"/>
    <w:rsid w:val="00520B6A"/>
    <w:rsid w:val="00521561"/>
    <w:rsid w:val="00522120"/>
    <w:rsid w:val="005222E8"/>
    <w:rsid w:val="005227EF"/>
    <w:rsid w:val="00522CC9"/>
    <w:rsid w:val="00522D32"/>
    <w:rsid w:val="00523874"/>
    <w:rsid w:val="005246BB"/>
    <w:rsid w:val="0052548C"/>
    <w:rsid w:val="00525CA0"/>
    <w:rsid w:val="00526CA5"/>
    <w:rsid w:val="00527ADE"/>
    <w:rsid w:val="00527AFD"/>
    <w:rsid w:val="00531B23"/>
    <w:rsid w:val="00531F2E"/>
    <w:rsid w:val="00533534"/>
    <w:rsid w:val="00534D3B"/>
    <w:rsid w:val="00534E56"/>
    <w:rsid w:val="0053538D"/>
    <w:rsid w:val="005357D6"/>
    <w:rsid w:val="00535D34"/>
    <w:rsid w:val="00535F5E"/>
    <w:rsid w:val="005368B7"/>
    <w:rsid w:val="00537433"/>
    <w:rsid w:val="00540F84"/>
    <w:rsid w:val="00541EF6"/>
    <w:rsid w:val="005426A6"/>
    <w:rsid w:val="00542DCA"/>
    <w:rsid w:val="005437B3"/>
    <w:rsid w:val="00543A25"/>
    <w:rsid w:val="005441AE"/>
    <w:rsid w:val="00544ACB"/>
    <w:rsid w:val="005450AD"/>
    <w:rsid w:val="00546054"/>
    <w:rsid w:val="0054635B"/>
    <w:rsid w:val="005466BA"/>
    <w:rsid w:val="00550358"/>
    <w:rsid w:val="00550D98"/>
    <w:rsid w:val="005519AB"/>
    <w:rsid w:val="00551CF2"/>
    <w:rsid w:val="0055266E"/>
    <w:rsid w:val="0055352A"/>
    <w:rsid w:val="00553C80"/>
    <w:rsid w:val="00554293"/>
    <w:rsid w:val="005548F1"/>
    <w:rsid w:val="00554D0E"/>
    <w:rsid w:val="00554D45"/>
    <w:rsid w:val="005575B1"/>
    <w:rsid w:val="005579CE"/>
    <w:rsid w:val="00561D81"/>
    <w:rsid w:val="00561F70"/>
    <w:rsid w:val="00562F4B"/>
    <w:rsid w:val="00562F5E"/>
    <w:rsid w:val="00563DE1"/>
    <w:rsid w:val="00565344"/>
    <w:rsid w:val="00565524"/>
    <w:rsid w:val="00565654"/>
    <w:rsid w:val="00565DE6"/>
    <w:rsid w:val="0056657F"/>
    <w:rsid w:val="005677FA"/>
    <w:rsid w:val="00567EF4"/>
    <w:rsid w:val="0057004E"/>
    <w:rsid w:val="005706F1"/>
    <w:rsid w:val="0057256B"/>
    <w:rsid w:val="00572C5F"/>
    <w:rsid w:val="00573494"/>
    <w:rsid w:val="00574F32"/>
    <w:rsid w:val="00575286"/>
    <w:rsid w:val="00576BAE"/>
    <w:rsid w:val="005777D0"/>
    <w:rsid w:val="005777D5"/>
    <w:rsid w:val="005800A6"/>
    <w:rsid w:val="00580EEE"/>
    <w:rsid w:val="00583473"/>
    <w:rsid w:val="00583C90"/>
    <w:rsid w:val="00583D26"/>
    <w:rsid w:val="00583F51"/>
    <w:rsid w:val="0058426F"/>
    <w:rsid w:val="0058428F"/>
    <w:rsid w:val="00585FF7"/>
    <w:rsid w:val="005904D3"/>
    <w:rsid w:val="00590E9E"/>
    <w:rsid w:val="00590F6F"/>
    <w:rsid w:val="00591048"/>
    <w:rsid w:val="005912E5"/>
    <w:rsid w:val="00591B23"/>
    <w:rsid w:val="005924AA"/>
    <w:rsid w:val="00592E22"/>
    <w:rsid w:val="00592F4C"/>
    <w:rsid w:val="00593EA9"/>
    <w:rsid w:val="00595248"/>
    <w:rsid w:val="00595DF1"/>
    <w:rsid w:val="0059617A"/>
    <w:rsid w:val="00596734"/>
    <w:rsid w:val="00596D7E"/>
    <w:rsid w:val="00596FE2"/>
    <w:rsid w:val="0059774E"/>
    <w:rsid w:val="005A0A10"/>
    <w:rsid w:val="005A1A4E"/>
    <w:rsid w:val="005A2116"/>
    <w:rsid w:val="005A33C6"/>
    <w:rsid w:val="005A38F2"/>
    <w:rsid w:val="005A3DED"/>
    <w:rsid w:val="005A4869"/>
    <w:rsid w:val="005A4F0A"/>
    <w:rsid w:val="005A4F6C"/>
    <w:rsid w:val="005A56EC"/>
    <w:rsid w:val="005A5846"/>
    <w:rsid w:val="005A5D4C"/>
    <w:rsid w:val="005A6F4C"/>
    <w:rsid w:val="005A7222"/>
    <w:rsid w:val="005B018A"/>
    <w:rsid w:val="005B2258"/>
    <w:rsid w:val="005B28C5"/>
    <w:rsid w:val="005B2B4D"/>
    <w:rsid w:val="005B2DFC"/>
    <w:rsid w:val="005B3361"/>
    <w:rsid w:val="005B3460"/>
    <w:rsid w:val="005B389F"/>
    <w:rsid w:val="005B5081"/>
    <w:rsid w:val="005B5097"/>
    <w:rsid w:val="005B510F"/>
    <w:rsid w:val="005B6442"/>
    <w:rsid w:val="005B66F1"/>
    <w:rsid w:val="005B6801"/>
    <w:rsid w:val="005C03CC"/>
    <w:rsid w:val="005C0972"/>
    <w:rsid w:val="005C0E93"/>
    <w:rsid w:val="005C0EB5"/>
    <w:rsid w:val="005C15D3"/>
    <w:rsid w:val="005C1C35"/>
    <w:rsid w:val="005C277C"/>
    <w:rsid w:val="005C27D0"/>
    <w:rsid w:val="005C3BA5"/>
    <w:rsid w:val="005C418B"/>
    <w:rsid w:val="005C41E6"/>
    <w:rsid w:val="005C4415"/>
    <w:rsid w:val="005C5A0C"/>
    <w:rsid w:val="005C6F8F"/>
    <w:rsid w:val="005C7F8C"/>
    <w:rsid w:val="005D042C"/>
    <w:rsid w:val="005D1797"/>
    <w:rsid w:val="005D242D"/>
    <w:rsid w:val="005D2679"/>
    <w:rsid w:val="005D2787"/>
    <w:rsid w:val="005D2C70"/>
    <w:rsid w:val="005D418C"/>
    <w:rsid w:val="005D4EAF"/>
    <w:rsid w:val="005D4EBD"/>
    <w:rsid w:val="005D588D"/>
    <w:rsid w:val="005D59E1"/>
    <w:rsid w:val="005D5E2A"/>
    <w:rsid w:val="005D5F72"/>
    <w:rsid w:val="005D7CD6"/>
    <w:rsid w:val="005E103D"/>
    <w:rsid w:val="005E12E4"/>
    <w:rsid w:val="005E3264"/>
    <w:rsid w:val="005E34C0"/>
    <w:rsid w:val="005E3CCD"/>
    <w:rsid w:val="005E4DB6"/>
    <w:rsid w:val="005E5458"/>
    <w:rsid w:val="005E5760"/>
    <w:rsid w:val="005E70D2"/>
    <w:rsid w:val="005E7121"/>
    <w:rsid w:val="005E741C"/>
    <w:rsid w:val="005E75AB"/>
    <w:rsid w:val="005F0000"/>
    <w:rsid w:val="005F06E0"/>
    <w:rsid w:val="005F0D4A"/>
    <w:rsid w:val="005F0E92"/>
    <w:rsid w:val="005F104C"/>
    <w:rsid w:val="005F1A67"/>
    <w:rsid w:val="005F33E9"/>
    <w:rsid w:val="005F36F3"/>
    <w:rsid w:val="005F3F8A"/>
    <w:rsid w:val="005F5951"/>
    <w:rsid w:val="005F59D5"/>
    <w:rsid w:val="005F5C90"/>
    <w:rsid w:val="005F5FFC"/>
    <w:rsid w:val="005F64B0"/>
    <w:rsid w:val="005F6CD9"/>
    <w:rsid w:val="005F6FE7"/>
    <w:rsid w:val="005F72F0"/>
    <w:rsid w:val="005F774B"/>
    <w:rsid w:val="00600452"/>
    <w:rsid w:val="00603393"/>
    <w:rsid w:val="00603C1A"/>
    <w:rsid w:val="00603E24"/>
    <w:rsid w:val="00604E86"/>
    <w:rsid w:val="00604E96"/>
    <w:rsid w:val="00605238"/>
    <w:rsid w:val="0060566F"/>
    <w:rsid w:val="00605B82"/>
    <w:rsid w:val="00607A4E"/>
    <w:rsid w:val="00610172"/>
    <w:rsid w:val="00610DAB"/>
    <w:rsid w:val="00612983"/>
    <w:rsid w:val="00612C19"/>
    <w:rsid w:val="00612DE7"/>
    <w:rsid w:val="00612F68"/>
    <w:rsid w:val="0061327B"/>
    <w:rsid w:val="0061402D"/>
    <w:rsid w:val="006147B6"/>
    <w:rsid w:val="006150A6"/>
    <w:rsid w:val="00615665"/>
    <w:rsid w:val="0061650C"/>
    <w:rsid w:val="0061771B"/>
    <w:rsid w:val="00617ABC"/>
    <w:rsid w:val="0061EBB1"/>
    <w:rsid w:val="00621001"/>
    <w:rsid w:val="00622C85"/>
    <w:rsid w:val="00623277"/>
    <w:rsid w:val="00623AF6"/>
    <w:rsid w:val="00623D8E"/>
    <w:rsid w:val="006265C0"/>
    <w:rsid w:val="006266C7"/>
    <w:rsid w:val="006279DA"/>
    <w:rsid w:val="006303FC"/>
    <w:rsid w:val="0063053D"/>
    <w:rsid w:val="00631EA5"/>
    <w:rsid w:val="00632373"/>
    <w:rsid w:val="00633CFB"/>
    <w:rsid w:val="0063603A"/>
    <w:rsid w:val="006360D8"/>
    <w:rsid w:val="006370BB"/>
    <w:rsid w:val="006405AA"/>
    <w:rsid w:val="0064079B"/>
    <w:rsid w:val="006412E7"/>
    <w:rsid w:val="00641A8F"/>
    <w:rsid w:val="00642BAE"/>
    <w:rsid w:val="00643D15"/>
    <w:rsid w:val="00644CA9"/>
    <w:rsid w:val="00646454"/>
    <w:rsid w:val="00646489"/>
    <w:rsid w:val="00646C78"/>
    <w:rsid w:val="00646D1F"/>
    <w:rsid w:val="006474C3"/>
    <w:rsid w:val="006474D8"/>
    <w:rsid w:val="00647565"/>
    <w:rsid w:val="00650607"/>
    <w:rsid w:val="0065371B"/>
    <w:rsid w:val="0065388B"/>
    <w:rsid w:val="0065540C"/>
    <w:rsid w:val="00655795"/>
    <w:rsid w:val="00656179"/>
    <w:rsid w:val="0065696A"/>
    <w:rsid w:val="00656C71"/>
    <w:rsid w:val="00656EFE"/>
    <w:rsid w:val="006602BB"/>
    <w:rsid w:val="006609D2"/>
    <w:rsid w:val="00660B7A"/>
    <w:rsid w:val="00661701"/>
    <w:rsid w:val="00661EC4"/>
    <w:rsid w:val="00662216"/>
    <w:rsid w:val="00662475"/>
    <w:rsid w:val="00662B63"/>
    <w:rsid w:val="00662D98"/>
    <w:rsid w:val="00665184"/>
    <w:rsid w:val="00666390"/>
    <w:rsid w:val="006705D2"/>
    <w:rsid w:val="00670EDB"/>
    <w:rsid w:val="00671F4E"/>
    <w:rsid w:val="00673D76"/>
    <w:rsid w:val="00675ACB"/>
    <w:rsid w:val="00675D58"/>
    <w:rsid w:val="006767C1"/>
    <w:rsid w:val="00676DA2"/>
    <w:rsid w:val="00676F20"/>
    <w:rsid w:val="0067707E"/>
    <w:rsid w:val="00677AEA"/>
    <w:rsid w:val="00680844"/>
    <w:rsid w:val="00680B26"/>
    <w:rsid w:val="00680CEF"/>
    <w:rsid w:val="0068295A"/>
    <w:rsid w:val="00682A3C"/>
    <w:rsid w:val="00684187"/>
    <w:rsid w:val="00684525"/>
    <w:rsid w:val="00684B08"/>
    <w:rsid w:val="00684D27"/>
    <w:rsid w:val="00687C5D"/>
    <w:rsid w:val="00690502"/>
    <w:rsid w:val="0069115E"/>
    <w:rsid w:val="00691225"/>
    <w:rsid w:val="006918F7"/>
    <w:rsid w:val="00691EB3"/>
    <w:rsid w:val="006923F3"/>
    <w:rsid w:val="00692C20"/>
    <w:rsid w:val="00692D6E"/>
    <w:rsid w:val="00692D9A"/>
    <w:rsid w:val="0069361C"/>
    <w:rsid w:val="00694159"/>
    <w:rsid w:val="00695666"/>
    <w:rsid w:val="00695A49"/>
    <w:rsid w:val="00695F34"/>
    <w:rsid w:val="006966DC"/>
    <w:rsid w:val="006968DB"/>
    <w:rsid w:val="00697E59"/>
    <w:rsid w:val="006A28CA"/>
    <w:rsid w:val="006A2C97"/>
    <w:rsid w:val="006A2D23"/>
    <w:rsid w:val="006A3F99"/>
    <w:rsid w:val="006A426B"/>
    <w:rsid w:val="006A5142"/>
    <w:rsid w:val="006A51AB"/>
    <w:rsid w:val="006A5E78"/>
    <w:rsid w:val="006A62F6"/>
    <w:rsid w:val="006A6465"/>
    <w:rsid w:val="006B0319"/>
    <w:rsid w:val="006B176B"/>
    <w:rsid w:val="006B2110"/>
    <w:rsid w:val="006B23B0"/>
    <w:rsid w:val="006B3D77"/>
    <w:rsid w:val="006B47CA"/>
    <w:rsid w:val="006B4B08"/>
    <w:rsid w:val="006B4FD4"/>
    <w:rsid w:val="006B54A3"/>
    <w:rsid w:val="006B55FC"/>
    <w:rsid w:val="006B76DE"/>
    <w:rsid w:val="006C040A"/>
    <w:rsid w:val="006C07F6"/>
    <w:rsid w:val="006C0C8F"/>
    <w:rsid w:val="006C1A71"/>
    <w:rsid w:val="006C1EB4"/>
    <w:rsid w:val="006C2492"/>
    <w:rsid w:val="006C3A6A"/>
    <w:rsid w:val="006C4FE4"/>
    <w:rsid w:val="006C59F6"/>
    <w:rsid w:val="006C7E67"/>
    <w:rsid w:val="006D02C5"/>
    <w:rsid w:val="006D165E"/>
    <w:rsid w:val="006D16DF"/>
    <w:rsid w:val="006D1EE0"/>
    <w:rsid w:val="006D2AA6"/>
    <w:rsid w:val="006D2F0B"/>
    <w:rsid w:val="006D30EE"/>
    <w:rsid w:val="006D348F"/>
    <w:rsid w:val="006D37F2"/>
    <w:rsid w:val="006D39BD"/>
    <w:rsid w:val="006D3BEF"/>
    <w:rsid w:val="006D3FF1"/>
    <w:rsid w:val="006D40E5"/>
    <w:rsid w:val="006D4122"/>
    <w:rsid w:val="006D4520"/>
    <w:rsid w:val="006D50A3"/>
    <w:rsid w:val="006D5452"/>
    <w:rsid w:val="006D67DB"/>
    <w:rsid w:val="006D6B60"/>
    <w:rsid w:val="006D754A"/>
    <w:rsid w:val="006D7BDF"/>
    <w:rsid w:val="006E0914"/>
    <w:rsid w:val="006E2F4D"/>
    <w:rsid w:val="006E3020"/>
    <w:rsid w:val="006E3B45"/>
    <w:rsid w:val="006E5151"/>
    <w:rsid w:val="006E5363"/>
    <w:rsid w:val="006E5FE7"/>
    <w:rsid w:val="006E625D"/>
    <w:rsid w:val="006E6639"/>
    <w:rsid w:val="006E699E"/>
    <w:rsid w:val="006F000B"/>
    <w:rsid w:val="006F0418"/>
    <w:rsid w:val="006F25EC"/>
    <w:rsid w:val="006F379B"/>
    <w:rsid w:val="006F38B8"/>
    <w:rsid w:val="006F3969"/>
    <w:rsid w:val="006F3C13"/>
    <w:rsid w:val="006F4B3D"/>
    <w:rsid w:val="006F51C1"/>
    <w:rsid w:val="006F51C7"/>
    <w:rsid w:val="006F5701"/>
    <w:rsid w:val="006F58A8"/>
    <w:rsid w:val="006F64A3"/>
    <w:rsid w:val="006F7160"/>
    <w:rsid w:val="0070020E"/>
    <w:rsid w:val="00700E47"/>
    <w:rsid w:val="00701029"/>
    <w:rsid w:val="00701CF9"/>
    <w:rsid w:val="00701DFC"/>
    <w:rsid w:val="00702F04"/>
    <w:rsid w:val="007040B1"/>
    <w:rsid w:val="007042D9"/>
    <w:rsid w:val="00704E8F"/>
    <w:rsid w:val="007066F9"/>
    <w:rsid w:val="00706ACC"/>
    <w:rsid w:val="00707B8A"/>
    <w:rsid w:val="00711705"/>
    <w:rsid w:val="00711E4A"/>
    <w:rsid w:val="007124F1"/>
    <w:rsid w:val="007138D5"/>
    <w:rsid w:val="00713E53"/>
    <w:rsid w:val="00715793"/>
    <w:rsid w:val="00715D20"/>
    <w:rsid w:val="007168FB"/>
    <w:rsid w:val="007173C2"/>
    <w:rsid w:val="0071752A"/>
    <w:rsid w:val="0071757F"/>
    <w:rsid w:val="0071774B"/>
    <w:rsid w:val="00721E5E"/>
    <w:rsid w:val="00723610"/>
    <w:rsid w:val="00724074"/>
    <w:rsid w:val="00724B19"/>
    <w:rsid w:val="00725EB4"/>
    <w:rsid w:val="007265B2"/>
    <w:rsid w:val="00726802"/>
    <w:rsid w:val="00727754"/>
    <w:rsid w:val="00731CC7"/>
    <w:rsid w:val="00731F22"/>
    <w:rsid w:val="0073386A"/>
    <w:rsid w:val="0073581B"/>
    <w:rsid w:val="007358E5"/>
    <w:rsid w:val="00740361"/>
    <w:rsid w:val="00740A8E"/>
    <w:rsid w:val="00740ABD"/>
    <w:rsid w:val="00742BCB"/>
    <w:rsid w:val="00743110"/>
    <w:rsid w:val="007434F7"/>
    <w:rsid w:val="00744330"/>
    <w:rsid w:val="00745634"/>
    <w:rsid w:val="00745DDC"/>
    <w:rsid w:val="007510D8"/>
    <w:rsid w:val="007513DE"/>
    <w:rsid w:val="007518BF"/>
    <w:rsid w:val="007523C6"/>
    <w:rsid w:val="00752FA5"/>
    <w:rsid w:val="0075321D"/>
    <w:rsid w:val="0075356B"/>
    <w:rsid w:val="0075436A"/>
    <w:rsid w:val="0075459A"/>
    <w:rsid w:val="0075463F"/>
    <w:rsid w:val="00754AA0"/>
    <w:rsid w:val="00754F82"/>
    <w:rsid w:val="00755E06"/>
    <w:rsid w:val="00756079"/>
    <w:rsid w:val="00756939"/>
    <w:rsid w:val="00756C0D"/>
    <w:rsid w:val="007575C9"/>
    <w:rsid w:val="007614B3"/>
    <w:rsid w:val="00762246"/>
    <w:rsid w:val="00763153"/>
    <w:rsid w:val="0076356A"/>
    <w:rsid w:val="00764261"/>
    <w:rsid w:val="00764434"/>
    <w:rsid w:val="0076501A"/>
    <w:rsid w:val="0076511A"/>
    <w:rsid w:val="007652FF"/>
    <w:rsid w:val="00765437"/>
    <w:rsid w:val="007655E8"/>
    <w:rsid w:val="007673CF"/>
    <w:rsid w:val="00767767"/>
    <w:rsid w:val="00771BE8"/>
    <w:rsid w:val="00771C37"/>
    <w:rsid w:val="0077268D"/>
    <w:rsid w:val="007739C7"/>
    <w:rsid w:val="00773D5A"/>
    <w:rsid w:val="00773DD9"/>
    <w:rsid w:val="0077466E"/>
    <w:rsid w:val="00774DF8"/>
    <w:rsid w:val="00775929"/>
    <w:rsid w:val="007759FE"/>
    <w:rsid w:val="00776160"/>
    <w:rsid w:val="007766B9"/>
    <w:rsid w:val="00776895"/>
    <w:rsid w:val="007769E0"/>
    <w:rsid w:val="0077773C"/>
    <w:rsid w:val="00781CBF"/>
    <w:rsid w:val="0078200B"/>
    <w:rsid w:val="00782BD5"/>
    <w:rsid w:val="00783DF5"/>
    <w:rsid w:val="00783F1C"/>
    <w:rsid w:val="007850D5"/>
    <w:rsid w:val="00785668"/>
    <w:rsid w:val="00786592"/>
    <w:rsid w:val="00787084"/>
    <w:rsid w:val="007870EC"/>
    <w:rsid w:val="0079111C"/>
    <w:rsid w:val="007922D3"/>
    <w:rsid w:val="00793933"/>
    <w:rsid w:val="00794412"/>
    <w:rsid w:val="0079555C"/>
    <w:rsid w:val="00795797"/>
    <w:rsid w:val="00795DFE"/>
    <w:rsid w:val="007A0EE6"/>
    <w:rsid w:val="007A11E6"/>
    <w:rsid w:val="007A1BB8"/>
    <w:rsid w:val="007A22E1"/>
    <w:rsid w:val="007A2B1D"/>
    <w:rsid w:val="007A4B31"/>
    <w:rsid w:val="007A4F85"/>
    <w:rsid w:val="007A5053"/>
    <w:rsid w:val="007A54E3"/>
    <w:rsid w:val="007A5905"/>
    <w:rsid w:val="007A5D0E"/>
    <w:rsid w:val="007A6869"/>
    <w:rsid w:val="007A6D38"/>
    <w:rsid w:val="007A6DEC"/>
    <w:rsid w:val="007A6E20"/>
    <w:rsid w:val="007A6EBF"/>
    <w:rsid w:val="007A78AA"/>
    <w:rsid w:val="007B12F7"/>
    <w:rsid w:val="007B23E6"/>
    <w:rsid w:val="007B2692"/>
    <w:rsid w:val="007B3B38"/>
    <w:rsid w:val="007B4659"/>
    <w:rsid w:val="007B5554"/>
    <w:rsid w:val="007B6ABC"/>
    <w:rsid w:val="007B7595"/>
    <w:rsid w:val="007B7B19"/>
    <w:rsid w:val="007C1819"/>
    <w:rsid w:val="007C2537"/>
    <w:rsid w:val="007C3898"/>
    <w:rsid w:val="007C3EDC"/>
    <w:rsid w:val="007C5641"/>
    <w:rsid w:val="007C600A"/>
    <w:rsid w:val="007C760C"/>
    <w:rsid w:val="007C7AC4"/>
    <w:rsid w:val="007D09D3"/>
    <w:rsid w:val="007D19DB"/>
    <w:rsid w:val="007D1B02"/>
    <w:rsid w:val="007D2CB3"/>
    <w:rsid w:val="007D31E6"/>
    <w:rsid w:val="007D3AAA"/>
    <w:rsid w:val="007D3F5C"/>
    <w:rsid w:val="007D43DB"/>
    <w:rsid w:val="007D4479"/>
    <w:rsid w:val="007D4540"/>
    <w:rsid w:val="007D46F5"/>
    <w:rsid w:val="007D4D4C"/>
    <w:rsid w:val="007D7792"/>
    <w:rsid w:val="007D7DC9"/>
    <w:rsid w:val="007E2104"/>
    <w:rsid w:val="007E2670"/>
    <w:rsid w:val="007E2FA6"/>
    <w:rsid w:val="007E4921"/>
    <w:rsid w:val="007E7D8D"/>
    <w:rsid w:val="007F06B8"/>
    <w:rsid w:val="007F20FC"/>
    <w:rsid w:val="007F2712"/>
    <w:rsid w:val="007F2C35"/>
    <w:rsid w:val="007F4860"/>
    <w:rsid w:val="007F5114"/>
    <w:rsid w:val="007F538F"/>
    <w:rsid w:val="007F5785"/>
    <w:rsid w:val="007F58D0"/>
    <w:rsid w:val="007F7633"/>
    <w:rsid w:val="00800D41"/>
    <w:rsid w:val="0080163B"/>
    <w:rsid w:val="0080252F"/>
    <w:rsid w:val="008025FC"/>
    <w:rsid w:val="00803B0F"/>
    <w:rsid w:val="00804E52"/>
    <w:rsid w:val="00805D9C"/>
    <w:rsid w:val="00806BF8"/>
    <w:rsid w:val="00807CBC"/>
    <w:rsid w:val="00807E84"/>
    <w:rsid w:val="00810052"/>
    <w:rsid w:val="00811366"/>
    <w:rsid w:val="00812DCD"/>
    <w:rsid w:val="00813718"/>
    <w:rsid w:val="008142A8"/>
    <w:rsid w:val="00814613"/>
    <w:rsid w:val="00815B7D"/>
    <w:rsid w:val="00816576"/>
    <w:rsid w:val="00816C36"/>
    <w:rsid w:val="008170A4"/>
    <w:rsid w:val="0081764A"/>
    <w:rsid w:val="0081772D"/>
    <w:rsid w:val="00817BFA"/>
    <w:rsid w:val="00817C8F"/>
    <w:rsid w:val="00817DD3"/>
    <w:rsid w:val="00820353"/>
    <w:rsid w:val="00821445"/>
    <w:rsid w:val="00822FF0"/>
    <w:rsid w:val="00823802"/>
    <w:rsid w:val="008251CF"/>
    <w:rsid w:val="008252E9"/>
    <w:rsid w:val="0082734D"/>
    <w:rsid w:val="00827791"/>
    <w:rsid w:val="00830A23"/>
    <w:rsid w:val="008314EE"/>
    <w:rsid w:val="00831C4D"/>
    <w:rsid w:val="00834869"/>
    <w:rsid w:val="00835182"/>
    <w:rsid w:val="008353BB"/>
    <w:rsid w:val="00836FAB"/>
    <w:rsid w:val="00837319"/>
    <w:rsid w:val="0084026E"/>
    <w:rsid w:val="0084044C"/>
    <w:rsid w:val="008404FA"/>
    <w:rsid w:val="00840ED0"/>
    <w:rsid w:val="008411BC"/>
    <w:rsid w:val="00841988"/>
    <w:rsid w:val="00841C8F"/>
    <w:rsid w:val="00842162"/>
    <w:rsid w:val="0084232E"/>
    <w:rsid w:val="00842977"/>
    <w:rsid w:val="00844AB7"/>
    <w:rsid w:val="00845047"/>
    <w:rsid w:val="008459E5"/>
    <w:rsid w:val="00847240"/>
    <w:rsid w:val="0084729D"/>
    <w:rsid w:val="008478DB"/>
    <w:rsid w:val="00847FE6"/>
    <w:rsid w:val="008500A8"/>
    <w:rsid w:val="00851426"/>
    <w:rsid w:val="0085187B"/>
    <w:rsid w:val="008523B1"/>
    <w:rsid w:val="008534FE"/>
    <w:rsid w:val="00853A18"/>
    <w:rsid w:val="00854081"/>
    <w:rsid w:val="00854C2D"/>
    <w:rsid w:val="00855004"/>
    <w:rsid w:val="0085549B"/>
    <w:rsid w:val="00855759"/>
    <w:rsid w:val="0085613C"/>
    <w:rsid w:val="00856C44"/>
    <w:rsid w:val="00856C55"/>
    <w:rsid w:val="008570B4"/>
    <w:rsid w:val="00857767"/>
    <w:rsid w:val="00861B03"/>
    <w:rsid w:val="00861C0C"/>
    <w:rsid w:val="0086348B"/>
    <w:rsid w:val="00863BCF"/>
    <w:rsid w:val="00863CEC"/>
    <w:rsid w:val="008640C9"/>
    <w:rsid w:val="0086472A"/>
    <w:rsid w:val="008649FC"/>
    <w:rsid w:val="00865AFB"/>
    <w:rsid w:val="00866B6A"/>
    <w:rsid w:val="00866F5E"/>
    <w:rsid w:val="00867B90"/>
    <w:rsid w:val="008695B2"/>
    <w:rsid w:val="008700F8"/>
    <w:rsid w:val="00870355"/>
    <w:rsid w:val="00870493"/>
    <w:rsid w:val="00870D29"/>
    <w:rsid w:val="00871A60"/>
    <w:rsid w:val="00871AEB"/>
    <w:rsid w:val="00871E30"/>
    <w:rsid w:val="008725E3"/>
    <w:rsid w:val="0087438C"/>
    <w:rsid w:val="008743BB"/>
    <w:rsid w:val="008751B2"/>
    <w:rsid w:val="008756B4"/>
    <w:rsid w:val="008771C3"/>
    <w:rsid w:val="00877AD3"/>
    <w:rsid w:val="00877E34"/>
    <w:rsid w:val="00881093"/>
    <w:rsid w:val="00881698"/>
    <w:rsid w:val="00882441"/>
    <w:rsid w:val="00882AEC"/>
    <w:rsid w:val="00882DD0"/>
    <w:rsid w:val="0088399A"/>
    <w:rsid w:val="008844F9"/>
    <w:rsid w:val="008848A7"/>
    <w:rsid w:val="0088506D"/>
    <w:rsid w:val="008850E5"/>
    <w:rsid w:val="008857AC"/>
    <w:rsid w:val="008858A6"/>
    <w:rsid w:val="00886AAC"/>
    <w:rsid w:val="00886EE5"/>
    <w:rsid w:val="008873DB"/>
    <w:rsid w:val="00887B85"/>
    <w:rsid w:val="0089043C"/>
    <w:rsid w:val="00891BD1"/>
    <w:rsid w:val="008920D6"/>
    <w:rsid w:val="00892329"/>
    <w:rsid w:val="00892366"/>
    <w:rsid w:val="008928CB"/>
    <w:rsid w:val="0089301D"/>
    <w:rsid w:val="008936C4"/>
    <w:rsid w:val="00894316"/>
    <w:rsid w:val="00894633"/>
    <w:rsid w:val="00894719"/>
    <w:rsid w:val="0089555B"/>
    <w:rsid w:val="00895859"/>
    <w:rsid w:val="00896A1E"/>
    <w:rsid w:val="008977BA"/>
    <w:rsid w:val="008977F4"/>
    <w:rsid w:val="00897AF3"/>
    <w:rsid w:val="008A051C"/>
    <w:rsid w:val="008A08B5"/>
    <w:rsid w:val="008A193B"/>
    <w:rsid w:val="008A1D4C"/>
    <w:rsid w:val="008A371E"/>
    <w:rsid w:val="008A3C03"/>
    <w:rsid w:val="008A45CF"/>
    <w:rsid w:val="008A47FF"/>
    <w:rsid w:val="008A5234"/>
    <w:rsid w:val="008A5CE3"/>
    <w:rsid w:val="008A5DA0"/>
    <w:rsid w:val="008A7400"/>
    <w:rsid w:val="008A76A5"/>
    <w:rsid w:val="008B0457"/>
    <w:rsid w:val="008B1124"/>
    <w:rsid w:val="008B1D85"/>
    <w:rsid w:val="008B20FC"/>
    <w:rsid w:val="008B4008"/>
    <w:rsid w:val="008B49E6"/>
    <w:rsid w:val="008B5066"/>
    <w:rsid w:val="008B513D"/>
    <w:rsid w:val="008B6CB1"/>
    <w:rsid w:val="008B6F91"/>
    <w:rsid w:val="008B76B6"/>
    <w:rsid w:val="008C004C"/>
    <w:rsid w:val="008C00B8"/>
    <w:rsid w:val="008C0DE4"/>
    <w:rsid w:val="008C0FBF"/>
    <w:rsid w:val="008C2085"/>
    <w:rsid w:val="008C5D5B"/>
    <w:rsid w:val="008C6A12"/>
    <w:rsid w:val="008C7914"/>
    <w:rsid w:val="008C7C9C"/>
    <w:rsid w:val="008C7F2D"/>
    <w:rsid w:val="008D181D"/>
    <w:rsid w:val="008D2E13"/>
    <w:rsid w:val="008D3FA2"/>
    <w:rsid w:val="008D46F7"/>
    <w:rsid w:val="008D4CBC"/>
    <w:rsid w:val="008E0293"/>
    <w:rsid w:val="008E0C45"/>
    <w:rsid w:val="008E12AE"/>
    <w:rsid w:val="008E1CFF"/>
    <w:rsid w:val="008E2FD3"/>
    <w:rsid w:val="008E3368"/>
    <w:rsid w:val="008E3E12"/>
    <w:rsid w:val="008E501D"/>
    <w:rsid w:val="008E5186"/>
    <w:rsid w:val="008E52CE"/>
    <w:rsid w:val="008E53A8"/>
    <w:rsid w:val="008E603B"/>
    <w:rsid w:val="008E6259"/>
    <w:rsid w:val="008E6DF8"/>
    <w:rsid w:val="008F0C2A"/>
    <w:rsid w:val="008F0CE0"/>
    <w:rsid w:val="008F20F1"/>
    <w:rsid w:val="008F2675"/>
    <w:rsid w:val="008F3588"/>
    <w:rsid w:val="008F3A04"/>
    <w:rsid w:val="008F3B16"/>
    <w:rsid w:val="008F4AC0"/>
    <w:rsid w:val="008F5A64"/>
    <w:rsid w:val="008F65AE"/>
    <w:rsid w:val="008F679D"/>
    <w:rsid w:val="008F6B63"/>
    <w:rsid w:val="008F6C45"/>
    <w:rsid w:val="008F7973"/>
    <w:rsid w:val="008F7FBF"/>
    <w:rsid w:val="008F7FFE"/>
    <w:rsid w:val="009010A2"/>
    <w:rsid w:val="0090124F"/>
    <w:rsid w:val="00901302"/>
    <w:rsid w:val="00902536"/>
    <w:rsid w:val="00902B6E"/>
    <w:rsid w:val="00902FE0"/>
    <w:rsid w:val="00903465"/>
    <w:rsid w:val="009043B9"/>
    <w:rsid w:val="0090621A"/>
    <w:rsid w:val="009069FB"/>
    <w:rsid w:val="00907CC9"/>
    <w:rsid w:val="0091019F"/>
    <w:rsid w:val="00910BB2"/>
    <w:rsid w:val="00911554"/>
    <w:rsid w:val="00911597"/>
    <w:rsid w:val="00911C04"/>
    <w:rsid w:val="00913550"/>
    <w:rsid w:val="00914F8C"/>
    <w:rsid w:val="009157B0"/>
    <w:rsid w:val="00916D69"/>
    <w:rsid w:val="00916EE2"/>
    <w:rsid w:val="009177E5"/>
    <w:rsid w:val="00920574"/>
    <w:rsid w:val="0092111B"/>
    <w:rsid w:val="00921E45"/>
    <w:rsid w:val="00922510"/>
    <w:rsid w:val="00922D4B"/>
    <w:rsid w:val="00922EDF"/>
    <w:rsid w:val="009230D0"/>
    <w:rsid w:val="009242B3"/>
    <w:rsid w:val="009256C1"/>
    <w:rsid w:val="00925763"/>
    <w:rsid w:val="00925B5A"/>
    <w:rsid w:val="00925B94"/>
    <w:rsid w:val="009311F0"/>
    <w:rsid w:val="0093156C"/>
    <w:rsid w:val="00931AD1"/>
    <w:rsid w:val="00931DE9"/>
    <w:rsid w:val="00932286"/>
    <w:rsid w:val="00932BFD"/>
    <w:rsid w:val="00933211"/>
    <w:rsid w:val="00933340"/>
    <w:rsid w:val="00933A95"/>
    <w:rsid w:val="00933F5C"/>
    <w:rsid w:val="00934AF7"/>
    <w:rsid w:val="00934DDB"/>
    <w:rsid w:val="00935DF3"/>
    <w:rsid w:val="0093670F"/>
    <w:rsid w:val="00936D0B"/>
    <w:rsid w:val="0094013B"/>
    <w:rsid w:val="009414C0"/>
    <w:rsid w:val="00942577"/>
    <w:rsid w:val="00942B18"/>
    <w:rsid w:val="00943F40"/>
    <w:rsid w:val="009454F8"/>
    <w:rsid w:val="00945DE4"/>
    <w:rsid w:val="00945E54"/>
    <w:rsid w:val="009468A3"/>
    <w:rsid w:val="0094792C"/>
    <w:rsid w:val="00950645"/>
    <w:rsid w:val="00950726"/>
    <w:rsid w:val="00950D3E"/>
    <w:rsid w:val="0095202B"/>
    <w:rsid w:val="00952556"/>
    <w:rsid w:val="009528FE"/>
    <w:rsid w:val="00953C3D"/>
    <w:rsid w:val="009556D3"/>
    <w:rsid w:val="00955BEF"/>
    <w:rsid w:val="00956F1B"/>
    <w:rsid w:val="00957A01"/>
    <w:rsid w:val="00960964"/>
    <w:rsid w:val="00960E5D"/>
    <w:rsid w:val="00961372"/>
    <w:rsid w:val="00961431"/>
    <w:rsid w:val="00961566"/>
    <w:rsid w:val="00962017"/>
    <w:rsid w:val="0096419D"/>
    <w:rsid w:val="00964C61"/>
    <w:rsid w:val="00966D00"/>
    <w:rsid w:val="00966F51"/>
    <w:rsid w:val="00967637"/>
    <w:rsid w:val="009677B1"/>
    <w:rsid w:val="00970390"/>
    <w:rsid w:val="0097116D"/>
    <w:rsid w:val="0097176C"/>
    <w:rsid w:val="009723F3"/>
    <w:rsid w:val="00972689"/>
    <w:rsid w:val="0097270D"/>
    <w:rsid w:val="009743F8"/>
    <w:rsid w:val="00974EFA"/>
    <w:rsid w:val="00975CDE"/>
    <w:rsid w:val="00980182"/>
    <w:rsid w:val="009808AF"/>
    <w:rsid w:val="00980974"/>
    <w:rsid w:val="00981628"/>
    <w:rsid w:val="00981647"/>
    <w:rsid w:val="00981679"/>
    <w:rsid w:val="00983B67"/>
    <w:rsid w:val="00983C85"/>
    <w:rsid w:val="00985C6D"/>
    <w:rsid w:val="009861EF"/>
    <w:rsid w:val="009864F3"/>
    <w:rsid w:val="009868E1"/>
    <w:rsid w:val="009879B3"/>
    <w:rsid w:val="00987E30"/>
    <w:rsid w:val="0099114D"/>
    <w:rsid w:val="0099316E"/>
    <w:rsid w:val="00993D48"/>
    <w:rsid w:val="00994066"/>
    <w:rsid w:val="00994928"/>
    <w:rsid w:val="009969A6"/>
    <w:rsid w:val="00996B7A"/>
    <w:rsid w:val="00996C47"/>
    <w:rsid w:val="00997A0A"/>
    <w:rsid w:val="009A1B1D"/>
    <w:rsid w:val="009A21A3"/>
    <w:rsid w:val="009A258B"/>
    <w:rsid w:val="009A334C"/>
    <w:rsid w:val="009A474C"/>
    <w:rsid w:val="009A49AB"/>
    <w:rsid w:val="009A4F0C"/>
    <w:rsid w:val="009A51B2"/>
    <w:rsid w:val="009A52B0"/>
    <w:rsid w:val="009A714F"/>
    <w:rsid w:val="009A7F46"/>
    <w:rsid w:val="009B009D"/>
    <w:rsid w:val="009B0B53"/>
    <w:rsid w:val="009B0D85"/>
    <w:rsid w:val="009B0F04"/>
    <w:rsid w:val="009B4324"/>
    <w:rsid w:val="009B44BB"/>
    <w:rsid w:val="009B4531"/>
    <w:rsid w:val="009B5514"/>
    <w:rsid w:val="009B65DD"/>
    <w:rsid w:val="009B6B9E"/>
    <w:rsid w:val="009B7FE9"/>
    <w:rsid w:val="009C13DF"/>
    <w:rsid w:val="009C1C33"/>
    <w:rsid w:val="009C20EF"/>
    <w:rsid w:val="009C22A1"/>
    <w:rsid w:val="009C29AA"/>
    <w:rsid w:val="009C2AE7"/>
    <w:rsid w:val="009C2D2E"/>
    <w:rsid w:val="009C30E8"/>
    <w:rsid w:val="009C3EC7"/>
    <w:rsid w:val="009C3F80"/>
    <w:rsid w:val="009C5917"/>
    <w:rsid w:val="009C5D7A"/>
    <w:rsid w:val="009C6BBD"/>
    <w:rsid w:val="009C7CB0"/>
    <w:rsid w:val="009D03E8"/>
    <w:rsid w:val="009D0858"/>
    <w:rsid w:val="009D0A8A"/>
    <w:rsid w:val="009D0C07"/>
    <w:rsid w:val="009D2081"/>
    <w:rsid w:val="009D37AE"/>
    <w:rsid w:val="009D37B5"/>
    <w:rsid w:val="009D45C2"/>
    <w:rsid w:val="009D47D8"/>
    <w:rsid w:val="009D4EA3"/>
    <w:rsid w:val="009D648E"/>
    <w:rsid w:val="009D7DC6"/>
    <w:rsid w:val="009E10B9"/>
    <w:rsid w:val="009E2B48"/>
    <w:rsid w:val="009E2F0B"/>
    <w:rsid w:val="009E3ACC"/>
    <w:rsid w:val="009E3D56"/>
    <w:rsid w:val="009E42FF"/>
    <w:rsid w:val="009E4A6B"/>
    <w:rsid w:val="009E5116"/>
    <w:rsid w:val="009E568D"/>
    <w:rsid w:val="009E5AF2"/>
    <w:rsid w:val="009E6277"/>
    <w:rsid w:val="009E69B1"/>
    <w:rsid w:val="009E705F"/>
    <w:rsid w:val="009E70A6"/>
    <w:rsid w:val="009E77DC"/>
    <w:rsid w:val="009F1EE0"/>
    <w:rsid w:val="009F25A3"/>
    <w:rsid w:val="009F5F75"/>
    <w:rsid w:val="009F6001"/>
    <w:rsid w:val="009F632C"/>
    <w:rsid w:val="009F6D8C"/>
    <w:rsid w:val="009F70DD"/>
    <w:rsid w:val="00A000AE"/>
    <w:rsid w:val="00A00548"/>
    <w:rsid w:val="00A01319"/>
    <w:rsid w:val="00A01BEE"/>
    <w:rsid w:val="00A02FB5"/>
    <w:rsid w:val="00A03072"/>
    <w:rsid w:val="00A042E0"/>
    <w:rsid w:val="00A04A39"/>
    <w:rsid w:val="00A04D6E"/>
    <w:rsid w:val="00A053FB"/>
    <w:rsid w:val="00A05E5C"/>
    <w:rsid w:val="00A06BF4"/>
    <w:rsid w:val="00A07491"/>
    <w:rsid w:val="00A074BA"/>
    <w:rsid w:val="00A0754A"/>
    <w:rsid w:val="00A0798C"/>
    <w:rsid w:val="00A07ADA"/>
    <w:rsid w:val="00A07B44"/>
    <w:rsid w:val="00A10062"/>
    <w:rsid w:val="00A101B2"/>
    <w:rsid w:val="00A104F4"/>
    <w:rsid w:val="00A10A44"/>
    <w:rsid w:val="00A10C78"/>
    <w:rsid w:val="00A110FD"/>
    <w:rsid w:val="00A11883"/>
    <w:rsid w:val="00A12EB3"/>
    <w:rsid w:val="00A1409A"/>
    <w:rsid w:val="00A14794"/>
    <w:rsid w:val="00A14B6C"/>
    <w:rsid w:val="00A162CB"/>
    <w:rsid w:val="00A1647E"/>
    <w:rsid w:val="00A167B9"/>
    <w:rsid w:val="00A16D0C"/>
    <w:rsid w:val="00A17089"/>
    <w:rsid w:val="00A172FA"/>
    <w:rsid w:val="00A17967"/>
    <w:rsid w:val="00A200F5"/>
    <w:rsid w:val="00A207A9"/>
    <w:rsid w:val="00A20CFC"/>
    <w:rsid w:val="00A20E89"/>
    <w:rsid w:val="00A20FF0"/>
    <w:rsid w:val="00A219EB"/>
    <w:rsid w:val="00A22762"/>
    <w:rsid w:val="00A2348B"/>
    <w:rsid w:val="00A2371C"/>
    <w:rsid w:val="00A25D21"/>
    <w:rsid w:val="00A264CA"/>
    <w:rsid w:val="00A26D6E"/>
    <w:rsid w:val="00A270F7"/>
    <w:rsid w:val="00A274E9"/>
    <w:rsid w:val="00A27C38"/>
    <w:rsid w:val="00A3109B"/>
    <w:rsid w:val="00A316EE"/>
    <w:rsid w:val="00A31DB0"/>
    <w:rsid w:val="00A31E3B"/>
    <w:rsid w:val="00A33B44"/>
    <w:rsid w:val="00A34A2D"/>
    <w:rsid w:val="00A35CB1"/>
    <w:rsid w:val="00A36BBF"/>
    <w:rsid w:val="00A37CD9"/>
    <w:rsid w:val="00A40F7D"/>
    <w:rsid w:val="00A41D61"/>
    <w:rsid w:val="00A42B02"/>
    <w:rsid w:val="00A43015"/>
    <w:rsid w:val="00A4316F"/>
    <w:rsid w:val="00A43677"/>
    <w:rsid w:val="00A43D7D"/>
    <w:rsid w:val="00A440D2"/>
    <w:rsid w:val="00A4485C"/>
    <w:rsid w:val="00A45A8C"/>
    <w:rsid w:val="00A465B6"/>
    <w:rsid w:val="00A47754"/>
    <w:rsid w:val="00A50451"/>
    <w:rsid w:val="00A5075A"/>
    <w:rsid w:val="00A5093B"/>
    <w:rsid w:val="00A5133A"/>
    <w:rsid w:val="00A52B0B"/>
    <w:rsid w:val="00A555DF"/>
    <w:rsid w:val="00A5655A"/>
    <w:rsid w:val="00A56EA6"/>
    <w:rsid w:val="00A57C4C"/>
    <w:rsid w:val="00A57E0B"/>
    <w:rsid w:val="00A60919"/>
    <w:rsid w:val="00A6093F"/>
    <w:rsid w:val="00A60C04"/>
    <w:rsid w:val="00A61549"/>
    <w:rsid w:val="00A62456"/>
    <w:rsid w:val="00A6288E"/>
    <w:rsid w:val="00A62CE5"/>
    <w:rsid w:val="00A63ABD"/>
    <w:rsid w:val="00A64907"/>
    <w:rsid w:val="00A64BD0"/>
    <w:rsid w:val="00A64F3D"/>
    <w:rsid w:val="00A6557B"/>
    <w:rsid w:val="00A657B3"/>
    <w:rsid w:val="00A662F4"/>
    <w:rsid w:val="00A6633E"/>
    <w:rsid w:val="00A6714E"/>
    <w:rsid w:val="00A672DD"/>
    <w:rsid w:val="00A67D8A"/>
    <w:rsid w:val="00A70486"/>
    <w:rsid w:val="00A71D26"/>
    <w:rsid w:val="00A71F91"/>
    <w:rsid w:val="00A728FF"/>
    <w:rsid w:val="00A729F1"/>
    <w:rsid w:val="00A74245"/>
    <w:rsid w:val="00A75D2E"/>
    <w:rsid w:val="00A76214"/>
    <w:rsid w:val="00A81C73"/>
    <w:rsid w:val="00A81E13"/>
    <w:rsid w:val="00A826B6"/>
    <w:rsid w:val="00A8281F"/>
    <w:rsid w:val="00A86EE6"/>
    <w:rsid w:val="00A874E3"/>
    <w:rsid w:val="00A878B3"/>
    <w:rsid w:val="00A91153"/>
    <w:rsid w:val="00A92C39"/>
    <w:rsid w:val="00A931A4"/>
    <w:rsid w:val="00A94889"/>
    <w:rsid w:val="00A953D2"/>
    <w:rsid w:val="00A955C4"/>
    <w:rsid w:val="00A95AE6"/>
    <w:rsid w:val="00A96034"/>
    <w:rsid w:val="00A9676F"/>
    <w:rsid w:val="00A9707A"/>
    <w:rsid w:val="00A974F0"/>
    <w:rsid w:val="00AA265F"/>
    <w:rsid w:val="00AA266C"/>
    <w:rsid w:val="00AA4E33"/>
    <w:rsid w:val="00AA5C30"/>
    <w:rsid w:val="00AA6D81"/>
    <w:rsid w:val="00AB06EE"/>
    <w:rsid w:val="00AB0961"/>
    <w:rsid w:val="00AB211F"/>
    <w:rsid w:val="00AB22FC"/>
    <w:rsid w:val="00AB3034"/>
    <w:rsid w:val="00AB3C37"/>
    <w:rsid w:val="00AB3E77"/>
    <w:rsid w:val="00AB4612"/>
    <w:rsid w:val="00AB4C43"/>
    <w:rsid w:val="00AB4EFE"/>
    <w:rsid w:val="00AB6013"/>
    <w:rsid w:val="00AB6363"/>
    <w:rsid w:val="00AB654A"/>
    <w:rsid w:val="00AB6EC3"/>
    <w:rsid w:val="00AB750C"/>
    <w:rsid w:val="00AB7E9B"/>
    <w:rsid w:val="00AC0305"/>
    <w:rsid w:val="00AC0318"/>
    <w:rsid w:val="00AC0514"/>
    <w:rsid w:val="00AC0BD5"/>
    <w:rsid w:val="00AC1CEF"/>
    <w:rsid w:val="00AC1FD6"/>
    <w:rsid w:val="00AC203E"/>
    <w:rsid w:val="00AC29C1"/>
    <w:rsid w:val="00AC4583"/>
    <w:rsid w:val="00AC518B"/>
    <w:rsid w:val="00AC5248"/>
    <w:rsid w:val="00AC6613"/>
    <w:rsid w:val="00AC667E"/>
    <w:rsid w:val="00AC6B37"/>
    <w:rsid w:val="00AC6C5E"/>
    <w:rsid w:val="00AC7049"/>
    <w:rsid w:val="00AC7275"/>
    <w:rsid w:val="00AC76DE"/>
    <w:rsid w:val="00AC7D69"/>
    <w:rsid w:val="00AD0F84"/>
    <w:rsid w:val="00AD234B"/>
    <w:rsid w:val="00AD2F7E"/>
    <w:rsid w:val="00AD362B"/>
    <w:rsid w:val="00AD4F3D"/>
    <w:rsid w:val="00AD6143"/>
    <w:rsid w:val="00AD6359"/>
    <w:rsid w:val="00AD6D58"/>
    <w:rsid w:val="00AD6E50"/>
    <w:rsid w:val="00AD709D"/>
    <w:rsid w:val="00AD77CC"/>
    <w:rsid w:val="00AD7917"/>
    <w:rsid w:val="00AD7AD2"/>
    <w:rsid w:val="00AD7DDC"/>
    <w:rsid w:val="00AD7E72"/>
    <w:rsid w:val="00AE0319"/>
    <w:rsid w:val="00AE1503"/>
    <w:rsid w:val="00AE22EC"/>
    <w:rsid w:val="00AE261C"/>
    <w:rsid w:val="00AE28E7"/>
    <w:rsid w:val="00AE2A67"/>
    <w:rsid w:val="00AE42C3"/>
    <w:rsid w:val="00AE48A3"/>
    <w:rsid w:val="00AE4B63"/>
    <w:rsid w:val="00AE4DC5"/>
    <w:rsid w:val="00AE6E11"/>
    <w:rsid w:val="00AE70FE"/>
    <w:rsid w:val="00AE741F"/>
    <w:rsid w:val="00AE77F8"/>
    <w:rsid w:val="00AF1B18"/>
    <w:rsid w:val="00AF2636"/>
    <w:rsid w:val="00AF2BC2"/>
    <w:rsid w:val="00AF374F"/>
    <w:rsid w:val="00AF4AFD"/>
    <w:rsid w:val="00AF4CB0"/>
    <w:rsid w:val="00AF4F2C"/>
    <w:rsid w:val="00AF66A0"/>
    <w:rsid w:val="00AF6FF6"/>
    <w:rsid w:val="00B01396"/>
    <w:rsid w:val="00B02875"/>
    <w:rsid w:val="00B02D55"/>
    <w:rsid w:val="00B03E6F"/>
    <w:rsid w:val="00B04813"/>
    <w:rsid w:val="00B05110"/>
    <w:rsid w:val="00B05E96"/>
    <w:rsid w:val="00B06434"/>
    <w:rsid w:val="00B072A7"/>
    <w:rsid w:val="00B07A9B"/>
    <w:rsid w:val="00B07B35"/>
    <w:rsid w:val="00B11609"/>
    <w:rsid w:val="00B11A83"/>
    <w:rsid w:val="00B1350E"/>
    <w:rsid w:val="00B15138"/>
    <w:rsid w:val="00B15EB5"/>
    <w:rsid w:val="00B160F2"/>
    <w:rsid w:val="00B16AC2"/>
    <w:rsid w:val="00B16B8E"/>
    <w:rsid w:val="00B16DE7"/>
    <w:rsid w:val="00B175DE"/>
    <w:rsid w:val="00B17B4E"/>
    <w:rsid w:val="00B17DBB"/>
    <w:rsid w:val="00B209F1"/>
    <w:rsid w:val="00B212B7"/>
    <w:rsid w:val="00B21A45"/>
    <w:rsid w:val="00B21AFD"/>
    <w:rsid w:val="00B22A56"/>
    <w:rsid w:val="00B22BFE"/>
    <w:rsid w:val="00B23B16"/>
    <w:rsid w:val="00B23CBE"/>
    <w:rsid w:val="00B24606"/>
    <w:rsid w:val="00B25CCB"/>
    <w:rsid w:val="00B263E7"/>
    <w:rsid w:val="00B26505"/>
    <w:rsid w:val="00B269C7"/>
    <w:rsid w:val="00B26CBC"/>
    <w:rsid w:val="00B26DDE"/>
    <w:rsid w:val="00B271E7"/>
    <w:rsid w:val="00B279DC"/>
    <w:rsid w:val="00B27EBA"/>
    <w:rsid w:val="00B32131"/>
    <w:rsid w:val="00B34593"/>
    <w:rsid w:val="00B34605"/>
    <w:rsid w:val="00B348B7"/>
    <w:rsid w:val="00B34F30"/>
    <w:rsid w:val="00B35AEA"/>
    <w:rsid w:val="00B363C9"/>
    <w:rsid w:val="00B371E6"/>
    <w:rsid w:val="00B3773C"/>
    <w:rsid w:val="00B37ACE"/>
    <w:rsid w:val="00B37CA1"/>
    <w:rsid w:val="00B40039"/>
    <w:rsid w:val="00B4179B"/>
    <w:rsid w:val="00B41847"/>
    <w:rsid w:val="00B435C5"/>
    <w:rsid w:val="00B43D62"/>
    <w:rsid w:val="00B43F08"/>
    <w:rsid w:val="00B44378"/>
    <w:rsid w:val="00B449A3"/>
    <w:rsid w:val="00B44B0F"/>
    <w:rsid w:val="00B4553B"/>
    <w:rsid w:val="00B45D16"/>
    <w:rsid w:val="00B471B5"/>
    <w:rsid w:val="00B507BE"/>
    <w:rsid w:val="00B5096C"/>
    <w:rsid w:val="00B50E80"/>
    <w:rsid w:val="00B51574"/>
    <w:rsid w:val="00B53309"/>
    <w:rsid w:val="00B54737"/>
    <w:rsid w:val="00B54A52"/>
    <w:rsid w:val="00B556DF"/>
    <w:rsid w:val="00B55CA3"/>
    <w:rsid w:val="00B55D41"/>
    <w:rsid w:val="00B56AF6"/>
    <w:rsid w:val="00B57355"/>
    <w:rsid w:val="00B57563"/>
    <w:rsid w:val="00B57930"/>
    <w:rsid w:val="00B607B7"/>
    <w:rsid w:val="00B61CF3"/>
    <w:rsid w:val="00B62540"/>
    <w:rsid w:val="00B628C4"/>
    <w:rsid w:val="00B62D5E"/>
    <w:rsid w:val="00B63993"/>
    <w:rsid w:val="00B63EE8"/>
    <w:rsid w:val="00B64E76"/>
    <w:rsid w:val="00B65219"/>
    <w:rsid w:val="00B65EAB"/>
    <w:rsid w:val="00B6649C"/>
    <w:rsid w:val="00B66A29"/>
    <w:rsid w:val="00B67AAD"/>
    <w:rsid w:val="00B67D28"/>
    <w:rsid w:val="00B7029D"/>
    <w:rsid w:val="00B71BCE"/>
    <w:rsid w:val="00B745ED"/>
    <w:rsid w:val="00B7485E"/>
    <w:rsid w:val="00B74A6D"/>
    <w:rsid w:val="00B755E8"/>
    <w:rsid w:val="00B76113"/>
    <w:rsid w:val="00B76118"/>
    <w:rsid w:val="00B763E7"/>
    <w:rsid w:val="00B76827"/>
    <w:rsid w:val="00B76C7E"/>
    <w:rsid w:val="00B76E4F"/>
    <w:rsid w:val="00B7713F"/>
    <w:rsid w:val="00B77523"/>
    <w:rsid w:val="00B77943"/>
    <w:rsid w:val="00B8067C"/>
    <w:rsid w:val="00B82197"/>
    <w:rsid w:val="00B8444F"/>
    <w:rsid w:val="00B847AC"/>
    <w:rsid w:val="00B855F8"/>
    <w:rsid w:val="00B85B73"/>
    <w:rsid w:val="00B8641D"/>
    <w:rsid w:val="00B86781"/>
    <w:rsid w:val="00B86B14"/>
    <w:rsid w:val="00B87AC3"/>
    <w:rsid w:val="00B90E29"/>
    <w:rsid w:val="00B916A3"/>
    <w:rsid w:val="00B91B16"/>
    <w:rsid w:val="00B921F3"/>
    <w:rsid w:val="00B92674"/>
    <w:rsid w:val="00B93E08"/>
    <w:rsid w:val="00B940A5"/>
    <w:rsid w:val="00B94634"/>
    <w:rsid w:val="00B94BD1"/>
    <w:rsid w:val="00B94EDD"/>
    <w:rsid w:val="00B9510F"/>
    <w:rsid w:val="00B957BA"/>
    <w:rsid w:val="00B964B9"/>
    <w:rsid w:val="00B96AFD"/>
    <w:rsid w:val="00B974DC"/>
    <w:rsid w:val="00B977C4"/>
    <w:rsid w:val="00B97B14"/>
    <w:rsid w:val="00BA0273"/>
    <w:rsid w:val="00BA0412"/>
    <w:rsid w:val="00BA2F9F"/>
    <w:rsid w:val="00BA405B"/>
    <w:rsid w:val="00BA5AAC"/>
    <w:rsid w:val="00BA6EB4"/>
    <w:rsid w:val="00BB0E63"/>
    <w:rsid w:val="00BB118A"/>
    <w:rsid w:val="00BB12AE"/>
    <w:rsid w:val="00BB1E85"/>
    <w:rsid w:val="00BB2492"/>
    <w:rsid w:val="00BB2B07"/>
    <w:rsid w:val="00BB30EF"/>
    <w:rsid w:val="00BB3639"/>
    <w:rsid w:val="00BB4399"/>
    <w:rsid w:val="00BB57B4"/>
    <w:rsid w:val="00BB5E9F"/>
    <w:rsid w:val="00BB6075"/>
    <w:rsid w:val="00BB680A"/>
    <w:rsid w:val="00BB71F9"/>
    <w:rsid w:val="00BB7243"/>
    <w:rsid w:val="00BB7C55"/>
    <w:rsid w:val="00BB7C69"/>
    <w:rsid w:val="00BC0331"/>
    <w:rsid w:val="00BC29C7"/>
    <w:rsid w:val="00BC30E8"/>
    <w:rsid w:val="00BC3173"/>
    <w:rsid w:val="00BC3637"/>
    <w:rsid w:val="00BC4995"/>
    <w:rsid w:val="00BC4F03"/>
    <w:rsid w:val="00BC663F"/>
    <w:rsid w:val="00BC6C37"/>
    <w:rsid w:val="00BC79D6"/>
    <w:rsid w:val="00BD0E8C"/>
    <w:rsid w:val="00BD1421"/>
    <w:rsid w:val="00BD1FD7"/>
    <w:rsid w:val="00BD2E03"/>
    <w:rsid w:val="00BD388E"/>
    <w:rsid w:val="00BD45AB"/>
    <w:rsid w:val="00BD4947"/>
    <w:rsid w:val="00BD4C1B"/>
    <w:rsid w:val="00BD5809"/>
    <w:rsid w:val="00BD5F6D"/>
    <w:rsid w:val="00BD6400"/>
    <w:rsid w:val="00BD72A6"/>
    <w:rsid w:val="00BE011B"/>
    <w:rsid w:val="00BE061A"/>
    <w:rsid w:val="00BE0F60"/>
    <w:rsid w:val="00BE0FD6"/>
    <w:rsid w:val="00BE1F33"/>
    <w:rsid w:val="00BE23BB"/>
    <w:rsid w:val="00BE2BE9"/>
    <w:rsid w:val="00BE4389"/>
    <w:rsid w:val="00BE4CBC"/>
    <w:rsid w:val="00BF0D69"/>
    <w:rsid w:val="00BF2A78"/>
    <w:rsid w:val="00BF2C0F"/>
    <w:rsid w:val="00BF3A61"/>
    <w:rsid w:val="00BF4A9F"/>
    <w:rsid w:val="00BF4C2F"/>
    <w:rsid w:val="00BF4CE5"/>
    <w:rsid w:val="00BF5203"/>
    <w:rsid w:val="00BF5578"/>
    <w:rsid w:val="00BF61B3"/>
    <w:rsid w:val="00BF631A"/>
    <w:rsid w:val="00BF7D53"/>
    <w:rsid w:val="00C00016"/>
    <w:rsid w:val="00C00863"/>
    <w:rsid w:val="00C00ED8"/>
    <w:rsid w:val="00C02232"/>
    <w:rsid w:val="00C02D72"/>
    <w:rsid w:val="00C046FA"/>
    <w:rsid w:val="00C05C0F"/>
    <w:rsid w:val="00C05E3A"/>
    <w:rsid w:val="00C064BE"/>
    <w:rsid w:val="00C0700E"/>
    <w:rsid w:val="00C10138"/>
    <w:rsid w:val="00C1131A"/>
    <w:rsid w:val="00C11829"/>
    <w:rsid w:val="00C12933"/>
    <w:rsid w:val="00C1294D"/>
    <w:rsid w:val="00C13877"/>
    <w:rsid w:val="00C14291"/>
    <w:rsid w:val="00C14882"/>
    <w:rsid w:val="00C148B9"/>
    <w:rsid w:val="00C14FB9"/>
    <w:rsid w:val="00C15C70"/>
    <w:rsid w:val="00C16231"/>
    <w:rsid w:val="00C16547"/>
    <w:rsid w:val="00C16875"/>
    <w:rsid w:val="00C16919"/>
    <w:rsid w:val="00C169BF"/>
    <w:rsid w:val="00C16B51"/>
    <w:rsid w:val="00C170ED"/>
    <w:rsid w:val="00C17EA6"/>
    <w:rsid w:val="00C20A4E"/>
    <w:rsid w:val="00C21013"/>
    <w:rsid w:val="00C237D5"/>
    <w:rsid w:val="00C23862"/>
    <w:rsid w:val="00C23CF1"/>
    <w:rsid w:val="00C2564C"/>
    <w:rsid w:val="00C25ADE"/>
    <w:rsid w:val="00C2632E"/>
    <w:rsid w:val="00C26B84"/>
    <w:rsid w:val="00C27048"/>
    <w:rsid w:val="00C276DC"/>
    <w:rsid w:val="00C301F6"/>
    <w:rsid w:val="00C3082F"/>
    <w:rsid w:val="00C317BC"/>
    <w:rsid w:val="00C31FAC"/>
    <w:rsid w:val="00C32913"/>
    <w:rsid w:val="00C33760"/>
    <w:rsid w:val="00C33800"/>
    <w:rsid w:val="00C33BCE"/>
    <w:rsid w:val="00C3413F"/>
    <w:rsid w:val="00C35594"/>
    <w:rsid w:val="00C357FE"/>
    <w:rsid w:val="00C35EC4"/>
    <w:rsid w:val="00C37017"/>
    <w:rsid w:val="00C377FF"/>
    <w:rsid w:val="00C37FED"/>
    <w:rsid w:val="00C411C1"/>
    <w:rsid w:val="00C413FF"/>
    <w:rsid w:val="00C414A1"/>
    <w:rsid w:val="00C4181C"/>
    <w:rsid w:val="00C41C50"/>
    <w:rsid w:val="00C41E3D"/>
    <w:rsid w:val="00C43A92"/>
    <w:rsid w:val="00C4444C"/>
    <w:rsid w:val="00C449DD"/>
    <w:rsid w:val="00C45153"/>
    <w:rsid w:val="00C4554B"/>
    <w:rsid w:val="00C46773"/>
    <w:rsid w:val="00C469B3"/>
    <w:rsid w:val="00C46BBD"/>
    <w:rsid w:val="00C46DD5"/>
    <w:rsid w:val="00C477EB"/>
    <w:rsid w:val="00C47E82"/>
    <w:rsid w:val="00C51313"/>
    <w:rsid w:val="00C514B6"/>
    <w:rsid w:val="00C51CD5"/>
    <w:rsid w:val="00C520D1"/>
    <w:rsid w:val="00C523BF"/>
    <w:rsid w:val="00C5273B"/>
    <w:rsid w:val="00C5285E"/>
    <w:rsid w:val="00C52F7D"/>
    <w:rsid w:val="00C53E58"/>
    <w:rsid w:val="00C540F8"/>
    <w:rsid w:val="00C54300"/>
    <w:rsid w:val="00C544A1"/>
    <w:rsid w:val="00C54862"/>
    <w:rsid w:val="00C54C05"/>
    <w:rsid w:val="00C551BE"/>
    <w:rsid w:val="00C55C59"/>
    <w:rsid w:val="00C57128"/>
    <w:rsid w:val="00C57626"/>
    <w:rsid w:val="00C57646"/>
    <w:rsid w:val="00C57A93"/>
    <w:rsid w:val="00C603C7"/>
    <w:rsid w:val="00C608E2"/>
    <w:rsid w:val="00C6163A"/>
    <w:rsid w:val="00C617AF"/>
    <w:rsid w:val="00C61D3F"/>
    <w:rsid w:val="00C62009"/>
    <w:rsid w:val="00C62B5B"/>
    <w:rsid w:val="00C638B2"/>
    <w:rsid w:val="00C63CF7"/>
    <w:rsid w:val="00C6405C"/>
    <w:rsid w:val="00C6483C"/>
    <w:rsid w:val="00C6604B"/>
    <w:rsid w:val="00C66F14"/>
    <w:rsid w:val="00C671E7"/>
    <w:rsid w:val="00C67E02"/>
    <w:rsid w:val="00C7134D"/>
    <w:rsid w:val="00C72B4F"/>
    <w:rsid w:val="00C74DD4"/>
    <w:rsid w:val="00C74FC9"/>
    <w:rsid w:val="00C7619A"/>
    <w:rsid w:val="00C76201"/>
    <w:rsid w:val="00C766EB"/>
    <w:rsid w:val="00C768F0"/>
    <w:rsid w:val="00C76BD2"/>
    <w:rsid w:val="00C76C2E"/>
    <w:rsid w:val="00C77582"/>
    <w:rsid w:val="00C82292"/>
    <w:rsid w:val="00C82F30"/>
    <w:rsid w:val="00C82FBD"/>
    <w:rsid w:val="00C83A11"/>
    <w:rsid w:val="00C865B3"/>
    <w:rsid w:val="00C87959"/>
    <w:rsid w:val="00C914E5"/>
    <w:rsid w:val="00C926DA"/>
    <w:rsid w:val="00C92A73"/>
    <w:rsid w:val="00C94070"/>
    <w:rsid w:val="00C94B0D"/>
    <w:rsid w:val="00C94F6C"/>
    <w:rsid w:val="00C94FCE"/>
    <w:rsid w:val="00C95792"/>
    <w:rsid w:val="00C957D8"/>
    <w:rsid w:val="00C95DC6"/>
    <w:rsid w:val="00C9651A"/>
    <w:rsid w:val="00C972D2"/>
    <w:rsid w:val="00C979B5"/>
    <w:rsid w:val="00C979CF"/>
    <w:rsid w:val="00C97E27"/>
    <w:rsid w:val="00C97E60"/>
    <w:rsid w:val="00CA018D"/>
    <w:rsid w:val="00CA0B88"/>
    <w:rsid w:val="00CA1226"/>
    <w:rsid w:val="00CA22CE"/>
    <w:rsid w:val="00CA25E6"/>
    <w:rsid w:val="00CA2DB9"/>
    <w:rsid w:val="00CA4A1D"/>
    <w:rsid w:val="00CA540B"/>
    <w:rsid w:val="00CA55D8"/>
    <w:rsid w:val="00CA7390"/>
    <w:rsid w:val="00CA752A"/>
    <w:rsid w:val="00CA763F"/>
    <w:rsid w:val="00CB01E5"/>
    <w:rsid w:val="00CB036A"/>
    <w:rsid w:val="00CB0388"/>
    <w:rsid w:val="00CB0924"/>
    <w:rsid w:val="00CB09C0"/>
    <w:rsid w:val="00CB0EFF"/>
    <w:rsid w:val="00CB1F02"/>
    <w:rsid w:val="00CB2078"/>
    <w:rsid w:val="00CB2BB5"/>
    <w:rsid w:val="00CB3817"/>
    <w:rsid w:val="00CB4744"/>
    <w:rsid w:val="00CB47C3"/>
    <w:rsid w:val="00CB48E6"/>
    <w:rsid w:val="00CB4BFB"/>
    <w:rsid w:val="00CB4CCF"/>
    <w:rsid w:val="00CB51E5"/>
    <w:rsid w:val="00CB70C8"/>
    <w:rsid w:val="00CB7275"/>
    <w:rsid w:val="00CB733C"/>
    <w:rsid w:val="00CB775C"/>
    <w:rsid w:val="00CB7883"/>
    <w:rsid w:val="00CC2912"/>
    <w:rsid w:val="00CC4462"/>
    <w:rsid w:val="00CC4D7C"/>
    <w:rsid w:val="00CC53B9"/>
    <w:rsid w:val="00CC5581"/>
    <w:rsid w:val="00CC5BFD"/>
    <w:rsid w:val="00CC5C9E"/>
    <w:rsid w:val="00CC65FB"/>
    <w:rsid w:val="00CC76CA"/>
    <w:rsid w:val="00CD00FD"/>
    <w:rsid w:val="00CD04EC"/>
    <w:rsid w:val="00CD06D2"/>
    <w:rsid w:val="00CD185A"/>
    <w:rsid w:val="00CD1A87"/>
    <w:rsid w:val="00CD22BE"/>
    <w:rsid w:val="00CD32BF"/>
    <w:rsid w:val="00CD53C6"/>
    <w:rsid w:val="00CD62F4"/>
    <w:rsid w:val="00CD68E2"/>
    <w:rsid w:val="00CD720E"/>
    <w:rsid w:val="00CD7D29"/>
    <w:rsid w:val="00CE0953"/>
    <w:rsid w:val="00CE149A"/>
    <w:rsid w:val="00CE24CF"/>
    <w:rsid w:val="00CE2AC4"/>
    <w:rsid w:val="00CE3D8A"/>
    <w:rsid w:val="00CE4449"/>
    <w:rsid w:val="00CE4E56"/>
    <w:rsid w:val="00CE4E88"/>
    <w:rsid w:val="00CE5254"/>
    <w:rsid w:val="00CE52C7"/>
    <w:rsid w:val="00CE6DEE"/>
    <w:rsid w:val="00CE75F0"/>
    <w:rsid w:val="00CE7AED"/>
    <w:rsid w:val="00CF0543"/>
    <w:rsid w:val="00CF06BC"/>
    <w:rsid w:val="00CF0822"/>
    <w:rsid w:val="00CF0CED"/>
    <w:rsid w:val="00CF1193"/>
    <w:rsid w:val="00CF14E4"/>
    <w:rsid w:val="00CF3F42"/>
    <w:rsid w:val="00CF6D6B"/>
    <w:rsid w:val="00CF79C6"/>
    <w:rsid w:val="00D00335"/>
    <w:rsid w:val="00D00EFB"/>
    <w:rsid w:val="00D01CCE"/>
    <w:rsid w:val="00D0215D"/>
    <w:rsid w:val="00D025EE"/>
    <w:rsid w:val="00D02DD7"/>
    <w:rsid w:val="00D0366B"/>
    <w:rsid w:val="00D05313"/>
    <w:rsid w:val="00D053BC"/>
    <w:rsid w:val="00D05B02"/>
    <w:rsid w:val="00D05E74"/>
    <w:rsid w:val="00D05FE4"/>
    <w:rsid w:val="00D063B7"/>
    <w:rsid w:val="00D07030"/>
    <w:rsid w:val="00D07049"/>
    <w:rsid w:val="00D0737B"/>
    <w:rsid w:val="00D11F8E"/>
    <w:rsid w:val="00D12338"/>
    <w:rsid w:val="00D13488"/>
    <w:rsid w:val="00D14A8B"/>
    <w:rsid w:val="00D1524F"/>
    <w:rsid w:val="00D15B24"/>
    <w:rsid w:val="00D16756"/>
    <w:rsid w:val="00D16B94"/>
    <w:rsid w:val="00D170FC"/>
    <w:rsid w:val="00D171BD"/>
    <w:rsid w:val="00D1726E"/>
    <w:rsid w:val="00D17463"/>
    <w:rsid w:val="00D178E9"/>
    <w:rsid w:val="00D20D96"/>
    <w:rsid w:val="00D214EC"/>
    <w:rsid w:val="00D21572"/>
    <w:rsid w:val="00D21B06"/>
    <w:rsid w:val="00D21D88"/>
    <w:rsid w:val="00D23B0A"/>
    <w:rsid w:val="00D25610"/>
    <w:rsid w:val="00D26734"/>
    <w:rsid w:val="00D27DDD"/>
    <w:rsid w:val="00D306E5"/>
    <w:rsid w:val="00D30C7E"/>
    <w:rsid w:val="00D313BC"/>
    <w:rsid w:val="00D3172A"/>
    <w:rsid w:val="00D319B7"/>
    <w:rsid w:val="00D327C5"/>
    <w:rsid w:val="00D32D2A"/>
    <w:rsid w:val="00D337D6"/>
    <w:rsid w:val="00D33B92"/>
    <w:rsid w:val="00D3490D"/>
    <w:rsid w:val="00D34FE5"/>
    <w:rsid w:val="00D35FB7"/>
    <w:rsid w:val="00D36BC0"/>
    <w:rsid w:val="00D36EFF"/>
    <w:rsid w:val="00D37AA4"/>
    <w:rsid w:val="00D37D7F"/>
    <w:rsid w:val="00D40542"/>
    <w:rsid w:val="00D41088"/>
    <w:rsid w:val="00D41F04"/>
    <w:rsid w:val="00D42741"/>
    <w:rsid w:val="00D4280E"/>
    <w:rsid w:val="00D42844"/>
    <w:rsid w:val="00D4289C"/>
    <w:rsid w:val="00D42A01"/>
    <w:rsid w:val="00D433FA"/>
    <w:rsid w:val="00D43748"/>
    <w:rsid w:val="00D4435B"/>
    <w:rsid w:val="00D444B9"/>
    <w:rsid w:val="00D4519D"/>
    <w:rsid w:val="00D455E4"/>
    <w:rsid w:val="00D45843"/>
    <w:rsid w:val="00D45D94"/>
    <w:rsid w:val="00D46D87"/>
    <w:rsid w:val="00D470C6"/>
    <w:rsid w:val="00D470E4"/>
    <w:rsid w:val="00D47F80"/>
    <w:rsid w:val="00D500FB"/>
    <w:rsid w:val="00D50D70"/>
    <w:rsid w:val="00D50E10"/>
    <w:rsid w:val="00D50F29"/>
    <w:rsid w:val="00D50F95"/>
    <w:rsid w:val="00D51676"/>
    <w:rsid w:val="00D51DB4"/>
    <w:rsid w:val="00D525E8"/>
    <w:rsid w:val="00D52E5D"/>
    <w:rsid w:val="00D5361E"/>
    <w:rsid w:val="00D56548"/>
    <w:rsid w:val="00D569E8"/>
    <w:rsid w:val="00D56C58"/>
    <w:rsid w:val="00D578A5"/>
    <w:rsid w:val="00D6097D"/>
    <w:rsid w:val="00D6149A"/>
    <w:rsid w:val="00D625EF"/>
    <w:rsid w:val="00D62AB7"/>
    <w:rsid w:val="00D634B2"/>
    <w:rsid w:val="00D64481"/>
    <w:rsid w:val="00D644A8"/>
    <w:rsid w:val="00D65373"/>
    <w:rsid w:val="00D664A3"/>
    <w:rsid w:val="00D66963"/>
    <w:rsid w:val="00D66C90"/>
    <w:rsid w:val="00D675D2"/>
    <w:rsid w:val="00D67B1F"/>
    <w:rsid w:val="00D70E4D"/>
    <w:rsid w:val="00D71949"/>
    <w:rsid w:val="00D7208C"/>
    <w:rsid w:val="00D7256F"/>
    <w:rsid w:val="00D727AC"/>
    <w:rsid w:val="00D72909"/>
    <w:rsid w:val="00D72AC3"/>
    <w:rsid w:val="00D743D0"/>
    <w:rsid w:val="00D75085"/>
    <w:rsid w:val="00D7530E"/>
    <w:rsid w:val="00D7598E"/>
    <w:rsid w:val="00D75CF6"/>
    <w:rsid w:val="00D76EFC"/>
    <w:rsid w:val="00D774DE"/>
    <w:rsid w:val="00D777FF"/>
    <w:rsid w:val="00D77B58"/>
    <w:rsid w:val="00D80026"/>
    <w:rsid w:val="00D80921"/>
    <w:rsid w:val="00D81620"/>
    <w:rsid w:val="00D81D52"/>
    <w:rsid w:val="00D8200B"/>
    <w:rsid w:val="00D82208"/>
    <w:rsid w:val="00D829AE"/>
    <w:rsid w:val="00D82DFB"/>
    <w:rsid w:val="00D83610"/>
    <w:rsid w:val="00D83663"/>
    <w:rsid w:val="00D84C2D"/>
    <w:rsid w:val="00D875EA"/>
    <w:rsid w:val="00D904CE"/>
    <w:rsid w:val="00D90643"/>
    <w:rsid w:val="00D91A24"/>
    <w:rsid w:val="00D92244"/>
    <w:rsid w:val="00D935A7"/>
    <w:rsid w:val="00D944E0"/>
    <w:rsid w:val="00D95A0E"/>
    <w:rsid w:val="00D95A2F"/>
    <w:rsid w:val="00D95A60"/>
    <w:rsid w:val="00D95FDC"/>
    <w:rsid w:val="00D976D8"/>
    <w:rsid w:val="00D9785A"/>
    <w:rsid w:val="00D97EFD"/>
    <w:rsid w:val="00DA0A57"/>
    <w:rsid w:val="00DA26A2"/>
    <w:rsid w:val="00DA4E79"/>
    <w:rsid w:val="00DA56F7"/>
    <w:rsid w:val="00DA5776"/>
    <w:rsid w:val="00DA5D80"/>
    <w:rsid w:val="00DA5DE4"/>
    <w:rsid w:val="00DA76F3"/>
    <w:rsid w:val="00DB0347"/>
    <w:rsid w:val="00DB0ED9"/>
    <w:rsid w:val="00DB26BD"/>
    <w:rsid w:val="00DB2AFD"/>
    <w:rsid w:val="00DB3F70"/>
    <w:rsid w:val="00DB40BB"/>
    <w:rsid w:val="00DB5143"/>
    <w:rsid w:val="00DB5BF2"/>
    <w:rsid w:val="00DB5D60"/>
    <w:rsid w:val="00DB6714"/>
    <w:rsid w:val="00DB68D7"/>
    <w:rsid w:val="00DB6D10"/>
    <w:rsid w:val="00DB7130"/>
    <w:rsid w:val="00DB71AA"/>
    <w:rsid w:val="00DB7A04"/>
    <w:rsid w:val="00DB7BCA"/>
    <w:rsid w:val="00DB7D5E"/>
    <w:rsid w:val="00DB7FAD"/>
    <w:rsid w:val="00DC0534"/>
    <w:rsid w:val="00DC071C"/>
    <w:rsid w:val="00DC073E"/>
    <w:rsid w:val="00DC24CC"/>
    <w:rsid w:val="00DC30D7"/>
    <w:rsid w:val="00DC32F9"/>
    <w:rsid w:val="00DC3743"/>
    <w:rsid w:val="00DC4033"/>
    <w:rsid w:val="00DC415D"/>
    <w:rsid w:val="00DC47BF"/>
    <w:rsid w:val="00DC4DEF"/>
    <w:rsid w:val="00DC620B"/>
    <w:rsid w:val="00DD051A"/>
    <w:rsid w:val="00DD1A98"/>
    <w:rsid w:val="00DD1E57"/>
    <w:rsid w:val="00DD216E"/>
    <w:rsid w:val="00DD3AA1"/>
    <w:rsid w:val="00DD3C9B"/>
    <w:rsid w:val="00DD51F9"/>
    <w:rsid w:val="00DD5EB6"/>
    <w:rsid w:val="00DD6B3A"/>
    <w:rsid w:val="00DD6D8E"/>
    <w:rsid w:val="00DE0728"/>
    <w:rsid w:val="00DE1111"/>
    <w:rsid w:val="00DE19D5"/>
    <w:rsid w:val="00DE1EB7"/>
    <w:rsid w:val="00DE4074"/>
    <w:rsid w:val="00DE4380"/>
    <w:rsid w:val="00DE4C28"/>
    <w:rsid w:val="00DE5232"/>
    <w:rsid w:val="00DE538D"/>
    <w:rsid w:val="00DE53B2"/>
    <w:rsid w:val="00DE5AA8"/>
    <w:rsid w:val="00DE6177"/>
    <w:rsid w:val="00DE62C3"/>
    <w:rsid w:val="00DE6D94"/>
    <w:rsid w:val="00DE6F03"/>
    <w:rsid w:val="00DE6FA2"/>
    <w:rsid w:val="00DE7F1D"/>
    <w:rsid w:val="00DF179D"/>
    <w:rsid w:val="00DF1F5A"/>
    <w:rsid w:val="00DF4849"/>
    <w:rsid w:val="00DF5178"/>
    <w:rsid w:val="00DF62C5"/>
    <w:rsid w:val="00DF7385"/>
    <w:rsid w:val="00DF7412"/>
    <w:rsid w:val="00E00D4F"/>
    <w:rsid w:val="00E028EF"/>
    <w:rsid w:val="00E02EA6"/>
    <w:rsid w:val="00E030C8"/>
    <w:rsid w:val="00E04C50"/>
    <w:rsid w:val="00E10751"/>
    <w:rsid w:val="00E10EFE"/>
    <w:rsid w:val="00E11ED2"/>
    <w:rsid w:val="00E13EDD"/>
    <w:rsid w:val="00E144CC"/>
    <w:rsid w:val="00E144F4"/>
    <w:rsid w:val="00E14A14"/>
    <w:rsid w:val="00E14A1C"/>
    <w:rsid w:val="00E151A0"/>
    <w:rsid w:val="00E152FC"/>
    <w:rsid w:val="00E15FA9"/>
    <w:rsid w:val="00E16098"/>
    <w:rsid w:val="00E16292"/>
    <w:rsid w:val="00E16A82"/>
    <w:rsid w:val="00E1706F"/>
    <w:rsid w:val="00E172C1"/>
    <w:rsid w:val="00E17BE7"/>
    <w:rsid w:val="00E200A9"/>
    <w:rsid w:val="00E2036D"/>
    <w:rsid w:val="00E206D1"/>
    <w:rsid w:val="00E20ACC"/>
    <w:rsid w:val="00E20C21"/>
    <w:rsid w:val="00E212CB"/>
    <w:rsid w:val="00E21EC8"/>
    <w:rsid w:val="00E25B40"/>
    <w:rsid w:val="00E25D44"/>
    <w:rsid w:val="00E25D8F"/>
    <w:rsid w:val="00E26338"/>
    <w:rsid w:val="00E26560"/>
    <w:rsid w:val="00E27454"/>
    <w:rsid w:val="00E3013B"/>
    <w:rsid w:val="00E312FD"/>
    <w:rsid w:val="00E31834"/>
    <w:rsid w:val="00E31849"/>
    <w:rsid w:val="00E318E8"/>
    <w:rsid w:val="00E322A9"/>
    <w:rsid w:val="00E34988"/>
    <w:rsid w:val="00E350DD"/>
    <w:rsid w:val="00E35CFA"/>
    <w:rsid w:val="00E36EAA"/>
    <w:rsid w:val="00E3712A"/>
    <w:rsid w:val="00E376A4"/>
    <w:rsid w:val="00E41924"/>
    <w:rsid w:val="00E42847"/>
    <w:rsid w:val="00E42AA0"/>
    <w:rsid w:val="00E43AE4"/>
    <w:rsid w:val="00E443A5"/>
    <w:rsid w:val="00E44A84"/>
    <w:rsid w:val="00E451F9"/>
    <w:rsid w:val="00E4524C"/>
    <w:rsid w:val="00E4594E"/>
    <w:rsid w:val="00E45B18"/>
    <w:rsid w:val="00E47A75"/>
    <w:rsid w:val="00E47BCF"/>
    <w:rsid w:val="00E506E8"/>
    <w:rsid w:val="00E513F8"/>
    <w:rsid w:val="00E5159D"/>
    <w:rsid w:val="00E5175A"/>
    <w:rsid w:val="00E5296A"/>
    <w:rsid w:val="00E52BF6"/>
    <w:rsid w:val="00E52FD6"/>
    <w:rsid w:val="00E53644"/>
    <w:rsid w:val="00E53E3F"/>
    <w:rsid w:val="00E54092"/>
    <w:rsid w:val="00E54149"/>
    <w:rsid w:val="00E5454F"/>
    <w:rsid w:val="00E55CE0"/>
    <w:rsid w:val="00E56FC3"/>
    <w:rsid w:val="00E5774C"/>
    <w:rsid w:val="00E60B08"/>
    <w:rsid w:val="00E62105"/>
    <w:rsid w:val="00E621EC"/>
    <w:rsid w:val="00E62DB2"/>
    <w:rsid w:val="00E62FB4"/>
    <w:rsid w:val="00E63A5D"/>
    <w:rsid w:val="00E643FF"/>
    <w:rsid w:val="00E64711"/>
    <w:rsid w:val="00E647CF"/>
    <w:rsid w:val="00E65B59"/>
    <w:rsid w:val="00E65C4B"/>
    <w:rsid w:val="00E66513"/>
    <w:rsid w:val="00E677BE"/>
    <w:rsid w:val="00E67C61"/>
    <w:rsid w:val="00E7067E"/>
    <w:rsid w:val="00E706C9"/>
    <w:rsid w:val="00E70AE1"/>
    <w:rsid w:val="00E71C95"/>
    <w:rsid w:val="00E71EDA"/>
    <w:rsid w:val="00E72165"/>
    <w:rsid w:val="00E72731"/>
    <w:rsid w:val="00E72BEF"/>
    <w:rsid w:val="00E73785"/>
    <w:rsid w:val="00E749E2"/>
    <w:rsid w:val="00E74BDC"/>
    <w:rsid w:val="00E7515B"/>
    <w:rsid w:val="00E76288"/>
    <w:rsid w:val="00E76AF2"/>
    <w:rsid w:val="00E77E03"/>
    <w:rsid w:val="00E810A7"/>
    <w:rsid w:val="00E8247C"/>
    <w:rsid w:val="00E828C7"/>
    <w:rsid w:val="00E82F15"/>
    <w:rsid w:val="00E847CB"/>
    <w:rsid w:val="00E84894"/>
    <w:rsid w:val="00E850D2"/>
    <w:rsid w:val="00E8535F"/>
    <w:rsid w:val="00E8601A"/>
    <w:rsid w:val="00E908E0"/>
    <w:rsid w:val="00E90FDA"/>
    <w:rsid w:val="00E910E4"/>
    <w:rsid w:val="00E91912"/>
    <w:rsid w:val="00E91ACD"/>
    <w:rsid w:val="00E92185"/>
    <w:rsid w:val="00E92F3C"/>
    <w:rsid w:val="00E93015"/>
    <w:rsid w:val="00E932AE"/>
    <w:rsid w:val="00E933F0"/>
    <w:rsid w:val="00E9362E"/>
    <w:rsid w:val="00E938C8"/>
    <w:rsid w:val="00E93AF2"/>
    <w:rsid w:val="00E93DEB"/>
    <w:rsid w:val="00E95F29"/>
    <w:rsid w:val="00E9661B"/>
    <w:rsid w:val="00E96812"/>
    <w:rsid w:val="00E96F7B"/>
    <w:rsid w:val="00E9736E"/>
    <w:rsid w:val="00E9763D"/>
    <w:rsid w:val="00E97BAB"/>
    <w:rsid w:val="00EA1255"/>
    <w:rsid w:val="00EA1340"/>
    <w:rsid w:val="00EA13C2"/>
    <w:rsid w:val="00EA1C67"/>
    <w:rsid w:val="00EA348B"/>
    <w:rsid w:val="00EA39C5"/>
    <w:rsid w:val="00EA44DE"/>
    <w:rsid w:val="00EA5BDB"/>
    <w:rsid w:val="00EA68E6"/>
    <w:rsid w:val="00EA6DFE"/>
    <w:rsid w:val="00EA6ED4"/>
    <w:rsid w:val="00EA773D"/>
    <w:rsid w:val="00EA7A29"/>
    <w:rsid w:val="00EB02BB"/>
    <w:rsid w:val="00EB06E1"/>
    <w:rsid w:val="00EB09B6"/>
    <w:rsid w:val="00EB1E3F"/>
    <w:rsid w:val="00EB318D"/>
    <w:rsid w:val="00EB31E6"/>
    <w:rsid w:val="00EB3579"/>
    <w:rsid w:val="00EB495A"/>
    <w:rsid w:val="00EB4DDC"/>
    <w:rsid w:val="00EB5907"/>
    <w:rsid w:val="00EB70B9"/>
    <w:rsid w:val="00EB71C9"/>
    <w:rsid w:val="00EB71F8"/>
    <w:rsid w:val="00EB73CC"/>
    <w:rsid w:val="00EC2033"/>
    <w:rsid w:val="00EC3690"/>
    <w:rsid w:val="00EC3C4E"/>
    <w:rsid w:val="00EC3EBB"/>
    <w:rsid w:val="00EC51CC"/>
    <w:rsid w:val="00EC7916"/>
    <w:rsid w:val="00EC79D2"/>
    <w:rsid w:val="00EC7DE9"/>
    <w:rsid w:val="00ED00BC"/>
    <w:rsid w:val="00ED0797"/>
    <w:rsid w:val="00ED0908"/>
    <w:rsid w:val="00ED0B8B"/>
    <w:rsid w:val="00ED0DEE"/>
    <w:rsid w:val="00ED0FAD"/>
    <w:rsid w:val="00ED1215"/>
    <w:rsid w:val="00ED25F1"/>
    <w:rsid w:val="00ED2811"/>
    <w:rsid w:val="00ED37FE"/>
    <w:rsid w:val="00ED3862"/>
    <w:rsid w:val="00ED61D7"/>
    <w:rsid w:val="00EE3256"/>
    <w:rsid w:val="00EE33E1"/>
    <w:rsid w:val="00EE3889"/>
    <w:rsid w:val="00EE3D4E"/>
    <w:rsid w:val="00EE49C7"/>
    <w:rsid w:val="00EE4F86"/>
    <w:rsid w:val="00EE5C1A"/>
    <w:rsid w:val="00EE68F3"/>
    <w:rsid w:val="00EE6F21"/>
    <w:rsid w:val="00EE7379"/>
    <w:rsid w:val="00EE7A70"/>
    <w:rsid w:val="00EE7CAF"/>
    <w:rsid w:val="00EE7F8C"/>
    <w:rsid w:val="00EF03C4"/>
    <w:rsid w:val="00EF09D7"/>
    <w:rsid w:val="00EF0A80"/>
    <w:rsid w:val="00EF1320"/>
    <w:rsid w:val="00EF1A85"/>
    <w:rsid w:val="00EF1B79"/>
    <w:rsid w:val="00EF1BA9"/>
    <w:rsid w:val="00EF2572"/>
    <w:rsid w:val="00EF26FA"/>
    <w:rsid w:val="00EF2B12"/>
    <w:rsid w:val="00EF626E"/>
    <w:rsid w:val="00EF6456"/>
    <w:rsid w:val="00EF659D"/>
    <w:rsid w:val="00EF7791"/>
    <w:rsid w:val="00EF78D4"/>
    <w:rsid w:val="00EF7A66"/>
    <w:rsid w:val="00F00F2F"/>
    <w:rsid w:val="00F01713"/>
    <w:rsid w:val="00F04F69"/>
    <w:rsid w:val="00F05FD2"/>
    <w:rsid w:val="00F07963"/>
    <w:rsid w:val="00F102B9"/>
    <w:rsid w:val="00F104B7"/>
    <w:rsid w:val="00F10E16"/>
    <w:rsid w:val="00F115C4"/>
    <w:rsid w:val="00F11EF8"/>
    <w:rsid w:val="00F12E51"/>
    <w:rsid w:val="00F1372A"/>
    <w:rsid w:val="00F13C1D"/>
    <w:rsid w:val="00F13D82"/>
    <w:rsid w:val="00F14C44"/>
    <w:rsid w:val="00F15207"/>
    <w:rsid w:val="00F15A12"/>
    <w:rsid w:val="00F15CA2"/>
    <w:rsid w:val="00F165F3"/>
    <w:rsid w:val="00F16634"/>
    <w:rsid w:val="00F167FD"/>
    <w:rsid w:val="00F16C47"/>
    <w:rsid w:val="00F17631"/>
    <w:rsid w:val="00F17F3E"/>
    <w:rsid w:val="00F2046A"/>
    <w:rsid w:val="00F208F0"/>
    <w:rsid w:val="00F21668"/>
    <w:rsid w:val="00F21B01"/>
    <w:rsid w:val="00F2210A"/>
    <w:rsid w:val="00F221BF"/>
    <w:rsid w:val="00F2329C"/>
    <w:rsid w:val="00F23782"/>
    <w:rsid w:val="00F23B49"/>
    <w:rsid w:val="00F243C6"/>
    <w:rsid w:val="00F2450D"/>
    <w:rsid w:val="00F24DB5"/>
    <w:rsid w:val="00F25C5B"/>
    <w:rsid w:val="00F270AF"/>
    <w:rsid w:val="00F278E8"/>
    <w:rsid w:val="00F27D48"/>
    <w:rsid w:val="00F30232"/>
    <w:rsid w:val="00F3051B"/>
    <w:rsid w:val="00F31032"/>
    <w:rsid w:val="00F31A2C"/>
    <w:rsid w:val="00F31CE9"/>
    <w:rsid w:val="00F32544"/>
    <w:rsid w:val="00F32CAE"/>
    <w:rsid w:val="00F33098"/>
    <w:rsid w:val="00F33118"/>
    <w:rsid w:val="00F33BE4"/>
    <w:rsid w:val="00F33F9E"/>
    <w:rsid w:val="00F34173"/>
    <w:rsid w:val="00F34291"/>
    <w:rsid w:val="00F34343"/>
    <w:rsid w:val="00F35A36"/>
    <w:rsid w:val="00F35DE5"/>
    <w:rsid w:val="00F35F58"/>
    <w:rsid w:val="00F410C7"/>
    <w:rsid w:val="00F4185E"/>
    <w:rsid w:val="00F420C5"/>
    <w:rsid w:val="00F44707"/>
    <w:rsid w:val="00F4487E"/>
    <w:rsid w:val="00F44CFD"/>
    <w:rsid w:val="00F44EDA"/>
    <w:rsid w:val="00F44F0F"/>
    <w:rsid w:val="00F44F3D"/>
    <w:rsid w:val="00F46AE7"/>
    <w:rsid w:val="00F46F5C"/>
    <w:rsid w:val="00F47A2E"/>
    <w:rsid w:val="00F47D1D"/>
    <w:rsid w:val="00F503C3"/>
    <w:rsid w:val="00F50439"/>
    <w:rsid w:val="00F5053D"/>
    <w:rsid w:val="00F50543"/>
    <w:rsid w:val="00F506DC"/>
    <w:rsid w:val="00F5101C"/>
    <w:rsid w:val="00F523E3"/>
    <w:rsid w:val="00F52AD1"/>
    <w:rsid w:val="00F531EE"/>
    <w:rsid w:val="00F53877"/>
    <w:rsid w:val="00F545FA"/>
    <w:rsid w:val="00F547E4"/>
    <w:rsid w:val="00F54949"/>
    <w:rsid w:val="00F5579E"/>
    <w:rsid w:val="00F566C0"/>
    <w:rsid w:val="00F56AC5"/>
    <w:rsid w:val="00F5727A"/>
    <w:rsid w:val="00F57872"/>
    <w:rsid w:val="00F600A2"/>
    <w:rsid w:val="00F61FEA"/>
    <w:rsid w:val="00F6454E"/>
    <w:rsid w:val="00F64887"/>
    <w:rsid w:val="00F64E15"/>
    <w:rsid w:val="00F65C20"/>
    <w:rsid w:val="00F670BD"/>
    <w:rsid w:val="00F677E3"/>
    <w:rsid w:val="00F67EA8"/>
    <w:rsid w:val="00F70320"/>
    <w:rsid w:val="00F70AB0"/>
    <w:rsid w:val="00F727F9"/>
    <w:rsid w:val="00F745F8"/>
    <w:rsid w:val="00F74B07"/>
    <w:rsid w:val="00F75296"/>
    <w:rsid w:val="00F753CF"/>
    <w:rsid w:val="00F75FA8"/>
    <w:rsid w:val="00F772A9"/>
    <w:rsid w:val="00F77EFB"/>
    <w:rsid w:val="00F77F64"/>
    <w:rsid w:val="00F80133"/>
    <w:rsid w:val="00F801DF"/>
    <w:rsid w:val="00F80543"/>
    <w:rsid w:val="00F80562"/>
    <w:rsid w:val="00F805B1"/>
    <w:rsid w:val="00F805DE"/>
    <w:rsid w:val="00F807A1"/>
    <w:rsid w:val="00F82567"/>
    <w:rsid w:val="00F830E2"/>
    <w:rsid w:val="00F83F4A"/>
    <w:rsid w:val="00F845CA"/>
    <w:rsid w:val="00F8468E"/>
    <w:rsid w:val="00F84A12"/>
    <w:rsid w:val="00F84E77"/>
    <w:rsid w:val="00F85625"/>
    <w:rsid w:val="00F879D4"/>
    <w:rsid w:val="00F90571"/>
    <w:rsid w:val="00F90760"/>
    <w:rsid w:val="00F91956"/>
    <w:rsid w:val="00F91C46"/>
    <w:rsid w:val="00F929F1"/>
    <w:rsid w:val="00F93E24"/>
    <w:rsid w:val="00F94622"/>
    <w:rsid w:val="00F9477A"/>
    <w:rsid w:val="00F956CE"/>
    <w:rsid w:val="00F96548"/>
    <w:rsid w:val="00F96944"/>
    <w:rsid w:val="00F96B54"/>
    <w:rsid w:val="00F97BD8"/>
    <w:rsid w:val="00FA0356"/>
    <w:rsid w:val="00FA0920"/>
    <w:rsid w:val="00FA0EBC"/>
    <w:rsid w:val="00FA2276"/>
    <w:rsid w:val="00FA236A"/>
    <w:rsid w:val="00FA336E"/>
    <w:rsid w:val="00FA3505"/>
    <w:rsid w:val="00FA3797"/>
    <w:rsid w:val="00FA3E2C"/>
    <w:rsid w:val="00FA69DB"/>
    <w:rsid w:val="00FA6A16"/>
    <w:rsid w:val="00FA6CB6"/>
    <w:rsid w:val="00FA72C6"/>
    <w:rsid w:val="00FB10F8"/>
    <w:rsid w:val="00FB26FD"/>
    <w:rsid w:val="00FB2741"/>
    <w:rsid w:val="00FB2A72"/>
    <w:rsid w:val="00FB2CE9"/>
    <w:rsid w:val="00FB3300"/>
    <w:rsid w:val="00FB3D9D"/>
    <w:rsid w:val="00FB422E"/>
    <w:rsid w:val="00FB4BE9"/>
    <w:rsid w:val="00FB4F56"/>
    <w:rsid w:val="00FB5AFA"/>
    <w:rsid w:val="00FB5B17"/>
    <w:rsid w:val="00FB5EA5"/>
    <w:rsid w:val="00FB6F66"/>
    <w:rsid w:val="00FB7150"/>
    <w:rsid w:val="00FB7BB8"/>
    <w:rsid w:val="00FC094F"/>
    <w:rsid w:val="00FC0B51"/>
    <w:rsid w:val="00FC0BD3"/>
    <w:rsid w:val="00FC1F91"/>
    <w:rsid w:val="00FC2443"/>
    <w:rsid w:val="00FC2895"/>
    <w:rsid w:val="00FC308C"/>
    <w:rsid w:val="00FC39FF"/>
    <w:rsid w:val="00FC4DB6"/>
    <w:rsid w:val="00FC4F44"/>
    <w:rsid w:val="00FC70F7"/>
    <w:rsid w:val="00FD05C6"/>
    <w:rsid w:val="00FD19B4"/>
    <w:rsid w:val="00FD2D13"/>
    <w:rsid w:val="00FD300B"/>
    <w:rsid w:val="00FD375B"/>
    <w:rsid w:val="00FD3E1F"/>
    <w:rsid w:val="00FD554D"/>
    <w:rsid w:val="00FD623A"/>
    <w:rsid w:val="00FD763A"/>
    <w:rsid w:val="00FD796B"/>
    <w:rsid w:val="00FE079A"/>
    <w:rsid w:val="00FE0AE7"/>
    <w:rsid w:val="00FE0C8A"/>
    <w:rsid w:val="00FE0D27"/>
    <w:rsid w:val="00FE14B7"/>
    <w:rsid w:val="00FE1AB4"/>
    <w:rsid w:val="00FE1BA6"/>
    <w:rsid w:val="00FE216F"/>
    <w:rsid w:val="00FE23A5"/>
    <w:rsid w:val="00FE2A98"/>
    <w:rsid w:val="00FE2E4A"/>
    <w:rsid w:val="00FE319F"/>
    <w:rsid w:val="00FE31A0"/>
    <w:rsid w:val="00FE3225"/>
    <w:rsid w:val="00FE3FAD"/>
    <w:rsid w:val="00FE41FD"/>
    <w:rsid w:val="00FE44C6"/>
    <w:rsid w:val="00FE79B0"/>
    <w:rsid w:val="00FF0B62"/>
    <w:rsid w:val="00FF0D37"/>
    <w:rsid w:val="00FF1347"/>
    <w:rsid w:val="00FF1DEE"/>
    <w:rsid w:val="00FF2AA4"/>
    <w:rsid w:val="00FF4FDC"/>
    <w:rsid w:val="00FF518F"/>
    <w:rsid w:val="00FF5683"/>
    <w:rsid w:val="00FF646F"/>
    <w:rsid w:val="00FF662D"/>
    <w:rsid w:val="00FF6CAA"/>
    <w:rsid w:val="00FF6CDE"/>
    <w:rsid w:val="010FFDF4"/>
    <w:rsid w:val="0111B227"/>
    <w:rsid w:val="01200832"/>
    <w:rsid w:val="01254AAA"/>
    <w:rsid w:val="012AB649"/>
    <w:rsid w:val="014D7F21"/>
    <w:rsid w:val="01B63E7D"/>
    <w:rsid w:val="01C01EE0"/>
    <w:rsid w:val="01DEC212"/>
    <w:rsid w:val="01E7A821"/>
    <w:rsid w:val="01FC642F"/>
    <w:rsid w:val="021F2675"/>
    <w:rsid w:val="027DE822"/>
    <w:rsid w:val="02A2C730"/>
    <w:rsid w:val="02E4BBFB"/>
    <w:rsid w:val="03226F9D"/>
    <w:rsid w:val="034ABD8C"/>
    <w:rsid w:val="036C4CF4"/>
    <w:rsid w:val="037D2E27"/>
    <w:rsid w:val="03985BD6"/>
    <w:rsid w:val="03994A76"/>
    <w:rsid w:val="03CAA689"/>
    <w:rsid w:val="03E92446"/>
    <w:rsid w:val="03ED5910"/>
    <w:rsid w:val="04269C49"/>
    <w:rsid w:val="042E572B"/>
    <w:rsid w:val="046374C0"/>
    <w:rsid w:val="04AC50DC"/>
    <w:rsid w:val="04B185ED"/>
    <w:rsid w:val="04C8BC86"/>
    <w:rsid w:val="04D2194B"/>
    <w:rsid w:val="04DB71FF"/>
    <w:rsid w:val="04DB769A"/>
    <w:rsid w:val="051588BF"/>
    <w:rsid w:val="0515FE2D"/>
    <w:rsid w:val="054A0C71"/>
    <w:rsid w:val="0587F29E"/>
    <w:rsid w:val="05927770"/>
    <w:rsid w:val="05BAE46D"/>
    <w:rsid w:val="05E4BD0E"/>
    <w:rsid w:val="061AB071"/>
    <w:rsid w:val="0626C9C5"/>
    <w:rsid w:val="0650E31E"/>
    <w:rsid w:val="06B03007"/>
    <w:rsid w:val="06C1AF97"/>
    <w:rsid w:val="06DA42D8"/>
    <w:rsid w:val="06E5DCD2"/>
    <w:rsid w:val="06EF87DC"/>
    <w:rsid w:val="0710030A"/>
    <w:rsid w:val="073DABEE"/>
    <w:rsid w:val="080A99B0"/>
    <w:rsid w:val="08151D7A"/>
    <w:rsid w:val="08220E73"/>
    <w:rsid w:val="084FD56E"/>
    <w:rsid w:val="0878C679"/>
    <w:rsid w:val="08922DF4"/>
    <w:rsid w:val="08B40F6D"/>
    <w:rsid w:val="08F6A977"/>
    <w:rsid w:val="08FD0417"/>
    <w:rsid w:val="090B7ABB"/>
    <w:rsid w:val="090CD16F"/>
    <w:rsid w:val="091208B4"/>
    <w:rsid w:val="09DC5EAC"/>
    <w:rsid w:val="09EFFABE"/>
    <w:rsid w:val="0A06EA9D"/>
    <w:rsid w:val="0A5E1DCF"/>
    <w:rsid w:val="0A8CB552"/>
    <w:rsid w:val="0AA2EA66"/>
    <w:rsid w:val="0AB06697"/>
    <w:rsid w:val="0AD9458B"/>
    <w:rsid w:val="0AE19529"/>
    <w:rsid w:val="0AEB7943"/>
    <w:rsid w:val="0AECA6B2"/>
    <w:rsid w:val="0B08E53B"/>
    <w:rsid w:val="0B0D1E3D"/>
    <w:rsid w:val="0B0DF989"/>
    <w:rsid w:val="0B4BD561"/>
    <w:rsid w:val="0B832ACD"/>
    <w:rsid w:val="0BAA4D14"/>
    <w:rsid w:val="0BAC69A9"/>
    <w:rsid w:val="0BF516EB"/>
    <w:rsid w:val="0BFF166E"/>
    <w:rsid w:val="0C1F74F7"/>
    <w:rsid w:val="0C5AB0C9"/>
    <w:rsid w:val="0CA4B59C"/>
    <w:rsid w:val="0CBFDB60"/>
    <w:rsid w:val="0CCC065B"/>
    <w:rsid w:val="0D0B7485"/>
    <w:rsid w:val="0D2F5712"/>
    <w:rsid w:val="0D461D75"/>
    <w:rsid w:val="0D46738E"/>
    <w:rsid w:val="0D613A1A"/>
    <w:rsid w:val="0D6FD654"/>
    <w:rsid w:val="0E08DE72"/>
    <w:rsid w:val="0E3E0B58"/>
    <w:rsid w:val="0E7C4A3A"/>
    <w:rsid w:val="0E866589"/>
    <w:rsid w:val="0EED4001"/>
    <w:rsid w:val="0EFC1B41"/>
    <w:rsid w:val="0F1D6038"/>
    <w:rsid w:val="0F788A29"/>
    <w:rsid w:val="0F7EFDC0"/>
    <w:rsid w:val="0FB13ADE"/>
    <w:rsid w:val="0FD25F00"/>
    <w:rsid w:val="0FD2E69A"/>
    <w:rsid w:val="101842D4"/>
    <w:rsid w:val="10232F4F"/>
    <w:rsid w:val="102B09B8"/>
    <w:rsid w:val="107FDACC"/>
    <w:rsid w:val="10B4A511"/>
    <w:rsid w:val="10DC03E8"/>
    <w:rsid w:val="10FC17D5"/>
    <w:rsid w:val="1103F23C"/>
    <w:rsid w:val="110FFEA7"/>
    <w:rsid w:val="11294F7A"/>
    <w:rsid w:val="119266D5"/>
    <w:rsid w:val="11CA50B2"/>
    <w:rsid w:val="11F0525E"/>
    <w:rsid w:val="12387195"/>
    <w:rsid w:val="126AB9B6"/>
    <w:rsid w:val="1332298F"/>
    <w:rsid w:val="1361C07D"/>
    <w:rsid w:val="13638BB6"/>
    <w:rsid w:val="136E23E9"/>
    <w:rsid w:val="13788FD5"/>
    <w:rsid w:val="1379FF1D"/>
    <w:rsid w:val="139D44C9"/>
    <w:rsid w:val="13FEE170"/>
    <w:rsid w:val="147D241D"/>
    <w:rsid w:val="148C866A"/>
    <w:rsid w:val="14AA219F"/>
    <w:rsid w:val="14DA60F0"/>
    <w:rsid w:val="14E42C13"/>
    <w:rsid w:val="14F66DA1"/>
    <w:rsid w:val="14FF0EB5"/>
    <w:rsid w:val="15032C87"/>
    <w:rsid w:val="153E2717"/>
    <w:rsid w:val="153E47DA"/>
    <w:rsid w:val="1580B09A"/>
    <w:rsid w:val="158783FD"/>
    <w:rsid w:val="158DACC2"/>
    <w:rsid w:val="15B17091"/>
    <w:rsid w:val="15B68135"/>
    <w:rsid w:val="1609CC9E"/>
    <w:rsid w:val="164270E1"/>
    <w:rsid w:val="16479C45"/>
    <w:rsid w:val="164B97E2"/>
    <w:rsid w:val="1696AA4B"/>
    <w:rsid w:val="16D29452"/>
    <w:rsid w:val="177DAB6D"/>
    <w:rsid w:val="17E76843"/>
    <w:rsid w:val="17FD3A60"/>
    <w:rsid w:val="183D7C43"/>
    <w:rsid w:val="1879F5BE"/>
    <w:rsid w:val="188B71CD"/>
    <w:rsid w:val="18AF085D"/>
    <w:rsid w:val="18FF15EF"/>
    <w:rsid w:val="190DFB36"/>
    <w:rsid w:val="192E84BF"/>
    <w:rsid w:val="193113EF"/>
    <w:rsid w:val="19414312"/>
    <w:rsid w:val="1951FB9B"/>
    <w:rsid w:val="198338A4"/>
    <w:rsid w:val="19B948BE"/>
    <w:rsid w:val="1A0B50C6"/>
    <w:rsid w:val="1A5BD9DC"/>
    <w:rsid w:val="1A7C8E78"/>
    <w:rsid w:val="1A9ACF28"/>
    <w:rsid w:val="1AA559CE"/>
    <w:rsid w:val="1AAEB7AD"/>
    <w:rsid w:val="1AC850C9"/>
    <w:rsid w:val="1AE54264"/>
    <w:rsid w:val="1AF66ED9"/>
    <w:rsid w:val="1B1FBC17"/>
    <w:rsid w:val="1B9AFC05"/>
    <w:rsid w:val="1BCCACC6"/>
    <w:rsid w:val="1C23264A"/>
    <w:rsid w:val="1C3F8710"/>
    <w:rsid w:val="1C5DC018"/>
    <w:rsid w:val="1C71010D"/>
    <w:rsid w:val="1C7A5BDB"/>
    <w:rsid w:val="1CF03DED"/>
    <w:rsid w:val="1CFD95F2"/>
    <w:rsid w:val="1D0D2859"/>
    <w:rsid w:val="1D11E985"/>
    <w:rsid w:val="1D1879D2"/>
    <w:rsid w:val="1D3F6BF8"/>
    <w:rsid w:val="1D8736FA"/>
    <w:rsid w:val="1DE760A6"/>
    <w:rsid w:val="1E1ED26D"/>
    <w:rsid w:val="1E5E1E29"/>
    <w:rsid w:val="1E61D908"/>
    <w:rsid w:val="1E77DE52"/>
    <w:rsid w:val="1E793C0A"/>
    <w:rsid w:val="1E7FE6A3"/>
    <w:rsid w:val="1EC657EE"/>
    <w:rsid w:val="1EF397D8"/>
    <w:rsid w:val="1F006761"/>
    <w:rsid w:val="1F1538A5"/>
    <w:rsid w:val="1F160122"/>
    <w:rsid w:val="1F459200"/>
    <w:rsid w:val="1F4A6CBA"/>
    <w:rsid w:val="1F550A59"/>
    <w:rsid w:val="1F757A35"/>
    <w:rsid w:val="1F777A9C"/>
    <w:rsid w:val="1F930742"/>
    <w:rsid w:val="1FA00A1B"/>
    <w:rsid w:val="1FD1F5DA"/>
    <w:rsid w:val="1FFF012A"/>
    <w:rsid w:val="20232014"/>
    <w:rsid w:val="202AB345"/>
    <w:rsid w:val="20448795"/>
    <w:rsid w:val="2048E229"/>
    <w:rsid w:val="20847828"/>
    <w:rsid w:val="208DF57B"/>
    <w:rsid w:val="208F05A3"/>
    <w:rsid w:val="20BB77FA"/>
    <w:rsid w:val="20CD6EBC"/>
    <w:rsid w:val="20E5FF87"/>
    <w:rsid w:val="210FD8C5"/>
    <w:rsid w:val="21575415"/>
    <w:rsid w:val="2162F1EA"/>
    <w:rsid w:val="21B22C90"/>
    <w:rsid w:val="21B9DDE6"/>
    <w:rsid w:val="21E35EA4"/>
    <w:rsid w:val="220D9F16"/>
    <w:rsid w:val="2215DA61"/>
    <w:rsid w:val="229CF51F"/>
    <w:rsid w:val="22FF03FF"/>
    <w:rsid w:val="231B3A1E"/>
    <w:rsid w:val="235D0455"/>
    <w:rsid w:val="2363E304"/>
    <w:rsid w:val="23960E25"/>
    <w:rsid w:val="239B3C55"/>
    <w:rsid w:val="23D8ABB9"/>
    <w:rsid w:val="23DFEDB0"/>
    <w:rsid w:val="24267325"/>
    <w:rsid w:val="247297A6"/>
    <w:rsid w:val="249F9528"/>
    <w:rsid w:val="24DB12DD"/>
    <w:rsid w:val="254F38F4"/>
    <w:rsid w:val="255A2734"/>
    <w:rsid w:val="256F0636"/>
    <w:rsid w:val="25752976"/>
    <w:rsid w:val="25F19EE8"/>
    <w:rsid w:val="25F3DF6A"/>
    <w:rsid w:val="2618D234"/>
    <w:rsid w:val="2626BE91"/>
    <w:rsid w:val="26307402"/>
    <w:rsid w:val="2635335F"/>
    <w:rsid w:val="2636D202"/>
    <w:rsid w:val="2655F6B7"/>
    <w:rsid w:val="265FDF08"/>
    <w:rsid w:val="267C9823"/>
    <w:rsid w:val="269B8B5D"/>
    <w:rsid w:val="26E6925D"/>
    <w:rsid w:val="270CDCC6"/>
    <w:rsid w:val="27A4DF24"/>
    <w:rsid w:val="280776FA"/>
    <w:rsid w:val="2813BD08"/>
    <w:rsid w:val="2898F522"/>
    <w:rsid w:val="28A080B9"/>
    <w:rsid w:val="28AE215E"/>
    <w:rsid w:val="28DA08A5"/>
    <w:rsid w:val="28DD2CE9"/>
    <w:rsid w:val="28FBE777"/>
    <w:rsid w:val="290995DD"/>
    <w:rsid w:val="2975BC5B"/>
    <w:rsid w:val="29870465"/>
    <w:rsid w:val="298D5C9D"/>
    <w:rsid w:val="2A621911"/>
    <w:rsid w:val="2A89EC13"/>
    <w:rsid w:val="2AD03C43"/>
    <w:rsid w:val="2ADFC446"/>
    <w:rsid w:val="2B002B8B"/>
    <w:rsid w:val="2B3BA6FC"/>
    <w:rsid w:val="2B9082F1"/>
    <w:rsid w:val="2B9A528A"/>
    <w:rsid w:val="2BA0824D"/>
    <w:rsid w:val="2BA0FA76"/>
    <w:rsid w:val="2C062574"/>
    <w:rsid w:val="2C20CE8F"/>
    <w:rsid w:val="2C2C2AC7"/>
    <w:rsid w:val="2C3BEFF5"/>
    <w:rsid w:val="2C485754"/>
    <w:rsid w:val="2C7FA99C"/>
    <w:rsid w:val="2CA25661"/>
    <w:rsid w:val="2CDC4C69"/>
    <w:rsid w:val="2CEDACA6"/>
    <w:rsid w:val="2D0A26D6"/>
    <w:rsid w:val="2D0AE8E3"/>
    <w:rsid w:val="2D25ECC7"/>
    <w:rsid w:val="2D3F5A28"/>
    <w:rsid w:val="2D4021B0"/>
    <w:rsid w:val="2D4BE465"/>
    <w:rsid w:val="2D7993C2"/>
    <w:rsid w:val="2DA2CDCF"/>
    <w:rsid w:val="2E3E26C2"/>
    <w:rsid w:val="2EB294E4"/>
    <w:rsid w:val="2EB531FE"/>
    <w:rsid w:val="2ED6AF74"/>
    <w:rsid w:val="2F40E61D"/>
    <w:rsid w:val="2F472CF2"/>
    <w:rsid w:val="3076F042"/>
    <w:rsid w:val="30DCE90C"/>
    <w:rsid w:val="30F6183B"/>
    <w:rsid w:val="3163BA00"/>
    <w:rsid w:val="3184555A"/>
    <w:rsid w:val="319B8EC8"/>
    <w:rsid w:val="320BDCCB"/>
    <w:rsid w:val="3214EAC7"/>
    <w:rsid w:val="32393F4D"/>
    <w:rsid w:val="3248F6C0"/>
    <w:rsid w:val="324ECF60"/>
    <w:rsid w:val="327022E8"/>
    <w:rsid w:val="3273DDA5"/>
    <w:rsid w:val="32793036"/>
    <w:rsid w:val="327A7DF8"/>
    <w:rsid w:val="32CABD62"/>
    <w:rsid w:val="32D7C5E2"/>
    <w:rsid w:val="32E5FEFC"/>
    <w:rsid w:val="33A168A8"/>
    <w:rsid w:val="33C48F39"/>
    <w:rsid w:val="33CDB582"/>
    <w:rsid w:val="33E0FC38"/>
    <w:rsid w:val="3421E7F7"/>
    <w:rsid w:val="3446BD3E"/>
    <w:rsid w:val="3449DB45"/>
    <w:rsid w:val="349B0A14"/>
    <w:rsid w:val="34AD6846"/>
    <w:rsid w:val="34F49CED"/>
    <w:rsid w:val="3503A7B3"/>
    <w:rsid w:val="35856234"/>
    <w:rsid w:val="35A80802"/>
    <w:rsid w:val="36348827"/>
    <w:rsid w:val="364938A7"/>
    <w:rsid w:val="36D25E70"/>
    <w:rsid w:val="36D72CA6"/>
    <w:rsid w:val="372AC7E2"/>
    <w:rsid w:val="37464DA4"/>
    <w:rsid w:val="374BD477"/>
    <w:rsid w:val="375A6792"/>
    <w:rsid w:val="378021B9"/>
    <w:rsid w:val="37919848"/>
    <w:rsid w:val="37E50908"/>
    <w:rsid w:val="38172643"/>
    <w:rsid w:val="3830C4EF"/>
    <w:rsid w:val="3881A4E3"/>
    <w:rsid w:val="38AF8D24"/>
    <w:rsid w:val="38FFA1D9"/>
    <w:rsid w:val="39451974"/>
    <w:rsid w:val="396C5D2B"/>
    <w:rsid w:val="3977F4EF"/>
    <w:rsid w:val="3980D969"/>
    <w:rsid w:val="39844812"/>
    <w:rsid w:val="39BA51E8"/>
    <w:rsid w:val="39C8B797"/>
    <w:rsid w:val="39D2E661"/>
    <w:rsid w:val="3A17DD50"/>
    <w:rsid w:val="3A1CE164"/>
    <w:rsid w:val="3A320946"/>
    <w:rsid w:val="3A73E7B8"/>
    <w:rsid w:val="3A7C5590"/>
    <w:rsid w:val="3AC03D43"/>
    <w:rsid w:val="3AD0C7A8"/>
    <w:rsid w:val="3B028550"/>
    <w:rsid w:val="3B88A01D"/>
    <w:rsid w:val="3B9FEDBC"/>
    <w:rsid w:val="3BB2634D"/>
    <w:rsid w:val="3BF1B434"/>
    <w:rsid w:val="3BFDDF00"/>
    <w:rsid w:val="3C17788B"/>
    <w:rsid w:val="3C2DD8B5"/>
    <w:rsid w:val="3C470EB9"/>
    <w:rsid w:val="3C559325"/>
    <w:rsid w:val="3C80AA9B"/>
    <w:rsid w:val="3C8F850F"/>
    <w:rsid w:val="3CC02F73"/>
    <w:rsid w:val="3CDADE2A"/>
    <w:rsid w:val="3CF51E67"/>
    <w:rsid w:val="3D177CA5"/>
    <w:rsid w:val="3D3448CD"/>
    <w:rsid w:val="3D442266"/>
    <w:rsid w:val="3D557493"/>
    <w:rsid w:val="3D9AA8D7"/>
    <w:rsid w:val="3E37586B"/>
    <w:rsid w:val="3E71D21E"/>
    <w:rsid w:val="3E76AE8B"/>
    <w:rsid w:val="3EC040DF"/>
    <w:rsid w:val="3F16B85E"/>
    <w:rsid w:val="3FBDB0BC"/>
    <w:rsid w:val="3FE40671"/>
    <w:rsid w:val="40036B22"/>
    <w:rsid w:val="40037981"/>
    <w:rsid w:val="4052B368"/>
    <w:rsid w:val="405779FB"/>
    <w:rsid w:val="40609AF5"/>
    <w:rsid w:val="408D1555"/>
    <w:rsid w:val="409DD871"/>
    <w:rsid w:val="40BB8BE5"/>
    <w:rsid w:val="40F3AB57"/>
    <w:rsid w:val="410AC193"/>
    <w:rsid w:val="41BADE58"/>
    <w:rsid w:val="4200E199"/>
    <w:rsid w:val="422CD4F9"/>
    <w:rsid w:val="4245C70D"/>
    <w:rsid w:val="425545AA"/>
    <w:rsid w:val="42674EAC"/>
    <w:rsid w:val="4275B4DA"/>
    <w:rsid w:val="429D1A39"/>
    <w:rsid w:val="42AC0333"/>
    <w:rsid w:val="430CCCBD"/>
    <w:rsid w:val="43354D85"/>
    <w:rsid w:val="433663A7"/>
    <w:rsid w:val="433DBB5D"/>
    <w:rsid w:val="43491812"/>
    <w:rsid w:val="434F1294"/>
    <w:rsid w:val="434F5ADB"/>
    <w:rsid w:val="439F6D82"/>
    <w:rsid w:val="43D3AAE4"/>
    <w:rsid w:val="4408920D"/>
    <w:rsid w:val="441E0CD7"/>
    <w:rsid w:val="441F84C3"/>
    <w:rsid w:val="444D4E81"/>
    <w:rsid w:val="445E0FB5"/>
    <w:rsid w:val="44615389"/>
    <w:rsid w:val="4462D4AA"/>
    <w:rsid w:val="446303C6"/>
    <w:rsid w:val="4475713A"/>
    <w:rsid w:val="44A73894"/>
    <w:rsid w:val="44D0A51B"/>
    <w:rsid w:val="4516CFDB"/>
    <w:rsid w:val="45421E66"/>
    <w:rsid w:val="45448FC3"/>
    <w:rsid w:val="455B5603"/>
    <w:rsid w:val="45B8A7B9"/>
    <w:rsid w:val="45C94890"/>
    <w:rsid w:val="45E21141"/>
    <w:rsid w:val="45F0D293"/>
    <w:rsid w:val="46DF58B5"/>
    <w:rsid w:val="4758AD64"/>
    <w:rsid w:val="47B2FC16"/>
    <w:rsid w:val="47B347E8"/>
    <w:rsid w:val="47C08AC5"/>
    <w:rsid w:val="47C7C361"/>
    <w:rsid w:val="47DD4B79"/>
    <w:rsid w:val="480EE45E"/>
    <w:rsid w:val="480FE315"/>
    <w:rsid w:val="481CA8BA"/>
    <w:rsid w:val="482A0566"/>
    <w:rsid w:val="486CF74C"/>
    <w:rsid w:val="488143DD"/>
    <w:rsid w:val="4882EE20"/>
    <w:rsid w:val="48A71AE5"/>
    <w:rsid w:val="48B57ADD"/>
    <w:rsid w:val="48D47B4C"/>
    <w:rsid w:val="48E96A97"/>
    <w:rsid w:val="49004BDF"/>
    <w:rsid w:val="491AAF6F"/>
    <w:rsid w:val="491C711C"/>
    <w:rsid w:val="49724526"/>
    <w:rsid w:val="497F0340"/>
    <w:rsid w:val="49E60B36"/>
    <w:rsid w:val="4A374F66"/>
    <w:rsid w:val="4A3B23B1"/>
    <w:rsid w:val="4A5CF14F"/>
    <w:rsid w:val="4A76C062"/>
    <w:rsid w:val="4AB1FAAB"/>
    <w:rsid w:val="4ADC38E9"/>
    <w:rsid w:val="4AE3BD8A"/>
    <w:rsid w:val="4B338E0C"/>
    <w:rsid w:val="4B55B1FB"/>
    <w:rsid w:val="4B91570A"/>
    <w:rsid w:val="4B9BEF11"/>
    <w:rsid w:val="4BA5B633"/>
    <w:rsid w:val="4BCB20C1"/>
    <w:rsid w:val="4C1295B1"/>
    <w:rsid w:val="4C2C1EAC"/>
    <w:rsid w:val="4C63996A"/>
    <w:rsid w:val="4C6425D5"/>
    <w:rsid w:val="4C8154D9"/>
    <w:rsid w:val="4C9F0D9B"/>
    <w:rsid w:val="4CD4FE03"/>
    <w:rsid w:val="4D2D276B"/>
    <w:rsid w:val="4D371DF8"/>
    <w:rsid w:val="4D4CB009"/>
    <w:rsid w:val="4DD00151"/>
    <w:rsid w:val="4DDE0853"/>
    <w:rsid w:val="4DEDAF17"/>
    <w:rsid w:val="4DEDD677"/>
    <w:rsid w:val="4E05859C"/>
    <w:rsid w:val="4E05F590"/>
    <w:rsid w:val="4E4628CE"/>
    <w:rsid w:val="4E6CDA5C"/>
    <w:rsid w:val="4E735934"/>
    <w:rsid w:val="4ED38FD3"/>
    <w:rsid w:val="4EE34F93"/>
    <w:rsid w:val="4EE7DA41"/>
    <w:rsid w:val="4F083079"/>
    <w:rsid w:val="4F2650E9"/>
    <w:rsid w:val="4F8E05FC"/>
    <w:rsid w:val="4F9AD585"/>
    <w:rsid w:val="4FA53170"/>
    <w:rsid w:val="4FCA88F2"/>
    <w:rsid w:val="4FE83E9D"/>
    <w:rsid w:val="4FECBEAC"/>
    <w:rsid w:val="505915F8"/>
    <w:rsid w:val="50715D9B"/>
    <w:rsid w:val="50A6DEB7"/>
    <w:rsid w:val="50EEBBA1"/>
    <w:rsid w:val="511466AE"/>
    <w:rsid w:val="5118DFF0"/>
    <w:rsid w:val="5132125F"/>
    <w:rsid w:val="513B4FA9"/>
    <w:rsid w:val="51836E40"/>
    <w:rsid w:val="518F1842"/>
    <w:rsid w:val="51BE7FF4"/>
    <w:rsid w:val="51E760AD"/>
    <w:rsid w:val="51F5DD2C"/>
    <w:rsid w:val="521F1439"/>
    <w:rsid w:val="522E63ED"/>
    <w:rsid w:val="5232ECDC"/>
    <w:rsid w:val="52411F4B"/>
    <w:rsid w:val="5247BE20"/>
    <w:rsid w:val="52A3465B"/>
    <w:rsid w:val="52BD28F0"/>
    <w:rsid w:val="52FAB475"/>
    <w:rsid w:val="531B0019"/>
    <w:rsid w:val="538F27F1"/>
    <w:rsid w:val="53EF559B"/>
    <w:rsid w:val="53FF51B2"/>
    <w:rsid w:val="5448129F"/>
    <w:rsid w:val="54CF755E"/>
    <w:rsid w:val="54EB5672"/>
    <w:rsid w:val="5549C942"/>
    <w:rsid w:val="554D93B3"/>
    <w:rsid w:val="554E70A5"/>
    <w:rsid w:val="55AA043E"/>
    <w:rsid w:val="55CB463D"/>
    <w:rsid w:val="55CF7500"/>
    <w:rsid w:val="55EF1249"/>
    <w:rsid w:val="561CD369"/>
    <w:rsid w:val="56285E1A"/>
    <w:rsid w:val="565566EC"/>
    <w:rsid w:val="5680EA43"/>
    <w:rsid w:val="5698618B"/>
    <w:rsid w:val="5742F1AB"/>
    <w:rsid w:val="57828387"/>
    <w:rsid w:val="57843324"/>
    <w:rsid w:val="578BEC44"/>
    <w:rsid w:val="57EA04A4"/>
    <w:rsid w:val="583BAF12"/>
    <w:rsid w:val="58710C96"/>
    <w:rsid w:val="5878FA4C"/>
    <w:rsid w:val="588F4001"/>
    <w:rsid w:val="58A7BDDA"/>
    <w:rsid w:val="58AFFD16"/>
    <w:rsid w:val="58B8CB8F"/>
    <w:rsid w:val="58F8A108"/>
    <w:rsid w:val="590C7619"/>
    <w:rsid w:val="5910C9C7"/>
    <w:rsid w:val="5926F843"/>
    <w:rsid w:val="5940B261"/>
    <w:rsid w:val="59ABF187"/>
    <w:rsid w:val="59BDBA88"/>
    <w:rsid w:val="59C2EA85"/>
    <w:rsid w:val="5A03D738"/>
    <w:rsid w:val="5A05EC8B"/>
    <w:rsid w:val="5A20EB85"/>
    <w:rsid w:val="5A5695AF"/>
    <w:rsid w:val="5A5F9B4E"/>
    <w:rsid w:val="5A8E3874"/>
    <w:rsid w:val="5AB1A1DC"/>
    <w:rsid w:val="5ABADBDF"/>
    <w:rsid w:val="5AF722B6"/>
    <w:rsid w:val="5B51C452"/>
    <w:rsid w:val="5B9A99AF"/>
    <w:rsid w:val="5BD12074"/>
    <w:rsid w:val="5BEF6B35"/>
    <w:rsid w:val="5C4DF9C0"/>
    <w:rsid w:val="5C9E03E2"/>
    <w:rsid w:val="5CA09398"/>
    <w:rsid w:val="5CAE696A"/>
    <w:rsid w:val="5CC0865C"/>
    <w:rsid w:val="5CCDFA8E"/>
    <w:rsid w:val="5CD1D750"/>
    <w:rsid w:val="5D2D0E9A"/>
    <w:rsid w:val="5D325EE7"/>
    <w:rsid w:val="5D440B48"/>
    <w:rsid w:val="5D6CAB89"/>
    <w:rsid w:val="5D768927"/>
    <w:rsid w:val="5D8D97F5"/>
    <w:rsid w:val="5DCE6B97"/>
    <w:rsid w:val="5DD6DEBA"/>
    <w:rsid w:val="5E1DACA4"/>
    <w:rsid w:val="5E5311D0"/>
    <w:rsid w:val="5E6EF825"/>
    <w:rsid w:val="5EF203C3"/>
    <w:rsid w:val="5F038EF8"/>
    <w:rsid w:val="5F296856"/>
    <w:rsid w:val="5F7BC1E2"/>
    <w:rsid w:val="5FE5BA28"/>
    <w:rsid w:val="60202CB2"/>
    <w:rsid w:val="60278004"/>
    <w:rsid w:val="604BA6EC"/>
    <w:rsid w:val="6060E936"/>
    <w:rsid w:val="60713719"/>
    <w:rsid w:val="607FEAAA"/>
    <w:rsid w:val="608D51C8"/>
    <w:rsid w:val="60BBB587"/>
    <w:rsid w:val="60C07DF2"/>
    <w:rsid w:val="60DDD4BA"/>
    <w:rsid w:val="60ED7B74"/>
    <w:rsid w:val="610144E4"/>
    <w:rsid w:val="610423E7"/>
    <w:rsid w:val="614985DC"/>
    <w:rsid w:val="615628B2"/>
    <w:rsid w:val="617A970B"/>
    <w:rsid w:val="62737F03"/>
    <w:rsid w:val="628DB6AB"/>
    <w:rsid w:val="62A412E7"/>
    <w:rsid w:val="62C85B9E"/>
    <w:rsid w:val="62D1CF94"/>
    <w:rsid w:val="62F178A9"/>
    <w:rsid w:val="630FA9C3"/>
    <w:rsid w:val="635A9471"/>
    <w:rsid w:val="6378496B"/>
    <w:rsid w:val="63ABE9E9"/>
    <w:rsid w:val="63C74CB0"/>
    <w:rsid w:val="63E545AE"/>
    <w:rsid w:val="64A1293C"/>
    <w:rsid w:val="64CCBD73"/>
    <w:rsid w:val="64D4ECB1"/>
    <w:rsid w:val="64DCE19B"/>
    <w:rsid w:val="651ECD16"/>
    <w:rsid w:val="6561F965"/>
    <w:rsid w:val="65681FDB"/>
    <w:rsid w:val="6577766F"/>
    <w:rsid w:val="6584C091"/>
    <w:rsid w:val="659C9784"/>
    <w:rsid w:val="65B964B3"/>
    <w:rsid w:val="65EFA56F"/>
    <w:rsid w:val="66163EB1"/>
    <w:rsid w:val="663BA181"/>
    <w:rsid w:val="667695EF"/>
    <w:rsid w:val="6687638C"/>
    <w:rsid w:val="669B2E19"/>
    <w:rsid w:val="66DA1022"/>
    <w:rsid w:val="67074332"/>
    <w:rsid w:val="6715B125"/>
    <w:rsid w:val="6772810A"/>
    <w:rsid w:val="6793A70C"/>
    <w:rsid w:val="67A66CBC"/>
    <w:rsid w:val="67BE72DA"/>
    <w:rsid w:val="67D02CD0"/>
    <w:rsid w:val="67FE91C8"/>
    <w:rsid w:val="6811B227"/>
    <w:rsid w:val="683FEAE2"/>
    <w:rsid w:val="68A81B88"/>
    <w:rsid w:val="690406B4"/>
    <w:rsid w:val="69155708"/>
    <w:rsid w:val="6922DF7A"/>
    <w:rsid w:val="692ED144"/>
    <w:rsid w:val="69765842"/>
    <w:rsid w:val="69B05528"/>
    <w:rsid w:val="69B95E7D"/>
    <w:rsid w:val="69D07612"/>
    <w:rsid w:val="69D838BC"/>
    <w:rsid w:val="69D965A6"/>
    <w:rsid w:val="69E2F691"/>
    <w:rsid w:val="6A8674BA"/>
    <w:rsid w:val="6A8CA486"/>
    <w:rsid w:val="6ABEAFDB"/>
    <w:rsid w:val="6ACE0ECB"/>
    <w:rsid w:val="6AD07F2C"/>
    <w:rsid w:val="6AD7D72C"/>
    <w:rsid w:val="6AF86072"/>
    <w:rsid w:val="6B118E60"/>
    <w:rsid w:val="6B79F5E3"/>
    <w:rsid w:val="6BBFE4D7"/>
    <w:rsid w:val="6BD50427"/>
    <w:rsid w:val="6BE2D483"/>
    <w:rsid w:val="6BFDAC86"/>
    <w:rsid w:val="6C269153"/>
    <w:rsid w:val="6C36FAD4"/>
    <w:rsid w:val="6C3C0C1D"/>
    <w:rsid w:val="6C3E0808"/>
    <w:rsid w:val="6C6222F9"/>
    <w:rsid w:val="6C6886C3"/>
    <w:rsid w:val="6C75B4F8"/>
    <w:rsid w:val="6C865092"/>
    <w:rsid w:val="6CAC5051"/>
    <w:rsid w:val="6CE8AD12"/>
    <w:rsid w:val="6D3F7650"/>
    <w:rsid w:val="6D88D75D"/>
    <w:rsid w:val="6DC587F4"/>
    <w:rsid w:val="6DDA9B96"/>
    <w:rsid w:val="6E1AB3A1"/>
    <w:rsid w:val="6E2191F8"/>
    <w:rsid w:val="6E742C99"/>
    <w:rsid w:val="6E950AD1"/>
    <w:rsid w:val="6EB28EAA"/>
    <w:rsid w:val="6EC7D941"/>
    <w:rsid w:val="6F6745DF"/>
    <w:rsid w:val="6F82E7EE"/>
    <w:rsid w:val="7012696C"/>
    <w:rsid w:val="701958DA"/>
    <w:rsid w:val="701F850C"/>
    <w:rsid w:val="7026AD31"/>
    <w:rsid w:val="70330097"/>
    <w:rsid w:val="705E1440"/>
    <w:rsid w:val="70D1E6D2"/>
    <w:rsid w:val="70FCD66C"/>
    <w:rsid w:val="7116ECF4"/>
    <w:rsid w:val="7133879B"/>
    <w:rsid w:val="71580B97"/>
    <w:rsid w:val="7182804B"/>
    <w:rsid w:val="71C9A4EF"/>
    <w:rsid w:val="71D6F35F"/>
    <w:rsid w:val="71E71397"/>
    <w:rsid w:val="71FC56CB"/>
    <w:rsid w:val="71FE529D"/>
    <w:rsid w:val="7218291C"/>
    <w:rsid w:val="72EF1AE2"/>
    <w:rsid w:val="72F926AB"/>
    <w:rsid w:val="72FEA82E"/>
    <w:rsid w:val="731DBF85"/>
    <w:rsid w:val="7322F576"/>
    <w:rsid w:val="737E2E7D"/>
    <w:rsid w:val="73ADF9A4"/>
    <w:rsid w:val="7404CA3F"/>
    <w:rsid w:val="743D565F"/>
    <w:rsid w:val="746211D4"/>
    <w:rsid w:val="746CD82D"/>
    <w:rsid w:val="74B8CB20"/>
    <w:rsid w:val="74D87F70"/>
    <w:rsid w:val="7533A244"/>
    <w:rsid w:val="765B58BB"/>
    <w:rsid w:val="76B10C9C"/>
    <w:rsid w:val="76F9AE75"/>
    <w:rsid w:val="773C6B01"/>
    <w:rsid w:val="77763AC1"/>
    <w:rsid w:val="7783E9C3"/>
    <w:rsid w:val="77A0A88D"/>
    <w:rsid w:val="77D1CD9F"/>
    <w:rsid w:val="77DAB301"/>
    <w:rsid w:val="77EAB3F3"/>
    <w:rsid w:val="77EC4BEB"/>
    <w:rsid w:val="78234207"/>
    <w:rsid w:val="783F9A80"/>
    <w:rsid w:val="78492666"/>
    <w:rsid w:val="7890CD70"/>
    <w:rsid w:val="78A4FC64"/>
    <w:rsid w:val="78DF3535"/>
    <w:rsid w:val="78EDA0A9"/>
    <w:rsid w:val="790945B8"/>
    <w:rsid w:val="7943C614"/>
    <w:rsid w:val="796DBE21"/>
    <w:rsid w:val="7992EF21"/>
    <w:rsid w:val="79A9C6BE"/>
    <w:rsid w:val="7A4047C8"/>
    <w:rsid w:val="7A75FC1E"/>
    <w:rsid w:val="7A90411F"/>
    <w:rsid w:val="7A997714"/>
    <w:rsid w:val="7ACCC55C"/>
    <w:rsid w:val="7ADD4EFC"/>
    <w:rsid w:val="7B0525E2"/>
    <w:rsid w:val="7B1CDB97"/>
    <w:rsid w:val="7B5B7C33"/>
    <w:rsid w:val="7B60D6A0"/>
    <w:rsid w:val="7B69BA1E"/>
    <w:rsid w:val="7B75550B"/>
    <w:rsid w:val="7B824BC6"/>
    <w:rsid w:val="7B9F18E9"/>
    <w:rsid w:val="7BA181D0"/>
    <w:rsid w:val="7BABFC8C"/>
    <w:rsid w:val="7BAD2AE0"/>
    <w:rsid w:val="7BE8C6D8"/>
    <w:rsid w:val="7BF6B3C7"/>
    <w:rsid w:val="7C19B5FE"/>
    <w:rsid w:val="7C3F944A"/>
    <w:rsid w:val="7C714ED4"/>
    <w:rsid w:val="7C794D26"/>
    <w:rsid w:val="7C7C356D"/>
    <w:rsid w:val="7C883DD9"/>
    <w:rsid w:val="7C94C9F1"/>
    <w:rsid w:val="7CA69C40"/>
    <w:rsid w:val="7CA8F19B"/>
    <w:rsid w:val="7CC68CD0"/>
    <w:rsid w:val="7CED9D00"/>
    <w:rsid w:val="7D45F695"/>
    <w:rsid w:val="7D680E79"/>
    <w:rsid w:val="7DB71482"/>
    <w:rsid w:val="7DEC4C0B"/>
    <w:rsid w:val="7E0508B4"/>
    <w:rsid w:val="7E8EBFA7"/>
    <w:rsid w:val="7EC3B396"/>
    <w:rsid w:val="7ED8BDEB"/>
    <w:rsid w:val="7F4C6299"/>
    <w:rsid w:val="7F9EAE06"/>
    <w:rsid w:val="7FE60F2C"/>
    <w:rsid w:val="7FE89D10"/>
    <w:rsid w:val="7FF019E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9BD16E"/>
  <w15:chartTrackingRefBased/>
  <w15:docId w15:val="{7C559262-F868-410C-9678-F9CF8FF68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D82"/>
  </w:style>
  <w:style w:type="paragraph" w:styleId="Heading1">
    <w:name w:val="heading 1"/>
    <w:basedOn w:val="Normal"/>
    <w:next w:val="Normal"/>
    <w:link w:val="Heading1Char"/>
    <w:uiPriority w:val="9"/>
    <w:qFormat/>
    <w:rsid w:val="008561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61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5613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561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13C"/>
  </w:style>
  <w:style w:type="paragraph" w:styleId="Footer">
    <w:name w:val="footer"/>
    <w:basedOn w:val="Normal"/>
    <w:link w:val="FooterChar"/>
    <w:uiPriority w:val="99"/>
    <w:unhideWhenUsed/>
    <w:rsid w:val="008561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13C"/>
  </w:style>
  <w:style w:type="paragraph" w:styleId="TOCHeading">
    <w:name w:val="TOC Heading"/>
    <w:basedOn w:val="Heading1"/>
    <w:next w:val="Normal"/>
    <w:uiPriority w:val="39"/>
    <w:unhideWhenUsed/>
    <w:qFormat/>
    <w:rsid w:val="0085613C"/>
    <w:pPr>
      <w:outlineLvl w:val="9"/>
    </w:pPr>
    <w:rPr>
      <w:lang w:val="en-US"/>
    </w:rPr>
  </w:style>
  <w:style w:type="paragraph" w:styleId="TOC1">
    <w:name w:val="toc 1"/>
    <w:basedOn w:val="Normal"/>
    <w:next w:val="Normal"/>
    <w:autoRedefine/>
    <w:uiPriority w:val="39"/>
    <w:unhideWhenUsed/>
    <w:rsid w:val="0085613C"/>
    <w:pPr>
      <w:spacing w:after="100"/>
    </w:pPr>
  </w:style>
  <w:style w:type="paragraph" w:styleId="TOC2">
    <w:name w:val="toc 2"/>
    <w:basedOn w:val="Normal"/>
    <w:next w:val="Normal"/>
    <w:autoRedefine/>
    <w:uiPriority w:val="39"/>
    <w:unhideWhenUsed/>
    <w:rsid w:val="0085613C"/>
    <w:pPr>
      <w:spacing w:after="100"/>
      <w:ind w:left="220"/>
    </w:pPr>
  </w:style>
  <w:style w:type="character" w:styleId="Hyperlink">
    <w:name w:val="Hyperlink"/>
    <w:basedOn w:val="DefaultParagraphFont"/>
    <w:uiPriority w:val="99"/>
    <w:unhideWhenUsed/>
    <w:rsid w:val="0085613C"/>
    <w:rPr>
      <w:color w:val="0563C1" w:themeColor="hyperlink"/>
      <w:u w:val="single"/>
    </w:rPr>
  </w:style>
  <w:style w:type="character" w:styleId="CommentReference">
    <w:name w:val="annotation reference"/>
    <w:basedOn w:val="DefaultParagraphFont"/>
    <w:uiPriority w:val="99"/>
    <w:semiHidden/>
    <w:unhideWhenUsed/>
    <w:rsid w:val="005002E0"/>
    <w:rPr>
      <w:sz w:val="16"/>
      <w:szCs w:val="16"/>
    </w:rPr>
  </w:style>
  <w:style w:type="paragraph" w:styleId="CommentText">
    <w:name w:val="annotation text"/>
    <w:basedOn w:val="Normal"/>
    <w:link w:val="CommentTextChar"/>
    <w:uiPriority w:val="99"/>
    <w:unhideWhenUsed/>
    <w:rsid w:val="005002E0"/>
    <w:pPr>
      <w:spacing w:line="240" w:lineRule="auto"/>
    </w:pPr>
    <w:rPr>
      <w:sz w:val="20"/>
      <w:szCs w:val="20"/>
    </w:rPr>
  </w:style>
  <w:style w:type="character" w:customStyle="1" w:styleId="CommentTextChar">
    <w:name w:val="Comment Text Char"/>
    <w:basedOn w:val="DefaultParagraphFont"/>
    <w:link w:val="CommentText"/>
    <w:uiPriority w:val="99"/>
    <w:rsid w:val="005002E0"/>
    <w:rPr>
      <w:sz w:val="20"/>
      <w:szCs w:val="20"/>
    </w:rPr>
  </w:style>
  <w:style w:type="paragraph" w:styleId="CommentSubject">
    <w:name w:val="annotation subject"/>
    <w:basedOn w:val="CommentText"/>
    <w:next w:val="CommentText"/>
    <w:link w:val="CommentSubjectChar"/>
    <w:uiPriority w:val="99"/>
    <w:semiHidden/>
    <w:unhideWhenUsed/>
    <w:rsid w:val="005002E0"/>
    <w:rPr>
      <w:b/>
      <w:bCs/>
    </w:rPr>
  </w:style>
  <w:style w:type="character" w:customStyle="1" w:styleId="CommentSubjectChar">
    <w:name w:val="Comment Subject Char"/>
    <w:basedOn w:val="CommentTextChar"/>
    <w:link w:val="CommentSubject"/>
    <w:uiPriority w:val="99"/>
    <w:semiHidden/>
    <w:rsid w:val="005002E0"/>
    <w:rPr>
      <w:b/>
      <w:bCs/>
      <w:sz w:val="20"/>
      <w:szCs w:val="20"/>
    </w:rPr>
  </w:style>
  <w:style w:type="paragraph" w:styleId="NormalWeb">
    <w:name w:val="Normal (Web)"/>
    <w:basedOn w:val="Normal"/>
    <w:uiPriority w:val="99"/>
    <w:semiHidden/>
    <w:unhideWhenUsed/>
    <w:rsid w:val="00E9301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unhideWhenUsed/>
    <w:rsid w:val="00CE2AC4"/>
    <w:rPr>
      <w:color w:val="605E5C"/>
      <w:shd w:val="clear" w:color="auto" w:fill="E1DFDD"/>
    </w:rPr>
  </w:style>
  <w:style w:type="character" w:customStyle="1" w:styleId="fieldcount">
    <w:name w:val="fieldcount"/>
    <w:basedOn w:val="DefaultParagraphFont"/>
    <w:rsid w:val="001E3CB8"/>
  </w:style>
  <w:style w:type="paragraph" w:styleId="Revision">
    <w:name w:val="Revision"/>
    <w:hidden/>
    <w:uiPriority w:val="99"/>
    <w:semiHidden/>
    <w:rsid w:val="001E3CB8"/>
    <w:pPr>
      <w:spacing w:after="0" w:line="240" w:lineRule="auto"/>
    </w:pPr>
  </w:style>
  <w:style w:type="character" w:customStyle="1" w:styleId="normaltextrun">
    <w:name w:val="normaltextrun"/>
    <w:basedOn w:val="DefaultParagraphFont"/>
    <w:rsid w:val="007739C7"/>
  </w:style>
  <w:style w:type="character" w:customStyle="1" w:styleId="eop">
    <w:name w:val="eop"/>
    <w:basedOn w:val="DefaultParagraphFont"/>
    <w:rsid w:val="00DE19D5"/>
  </w:style>
  <w:style w:type="paragraph" w:customStyle="1" w:styleId="paragraph">
    <w:name w:val="paragraph"/>
    <w:basedOn w:val="Normal"/>
    <w:rsid w:val="0029730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abchar">
    <w:name w:val="tabchar"/>
    <w:basedOn w:val="DefaultParagraphFont"/>
    <w:rsid w:val="00297305"/>
  </w:style>
  <w:style w:type="character" w:styleId="Mention">
    <w:name w:val="Mention"/>
    <w:basedOn w:val="DefaultParagraphFont"/>
    <w:uiPriority w:val="99"/>
    <w:unhideWhenUsed/>
    <w:rsid w:val="003A75BA"/>
    <w:rPr>
      <w:color w:val="2B579A"/>
      <w:shd w:val="clear" w:color="auto" w:fill="E1DFDD"/>
    </w:rPr>
  </w:style>
  <w:style w:type="paragraph" w:customStyle="1" w:styleId="EndNoteBibliographyTitle">
    <w:name w:val="EndNote Bibliography Title"/>
    <w:basedOn w:val="Normal"/>
    <w:link w:val="EndNoteBibliographyTitleChar"/>
    <w:rsid w:val="009723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23F3"/>
    <w:rPr>
      <w:rFonts w:ascii="Calibri" w:hAnsi="Calibri" w:cs="Calibri"/>
      <w:noProof/>
      <w:lang w:val="en-US"/>
    </w:rPr>
  </w:style>
  <w:style w:type="paragraph" w:customStyle="1" w:styleId="EndNoteBibliography">
    <w:name w:val="EndNote Bibliography"/>
    <w:basedOn w:val="Normal"/>
    <w:link w:val="EndNoteBibliographyChar"/>
    <w:rsid w:val="009723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23F3"/>
    <w:rPr>
      <w:rFonts w:ascii="Calibri" w:hAnsi="Calibri" w:cs="Calibri"/>
      <w:noProof/>
      <w:lang w:val="en-US"/>
    </w:rPr>
  </w:style>
  <w:style w:type="paragraph" w:styleId="ListParagraph">
    <w:name w:val="List Paragraph"/>
    <w:basedOn w:val="Normal"/>
    <w:uiPriority w:val="34"/>
    <w:qFormat/>
    <w:rsid w:val="00F545FA"/>
    <w:pPr>
      <w:ind w:left="720"/>
      <w:contextualSpacing/>
    </w:pPr>
  </w:style>
  <w:style w:type="character" w:styleId="FollowedHyperlink">
    <w:name w:val="FollowedHyperlink"/>
    <w:basedOn w:val="DefaultParagraphFont"/>
    <w:uiPriority w:val="99"/>
    <w:semiHidden/>
    <w:unhideWhenUsed/>
    <w:rsid w:val="00A56EA6"/>
    <w:rPr>
      <w:color w:val="954F72" w:themeColor="followedHyperlink"/>
      <w:u w:val="single"/>
    </w:rPr>
  </w:style>
  <w:style w:type="character" w:customStyle="1" w:styleId="cf01">
    <w:name w:val="cf01"/>
    <w:basedOn w:val="DefaultParagraphFont"/>
    <w:rsid w:val="00787084"/>
    <w:rPr>
      <w:rFonts w:ascii="Segoe UI" w:hAnsi="Segoe UI" w:cs="Segoe UI" w:hint="default"/>
      <w:sz w:val="18"/>
      <w:szCs w:val="18"/>
    </w:rPr>
  </w:style>
  <w:style w:type="character" w:styleId="LineNumber">
    <w:name w:val="line number"/>
    <w:basedOn w:val="DefaultParagraphFont"/>
    <w:uiPriority w:val="99"/>
    <w:semiHidden/>
    <w:unhideWhenUsed/>
    <w:rsid w:val="0077773C"/>
  </w:style>
  <w:style w:type="table" w:styleId="TableGrid">
    <w:name w:val="Table Grid"/>
    <w:basedOn w:val="TableNormal"/>
    <w:uiPriority w:val="39"/>
    <w:rsid w:val="004D3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D36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3690"/>
    <w:rPr>
      <w:sz w:val="20"/>
      <w:szCs w:val="20"/>
    </w:rPr>
  </w:style>
  <w:style w:type="character" w:styleId="FootnoteReference">
    <w:name w:val="footnote reference"/>
    <w:basedOn w:val="DefaultParagraphFont"/>
    <w:uiPriority w:val="99"/>
    <w:semiHidden/>
    <w:unhideWhenUsed/>
    <w:rsid w:val="004D3690"/>
    <w:rPr>
      <w:vertAlign w:val="superscript"/>
    </w:rPr>
  </w:style>
  <w:style w:type="table" w:styleId="PlainTable1">
    <w:name w:val="Plain Table 1"/>
    <w:basedOn w:val="TableNormal"/>
    <w:uiPriority w:val="41"/>
    <w:rsid w:val="004D369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D3690"/>
    <w:rPr>
      <w:color w:val="808080"/>
    </w:rPr>
  </w:style>
  <w:style w:type="character" w:styleId="Strong">
    <w:name w:val="Strong"/>
    <w:basedOn w:val="DefaultParagraphFont"/>
    <w:uiPriority w:val="22"/>
    <w:qFormat/>
    <w:rsid w:val="004D3690"/>
    <w:rPr>
      <w:b/>
      <w:bCs/>
    </w:rPr>
  </w:style>
  <w:style w:type="paragraph" w:styleId="EndnoteText">
    <w:name w:val="endnote text"/>
    <w:basedOn w:val="Normal"/>
    <w:link w:val="EndnoteTextChar"/>
    <w:uiPriority w:val="99"/>
    <w:semiHidden/>
    <w:unhideWhenUsed/>
    <w:rsid w:val="004D369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3690"/>
    <w:rPr>
      <w:sz w:val="20"/>
      <w:szCs w:val="20"/>
    </w:rPr>
  </w:style>
  <w:style w:type="character" w:styleId="EndnoteReference">
    <w:name w:val="endnote reference"/>
    <w:basedOn w:val="DefaultParagraphFont"/>
    <w:uiPriority w:val="99"/>
    <w:semiHidden/>
    <w:unhideWhenUsed/>
    <w:rsid w:val="004D36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067131">
      <w:bodyDiv w:val="1"/>
      <w:marLeft w:val="0"/>
      <w:marRight w:val="0"/>
      <w:marTop w:val="0"/>
      <w:marBottom w:val="0"/>
      <w:divBdr>
        <w:top w:val="none" w:sz="0" w:space="0" w:color="auto"/>
        <w:left w:val="none" w:sz="0" w:space="0" w:color="auto"/>
        <w:bottom w:val="none" w:sz="0" w:space="0" w:color="auto"/>
        <w:right w:val="none" w:sz="0" w:space="0" w:color="auto"/>
      </w:divBdr>
      <w:divsChild>
        <w:div w:id="1457259556">
          <w:marLeft w:val="0"/>
          <w:marRight w:val="0"/>
          <w:marTop w:val="0"/>
          <w:marBottom w:val="0"/>
          <w:divBdr>
            <w:top w:val="none" w:sz="0" w:space="0" w:color="auto"/>
            <w:left w:val="none" w:sz="0" w:space="0" w:color="auto"/>
            <w:bottom w:val="none" w:sz="0" w:space="0" w:color="auto"/>
            <w:right w:val="none" w:sz="0" w:space="0" w:color="auto"/>
          </w:divBdr>
        </w:div>
        <w:div w:id="1628316253">
          <w:marLeft w:val="0"/>
          <w:marRight w:val="0"/>
          <w:marTop w:val="0"/>
          <w:marBottom w:val="0"/>
          <w:divBdr>
            <w:top w:val="none" w:sz="0" w:space="0" w:color="auto"/>
            <w:left w:val="none" w:sz="0" w:space="0" w:color="auto"/>
            <w:bottom w:val="none" w:sz="0" w:space="0" w:color="auto"/>
            <w:right w:val="none" w:sz="0" w:space="0" w:color="auto"/>
          </w:divBdr>
        </w:div>
        <w:div w:id="1809592927">
          <w:marLeft w:val="0"/>
          <w:marRight w:val="0"/>
          <w:marTop w:val="0"/>
          <w:marBottom w:val="0"/>
          <w:divBdr>
            <w:top w:val="none" w:sz="0" w:space="0" w:color="auto"/>
            <w:left w:val="none" w:sz="0" w:space="0" w:color="auto"/>
            <w:bottom w:val="none" w:sz="0" w:space="0" w:color="auto"/>
            <w:right w:val="none" w:sz="0" w:space="0" w:color="auto"/>
          </w:divBdr>
        </w:div>
        <w:div w:id="2093813074">
          <w:marLeft w:val="0"/>
          <w:marRight w:val="0"/>
          <w:marTop w:val="0"/>
          <w:marBottom w:val="0"/>
          <w:divBdr>
            <w:top w:val="none" w:sz="0" w:space="0" w:color="auto"/>
            <w:left w:val="none" w:sz="0" w:space="0" w:color="auto"/>
            <w:bottom w:val="none" w:sz="0" w:space="0" w:color="auto"/>
            <w:right w:val="none" w:sz="0" w:space="0" w:color="auto"/>
          </w:divBdr>
        </w:div>
        <w:div w:id="2137217406">
          <w:marLeft w:val="0"/>
          <w:marRight w:val="0"/>
          <w:marTop w:val="0"/>
          <w:marBottom w:val="0"/>
          <w:divBdr>
            <w:top w:val="none" w:sz="0" w:space="0" w:color="auto"/>
            <w:left w:val="none" w:sz="0" w:space="0" w:color="auto"/>
            <w:bottom w:val="none" w:sz="0" w:space="0" w:color="auto"/>
            <w:right w:val="none" w:sz="0" w:space="0" w:color="auto"/>
          </w:divBdr>
        </w:div>
      </w:divsChild>
    </w:div>
    <w:div w:id="334379269">
      <w:bodyDiv w:val="1"/>
      <w:marLeft w:val="0"/>
      <w:marRight w:val="0"/>
      <w:marTop w:val="0"/>
      <w:marBottom w:val="0"/>
      <w:divBdr>
        <w:top w:val="none" w:sz="0" w:space="0" w:color="auto"/>
        <w:left w:val="none" w:sz="0" w:space="0" w:color="auto"/>
        <w:bottom w:val="none" w:sz="0" w:space="0" w:color="auto"/>
        <w:right w:val="none" w:sz="0" w:space="0" w:color="auto"/>
      </w:divBdr>
      <w:divsChild>
        <w:div w:id="61567462">
          <w:marLeft w:val="0"/>
          <w:marRight w:val="0"/>
          <w:marTop w:val="0"/>
          <w:marBottom w:val="0"/>
          <w:divBdr>
            <w:top w:val="none" w:sz="0" w:space="0" w:color="auto"/>
            <w:left w:val="none" w:sz="0" w:space="0" w:color="auto"/>
            <w:bottom w:val="none" w:sz="0" w:space="0" w:color="auto"/>
            <w:right w:val="none" w:sz="0" w:space="0" w:color="auto"/>
          </w:divBdr>
        </w:div>
        <w:div w:id="514195656">
          <w:marLeft w:val="0"/>
          <w:marRight w:val="0"/>
          <w:marTop w:val="0"/>
          <w:marBottom w:val="0"/>
          <w:divBdr>
            <w:top w:val="none" w:sz="0" w:space="0" w:color="auto"/>
            <w:left w:val="none" w:sz="0" w:space="0" w:color="auto"/>
            <w:bottom w:val="none" w:sz="0" w:space="0" w:color="auto"/>
            <w:right w:val="none" w:sz="0" w:space="0" w:color="auto"/>
          </w:divBdr>
        </w:div>
        <w:div w:id="769744851">
          <w:marLeft w:val="0"/>
          <w:marRight w:val="0"/>
          <w:marTop w:val="0"/>
          <w:marBottom w:val="0"/>
          <w:divBdr>
            <w:top w:val="none" w:sz="0" w:space="0" w:color="auto"/>
            <w:left w:val="none" w:sz="0" w:space="0" w:color="auto"/>
            <w:bottom w:val="none" w:sz="0" w:space="0" w:color="auto"/>
            <w:right w:val="none" w:sz="0" w:space="0" w:color="auto"/>
          </w:divBdr>
        </w:div>
        <w:div w:id="779762187">
          <w:marLeft w:val="0"/>
          <w:marRight w:val="0"/>
          <w:marTop w:val="0"/>
          <w:marBottom w:val="0"/>
          <w:divBdr>
            <w:top w:val="none" w:sz="0" w:space="0" w:color="auto"/>
            <w:left w:val="none" w:sz="0" w:space="0" w:color="auto"/>
            <w:bottom w:val="none" w:sz="0" w:space="0" w:color="auto"/>
            <w:right w:val="none" w:sz="0" w:space="0" w:color="auto"/>
          </w:divBdr>
        </w:div>
        <w:div w:id="1177228156">
          <w:marLeft w:val="0"/>
          <w:marRight w:val="0"/>
          <w:marTop w:val="0"/>
          <w:marBottom w:val="0"/>
          <w:divBdr>
            <w:top w:val="none" w:sz="0" w:space="0" w:color="auto"/>
            <w:left w:val="none" w:sz="0" w:space="0" w:color="auto"/>
            <w:bottom w:val="none" w:sz="0" w:space="0" w:color="auto"/>
            <w:right w:val="none" w:sz="0" w:space="0" w:color="auto"/>
          </w:divBdr>
        </w:div>
        <w:div w:id="1416128304">
          <w:marLeft w:val="0"/>
          <w:marRight w:val="0"/>
          <w:marTop w:val="0"/>
          <w:marBottom w:val="0"/>
          <w:divBdr>
            <w:top w:val="none" w:sz="0" w:space="0" w:color="auto"/>
            <w:left w:val="none" w:sz="0" w:space="0" w:color="auto"/>
            <w:bottom w:val="none" w:sz="0" w:space="0" w:color="auto"/>
            <w:right w:val="none" w:sz="0" w:space="0" w:color="auto"/>
          </w:divBdr>
        </w:div>
        <w:div w:id="1480725733">
          <w:marLeft w:val="0"/>
          <w:marRight w:val="0"/>
          <w:marTop w:val="0"/>
          <w:marBottom w:val="0"/>
          <w:divBdr>
            <w:top w:val="none" w:sz="0" w:space="0" w:color="auto"/>
            <w:left w:val="none" w:sz="0" w:space="0" w:color="auto"/>
            <w:bottom w:val="none" w:sz="0" w:space="0" w:color="auto"/>
            <w:right w:val="none" w:sz="0" w:space="0" w:color="auto"/>
          </w:divBdr>
        </w:div>
        <w:div w:id="2104493590">
          <w:marLeft w:val="0"/>
          <w:marRight w:val="0"/>
          <w:marTop w:val="0"/>
          <w:marBottom w:val="0"/>
          <w:divBdr>
            <w:top w:val="none" w:sz="0" w:space="0" w:color="auto"/>
            <w:left w:val="none" w:sz="0" w:space="0" w:color="auto"/>
            <w:bottom w:val="none" w:sz="0" w:space="0" w:color="auto"/>
            <w:right w:val="none" w:sz="0" w:space="0" w:color="auto"/>
          </w:divBdr>
        </w:div>
      </w:divsChild>
    </w:div>
    <w:div w:id="345834322">
      <w:bodyDiv w:val="1"/>
      <w:marLeft w:val="0"/>
      <w:marRight w:val="0"/>
      <w:marTop w:val="0"/>
      <w:marBottom w:val="0"/>
      <w:divBdr>
        <w:top w:val="none" w:sz="0" w:space="0" w:color="auto"/>
        <w:left w:val="none" w:sz="0" w:space="0" w:color="auto"/>
        <w:bottom w:val="none" w:sz="0" w:space="0" w:color="auto"/>
        <w:right w:val="none" w:sz="0" w:space="0" w:color="auto"/>
      </w:divBdr>
    </w:div>
    <w:div w:id="425879918">
      <w:bodyDiv w:val="1"/>
      <w:marLeft w:val="0"/>
      <w:marRight w:val="0"/>
      <w:marTop w:val="0"/>
      <w:marBottom w:val="0"/>
      <w:divBdr>
        <w:top w:val="none" w:sz="0" w:space="0" w:color="auto"/>
        <w:left w:val="none" w:sz="0" w:space="0" w:color="auto"/>
        <w:bottom w:val="none" w:sz="0" w:space="0" w:color="auto"/>
        <w:right w:val="none" w:sz="0" w:space="0" w:color="auto"/>
      </w:divBdr>
      <w:divsChild>
        <w:div w:id="527642103">
          <w:marLeft w:val="0"/>
          <w:marRight w:val="0"/>
          <w:marTop w:val="0"/>
          <w:marBottom w:val="0"/>
          <w:divBdr>
            <w:top w:val="none" w:sz="0" w:space="0" w:color="auto"/>
            <w:left w:val="none" w:sz="0" w:space="0" w:color="auto"/>
            <w:bottom w:val="none" w:sz="0" w:space="0" w:color="auto"/>
            <w:right w:val="none" w:sz="0" w:space="0" w:color="auto"/>
          </w:divBdr>
          <w:divsChild>
            <w:div w:id="637490066">
              <w:marLeft w:val="0"/>
              <w:marRight w:val="0"/>
              <w:marTop w:val="0"/>
              <w:marBottom w:val="0"/>
              <w:divBdr>
                <w:top w:val="none" w:sz="0" w:space="0" w:color="auto"/>
                <w:left w:val="none" w:sz="0" w:space="0" w:color="auto"/>
                <w:bottom w:val="none" w:sz="0" w:space="0" w:color="auto"/>
                <w:right w:val="none" w:sz="0" w:space="0" w:color="auto"/>
              </w:divBdr>
            </w:div>
          </w:divsChild>
        </w:div>
        <w:div w:id="1110315482">
          <w:marLeft w:val="0"/>
          <w:marRight w:val="0"/>
          <w:marTop w:val="0"/>
          <w:marBottom w:val="0"/>
          <w:divBdr>
            <w:top w:val="none" w:sz="0" w:space="0" w:color="auto"/>
            <w:left w:val="none" w:sz="0" w:space="0" w:color="auto"/>
            <w:bottom w:val="none" w:sz="0" w:space="0" w:color="auto"/>
            <w:right w:val="none" w:sz="0" w:space="0" w:color="auto"/>
          </w:divBdr>
          <w:divsChild>
            <w:div w:id="1704670847">
              <w:marLeft w:val="0"/>
              <w:marRight w:val="0"/>
              <w:marTop w:val="0"/>
              <w:marBottom w:val="0"/>
              <w:divBdr>
                <w:top w:val="none" w:sz="0" w:space="0" w:color="auto"/>
                <w:left w:val="none" w:sz="0" w:space="0" w:color="auto"/>
                <w:bottom w:val="none" w:sz="0" w:space="0" w:color="auto"/>
                <w:right w:val="none" w:sz="0" w:space="0" w:color="auto"/>
              </w:divBdr>
            </w:div>
          </w:divsChild>
        </w:div>
        <w:div w:id="1784954555">
          <w:marLeft w:val="0"/>
          <w:marRight w:val="0"/>
          <w:marTop w:val="0"/>
          <w:marBottom w:val="0"/>
          <w:divBdr>
            <w:top w:val="none" w:sz="0" w:space="0" w:color="auto"/>
            <w:left w:val="none" w:sz="0" w:space="0" w:color="auto"/>
            <w:bottom w:val="none" w:sz="0" w:space="0" w:color="auto"/>
            <w:right w:val="none" w:sz="0" w:space="0" w:color="auto"/>
          </w:divBdr>
          <w:divsChild>
            <w:div w:id="14516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120393">
      <w:bodyDiv w:val="1"/>
      <w:marLeft w:val="0"/>
      <w:marRight w:val="0"/>
      <w:marTop w:val="0"/>
      <w:marBottom w:val="0"/>
      <w:divBdr>
        <w:top w:val="none" w:sz="0" w:space="0" w:color="auto"/>
        <w:left w:val="none" w:sz="0" w:space="0" w:color="auto"/>
        <w:bottom w:val="none" w:sz="0" w:space="0" w:color="auto"/>
        <w:right w:val="none" w:sz="0" w:space="0" w:color="auto"/>
      </w:divBdr>
      <w:divsChild>
        <w:div w:id="939262770">
          <w:marLeft w:val="0"/>
          <w:marRight w:val="0"/>
          <w:marTop w:val="0"/>
          <w:marBottom w:val="0"/>
          <w:divBdr>
            <w:top w:val="none" w:sz="0" w:space="0" w:color="auto"/>
            <w:left w:val="none" w:sz="0" w:space="0" w:color="auto"/>
            <w:bottom w:val="none" w:sz="0" w:space="0" w:color="auto"/>
            <w:right w:val="none" w:sz="0" w:space="0" w:color="auto"/>
          </w:divBdr>
        </w:div>
      </w:divsChild>
    </w:div>
    <w:div w:id="727219093">
      <w:bodyDiv w:val="1"/>
      <w:marLeft w:val="0"/>
      <w:marRight w:val="0"/>
      <w:marTop w:val="0"/>
      <w:marBottom w:val="0"/>
      <w:divBdr>
        <w:top w:val="none" w:sz="0" w:space="0" w:color="auto"/>
        <w:left w:val="none" w:sz="0" w:space="0" w:color="auto"/>
        <w:bottom w:val="none" w:sz="0" w:space="0" w:color="auto"/>
        <w:right w:val="none" w:sz="0" w:space="0" w:color="auto"/>
      </w:divBdr>
    </w:div>
    <w:div w:id="795635291">
      <w:bodyDiv w:val="1"/>
      <w:marLeft w:val="0"/>
      <w:marRight w:val="0"/>
      <w:marTop w:val="0"/>
      <w:marBottom w:val="0"/>
      <w:divBdr>
        <w:top w:val="none" w:sz="0" w:space="0" w:color="auto"/>
        <w:left w:val="none" w:sz="0" w:space="0" w:color="auto"/>
        <w:bottom w:val="none" w:sz="0" w:space="0" w:color="auto"/>
        <w:right w:val="none" w:sz="0" w:space="0" w:color="auto"/>
      </w:divBdr>
      <w:divsChild>
        <w:div w:id="389349664">
          <w:marLeft w:val="0"/>
          <w:marRight w:val="0"/>
          <w:marTop w:val="0"/>
          <w:marBottom w:val="0"/>
          <w:divBdr>
            <w:top w:val="none" w:sz="0" w:space="0" w:color="auto"/>
            <w:left w:val="none" w:sz="0" w:space="0" w:color="auto"/>
            <w:bottom w:val="none" w:sz="0" w:space="0" w:color="auto"/>
            <w:right w:val="none" w:sz="0" w:space="0" w:color="auto"/>
          </w:divBdr>
        </w:div>
        <w:div w:id="971442744">
          <w:marLeft w:val="0"/>
          <w:marRight w:val="0"/>
          <w:marTop w:val="0"/>
          <w:marBottom w:val="0"/>
          <w:divBdr>
            <w:top w:val="none" w:sz="0" w:space="0" w:color="auto"/>
            <w:left w:val="none" w:sz="0" w:space="0" w:color="auto"/>
            <w:bottom w:val="none" w:sz="0" w:space="0" w:color="auto"/>
            <w:right w:val="none" w:sz="0" w:space="0" w:color="auto"/>
          </w:divBdr>
        </w:div>
      </w:divsChild>
    </w:div>
    <w:div w:id="856429260">
      <w:bodyDiv w:val="1"/>
      <w:marLeft w:val="0"/>
      <w:marRight w:val="0"/>
      <w:marTop w:val="0"/>
      <w:marBottom w:val="0"/>
      <w:divBdr>
        <w:top w:val="none" w:sz="0" w:space="0" w:color="auto"/>
        <w:left w:val="none" w:sz="0" w:space="0" w:color="auto"/>
        <w:bottom w:val="none" w:sz="0" w:space="0" w:color="auto"/>
        <w:right w:val="none" w:sz="0" w:space="0" w:color="auto"/>
      </w:divBdr>
      <w:divsChild>
        <w:div w:id="187761322">
          <w:marLeft w:val="0"/>
          <w:marRight w:val="0"/>
          <w:marTop w:val="0"/>
          <w:marBottom w:val="0"/>
          <w:divBdr>
            <w:top w:val="none" w:sz="0" w:space="0" w:color="auto"/>
            <w:left w:val="none" w:sz="0" w:space="0" w:color="auto"/>
            <w:bottom w:val="none" w:sz="0" w:space="0" w:color="auto"/>
            <w:right w:val="none" w:sz="0" w:space="0" w:color="auto"/>
          </w:divBdr>
        </w:div>
        <w:div w:id="303505964">
          <w:marLeft w:val="0"/>
          <w:marRight w:val="0"/>
          <w:marTop w:val="0"/>
          <w:marBottom w:val="0"/>
          <w:divBdr>
            <w:top w:val="none" w:sz="0" w:space="0" w:color="auto"/>
            <w:left w:val="none" w:sz="0" w:space="0" w:color="auto"/>
            <w:bottom w:val="none" w:sz="0" w:space="0" w:color="auto"/>
            <w:right w:val="none" w:sz="0" w:space="0" w:color="auto"/>
          </w:divBdr>
          <w:divsChild>
            <w:div w:id="591857752">
              <w:marLeft w:val="0"/>
              <w:marRight w:val="0"/>
              <w:marTop w:val="0"/>
              <w:marBottom w:val="0"/>
              <w:divBdr>
                <w:top w:val="none" w:sz="0" w:space="0" w:color="auto"/>
                <w:left w:val="none" w:sz="0" w:space="0" w:color="auto"/>
                <w:bottom w:val="none" w:sz="0" w:space="0" w:color="auto"/>
                <w:right w:val="none" w:sz="0" w:space="0" w:color="auto"/>
              </w:divBdr>
            </w:div>
            <w:div w:id="1524661971">
              <w:marLeft w:val="0"/>
              <w:marRight w:val="0"/>
              <w:marTop w:val="0"/>
              <w:marBottom w:val="0"/>
              <w:divBdr>
                <w:top w:val="none" w:sz="0" w:space="0" w:color="auto"/>
                <w:left w:val="none" w:sz="0" w:space="0" w:color="auto"/>
                <w:bottom w:val="none" w:sz="0" w:space="0" w:color="auto"/>
                <w:right w:val="none" w:sz="0" w:space="0" w:color="auto"/>
              </w:divBdr>
            </w:div>
          </w:divsChild>
        </w:div>
        <w:div w:id="348870984">
          <w:marLeft w:val="0"/>
          <w:marRight w:val="0"/>
          <w:marTop w:val="0"/>
          <w:marBottom w:val="0"/>
          <w:divBdr>
            <w:top w:val="none" w:sz="0" w:space="0" w:color="auto"/>
            <w:left w:val="none" w:sz="0" w:space="0" w:color="auto"/>
            <w:bottom w:val="none" w:sz="0" w:space="0" w:color="auto"/>
            <w:right w:val="none" w:sz="0" w:space="0" w:color="auto"/>
          </w:divBdr>
        </w:div>
        <w:div w:id="361593032">
          <w:marLeft w:val="0"/>
          <w:marRight w:val="0"/>
          <w:marTop w:val="0"/>
          <w:marBottom w:val="0"/>
          <w:divBdr>
            <w:top w:val="none" w:sz="0" w:space="0" w:color="auto"/>
            <w:left w:val="none" w:sz="0" w:space="0" w:color="auto"/>
            <w:bottom w:val="none" w:sz="0" w:space="0" w:color="auto"/>
            <w:right w:val="none" w:sz="0" w:space="0" w:color="auto"/>
          </w:divBdr>
        </w:div>
        <w:div w:id="745809963">
          <w:marLeft w:val="0"/>
          <w:marRight w:val="0"/>
          <w:marTop w:val="0"/>
          <w:marBottom w:val="0"/>
          <w:divBdr>
            <w:top w:val="none" w:sz="0" w:space="0" w:color="auto"/>
            <w:left w:val="none" w:sz="0" w:space="0" w:color="auto"/>
            <w:bottom w:val="none" w:sz="0" w:space="0" w:color="auto"/>
            <w:right w:val="none" w:sz="0" w:space="0" w:color="auto"/>
          </w:divBdr>
        </w:div>
        <w:div w:id="1108693847">
          <w:marLeft w:val="0"/>
          <w:marRight w:val="0"/>
          <w:marTop w:val="0"/>
          <w:marBottom w:val="0"/>
          <w:divBdr>
            <w:top w:val="none" w:sz="0" w:space="0" w:color="auto"/>
            <w:left w:val="none" w:sz="0" w:space="0" w:color="auto"/>
            <w:bottom w:val="none" w:sz="0" w:space="0" w:color="auto"/>
            <w:right w:val="none" w:sz="0" w:space="0" w:color="auto"/>
          </w:divBdr>
        </w:div>
        <w:div w:id="1976175183">
          <w:marLeft w:val="0"/>
          <w:marRight w:val="0"/>
          <w:marTop w:val="0"/>
          <w:marBottom w:val="0"/>
          <w:divBdr>
            <w:top w:val="none" w:sz="0" w:space="0" w:color="auto"/>
            <w:left w:val="none" w:sz="0" w:space="0" w:color="auto"/>
            <w:bottom w:val="none" w:sz="0" w:space="0" w:color="auto"/>
            <w:right w:val="none" w:sz="0" w:space="0" w:color="auto"/>
          </w:divBdr>
        </w:div>
      </w:divsChild>
    </w:div>
    <w:div w:id="1400590247">
      <w:bodyDiv w:val="1"/>
      <w:marLeft w:val="0"/>
      <w:marRight w:val="0"/>
      <w:marTop w:val="0"/>
      <w:marBottom w:val="0"/>
      <w:divBdr>
        <w:top w:val="none" w:sz="0" w:space="0" w:color="auto"/>
        <w:left w:val="none" w:sz="0" w:space="0" w:color="auto"/>
        <w:bottom w:val="none" w:sz="0" w:space="0" w:color="auto"/>
        <w:right w:val="none" w:sz="0" w:space="0" w:color="auto"/>
      </w:divBdr>
      <w:divsChild>
        <w:div w:id="89588206">
          <w:marLeft w:val="0"/>
          <w:marRight w:val="0"/>
          <w:marTop w:val="0"/>
          <w:marBottom w:val="0"/>
          <w:divBdr>
            <w:top w:val="none" w:sz="0" w:space="0" w:color="auto"/>
            <w:left w:val="none" w:sz="0" w:space="0" w:color="auto"/>
            <w:bottom w:val="none" w:sz="0" w:space="0" w:color="auto"/>
            <w:right w:val="none" w:sz="0" w:space="0" w:color="auto"/>
          </w:divBdr>
        </w:div>
        <w:div w:id="263535537">
          <w:marLeft w:val="0"/>
          <w:marRight w:val="0"/>
          <w:marTop w:val="0"/>
          <w:marBottom w:val="0"/>
          <w:divBdr>
            <w:top w:val="none" w:sz="0" w:space="0" w:color="auto"/>
            <w:left w:val="none" w:sz="0" w:space="0" w:color="auto"/>
            <w:bottom w:val="none" w:sz="0" w:space="0" w:color="auto"/>
            <w:right w:val="none" w:sz="0" w:space="0" w:color="auto"/>
          </w:divBdr>
        </w:div>
        <w:div w:id="365914607">
          <w:marLeft w:val="0"/>
          <w:marRight w:val="0"/>
          <w:marTop w:val="0"/>
          <w:marBottom w:val="0"/>
          <w:divBdr>
            <w:top w:val="none" w:sz="0" w:space="0" w:color="auto"/>
            <w:left w:val="none" w:sz="0" w:space="0" w:color="auto"/>
            <w:bottom w:val="none" w:sz="0" w:space="0" w:color="auto"/>
            <w:right w:val="none" w:sz="0" w:space="0" w:color="auto"/>
          </w:divBdr>
        </w:div>
        <w:div w:id="415711931">
          <w:marLeft w:val="0"/>
          <w:marRight w:val="0"/>
          <w:marTop w:val="0"/>
          <w:marBottom w:val="0"/>
          <w:divBdr>
            <w:top w:val="none" w:sz="0" w:space="0" w:color="auto"/>
            <w:left w:val="none" w:sz="0" w:space="0" w:color="auto"/>
            <w:bottom w:val="none" w:sz="0" w:space="0" w:color="auto"/>
            <w:right w:val="none" w:sz="0" w:space="0" w:color="auto"/>
          </w:divBdr>
        </w:div>
        <w:div w:id="438063615">
          <w:marLeft w:val="0"/>
          <w:marRight w:val="0"/>
          <w:marTop w:val="0"/>
          <w:marBottom w:val="0"/>
          <w:divBdr>
            <w:top w:val="none" w:sz="0" w:space="0" w:color="auto"/>
            <w:left w:val="none" w:sz="0" w:space="0" w:color="auto"/>
            <w:bottom w:val="none" w:sz="0" w:space="0" w:color="auto"/>
            <w:right w:val="none" w:sz="0" w:space="0" w:color="auto"/>
          </w:divBdr>
        </w:div>
        <w:div w:id="509177425">
          <w:marLeft w:val="0"/>
          <w:marRight w:val="0"/>
          <w:marTop w:val="0"/>
          <w:marBottom w:val="0"/>
          <w:divBdr>
            <w:top w:val="none" w:sz="0" w:space="0" w:color="auto"/>
            <w:left w:val="none" w:sz="0" w:space="0" w:color="auto"/>
            <w:bottom w:val="none" w:sz="0" w:space="0" w:color="auto"/>
            <w:right w:val="none" w:sz="0" w:space="0" w:color="auto"/>
          </w:divBdr>
        </w:div>
        <w:div w:id="531261737">
          <w:marLeft w:val="0"/>
          <w:marRight w:val="0"/>
          <w:marTop w:val="0"/>
          <w:marBottom w:val="0"/>
          <w:divBdr>
            <w:top w:val="none" w:sz="0" w:space="0" w:color="auto"/>
            <w:left w:val="none" w:sz="0" w:space="0" w:color="auto"/>
            <w:bottom w:val="none" w:sz="0" w:space="0" w:color="auto"/>
            <w:right w:val="none" w:sz="0" w:space="0" w:color="auto"/>
          </w:divBdr>
        </w:div>
        <w:div w:id="1149176630">
          <w:marLeft w:val="0"/>
          <w:marRight w:val="0"/>
          <w:marTop w:val="0"/>
          <w:marBottom w:val="0"/>
          <w:divBdr>
            <w:top w:val="none" w:sz="0" w:space="0" w:color="auto"/>
            <w:left w:val="none" w:sz="0" w:space="0" w:color="auto"/>
            <w:bottom w:val="none" w:sz="0" w:space="0" w:color="auto"/>
            <w:right w:val="none" w:sz="0" w:space="0" w:color="auto"/>
          </w:divBdr>
        </w:div>
        <w:div w:id="1197041890">
          <w:marLeft w:val="0"/>
          <w:marRight w:val="0"/>
          <w:marTop w:val="0"/>
          <w:marBottom w:val="0"/>
          <w:divBdr>
            <w:top w:val="none" w:sz="0" w:space="0" w:color="auto"/>
            <w:left w:val="none" w:sz="0" w:space="0" w:color="auto"/>
            <w:bottom w:val="none" w:sz="0" w:space="0" w:color="auto"/>
            <w:right w:val="none" w:sz="0" w:space="0" w:color="auto"/>
          </w:divBdr>
        </w:div>
        <w:div w:id="1208182197">
          <w:marLeft w:val="0"/>
          <w:marRight w:val="0"/>
          <w:marTop w:val="0"/>
          <w:marBottom w:val="0"/>
          <w:divBdr>
            <w:top w:val="none" w:sz="0" w:space="0" w:color="auto"/>
            <w:left w:val="none" w:sz="0" w:space="0" w:color="auto"/>
            <w:bottom w:val="none" w:sz="0" w:space="0" w:color="auto"/>
            <w:right w:val="none" w:sz="0" w:space="0" w:color="auto"/>
          </w:divBdr>
        </w:div>
        <w:div w:id="1383864901">
          <w:marLeft w:val="0"/>
          <w:marRight w:val="0"/>
          <w:marTop w:val="0"/>
          <w:marBottom w:val="0"/>
          <w:divBdr>
            <w:top w:val="none" w:sz="0" w:space="0" w:color="auto"/>
            <w:left w:val="none" w:sz="0" w:space="0" w:color="auto"/>
            <w:bottom w:val="none" w:sz="0" w:space="0" w:color="auto"/>
            <w:right w:val="none" w:sz="0" w:space="0" w:color="auto"/>
          </w:divBdr>
        </w:div>
        <w:div w:id="1484153378">
          <w:marLeft w:val="0"/>
          <w:marRight w:val="0"/>
          <w:marTop w:val="0"/>
          <w:marBottom w:val="0"/>
          <w:divBdr>
            <w:top w:val="none" w:sz="0" w:space="0" w:color="auto"/>
            <w:left w:val="none" w:sz="0" w:space="0" w:color="auto"/>
            <w:bottom w:val="none" w:sz="0" w:space="0" w:color="auto"/>
            <w:right w:val="none" w:sz="0" w:space="0" w:color="auto"/>
          </w:divBdr>
        </w:div>
        <w:div w:id="1545022889">
          <w:marLeft w:val="0"/>
          <w:marRight w:val="0"/>
          <w:marTop w:val="0"/>
          <w:marBottom w:val="0"/>
          <w:divBdr>
            <w:top w:val="none" w:sz="0" w:space="0" w:color="auto"/>
            <w:left w:val="none" w:sz="0" w:space="0" w:color="auto"/>
            <w:bottom w:val="none" w:sz="0" w:space="0" w:color="auto"/>
            <w:right w:val="none" w:sz="0" w:space="0" w:color="auto"/>
          </w:divBdr>
        </w:div>
        <w:div w:id="1935936781">
          <w:marLeft w:val="0"/>
          <w:marRight w:val="0"/>
          <w:marTop w:val="0"/>
          <w:marBottom w:val="0"/>
          <w:divBdr>
            <w:top w:val="none" w:sz="0" w:space="0" w:color="auto"/>
            <w:left w:val="none" w:sz="0" w:space="0" w:color="auto"/>
            <w:bottom w:val="none" w:sz="0" w:space="0" w:color="auto"/>
            <w:right w:val="none" w:sz="0" w:space="0" w:color="auto"/>
          </w:divBdr>
        </w:div>
        <w:div w:id="1947930976">
          <w:marLeft w:val="0"/>
          <w:marRight w:val="0"/>
          <w:marTop w:val="0"/>
          <w:marBottom w:val="0"/>
          <w:divBdr>
            <w:top w:val="none" w:sz="0" w:space="0" w:color="auto"/>
            <w:left w:val="none" w:sz="0" w:space="0" w:color="auto"/>
            <w:bottom w:val="none" w:sz="0" w:space="0" w:color="auto"/>
            <w:right w:val="none" w:sz="0" w:space="0" w:color="auto"/>
          </w:divBdr>
        </w:div>
        <w:div w:id="2022464689">
          <w:marLeft w:val="0"/>
          <w:marRight w:val="0"/>
          <w:marTop w:val="0"/>
          <w:marBottom w:val="0"/>
          <w:divBdr>
            <w:top w:val="none" w:sz="0" w:space="0" w:color="auto"/>
            <w:left w:val="none" w:sz="0" w:space="0" w:color="auto"/>
            <w:bottom w:val="none" w:sz="0" w:space="0" w:color="auto"/>
            <w:right w:val="none" w:sz="0" w:space="0" w:color="auto"/>
          </w:divBdr>
        </w:div>
      </w:divsChild>
    </w:div>
    <w:div w:id="1527523260">
      <w:bodyDiv w:val="1"/>
      <w:marLeft w:val="0"/>
      <w:marRight w:val="0"/>
      <w:marTop w:val="0"/>
      <w:marBottom w:val="0"/>
      <w:divBdr>
        <w:top w:val="none" w:sz="0" w:space="0" w:color="auto"/>
        <w:left w:val="none" w:sz="0" w:space="0" w:color="auto"/>
        <w:bottom w:val="none" w:sz="0" w:space="0" w:color="auto"/>
        <w:right w:val="none" w:sz="0" w:space="0" w:color="auto"/>
      </w:divBdr>
    </w:div>
    <w:div w:id="1556236926">
      <w:bodyDiv w:val="1"/>
      <w:marLeft w:val="0"/>
      <w:marRight w:val="0"/>
      <w:marTop w:val="0"/>
      <w:marBottom w:val="0"/>
      <w:divBdr>
        <w:top w:val="none" w:sz="0" w:space="0" w:color="auto"/>
        <w:left w:val="none" w:sz="0" w:space="0" w:color="auto"/>
        <w:bottom w:val="none" w:sz="0" w:space="0" w:color="auto"/>
        <w:right w:val="none" w:sz="0" w:space="0" w:color="auto"/>
      </w:divBdr>
    </w:div>
    <w:div w:id="1702974889">
      <w:bodyDiv w:val="1"/>
      <w:marLeft w:val="0"/>
      <w:marRight w:val="0"/>
      <w:marTop w:val="0"/>
      <w:marBottom w:val="0"/>
      <w:divBdr>
        <w:top w:val="none" w:sz="0" w:space="0" w:color="auto"/>
        <w:left w:val="none" w:sz="0" w:space="0" w:color="auto"/>
        <w:bottom w:val="none" w:sz="0" w:space="0" w:color="auto"/>
        <w:right w:val="none" w:sz="0" w:space="0" w:color="auto"/>
      </w:divBdr>
      <w:divsChild>
        <w:div w:id="790709235">
          <w:marLeft w:val="0"/>
          <w:marRight w:val="0"/>
          <w:marTop w:val="0"/>
          <w:marBottom w:val="0"/>
          <w:divBdr>
            <w:top w:val="none" w:sz="0" w:space="0" w:color="auto"/>
            <w:left w:val="none" w:sz="0" w:space="0" w:color="auto"/>
            <w:bottom w:val="none" w:sz="0" w:space="0" w:color="auto"/>
            <w:right w:val="none" w:sz="0" w:space="0" w:color="auto"/>
          </w:divBdr>
        </w:div>
      </w:divsChild>
    </w:div>
    <w:div w:id="1707872364">
      <w:bodyDiv w:val="1"/>
      <w:marLeft w:val="0"/>
      <w:marRight w:val="0"/>
      <w:marTop w:val="0"/>
      <w:marBottom w:val="0"/>
      <w:divBdr>
        <w:top w:val="none" w:sz="0" w:space="0" w:color="auto"/>
        <w:left w:val="none" w:sz="0" w:space="0" w:color="auto"/>
        <w:bottom w:val="none" w:sz="0" w:space="0" w:color="auto"/>
        <w:right w:val="none" w:sz="0" w:space="0" w:color="auto"/>
      </w:divBdr>
      <w:divsChild>
        <w:div w:id="203448966">
          <w:marLeft w:val="0"/>
          <w:marRight w:val="0"/>
          <w:marTop w:val="0"/>
          <w:marBottom w:val="0"/>
          <w:divBdr>
            <w:top w:val="none" w:sz="0" w:space="0" w:color="auto"/>
            <w:left w:val="none" w:sz="0" w:space="0" w:color="auto"/>
            <w:bottom w:val="none" w:sz="0" w:space="0" w:color="auto"/>
            <w:right w:val="none" w:sz="0" w:space="0" w:color="auto"/>
          </w:divBdr>
        </w:div>
        <w:div w:id="1258978586">
          <w:marLeft w:val="0"/>
          <w:marRight w:val="0"/>
          <w:marTop w:val="0"/>
          <w:marBottom w:val="0"/>
          <w:divBdr>
            <w:top w:val="none" w:sz="0" w:space="0" w:color="auto"/>
            <w:left w:val="none" w:sz="0" w:space="0" w:color="auto"/>
            <w:bottom w:val="none" w:sz="0" w:space="0" w:color="auto"/>
            <w:right w:val="none" w:sz="0" w:space="0" w:color="auto"/>
          </w:divBdr>
        </w:div>
        <w:div w:id="1272325129">
          <w:marLeft w:val="0"/>
          <w:marRight w:val="0"/>
          <w:marTop w:val="0"/>
          <w:marBottom w:val="0"/>
          <w:divBdr>
            <w:top w:val="none" w:sz="0" w:space="0" w:color="auto"/>
            <w:left w:val="none" w:sz="0" w:space="0" w:color="auto"/>
            <w:bottom w:val="none" w:sz="0" w:space="0" w:color="auto"/>
            <w:right w:val="none" w:sz="0" w:space="0" w:color="auto"/>
          </w:divBdr>
        </w:div>
        <w:div w:id="1451243005">
          <w:marLeft w:val="0"/>
          <w:marRight w:val="0"/>
          <w:marTop w:val="0"/>
          <w:marBottom w:val="0"/>
          <w:divBdr>
            <w:top w:val="none" w:sz="0" w:space="0" w:color="auto"/>
            <w:left w:val="none" w:sz="0" w:space="0" w:color="auto"/>
            <w:bottom w:val="none" w:sz="0" w:space="0" w:color="auto"/>
            <w:right w:val="none" w:sz="0" w:space="0" w:color="auto"/>
          </w:divBdr>
        </w:div>
        <w:div w:id="2004232941">
          <w:marLeft w:val="0"/>
          <w:marRight w:val="0"/>
          <w:marTop w:val="0"/>
          <w:marBottom w:val="0"/>
          <w:divBdr>
            <w:top w:val="none" w:sz="0" w:space="0" w:color="auto"/>
            <w:left w:val="none" w:sz="0" w:space="0" w:color="auto"/>
            <w:bottom w:val="none" w:sz="0" w:space="0" w:color="auto"/>
            <w:right w:val="none" w:sz="0" w:space="0" w:color="auto"/>
          </w:divBdr>
        </w:div>
      </w:divsChild>
    </w:div>
    <w:div w:id="1728842304">
      <w:bodyDiv w:val="1"/>
      <w:marLeft w:val="0"/>
      <w:marRight w:val="0"/>
      <w:marTop w:val="0"/>
      <w:marBottom w:val="0"/>
      <w:divBdr>
        <w:top w:val="none" w:sz="0" w:space="0" w:color="auto"/>
        <w:left w:val="none" w:sz="0" w:space="0" w:color="auto"/>
        <w:bottom w:val="none" w:sz="0" w:space="0" w:color="auto"/>
        <w:right w:val="none" w:sz="0" w:space="0" w:color="auto"/>
      </w:divBdr>
      <w:divsChild>
        <w:div w:id="1307005026">
          <w:marLeft w:val="0"/>
          <w:marRight w:val="0"/>
          <w:marTop w:val="0"/>
          <w:marBottom w:val="0"/>
          <w:divBdr>
            <w:top w:val="none" w:sz="0" w:space="0" w:color="auto"/>
            <w:left w:val="none" w:sz="0" w:space="0" w:color="auto"/>
            <w:bottom w:val="none" w:sz="0" w:space="0" w:color="auto"/>
            <w:right w:val="none" w:sz="0" w:space="0" w:color="auto"/>
          </w:divBdr>
        </w:div>
        <w:div w:id="1992784500">
          <w:marLeft w:val="0"/>
          <w:marRight w:val="0"/>
          <w:marTop w:val="0"/>
          <w:marBottom w:val="0"/>
          <w:divBdr>
            <w:top w:val="none" w:sz="0" w:space="0" w:color="auto"/>
            <w:left w:val="none" w:sz="0" w:space="0" w:color="auto"/>
            <w:bottom w:val="none" w:sz="0" w:space="0" w:color="auto"/>
            <w:right w:val="none" w:sz="0" w:space="0" w:color="auto"/>
          </w:divBdr>
        </w:div>
      </w:divsChild>
    </w:div>
    <w:div w:id="2083524472">
      <w:bodyDiv w:val="1"/>
      <w:marLeft w:val="0"/>
      <w:marRight w:val="0"/>
      <w:marTop w:val="0"/>
      <w:marBottom w:val="0"/>
      <w:divBdr>
        <w:top w:val="none" w:sz="0" w:space="0" w:color="auto"/>
        <w:left w:val="none" w:sz="0" w:space="0" w:color="auto"/>
        <w:bottom w:val="none" w:sz="0" w:space="0" w:color="auto"/>
        <w:right w:val="none" w:sz="0" w:space="0" w:color="auto"/>
      </w:divBdr>
      <w:divsChild>
        <w:div w:id="529487719">
          <w:marLeft w:val="0"/>
          <w:marRight w:val="0"/>
          <w:marTop w:val="0"/>
          <w:marBottom w:val="0"/>
          <w:divBdr>
            <w:top w:val="none" w:sz="0" w:space="0" w:color="auto"/>
            <w:left w:val="none" w:sz="0" w:space="0" w:color="auto"/>
            <w:bottom w:val="none" w:sz="0" w:space="0" w:color="auto"/>
            <w:right w:val="none" w:sz="0" w:space="0" w:color="auto"/>
          </w:divBdr>
        </w:div>
        <w:div w:id="700013381">
          <w:marLeft w:val="0"/>
          <w:marRight w:val="0"/>
          <w:marTop w:val="0"/>
          <w:marBottom w:val="0"/>
          <w:divBdr>
            <w:top w:val="none" w:sz="0" w:space="0" w:color="auto"/>
            <w:left w:val="none" w:sz="0" w:space="0" w:color="auto"/>
            <w:bottom w:val="none" w:sz="0" w:space="0" w:color="auto"/>
            <w:right w:val="none" w:sz="0" w:space="0" w:color="auto"/>
          </w:divBdr>
        </w:div>
        <w:div w:id="777986053">
          <w:marLeft w:val="0"/>
          <w:marRight w:val="0"/>
          <w:marTop w:val="0"/>
          <w:marBottom w:val="0"/>
          <w:divBdr>
            <w:top w:val="none" w:sz="0" w:space="0" w:color="auto"/>
            <w:left w:val="none" w:sz="0" w:space="0" w:color="auto"/>
            <w:bottom w:val="none" w:sz="0" w:space="0" w:color="auto"/>
            <w:right w:val="none" w:sz="0" w:space="0" w:color="auto"/>
          </w:divBdr>
        </w:div>
        <w:div w:id="858082519">
          <w:marLeft w:val="0"/>
          <w:marRight w:val="0"/>
          <w:marTop w:val="0"/>
          <w:marBottom w:val="0"/>
          <w:divBdr>
            <w:top w:val="none" w:sz="0" w:space="0" w:color="auto"/>
            <w:left w:val="none" w:sz="0" w:space="0" w:color="auto"/>
            <w:bottom w:val="none" w:sz="0" w:space="0" w:color="auto"/>
            <w:right w:val="none" w:sz="0" w:space="0" w:color="auto"/>
          </w:divBdr>
        </w:div>
        <w:div w:id="1135757318">
          <w:marLeft w:val="0"/>
          <w:marRight w:val="0"/>
          <w:marTop w:val="0"/>
          <w:marBottom w:val="0"/>
          <w:divBdr>
            <w:top w:val="none" w:sz="0" w:space="0" w:color="auto"/>
            <w:left w:val="none" w:sz="0" w:space="0" w:color="auto"/>
            <w:bottom w:val="none" w:sz="0" w:space="0" w:color="auto"/>
            <w:right w:val="none" w:sz="0" w:space="0" w:color="auto"/>
          </w:divBdr>
        </w:div>
        <w:div w:id="1738015502">
          <w:marLeft w:val="0"/>
          <w:marRight w:val="0"/>
          <w:marTop w:val="0"/>
          <w:marBottom w:val="0"/>
          <w:divBdr>
            <w:top w:val="none" w:sz="0" w:space="0" w:color="auto"/>
            <w:left w:val="none" w:sz="0" w:space="0" w:color="auto"/>
            <w:bottom w:val="none" w:sz="0" w:space="0" w:color="auto"/>
            <w:right w:val="none" w:sz="0" w:space="0" w:color="auto"/>
          </w:divBdr>
        </w:div>
        <w:div w:id="194074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earch.bvsalud.org/global-literature-on-novel-coronavirus-2019-ncov/"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woodrow@soton.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alwan@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ced9f9c5-f6c9-4c09-98a9-03b7dc34e70b">
      <UserInfo>
        <DisplayName>Nisreen A Alwan</DisplayName>
        <AccountId>9</AccountId>
        <AccountType/>
      </UserInfo>
      <UserInfo>
        <DisplayName>Nida Ziauddeen</DisplayName>
        <AccountId>16</AccountId>
        <AccountType/>
      </UserInfo>
      <UserInfo>
        <DisplayName>Mirembe Woodrow</DisplayName>
        <AccountId>12</AccountId>
        <AccountType/>
      </UserInfo>
    </SharedWithUsers>
    <TaxCatchAll xmlns="ced9f9c5-f6c9-4c09-98a9-03b7dc34e70b" xsi:nil="true"/>
    <lcf76f155ced4ddcb4097134ff3c332f xmlns="d92b7db5-8364-4824-a3a9-94d7e833a002">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C10136F3461394D9470496C80BEE72D" ma:contentTypeVersion="13" ma:contentTypeDescription="Create a new document." ma:contentTypeScope="" ma:versionID="68601d0200fa0f1d7fa04bb832da87db">
  <xsd:schema xmlns:xsd="http://www.w3.org/2001/XMLSchema" xmlns:xs="http://www.w3.org/2001/XMLSchema" xmlns:p="http://schemas.microsoft.com/office/2006/metadata/properties" xmlns:ns2="d92b7db5-8364-4824-a3a9-94d7e833a002" xmlns:ns3="ced9f9c5-f6c9-4c09-98a9-03b7dc34e70b" targetNamespace="http://schemas.microsoft.com/office/2006/metadata/properties" ma:root="true" ma:fieldsID="cc1bac7e962aabb66cb33a853bf7c097" ns2:_="" ns3:_="">
    <xsd:import namespace="d92b7db5-8364-4824-a3a9-94d7e833a002"/>
    <xsd:import namespace="ced9f9c5-f6c9-4c09-98a9-03b7dc34e7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2b7db5-8364-4824-a3a9-94d7e833a0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ed9f9c5-f6c9-4c09-98a9-03b7dc34e70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0ab73f7f-73ae-4de0-8087-7eacbbe2ad4a}" ma:internalName="TaxCatchAll" ma:showField="CatchAllData" ma:web="ced9f9c5-f6c9-4c09-98a9-03b7dc34e70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4CB777-F75F-42A8-A79E-5E573550C8B4}">
  <ds:schemaRefs>
    <ds:schemaRef ds:uri="http://schemas.microsoft.com/office/2006/metadata/properties"/>
    <ds:schemaRef ds:uri="http://schemas.microsoft.com/office/infopath/2007/PartnerControls"/>
    <ds:schemaRef ds:uri="ced9f9c5-f6c9-4c09-98a9-03b7dc34e70b"/>
    <ds:schemaRef ds:uri="d92b7db5-8364-4824-a3a9-94d7e833a002"/>
  </ds:schemaRefs>
</ds:datastoreItem>
</file>

<file path=customXml/itemProps2.xml><?xml version="1.0" encoding="utf-8"?>
<ds:datastoreItem xmlns:ds="http://schemas.openxmlformats.org/officeDocument/2006/customXml" ds:itemID="{6B2D3892-1DA4-4314-B4A8-6076CAFF5908}">
  <ds:schemaRefs>
    <ds:schemaRef ds:uri="http://schemas.openxmlformats.org/officeDocument/2006/bibliography"/>
  </ds:schemaRefs>
</ds:datastoreItem>
</file>

<file path=customXml/itemProps3.xml><?xml version="1.0" encoding="utf-8"?>
<ds:datastoreItem xmlns:ds="http://schemas.openxmlformats.org/officeDocument/2006/customXml" ds:itemID="{50A6B4AC-E128-4F4F-9439-0A2F430D9A65}">
  <ds:schemaRefs>
    <ds:schemaRef ds:uri="http://schemas.microsoft.com/sharepoint/v3/contenttype/forms"/>
  </ds:schemaRefs>
</ds:datastoreItem>
</file>

<file path=customXml/itemProps4.xml><?xml version="1.0" encoding="utf-8"?>
<ds:datastoreItem xmlns:ds="http://schemas.openxmlformats.org/officeDocument/2006/customXml" ds:itemID="{274960C0-2444-47E4-A261-89CABCEE35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2b7db5-8364-4824-a3a9-94d7e833a002"/>
    <ds:schemaRef ds:uri="ced9f9c5-f6c9-4c09-98a9-03b7dc34e7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42578</Words>
  <Characters>247809</Characters>
  <Application>Microsoft Office Word</Application>
  <DocSecurity>0</DocSecurity>
  <Lines>11264</Lines>
  <Paragraphs>7082</Paragraphs>
  <ScaleCrop>false</ScaleCrop>
  <Company/>
  <LinksUpToDate>false</LinksUpToDate>
  <CharactersWithSpaces>283305</CharactersWithSpaces>
  <SharedDoc>false</SharedDoc>
  <HLinks>
    <vt:vector size="60" baseType="variant">
      <vt:variant>
        <vt:i4>5505028</vt:i4>
      </vt:variant>
      <vt:variant>
        <vt:i4>87</vt:i4>
      </vt:variant>
      <vt:variant>
        <vt:i4>0</vt:i4>
      </vt:variant>
      <vt:variant>
        <vt:i4>5</vt:i4>
      </vt:variant>
      <vt:variant>
        <vt:lpwstr>https://search.bvsalud.org/global-literature-on-novel-coronavirus-2019-ncov/</vt:lpwstr>
      </vt:variant>
      <vt:variant>
        <vt:lpwstr/>
      </vt:variant>
      <vt:variant>
        <vt:i4>6226040</vt:i4>
      </vt:variant>
      <vt:variant>
        <vt:i4>3</vt:i4>
      </vt:variant>
      <vt:variant>
        <vt:i4>0</vt:i4>
      </vt:variant>
      <vt:variant>
        <vt:i4>5</vt:i4>
      </vt:variant>
      <vt:variant>
        <vt:lpwstr>mailto:m.woodrow@soton.ac.uk</vt:lpwstr>
      </vt:variant>
      <vt:variant>
        <vt:lpwstr/>
      </vt:variant>
      <vt:variant>
        <vt:i4>5767231</vt:i4>
      </vt:variant>
      <vt:variant>
        <vt:i4>0</vt:i4>
      </vt:variant>
      <vt:variant>
        <vt:i4>0</vt:i4>
      </vt:variant>
      <vt:variant>
        <vt:i4>5</vt:i4>
      </vt:variant>
      <vt:variant>
        <vt:lpwstr>mailto:n.a.alwan@soton.ac.uk</vt:lpwstr>
      </vt:variant>
      <vt:variant>
        <vt:lpwstr/>
      </vt:variant>
      <vt:variant>
        <vt:i4>3997758</vt:i4>
      </vt:variant>
      <vt:variant>
        <vt:i4>18</vt:i4>
      </vt:variant>
      <vt:variant>
        <vt:i4>0</vt:i4>
      </vt:variant>
      <vt:variant>
        <vt:i4>5</vt:i4>
      </vt:variant>
      <vt:variant>
        <vt:lpwstr>https://www.thelancet.com/journals/eclinm/article/PIIS2589-5370(22)00491-6/fulltext</vt:lpwstr>
      </vt:variant>
      <vt:variant>
        <vt:lpwstr/>
      </vt:variant>
      <vt:variant>
        <vt:i4>524303</vt:i4>
      </vt:variant>
      <vt:variant>
        <vt:i4>15</vt:i4>
      </vt:variant>
      <vt:variant>
        <vt:i4>0</vt:i4>
      </vt:variant>
      <vt:variant>
        <vt:i4>5</vt:i4>
      </vt:variant>
      <vt:variant>
        <vt:lpwstr>https://pubmed.ncbi.nlm.nih.gov/35359614/</vt:lpwstr>
      </vt:variant>
      <vt:variant>
        <vt:lpwstr/>
      </vt:variant>
      <vt:variant>
        <vt:i4>3997740</vt:i4>
      </vt:variant>
      <vt:variant>
        <vt:i4>12</vt:i4>
      </vt:variant>
      <vt:variant>
        <vt:i4>0</vt:i4>
      </vt:variant>
      <vt:variant>
        <vt:i4>5</vt:i4>
      </vt:variant>
      <vt:variant>
        <vt:lpwstr>https://www.nature.com/articles/s41579-022-00846-2</vt:lpwstr>
      </vt:variant>
      <vt:variant>
        <vt:lpwstr/>
      </vt:variant>
      <vt:variant>
        <vt:i4>3407968</vt:i4>
      </vt:variant>
      <vt:variant>
        <vt:i4>9</vt:i4>
      </vt:variant>
      <vt:variant>
        <vt:i4>0</vt:i4>
      </vt:variant>
      <vt:variant>
        <vt:i4>5</vt:i4>
      </vt:variant>
      <vt:variant>
        <vt:lpwstr>https://academic.oup.com/jid/article/226/9/1593/6569364</vt:lpwstr>
      </vt:variant>
      <vt:variant>
        <vt:lpwstr/>
      </vt:variant>
      <vt:variant>
        <vt:i4>6226040</vt:i4>
      </vt:variant>
      <vt:variant>
        <vt:i4>6</vt:i4>
      </vt:variant>
      <vt:variant>
        <vt:i4>0</vt:i4>
      </vt:variant>
      <vt:variant>
        <vt:i4>5</vt:i4>
      </vt:variant>
      <vt:variant>
        <vt:lpwstr>mailto:M.Woodrow@soton.ac.uk</vt:lpwstr>
      </vt:variant>
      <vt:variant>
        <vt:lpwstr/>
      </vt:variant>
      <vt:variant>
        <vt:i4>6226040</vt:i4>
      </vt:variant>
      <vt:variant>
        <vt:i4>3</vt:i4>
      </vt:variant>
      <vt:variant>
        <vt:i4>0</vt:i4>
      </vt:variant>
      <vt:variant>
        <vt:i4>5</vt:i4>
      </vt:variant>
      <vt:variant>
        <vt:lpwstr>mailto:M.Woodrow@soton.ac.uk</vt:lpwstr>
      </vt:variant>
      <vt:variant>
        <vt:lpwstr/>
      </vt:variant>
      <vt:variant>
        <vt:i4>6226040</vt:i4>
      </vt:variant>
      <vt:variant>
        <vt:i4>0</vt:i4>
      </vt:variant>
      <vt:variant>
        <vt:i4>0</vt:i4>
      </vt:variant>
      <vt:variant>
        <vt:i4>5</vt:i4>
      </vt:variant>
      <vt:variant>
        <vt:lpwstr>mailto:M.Woodrow@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mbe Woodrow</dc:creator>
  <cp:keywords/>
  <dc:description/>
  <cp:lastModifiedBy>Nisreen A Alwan</cp:lastModifiedBy>
  <cp:revision>7</cp:revision>
  <dcterms:created xsi:type="dcterms:W3CDTF">2023-04-02T15:31:00Z</dcterms:created>
  <dcterms:modified xsi:type="dcterms:W3CDTF">2023-04-02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10136F3461394D9470496C80BEE72D</vt:lpwstr>
  </property>
  <property fmtid="{D5CDD505-2E9C-101B-9397-08002B2CF9AE}" pid="3" name="MediaServiceImageTags">
    <vt:lpwstr/>
  </property>
</Properties>
</file>